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B632C" w14:textId="77777777" w:rsidR="00540212" w:rsidRPr="005A6EDC" w:rsidRDefault="00540212" w:rsidP="00540212">
      <w:pPr>
        <w:ind w:firstLine="0"/>
        <w:jc w:val="center"/>
        <w:rPr>
          <w:b/>
        </w:rPr>
      </w:pPr>
      <w:bookmarkStart w:id="0" w:name="_Toc261858398"/>
      <w:r w:rsidRPr="005A6EDC">
        <w:rPr>
          <w:b/>
        </w:rPr>
        <w:t>UNIVERSIDADE DO VALE DO RIO DOS SINOS - UNISINOS</w:t>
      </w:r>
    </w:p>
    <w:p w14:paraId="27D871AB" w14:textId="77777777" w:rsidR="00540212" w:rsidRPr="005A6EDC" w:rsidRDefault="00540212" w:rsidP="00540212">
      <w:pPr>
        <w:ind w:firstLine="0"/>
        <w:jc w:val="center"/>
        <w:rPr>
          <w:b/>
        </w:rPr>
      </w:pPr>
      <w:r w:rsidRPr="005A6EDC">
        <w:rPr>
          <w:b/>
        </w:rPr>
        <w:t>UNIDADE ACADÊMICA DE PESQUISA E PÓS-GRADUAÇÃO</w:t>
      </w:r>
    </w:p>
    <w:p w14:paraId="358D6911" w14:textId="77777777" w:rsidR="00540212" w:rsidRPr="00D45060" w:rsidRDefault="00540212" w:rsidP="00540212">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0D0470A5" w14:textId="77777777" w:rsidR="00540212" w:rsidRDefault="00540212" w:rsidP="00540212">
      <w:pPr>
        <w:ind w:firstLine="0"/>
        <w:jc w:val="center"/>
        <w:rPr>
          <w:rFonts w:cs="Arial"/>
          <w:b/>
          <w:szCs w:val="24"/>
        </w:rPr>
      </w:pPr>
      <w:r>
        <w:rPr>
          <w:rFonts w:cs="Arial"/>
          <w:b/>
          <w:szCs w:val="24"/>
        </w:rPr>
        <w:t>NÍVEL MESTRADO</w:t>
      </w:r>
    </w:p>
    <w:p w14:paraId="7E6217A5" w14:textId="77777777" w:rsidR="00540212" w:rsidRDefault="00540212" w:rsidP="00540212">
      <w:pPr>
        <w:ind w:firstLine="0"/>
        <w:jc w:val="center"/>
        <w:rPr>
          <w:rFonts w:cs="Arial"/>
          <w:b/>
          <w:szCs w:val="24"/>
        </w:rPr>
      </w:pPr>
    </w:p>
    <w:p w14:paraId="14320D81" w14:textId="77777777" w:rsidR="00540212" w:rsidRDefault="00540212" w:rsidP="00540212">
      <w:pPr>
        <w:ind w:firstLine="0"/>
        <w:jc w:val="center"/>
        <w:rPr>
          <w:rFonts w:cs="Arial"/>
          <w:b/>
          <w:szCs w:val="24"/>
        </w:rPr>
      </w:pPr>
    </w:p>
    <w:p w14:paraId="5F3CCB61" w14:textId="77777777" w:rsidR="00540212" w:rsidRPr="00D45060" w:rsidRDefault="00540212" w:rsidP="00540212">
      <w:pPr>
        <w:ind w:firstLine="0"/>
        <w:jc w:val="center"/>
        <w:rPr>
          <w:rFonts w:cs="Arial"/>
          <w:b/>
          <w:szCs w:val="24"/>
        </w:rPr>
      </w:pPr>
      <w:r>
        <w:rPr>
          <w:rFonts w:cs="Arial"/>
          <w:b/>
          <w:szCs w:val="24"/>
        </w:rPr>
        <w:t>PEDRO NASCIMENTO DE LIMA</w:t>
      </w:r>
    </w:p>
    <w:p w14:paraId="3A5326F3" w14:textId="77777777" w:rsidR="00540212" w:rsidRPr="00D45060" w:rsidRDefault="00540212" w:rsidP="00540212">
      <w:pPr>
        <w:ind w:firstLine="0"/>
        <w:jc w:val="center"/>
        <w:rPr>
          <w:rFonts w:cs="Arial"/>
          <w:b/>
          <w:szCs w:val="24"/>
        </w:rPr>
      </w:pPr>
    </w:p>
    <w:p w14:paraId="230A0289" w14:textId="77777777" w:rsidR="00540212" w:rsidRPr="00043744" w:rsidRDefault="00540212" w:rsidP="00540212">
      <w:pPr>
        <w:ind w:firstLine="0"/>
        <w:jc w:val="center"/>
        <w:rPr>
          <w:rFonts w:cs="Arial"/>
          <w:b/>
          <w:szCs w:val="24"/>
        </w:rPr>
      </w:pPr>
    </w:p>
    <w:p w14:paraId="520FF578" w14:textId="77777777" w:rsidR="00540212" w:rsidRPr="00043744" w:rsidRDefault="00540212" w:rsidP="00540212">
      <w:pPr>
        <w:ind w:firstLine="0"/>
        <w:jc w:val="center"/>
        <w:rPr>
          <w:rFonts w:cs="Arial"/>
          <w:b/>
          <w:szCs w:val="24"/>
        </w:rPr>
      </w:pPr>
    </w:p>
    <w:p w14:paraId="4948E32C" w14:textId="77777777" w:rsidR="00540212" w:rsidRPr="00043744" w:rsidRDefault="00540212" w:rsidP="00540212">
      <w:pPr>
        <w:ind w:firstLine="0"/>
        <w:jc w:val="center"/>
        <w:rPr>
          <w:rFonts w:cs="Arial"/>
          <w:b/>
          <w:szCs w:val="24"/>
        </w:rPr>
      </w:pPr>
    </w:p>
    <w:p w14:paraId="0C3FDC04" w14:textId="77777777" w:rsidR="00540212" w:rsidRPr="00043744" w:rsidRDefault="00540212" w:rsidP="00540212">
      <w:pPr>
        <w:ind w:firstLine="0"/>
        <w:jc w:val="center"/>
        <w:rPr>
          <w:rFonts w:cs="Arial"/>
          <w:b/>
          <w:szCs w:val="24"/>
        </w:rPr>
      </w:pPr>
    </w:p>
    <w:p w14:paraId="08E82E71" w14:textId="77777777" w:rsidR="00540212" w:rsidRPr="00043744" w:rsidRDefault="00540212" w:rsidP="00540212">
      <w:pPr>
        <w:ind w:firstLine="0"/>
        <w:jc w:val="center"/>
        <w:rPr>
          <w:rFonts w:cs="Arial"/>
          <w:b/>
          <w:szCs w:val="24"/>
        </w:rPr>
      </w:pPr>
    </w:p>
    <w:p w14:paraId="4E4A663D" w14:textId="77777777" w:rsidR="00540212" w:rsidRPr="00043744" w:rsidRDefault="00540212" w:rsidP="00540212">
      <w:pPr>
        <w:ind w:firstLine="0"/>
        <w:jc w:val="center"/>
        <w:rPr>
          <w:rFonts w:cs="Arial"/>
          <w:b/>
          <w:szCs w:val="24"/>
        </w:rPr>
      </w:pPr>
    </w:p>
    <w:p w14:paraId="17410D0D" w14:textId="77777777" w:rsidR="00540212" w:rsidRPr="00043744" w:rsidRDefault="00540212" w:rsidP="00540212">
      <w:pPr>
        <w:ind w:firstLine="0"/>
        <w:jc w:val="center"/>
        <w:rPr>
          <w:rFonts w:cs="Arial"/>
          <w:b/>
          <w:szCs w:val="24"/>
        </w:rPr>
      </w:pPr>
    </w:p>
    <w:p w14:paraId="359E6BDD" w14:textId="77777777" w:rsidR="00540212" w:rsidRPr="00043744" w:rsidRDefault="00540212" w:rsidP="00540212">
      <w:pPr>
        <w:ind w:firstLine="0"/>
        <w:jc w:val="center"/>
        <w:rPr>
          <w:rFonts w:cs="Arial"/>
          <w:b/>
          <w:szCs w:val="24"/>
        </w:rPr>
      </w:pPr>
    </w:p>
    <w:p w14:paraId="199CC359" w14:textId="77777777" w:rsidR="00540212" w:rsidRPr="005654A4" w:rsidRDefault="00540212" w:rsidP="00540212">
      <w:pPr>
        <w:ind w:firstLine="0"/>
        <w:jc w:val="center"/>
        <w:rPr>
          <w:rFonts w:cs="Arial"/>
          <w:b/>
          <w:szCs w:val="24"/>
        </w:rPr>
      </w:pPr>
      <w:r>
        <w:rPr>
          <w:rFonts w:cs="Arial"/>
          <w:b/>
          <w:szCs w:val="24"/>
        </w:rPr>
        <w:t xml:space="preserve">Avaliação de Decisões Estratégicas sob Incerteza Profunda na Indústria da Manufatura Aditiva: Uma Análise a partir do método </w:t>
      </w:r>
      <w:r w:rsidRPr="00674F10">
        <w:rPr>
          <w:rFonts w:cs="Arial"/>
          <w:b/>
          <w:i/>
          <w:szCs w:val="24"/>
        </w:rPr>
        <w:t>Robust Decision Making</w:t>
      </w:r>
      <w:r>
        <w:rPr>
          <w:rFonts w:cs="Arial"/>
          <w:b/>
          <w:szCs w:val="24"/>
        </w:rPr>
        <w:t xml:space="preserve"> (RDM)</w:t>
      </w:r>
    </w:p>
    <w:p w14:paraId="2DFEDA71" w14:textId="77777777" w:rsidR="00540212" w:rsidRPr="005654A4" w:rsidRDefault="00540212" w:rsidP="00540212">
      <w:pPr>
        <w:ind w:firstLine="0"/>
        <w:jc w:val="center"/>
        <w:rPr>
          <w:rFonts w:cs="Arial"/>
          <w:b/>
          <w:szCs w:val="24"/>
        </w:rPr>
      </w:pPr>
    </w:p>
    <w:p w14:paraId="250EE1DE" w14:textId="77777777" w:rsidR="00540212" w:rsidRPr="005654A4" w:rsidRDefault="00540212" w:rsidP="00540212">
      <w:pPr>
        <w:ind w:firstLine="0"/>
        <w:jc w:val="center"/>
        <w:rPr>
          <w:rFonts w:cs="Arial"/>
          <w:b/>
          <w:szCs w:val="24"/>
        </w:rPr>
      </w:pPr>
    </w:p>
    <w:p w14:paraId="46FBB9B2" w14:textId="77777777" w:rsidR="00540212" w:rsidRPr="005654A4" w:rsidRDefault="00540212" w:rsidP="00540212">
      <w:pPr>
        <w:ind w:firstLine="0"/>
        <w:jc w:val="center"/>
        <w:rPr>
          <w:rFonts w:cs="Arial"/>
          <w:b/>
          <w:szCs w:val="24"/>
        </w:rPr>
      </w:pPr>
    </w:p>
    <w:p w14:paraId="420FB668" w14:textId="77777777" w:rsidR="00540212" w:rsidRPr="005654A4" w:rsidRDefault="00540212" w:rsidP="00540212">
      <w:pPr>
        <w:ind w:firstLine="0"/>
        <w:jc w:val="center"/>
        <w:rPr>
          <w:rFonts w:cs="Arial"/>
          <w:b/>
          <w:szCs w:val="24"/>
        </w:rPr>
      </w:pPr>
    </w:p>
    <w:p w14:paraId="6FD59E54" w14:textId="77777777" w:rsidR="00540212" w:rsidRPr="005654A4" w:rsidRDefault="00540212" w:rsidP="00540212">
      <w:pPr>
        <w:ind w:firstLine="0"/>
        <w:jc w:val="center"/>
        <w:rPr>
          <w:rFonts w:cs="Arial"/>
          <w:b/>
          <w:szCs w:val="24"/>
        </w:rPr>
      </w:pPr>
    </w:p>
    <w:p w14:paraId="7127E197" w14:textId="77777777" w:rsidR="00540212" w:rsidRPr="005654A4" w:rsidRDefault="00540212" w:rsidP="00540212">
      <w:pPr>
        <w:ind w:firstLine="0"/>
        <w:jc w:val="center"/>
        <w:rPr>
          <w:rFonts w:cs="Arial"/>
          <w:b/>
          <w:szCs w:val="24"/>
        </w:rPr>
      </w:pPr>
    </w:p>
    <w:p w14:paraId="22065F69" w14:textId="77777777" w:rsidR="00540212" w:rsidRPr="005654A4" w:rsidRDefault="00540212" w:rsidP="00540212">
      <w:pPr>
        <w:ind w:firstLine="0"/>
        <w:jc w:val="center"/>
        <w:rPr>
          <w:rFonts w:cs="Arial"/>
          <w:b/>
          <w:szCs w:val="24"/>
        </w:rPr>
      </w:pPr>
    </w:p>
    <w:p w14:paraId="6986F4DE" w14:textId="77777777" w:rsidR="00540212" w:rsidRPr="005654A4" w:rsidRDefault="00540212" w:rsidP="00540212">
      <w:pPr>
        <w:pStyle w:val="PPGEClinhaembranco"/>
        <w:ind w:firstLine="0"/>
        <w:jc w:val="center"/>
        <w:rPr>
          <w:rFonts w:cs="Arial"/>
          <w:b/>
          <w:szCs w:val="24"/>
        </w:rPr>
      </w:pPr>
    </w:p>
    <w:p w14:paraId="796CCB8D" w14:textId="77777777" w:rsidR="00540212" w:rsidRPr="005654A4" w:rsidRDefault="00540212" w:rsidP="00540212">
      <w:pPr>
        <w:pStyle w:val="PPGEClinhaembranco"/>
        <w:ind w:firstLine="0"/>
        <w:jc w:val="center"/>
        <w:rPr>
          <w:rFonts w:cs="Arial"/>
          <w:b/>
          <w:szCs w:val="24"/>
        </w:rPr>
      </w:pPr>
    </w:p>
    <w:p w14:paraId="5DC9D76F" w14:textId="77777777" w:rsidR="00540212" w:rsidRPr="005654A4" w:rsidRDefault="00540212" w:rsidP="00540212">
      <w:pPr>
        <w:pStyle w:val="PPGEClinhaembranco"/>
        <w:ind w:firstLine="0"/>
        <w:jc w:val="center"/>
        <w:rPr>
          <w:rFonts w:cs="Arial"/>
          <w:b/>
          <w:szCs w:val="24"/>
        </w:rPr>
      </w:pPr>
    </w:p>
    <w:p w14:paraId="235A96DE" w14:textId="77777777" w:rsidR="00540212" w:rsidRPr="005654A4" w:rsidRDefault="00540212" w:rsidP="00540212">
      <w:pPr>
        <w:pStyle w:val="PPGEClinhaembranco"/>
        <w:ind w:firstLine="0"/>
        <w:jc w:val="center"/>
        <w:rPr>
          <w:rFonts w:cs="Arial"/>
          <w:b/>
        </w:rPr>
      </w:pPr>
    </w:p>
    <w:p w14:paraId="655A7872" w14:textId="77777777" w:rsidR="00540212" w:rsidRPr="00F441E5" w:rsidRDefault="00540212" w:rsidP="00540212">
      <w:pPr>
        <w:pStyle w:val="PPGEClinhaembranco"/>
        <w:ind w:firstLine="0"/>
        <w:jc w:val="center"/>
        <w:rPr>
          <w:rFonts w:cs="Arial"/>
          <w:b/>
        </w:rPr>
      </w:pPr>
      <w:r w:rsidRPr="00F441E5">
        <w:rPr>
          <w:rFonts w:cs="Arial"/>
          <w:b/>
        </w:rPr>
        <w:t>SÃO LEOPOLDO</w:t>
      </w:r>
    </w:p>
    <w:p w14:paraId="5ACB9749" w14:textId="77777777" w:rsidR="00540212" w:rsidRPr="00043744" w:rsidRDefault="00540212" w:rsidP="00540212">
      <w:pPr>
        <w:pStyle w:val="PPGEClinhaembranco"/>
        <w:ind w:firstLine="0"/>
        <w:jc w:val="center"/>
        <w:rPr>
          <w:rFonts w:cs="Arial"/>
          <w:b/>
        </w:rPr>
      </w:pPr>
      <w:r>
        <w:rPr>
          <w:rFonts w:cs="Arial"/>
          <w:b/>
        </w:rPr>
        <w:t>2018</w:t>
      </w:r>
    </w:p>
    <w:p w14:paraId="4F77BE9C" w14:textId="77777777" w:rsidR="00540212" w:rsidRPr="00043744" w:rsidRDefault="00540212" w:rsidP="00540212">
      <w:pPr>
        <w:pStyle w:val="PPGEClinhaembranco"/>
        <w:ind w:firstLine="0"/>
        <w:jc w:val="center"/>
        <w:rPr>
          <w:rFonts w:cs="Arial"/>
          <w:szCs w:val="24"/>
        </w:rPr>
        <w:sectPr w:rsidR="00540212"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3FD84083" w14:textId="77777777" w:rsidR="00540212" w:rsidRDefault="00540212" w:rsidP="00540212">
      <w:pPr>
        <w:ind w:firstLine="0"/>
        <w:jc w:val="center"/>
        <w:rPr>
          <w:rFonts w:cs="Arial"/>
          <w:szCs w:val="24"/>
        </w:rPr>
      </w:pPr>
    </w:p>
    <w:p w14:paraId="662FB342" w14:textId="77777777" w:rsidR="00540212" w:rsidRDefault="00540212" w:rsidP="00540212">
      <w:pPr>
        <w:ind w:firstLine="0"/>
        <w:jc w:val="center"/>
        <w:rPr>
          <w:rFonts w:cs="Arial"/>
          <w:szCs w:val="24"/>
        </w:rPr>
      </w:pPr>
    </w:p>
    <w:p w14:paraId="4EFCEABB" w14:textId="77777777" w:rsidR="00540212" w:rsidRDefault="00540212" w:rsidP="00540212">
      <w:pPr>
        <w:ind w:firstLine="0"/>
        <w:jc w:val="center"/>
        <w:rPr>
          <w:rFonts w:cs="Arial"/>
          <w:szCs w:val="24"/>
        </w:rPr>
      </w:pPr>
    </w:p>
    <w:p w14:paraId="57C5D628" w14:textId="77777777" w:rsidR="00540212" w:rsidRDefault="00540212" w:rsidP="00540212">
      <w:pPr>
        <w:ind w:firstLine="0"/>
        <w:jc w:val="center"/>
        <w:rPr>
          <w:rFonts w:cs="Arial"/>
          <w:szCs w:val="24"/>
        </w:rPr>
      </w:pPr>
    </w:p>
    <w:p w14:paraId="5BB5AEA5" w14:textId="77777777" w:rsidR="00540212" w:rsidRDefault="00540212" w:rsidP="00540212">
      <w:pPr>
        <w:ind w:firstLine="0"/>
        <w:jc w:val="center"/>
        <w:rPr>
          <w:rFonts w:cs="Arial"/>
          <w:szCs w:val="24"/>
        </w:rPr>
      </w:pPr>
    </w:p>
    <w:p w14:paraId="63F9E248" w14:textId="77777777" w:rsidR="00540212" w:rsidRDefault="00540212" w:rsidP="00540212">
      <w:pPr>
        <w:ind w:firstLine="0"/>
        <w:jc w:val="center"/>
        <w:rPr>
          <w:rFonts w:cs="Arial"/>
          <w:szCs w:val="24"/>
        </w:rPr>
      </w:pPr>
    </w:p>
    <w:p w14:paraId="046AC50B" w14:textId="77777777" w:rsidR="00540212" w:rsidRDefault="00540212" w:rsidP="00540212">
      <w:pPr>
        <w:ind w:firstLine="0"/>
        <w:jc w:val="center"/>
        <w:rPr>
          <w:rFonts w:cs="Arial"/>
          <w:szCs w:val="24"/>
        </w:rPr>
      </w:pPr>
    </w:p>
    <w:p w14:paraId="0F15E528" w14:textId="46CC8896" w:rsidR="00540212" w:rsidRPr="00043744" w:rsidRDefault="00540212" w:rsidP="00540212">
      <w:pPr>
        <w:ind w:firstLine="0"/>
        <w:jc w:val="center"/>
        <w:rPr>
          <w:rFonts w:cs="Arial"/>
          <w:szCs w:val="24"/>
        </w:rPr>
      </w:pPr>
      <w:r>
        <w:rPr>
          <w:rFonts w:cs="Arial"/>
          <w:szCs w:val="24"/>
        </w:rPr>
        <w:t>PEDRO NASCIMENTO DE LIMA</w:t>
      </w:r>
    </w:p>
    <w:p w14:paraId="5604DECF" w14:textId="77777777" w:rsidR="00540212" w:rsidRPr="00043744" w:rsidRDefault="00540212" w:rsidP="00540212">
      <w:pPr>
        <w:ind w:firstLine="0"/>
        <w:jc w:val="center"/>
        <w:rPr>
          <w:rFonts w:cs="Arial"/>
          <w:szCs w:val="24"/>
        </w:rPr>
      </w:pPr>
    </w:p>
    <w:p w14:paraId="13E49CA5" w14:textId="77777777" w:rsidR="00540212" w:rsidRPr="00043744" w:rsidRDefault="00540212" w:rsidP="00540212">
      <w:pPr>
        <w:ind w:firstLine="0"/>
        <w:jc w:val="center"/>
        <w:rPr>
          <w:rFonts w:cs="Arial"/>
          <w:szCs w:val="24"/>
        </w:rPr>
      </w:pPr>
    </w:p>
    <w:p w14:paraId="445A1991" w14:textId="77777777" w:rsidR="00540212" w:rsidRPr="00043744" w:rsidRDefault="00540212" w:rsidP="00540212">
      <w:pPr>
        <w:ind w:firstLine="0"/>
        <w:jc w:val="center"/>
        <w:rPr>
          <w:rFonts w:cs="Arial"/>
          <w:szCs w:val="24"/>
        </w:rPr>
      </w:pPr>
    </w:p>
    <w:p w14:paraId="4F93AF49" w14:textId="77777777" w:rsidR="00540212" w:rsidRPr="00043744" w:rsidRDefault="00540212" w:rsidP="00540212">
      <w:pPr>
        <w:ind w:firstLine="0"/>
        <w:jc w:val="center"/>
        <w:rPr>
          <w:rFonts w:cs="Arial"/>
          <w:szCs w:val="24"/>
        </w:rPr>
      </w:pPr>
    </w:p>
    <w:p w14:paraId="6FB854AA" w14:textId="77777777" w:rsidR="00540212" w:rsidRPr="00043744" w:rsidRDefault="00540212" w:rsidP="00540212">
      <w:pPr>
        <w:ind w:firstLine="0"/>
        <w:jc w:val="center"/>
        <w:rPr>
          <w:rFonts w:cs="Arial"/>
          <w:szCs w:val="24"/>
        </w:rPr>
      </w:pPr>
    </w:p>
    <w:p w14:paraId="0D94F319" w14:textId="77777777" w:rsidR="00540212" w:rsidRPr="00043744" w:rsidRDefault="00540212" w:rsidP="00540212">
      <w:pPr>
        <w:ind w:firstLine="0"/>
        <w:jc w:val="center"/>
        <w:rPr>
          <w:rFonts w:cs="Arial"/>
          <w:szCs w:val="24"/>
        </w:rPr>
      </w:pPr>
    </w:p>
    <w:p w14:paraId="263ECAF1" w14:textId="77777777" w:rsidR="00540212" w:rsidRPr="00043744" w:rsidRDefault="00540212" w:rsidP="00540212">
      <w:pPr>
        <w:ind w:firstLine="0"/>
        <w:jc w:val="center"/>
        <w:rPr>
          <w:rFonts w:cs="Arial"/>
          <w:szCs w:val="24"/>
        </w:rPr>
      </w:pPr>
    </w:p>
    <w:p w14:paraId="51FC569E" w14:textId="77777777" w:rsidR="00540212" w:rsidRPr="00043744" w:rsidRDefault="00540212" w:rsidP="00540212">
      <w:pPr>
        <w:ind w:firstLine="0"/>
        <w:jc w:val="center"/>
        <w:rPr>
          <w:rFonts w:cs="Arial"/>
          <w:szCs w:val="24"/>
        </w:rPr>
      </w:pPr>
    </w:p>
    <w:p w14:paraId="5893C7C9" w14:textId="77777777" w:rsidR="00540212" w:rsidRPr="00043744" w:rsidRDefault="00540212" w:rsidP="00540212">
      <w:pPr>
        <w:ind w:firstLine="0"/>
        <w:jc w:val="center"/>
        <w:rPr>
          <w:rFonts w:cs="Arial"/>
          <w:szCs w:val="24"/>
        </w:rPr>
      </w:pPr>
    </w:p>
    <w:p w14:paraId="38644270" w14:textId="77777777" w:rsidR="00540212" w:rsidRPr="00507293" w:rsidRDefault="00540212" w:rsidP="00540212">
      <w:pPr>
        <w:ind w:firstLine="0"/>
        <w:jc w:val="center"/>
        <w:rPr>
          <w:rFonts w:cs="Arial"/>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7955830C" w14:textId="77777777" w:rsidR="00540212" w:rsidRPr="006E5474" w:rsidRDefault="00540212" w:rsidP="00540212">
      <w:pPr>
        <w:ind w:firstLine="0"/>
        <w:jc w:val="center"/>
        <w:rPr>
          <w:rFonts w:cs="Arial"/>
          <w:szCs w:val="24"/>
        </w:rPr>
      </w:pPr>
    </w:p>
    <w:p w14:paraId="609164AF" w14:textId="51F3E2BC" w:rsidR="00540212" w:rsidRPr="00E3506F" w:rsidRDefault="00540212" w:rsidP="00540212">
      <w:pPr>
        <w:spacing w:line="240" w:lineRule="auto"/>
        <w:ind w:left="4522" w:firstLine="0"/>
        <w:rPr>
          <w:rFonts w:cs="Arial"/>
        </w:rPr>
      </w:pPr>
      <w:r>
        <w:rPr>
          <w:rFonts w:cs="Arial"/>
        </w:rPr>
        <w:t>Dissertação</w:t>
      </w:r>
      <w:r w:rsidRPr="00E3506F">
        <w:rPr>
          <w:rFonts w:cs="Arial"/>
        </w:rPr>
        <w:t xml:space="preserve"> apresentad</w:t>
      </w:r>
      <w:r>
        <w:rPr>
          <w:rFonts w:cs="Arial"/>
        </w:rPr>
        <w:t>a</w:t>
      </w:r>
      <w:r w:rsidRPr="00E3506F">
        <w:rPr>
          <w:rFonts w:cs="Arial"/>
        </w:rPr>
        <w:t xml:space="preserve"> como requisito parcial pa</w:t>
      </w:r>
      <w:r>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w:t>
      </w:r>
      <w:r>
        <w:rPr>
          <w:rFonts w:cs="Arial"/>
        </w:rPr>
        <w:t>–</w:t>
      </w:r>
      <w:r w:rsidRPr="00E3506F">
        <w:rPr>
          <w:rFonts w:cs="Arial"/>
        </w:rPr>
        <w:t xml:space="preserve"> UNISINOS</w:t>
      </w:r>
      <w:r>
        <w:rPr>
          <w:rFonts w:cs="Arial"/>
        </w:rPr>
        <w:t>.</w:t>
      </w:r>
    </w:p>
    <w:p w14:paraId="44D07B32" w14:textId="77777777" w:rsidR="00540212" w:rsidRPr="00E3506F" w:rsidRDefault="00540212" w:rsidP="00540212">
      <w:pPr>
        <w:ind w:firstLine="0"/>
        <w:jc w:val="center"/>
        <w:rPr>
          <w:rFonts w:cs="Arial"/>
          <w:szCs w:val="24"/>
        </w:rPr>
      </w:pPr>
    </w:p>
    <w:p w14:paraId="1A1AC634" w14:textId="5DA0AFF5" w:rsidR="00540212" w:rsidRPr="009A39E2" w:rsidRDefault="00540212" w:rsidP="009A39E2">
      <w:pPr>
        <w:ind w:firstLine="0"/>
        <w:jc w:val="right"/>
        <w:rPr>
          <w:rFonts w:cs="Arial"/>
        </w:rPr>
      </w:pPr>
      <w:r w:rsidRPr="00E3506F">
        <w:rPr>
          <w:rFonts w:cs="Arial"/>
          <w:szCs w:val="24"/>
        </w:rPr>
        <w:t xml:space="preserve">Orientador: </w:t>
      </w:r>
      <w:r w:rsidRPr="00E3506F">
        <w:rPr>
          <w:rFonts w:cs="Arial"/>
        </w:rPr>
        <w:t xml:space="preserve">Prof. Dr. </w:t>
      </w:r>
      <w:r>
        <w:rPr>
          <w:rFonts w:cs="Arial"/>
        </w:rPr>
        <w:t>Daniel Pacheco Lacerda</w:t>
      </w:r>
      <w:r w:rsidRPr="00D45060">
        <w:rPr>
          <w:rFonts w:cs="Arial"/>
        </w:rPr>
        <w:t xml:space="preserve"> </w:t>
      </w:r>
    </w:p>
    <w:p w14:paraId="10327BA8" w14:textId="77777777" w:rsidR="00540212" w:rsidRDefault="00540212" w:rsidP="00540212">
      <w:pPr>
        <w:spacing w:line="240" w:lineRule="auto"/>
        <w:ind w:left="4522" w:firstLine="0"/>
        <w:rPr>
          <w:rFonts w:cs="Arial"/>
          <w:b/>
        </w:rPr>
      </w:pPr>
    </w:p>
    <w:p w14:paraId="7BBE896F" w14:textId="788B2A35" w:rsidR="00540212" w:rsidRDefault="00540212" w:rsidP="00540212">
      <w:pPr>
        <w:spacing w:line="240" w:lineRule="auto"/>
        <w:ind w:left="4522" w:firstLine="0"/>
        <w:rPr>
          <w:rFonts w:cs="Arial"/>
          <w:b/>
        </w:rPr>
      </w:pPr>
    </w:p>
    <w:p w14:paraId="0DDF3C27" w14:textId="48135240" w:rsidR="009A39E2" w:rsidRDefault="009A39E2" w:rsidP="00540212">
      <w:pPr>
        <w:spacing w:line="240" w:lineRule="auto"/>
        <w:ind w:left="4522" w:firstLine="0"/>
        <w:rPr>
          <w:rFonts w:cs="Arial"/>
          <w:b/>
        </w:rPr>
      </w:pPr>
    </w:p>
    <w:p w14:paraId="28472FED" w14:textId="77777777" w:rsidR="009A39E2" w:rsidRDefault="009A39E2" w:rsidP="00540212">
      <w:pPr>
        <w:spacing w:line="240" w:lineRule="auto"/>
        <w:ind w:left="4522" w:firstLine="0"/>
        <w:rPr>
          <w:rFonts w:cs="Arial"/>
          <w:b/>
        </w:rPr>
      </w:pPr>
    </w:p>
    <w:p w14:paraId="57AB6A5F" w14:textId="77777777" w:rsidR="00540212" w:rsidRDefault="00540212" w:rsidP="00540212">
      <w:pPr>
        <w:ind w:firstLine="0"/>
        <w:rPr>
          <w:rFonts w:cs="Arial"/>
          <w:b/>
        </w:rPr>
      </w:pPr>
    </w:p>
    <w:p w14:paraId="661CB2E0" w14:textId="77777777" w:rsidR="00540212" w:rsidRDefault="00540212" w:rsidP="00540212">
      <w:pPr>
        <w:ind w:firstLine="0"/>
        <w:jc w:val="center"/>
        <w:rPr>
          <w:rFonts w:cs="Arial"/>
          <w:b/>
        </w:rPr>
      </w:pPr>
    </w:p>
    <w:p w14:paraId="76071895" w14:textId="77777777" w:rsidR="00540212" w:rsidRDefault="00540212" w:rsidP="00540212">
      <w:pPr>
        <w:ind w:firstLine="0"/>
        <w:jc w:val="center"/>
      </w:pPr>
      <w:r>
        <w:t>São Leopoldo</w:t>
      </w:r>
    </w:p>
    <w:p w14:paraId="4A9FD0E7" w14:textId="16912F15" w:rsidR="00A43023" w:rsidRPr="00540212" w:rsidRDefault="00540212" w:rsidP="00540212">
      <w:pPr>
        <w:pStyle w:val="Pargrafo"/>
        <w:ind w:firstLine="0"/>
        <w:jc w:val="center"/>
      </w:pPr>
      <w:r>
        <w:t>2018</w:t>
      </w:r>
    </w:p>
    <w:p w14:paraId="701E1CBC" w14:textId="77777777" w:rsidR="00A43023" w:rsidRDefault="00A43023" w:rsidP="00A43023">
      <w:pPr>
        <w:spacing w:after="360"/>
        <w:ind w:firstLine="0"/>
        <w:jc w:val="center"/>
        <w:rPr>
          <w:rFonts w:cs="Arial"/>
        </w:rPr>
        <w:sectPr w:rsidR="00A43023" w:rsidSect="00A43023">
          <w:footerReference w:type="default" r:id="rId11"/>
          <w:footnotePr>
            <w:numRestart w:val="eachSect"/>
          </w:footnotePr>
          <w:pgSz w:w="11906" w:h="16838" w:code="9"/>
          <w:pgMar w:top="1701" w:right="1134" w:bottom="1134" w:left="1701" w:header="1134" w:footer="709" w:gutter="0"/>
          <w:pgNumType w:start="0"/>
          <w:cols w:space="720"/>
          <w:docGrid w:linePitch="381"/>
        </w:sectPr>
      </w:pPr>
    </w:p>
    <w:p w14:paraId="4E414AF0" w14:textId="77777777" w:rsidR="00A43023" w:rsidRDefault="00A43023" w:rsidP="00A43023">
      <w:pPr>
        <w:spacing w:after="120" w:line="240" w:lineRule="auto"/>
        <w:ind w:firstLine="0"/>
        <w:jc w:val="center"/>
      </w:pPr>
    </w:p>
    <w:p w14:paraId="39E4AFBB" w14:textId="77777777" w:rsidR="00A43023" w:rsidRDefault="00A43023" w:rsidP="00A43023">
      <w:pPr>
        <w:spacing w:after="120" w:line="240" w:lineRule="auto"/>
        <w:ind w:firstLine="0"/>
        <w:jc w:val="center"/>
      </w:pPr>
    </w:p>
    <w:p w14:paraId="15366AE8" w14:textId="77777777" w:rsidR="00A43023" w:rsidRDefault="00A43023" w:rsidP="00A43023">
      <w:pPr>
        <w:ind w:firstLine="0"/>
        <w:jc w:val="center"/>
      </w:pPr>
    </w:p>
    <w:p w14:paraId="63B0152E" w14:textId="77777777" w:rsidR="00A43023" w:rsidRPr="00A013F3" w:rsidRDefault="00A43023" w:rsidP="00A43023">
      <w:pPr>
        <w:ind w:firstLine="0"/>
        <w:jc w:val="center"/>
      </w:pPr>
    </w:p>
    <w:p w14:paraId="752969D0" w14:textId="04F7ECA0" w:rsidR="00A43023" w:rsidRPr="00A013F3" w:rsidRDefault="00540212" w:rsidP="00A43023">
      <w:pPr>
        <w:ind w:firstLine="0"/>
        <w:jc w:val="center"/>
      </w:pPr>
      <w:r>
        <w:t>PEDRO NASCIMENTO DE LIMA</w:t>
      </w:r>
    </w:p>
    <w:p w14:paraId="50CD442D" w14:textId="77777777" w:rsidR="00A43023" w:rsidRPr="00A013F3" w:rsidRDefault="00A43023" w:rsidP="00A43023">
      <w:pPr>
        <w:ind w:firstLine="0"/>
        <w:jc w:val="center"/>
      </w:pPr>
    </w:p>
    <w:p w14:paraId="6DBD56AD" w14:textId="073B08BD" w:rsidR="00540212" w:rsidRPr="00043744" w:rsidRDefault="00540212" w:rsidP="00540212">
      <w:pPr>
        <w:ind w:firstLine="0"/>
        <w:jc w:val="center"/>
        <w:rPr>
          <w:rFonts w:cs="Arial"/>
          <w:b/>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13B30D02" w14:textId="5BF67FFF" w:rsidR="00A43023" w:rsidRPr="00043744" w:rsidRDefault="00A43023" w:rsidP="00A43023">
      <w:pPr>
        <w:ind w:firstLine="0"/>
        <w:jc w:val="center"/>
        <w:rPr>
          <w:rFonts w:cs="Arial"/>
          <w:b/>
          <w:szCs w:val="24"/>
        </w:rPr>
      </w:pPr>
    </w:p>
    <w:p w14:paraId="5706B767" w14:textId="77777777" w:rsidR="00A43023" w:rsidRPr="00A013F3" w:rsidRDefault="00A43023" w:rsidP="00A43023">
      <w:pPr>
        <w:spacing w:line="240" w:lineRule="auto"/>
        <w:ind w:left="4536" w:firstLine="0"/>
      </w:pPr>
    </w:p>
    <w:p w14:paraId="37B6D4AB" w14:textId="611EBA62" w:rsidR="00A43023" w:rsidRPr="00A013F3" w:rsidRDefault="00540212" w:rsidP="00A43023">
      <w:pPr>
        <w:spacing w:line="240" w:lineRule="auto"/>
        <w:ind w:left="4536" w:firstLine="0"/>
      </w:pPr>
      <w:r w:rsidRPr="00540212">
        <w:t>Dissertação apresentada como requisito parcial para obtenção do título de Mestre em Engenharia de Produção e Sistemas, pelo Programa de Pós-Graduação em Engenharia de Produção e Sistemas da Universidade do Vale do Rio dos Sinos – UNISINOS</w:t>
      </w:r>
      <w:r w:rsidRPr="00540212">
        <w:rPr>
          <w:color w:val="FF0000"/>
        </w:rPr>
        <w:t>.</w:t>
      </w:r>
    </w:p>
    <w:p w14:paraId="7C096D53" w14:textId="77777777" w:rsidR="00A43023" w:rsidRPr="00A013F3" w:rsidRDefault="00A43023" w:rsidP="00A43023">
      <w:pPr>
        <w:spacing w:line="240" w:lineRule="auto"/>
        <w:ind w:left="3600" w:firstLine="0"/>
      </w:pPr>
    </w:p>
    <w:p w14:paraId="10B3F4C1" w14:textId="77777777" w:rsidR="00A43023" w:rsidRPr="00A013F3" w:rsidRDefault="00A43023" w:rsidP="00A43023">
      <w:pPr>
        <w:spacing w:line="240" w:lineRule="auto"/>
        <w:ind w:left="3600" w:firstLine="0"/>
      </w:pPr>
    </w:p>
    <w:p w14:paraId="62C13D4B" w14:textId="77777777" w:rsidR="00A43023" w:rsidRPr="00A013F3" w:rsidRDefault="00A43023" w:rsidP="00A43023">
      <w:pPr>
        <w:spacing w:line="240" w:lineRule="auto"/>
        <w:ind w:left="3600" w:firstLine="0"/>
      </w:pPr>
    </w:p>
    <w:p w14:paraId="2A595464" w14:textId="01A84C20" w:rsidR="00A43023" w:rsidRPr="00A013F3" w:rsidRDefault="00A43023" w:rsidP="00A43023">
      <w:pPr>
        <w:ind w:firstLine="0"/>
      </w:pPr>
      <w:r w:rsidRPr="00A013F3">
        <w:t xml:space="preserve">Aprovado em </w:t>
      </w:r>
      <w:r w:rsidR="00540212">
        <w:t>____/______________/2018.</w:t>
      </w:r>
    </w:p>
    <w:p w14:paraId="40075A9E" w14:textId="77777777" w:rsidR="00A43023" w:rsidRPr="00A013F3" w:rsidRDefault="00A43023" w:rsidP="00A43023"/>
    <w:p w14:paraId="752C3484" w14:textId="77777777" w:rsidR="00A43023" w:rsidRPr="00A013F3" w:rsidRDefault="00A43023" w:rsidP="00A43023">
      <w:pPr>
        <w:ind w:firstLine="0"/>
        <w:jc w:val="center"/>
      </w:pPr>
      <w:r w:rsidRPr="00A013F3">
        <w:t>BANCA EXAMINADORA</w:t>
      </w:r>
    </w:p>
    <w:p w14:paraId="3BE792FB" w14:textId="77777777" w:rsidR="00A43023" w:rsidRPr="00A013F3" w:rsidRDefault="00A43023" w:rsidP="00A43023">
      <w:pPr>
        <w:pBdr>
          <w:bottom w:val="single" w:sz="12" w:space="1" w:color="auto"/>
        </w:pBdr>
        <w:ind w:firstLine="0"/>
        <w:jc w:val="center"/>
      </w:pPr>
    </w:p>
    <w:p w14:paraId="3DFE77BB" w14:textId="7BFCE632" w:rsidR="00A43023" w:rsidRPr="00A013F3" w:rsidRDefault="00540212" w:rsidP="00540212">
      <w:pPr>
        <w:ind w:firstLine="0"/>
        <w:jc w:val="left"/>
      </w:pPr>
      <w:r>
        <w:t>Prof. Dr. Daniel Pacheco Lacerda – Orientador – PPGEPS UNISINOS</w:t>
      </w:r>
    </w:p>
    <w:p w14:paraId="67ED9792" w14:textId="77777777" w:rsidR="00A43023" w:rsidRPr="00A013F3" w:rsidRDefault="00A43023" w:rsidP="00540212">
      <w:pPr>
        <w:pBdr>
          <w:bottom w:val="single" w:sz="12" w:space="1" w:color="auto"/>
        </w:pBdr>
        <w:ind w:firstLine="0"/>
        <w:jc w:val="left"/>
      </w:pPr>
    </w:p>
    <w:p w14:paraId="67436B12" w14:textId="12F14CB4" w:rsidR="00540212" w:rsidRPr="0084620F" w:rsidRDefault="00540212" w:rsidP="00540212">
      <w:pPr>
        <w:ind w:firstLine="0"/>
        <w:jc w:val="left"/>
        <w:rPr>
          <w:lang w:val="en-US"/>
        </w:rPr>
      </w:pPr>
      <w:r w:rsidRPr="0084620F">
        <w:rPr>
          <w:lang w:val="en-US"/>
        </w:rPr>
        <w:t>Prof. Dr. Cristiano Rich</w:t>
      </w:r>
      <w:r w:rsidR="00B83AAF" w:rsidRPr="0084620F">
        <w:rPr>
          <w:lang w:val="en-US"/>
        </w:rPr>
        <w:t>t</w:t>
      </w:r>
      <w:r w:rsidRPr="0084620F">
        <w:rPr>
          <w:lang w:val="en-US"/>
        </w:rPr>
        <w:t>er – PPGEPS UNISINOS</w:t>
      </w:r>
    </w:p>
    <w:p w14:paraId="0D6ED3EA" w14:textId="77777777" w:rsidR="00540212" w:rsidRPr="0084620F" w:rsidRDefault="00540212" w:rsidP="00540212">
      <w:pPr>
        <w:pBdr>
          <w:bottom w:val="single" w:sz="12" w:space="1" w:color="auto"/>
        </w:pBdr>
        <w:ind w:firstLine="0"/>
        <w:jc w:val="left"/>
        <w:rPr>
          <w:lang w:val="en-US"/>
        </w:rPr>
      </w:pPr>
    </w:p>
    <w:p w14:paraId="77DAE0CC" w14:textId="17B04231" w:rsidR="00540212" w:rsidRPr="00635CD6" w:rsidRDefault="00540212" w:rsidP="00540212">
      <w:pPr>
        <w:ind w:firstLine="0"/>
        <w:jc w:val="left"/>
        <w:rPr>
          <w:lang w:val="en-US"/>
        </w:rPr>
      </w:pPr>
      <w:r w:rsidRPr="00635CD6">
        <w:rPr>
          <w:lang w:val="en-US"/>
        </w:rPr>
        <w:t xml:space="preserve">Prof. </w:t>
      </w:r>
      <w:r w:rsidR="00635CD6" w:rsidRPr="00635CD6">
        <w:rPr>
          <w:lang w:val="en-US"/>
        </w:rPr>
        <w:t>PhD</w:t>
      </w:r>
      <w:r w:rsidRPr="00635CD6">
        <w:rPr>
          <w:lang w:val="en-US"/>
        </w:rPr>
        <w:t xml:space="preserve">. </w:t>
      </w:r>
      <w:r w:rsidR="00635CD6" w:rsidRPr="00635CD6">
        <w:rPr>
          <w:lang w:val="en-US"/>
        </w:rPr>
        <w:t>Rafael Teixeira</w:t>
      </w:r>
      <w:r w:rsidRPr="00635CD6">
        <w:rPr>
          <w:lang w:val="en-US"/>
        </w:rPr>
        <w:t xml:space="preserve"> – </w:t>
      </w:r>
      <w:r w:rsidR="00635CD6" w:rsidRPr="00635CD6">
        <w:rPr>
          <w:lang w:val="en-US"/>
        </w:rPr>
        <w:t>College of Charleston</w:t>
      </w:r>
    </w:p>
    <w:p w14:paraId="22EEF3F6" w14:textId="77777777" w:rsidR="00540212" w:rsidRPr="00635CD6" w:rsidRDefault="00540212" w:rsidP="00540212">
      <w:pPr>
        <w:pBdr>
          <w:bottom w:val="single" w:sz="12" w:space="1" w:color="auto"/>
        </w:pBdr>
        <w:ind w:firstLine="0"/>
        <w:jc w:val="center"/>
        <w:rPr>
          <w:lang w:val="en-US"/>
        </w:rPr>
      </w:pPr>
    </w:p>
    <w:p w14:paraId="20701220" w14:textId="66598274" w:rsidR="00540212" w:rsidRPr="00866D81" w:rsidRDefault="00866D81" w:rsidP="00866D81">
      <w:pPr>
        <w:ind w:firstLine="0"/>
        <w:jc w:val="left"/>
      </w:pPr>
      <w:r w:rsidRPr="00866D81">
        <w:t>Prof. Dr. Rafael Garcia Barbastefano - Centro Federal de Educação Tecnológica Celso Suckow da Fonseca</w:t>
      </w:r>
    </w:p>
    <w:p w14:paraId="1709DA70" w14:textId="77777777" w:rsidR="00A43023" w:rsidRPr="00043744" w:rsidRDefault="00A43023" w:rsidP="00540212">
      <w:pPr>
        <w:spacing w:after="360"/>
        <w:ind w:firstLine="0"/>
        <w:rPr>
          <w:rFonts w:cs="Arial"/>
        </w:rPr>
      </w:pPr>
    </w:p>
    <w:p w14:paraId="700DAA44" w14:textId="77777777" w:rsidR="00A43023" w:rsidRDefault="00A43023" w:rsidP="00A43023"/>
    <w:p w14:paraId="5749D9A7" w14:textId="77777777" w:rsidR="00A43023" w:rsidRDefault="00A43023" w:rsidP="00A43023">
      <w:pPr>
        <w:sectPr w:rsidR="00A43023" w:rsidSect="00A43023">
          <w:headerReference w:type="default" r:id="rId12"/>
          <w:footnotePr>
            <w:numRestart w:val="eachSect"/>
          </w:footnotePr>
          <w:pgSz w:w="11906" w:h="16838" w:code="9"/>
          <w:pgMar w:top="1701" w:right="1134" w:bottom="1134" w:left="1701" w:header="1134" w:footer="709" w:gutter="0"/>
          <w:pgNumType w:start="2"/>
          <w:cols w:space="708"/>
          <w:titlePg/>
          <w:docGrid w:linePitch="360"/>
        </w:sectPr>
      </w:pPr>
    </w:p>
    <w:p w14:paraId="472FCBB0" w14:textId="77777777" w:rsidR="00A43023" w:rsidRDefault="00A43023" w:rsidP="00A43023"/>
    <w:p w14:paraId="0FA5E79F" w14:textId="77777777" w:rsidR="00A43023" w:rsidRDefault="00A43023" w:rsidP="00A43023"/>
    <w:p w14:paraId="6AB37994" w14:textId="77777777" w:rsidR="00A43023" w:rsidRDefault="00A43023" w:rsidP="00A43023"/>
    <w:p w14:paraId="024C132A" w14:textId="77777777" w:rsidR="00A43023" w:rsidRDefault="00A43023" w:rsidP="00A43023"/>
    <w:p w14:paraId="3B87D10E" w14:textId="77777777" w:rsidR="00A43023" w:rsidRDefault="00A43023" w:rsidP="00A43023"/>
    <w:p w14:paraId="646BD2AA" w14:textId="77777777" w:rsidR="00A43023" w:rsidRDefault="00A43023" w:rsidP="00A43023"/>
    <w:p w14:paraId="177DA6AA" w14:textId="77777777" w:rsidR="00A43023" w:rsidRDefault="00A43023" w:rsidP="00A43023"/>
    <w:p w14:paraId="4A6F989B" w14:textId="77777777" w:rsidR="00A43023" w:rsidRDefault="00A43023" w:rsidP="00A43023"/>
    <w:p w14:paraId="363E4BC6" w14:textId="77777777" w:rsidR="00A43023" w:rsidRDefault="00A43023" w:rsidP="00A43023"/>
    <w:p w14:paraId="0EEDC020" w14:textId="77777777" w:rsidR="00A43023" w:rsidRDefault="00A43023" w:rsidP="00A43023"/>
    <w:p w14:paraId="51F05341" w14:textId="77777777" w:rsidR="00A43023" w:rsidRDefault="00A43023" w:rsidP="00A43023"/>
    <w:p w14:paraId="0BB6D755" w14:textId="77777777" w:rsidR="00A43023" w:rsidRDefault="00A43023" w:rsidP="00A43023"/>
    <w:p w14:paraId="006F8EE1" w14:textId="77777777" w:rsidR="00A43023" w:rsidRDefault="00A43023" w:rsidP="00A43023"/>
    <w:p w14:paraId="52C90DA7" w14:textId="77777777" w:rsidR="00A43023" w:rsidRDefault="00A43023" w:rsidP="00A43023"/>
    <w:p w14:paraId="061D9730" w14:textId="77777777" w:rsidR="00A43023" w:rsidRDefault="00A43023" w:rsidP="00A43023"/>
    <w:p w14:paraId="383DD15F" w14:textId="77777777" w:rsidR="00A43023" w:rsidRDefault="00A43023" w:rsidP="00A43023"/>
    <w:p w14:paraId="3696078C" w14:textId="77777777" w:rsidR="00A43023" w:rsidRDefault="00A43023" w:rsidP="00A43023"/>
    <w:p w14:paraId="34AC5E20" w14:textId="77777777" w:rsidR="00A43023" w:rsidRDefault="00A43023" w:rsidP="00A43023"/>
    <w:p w14:paraId="53A3CA6A" w14:textId="77777777" w:rsidR="00A43023" w:rsidRDefault="00A43023" w:rsidP="00A43023"/>
    <w:p w14:paraId="4D9927B6" w14:textId="77777777" w:rsidR="00A43023" w:rsidRDefault="00A43023" w:rsidP="00A43023"/>
    <w:p w14:paraId="07955DD8" w14:textId="77777777" w:rsidR="00A43023" w:rsidRDefault="00A43023" w:rsidP="00A43023"/>
    <w:p w14:paraId="083DCA17" w14:textId="77777777" w:rsidR="00A43023" w:rsidRDefault="00A43023" w:rsidP="00A43023"/>
    <w:p w14:paraId="457E84AF" w14:textId="77777777" w:rsidR="00A43023" w:rsidRDefault="00A43023" w:rsidP="00A43023"/>
    <w:p w14:paraId="21B50D7C" w14:textId="77777777" w:rsidR="00A43023" w:rsidRDefault="00A43023" w:rsidP="00A43023"/>
    <w:p w14:paraId="39D314B4" w14:textId="77777777" w:rsidR="00A43023" w:rsidRDefault="00A43023" w:rsidP="00A43023"/>
    <w:p w14:paraId="71CE223E" w14:textId="77777777" w:rsidR="00A43023" w:rsidRDefault="00A43023" w:rsidP="00A43023"/>
    <w:p w14:paraId="0C049119" w14:textId="312CE236" w:rsidR="00A43023" w:rsidRDefault="00A43023" w:rsidP="00A43023"/>
    <w:p w14:paraId="21EF0D2F" w14:textId="007DDCD5" w:rsidR="000C24AA" w:rsidRDefault="000C24AA" w:rsidP="00A43023"/>
    <w:p w14:paraId="778D7C64" w14:textId="0ADE5503" w:rsidR="000C24AA" w:rsidRDefault="000C24AA" w:rsidP="00A43023"/>
    <w:p w14:paraId="0E6FF80F" w14:textId="1E90AE29" w:rsidR="000C24AA" w:rsidRDefault="000C24AA" w:rsidP="00A43023"/>
    <w:p w14:paraId="2F761856" w14:textId="00544DFC" w:rsidR="000C24AA" w:rsidRDefault="000C24AA" w:rsidP="00A43023"/>
    <w:p w14:paraId="1BDC1BD6" w14:textId="77777777" w:rsidR="000C24AA" w:rsidRDefault="000C24AA" w:rsidP="00A43023"/>
    <w:p w14:paraId="3E701800" w14:textId="3EDE6B42" w:rsidR="00A43023" w:rsidRPr="000C24AA" w:rsidRDefault="000C24AA" w:rsidP="000C24AA">
      <w:pPr>
        <w:ind w:left="2835" w:firstLine="0"/>
        <w:jc w:val="right"/>
        <w:rPr>
          <w:rFonts w:cs="Arial"/>
        </w:rPr>
      </w:pPr>
      <w:r>
        <w:rPr>
          <w:rFonts w:cs="Arial"/>
        </w:rPr>
        <w:t>Dedico este trabalho à minha esposa Fernanda.</w:t>
      </w:r>
    </w:p>
    <w:p w14:paraId="6D558613" w14:textId="77777777" w:rsidR="00A43023" w:rsidRDefault="00A43023" w:rsidP="00A43023">
      <w:pPr>
        <w:pStyle w:val="PPGEClinhaembranco"/>
        <w:ind w:firstLine="0"/>
        <w:jc w:val="center"/>
        <w:rPr>
          <w:color w:val="FF0000"/>
          <w:sz w:val="20"/>
        </w:rPr>
      </w:pPr>
    </w:p>
    <w:p w14:paraId="05056B16" w14:textId="77777777" w:rsidR="00A43023" w:rsidRDefault="00A43023" w:rsidP="000C24AA">
      <w:pPr>
        <w:pStyle w:val="PPGEClinhaembranco"/>
        <w:ind w:firstLine="0"/>
        <w:rPr>
          <w:rFonts w:cs="Arial"/>
          <w:b/>
          <w:color w:val="FF0000"/>
          <w:sz w:val="20"/>
        </w:rPr>
        <w:sectPr w:rsidR="00A43023" w:rsidSect="00A43023">
          <w:footnotePr>
            <w:numRestart w:val="eachSect"/>
          </w:footnotePr>
          <w:pgSz w:w="11906" w:h="16838" w:code="9"/>
          <w:pgMar w:top="1701" w:right="1134" w:bottom="1134" w:left="1701" w:header="1134" w:footer="709" w:gutter="0"/>
          <w:cols w:space="708"/>
          <w:titlePg/>
          <w:docGrid w:linePitch="360"/>
        </w:sectPr>
      </w:pPr>
    </w:p>
    <w:p w14:paraId="3BE9D8EC" w14:textId="77777777" w:rsidR="00A43023" w:rsidRPr="00043744" w:rsidRDefault="00A43023" w:rsidP="00A43023">
      <w:pPr>
        <w:spacing w:after="360"/>
        <w:ind w:firstLine="0"/>
        <w:jc w:val="center"/>
        <w:rPr>
          <w:rFonts w:cs="Arial"/>
          <w:b/>
        </w:rPr>
      </w:pPr>
      <w:r w:rsidRPr="00043744">
        <w:rPr>
          <w:rFonts w:cs="Arial"/>
          <w:b/>
        </w:rPr>
        <w:lastRenderedPageBreak/>
        <w:t>AGRADECIMENTOS</w:t>
      </w:r>
    </w:p>
    <w:p w14:paraId="406524F1" w14:textId="6289AA23" w:rsidR="00A43023" w:rsidRDefault="00D83326" w:rsidP="00A43023">
      <w:pPr>
        <w:rPr>
          <w:rFonts w:cs="Arial"/>
        </w:rPr>
      </w:pPr>
      <w:r>
        <w:rPr>
          <w:rFonts w:cs="Arial"/>
        </w:rPr>
        <w:t xml:space="preserve">Gratidão é olhar para o caminho percorrido e reconhecer que não seria possível trilhá-lo sozinho. </w:t>
      </w:r>
      <w:r w:rsidR="00EA7FF3">
        <w:rPr>
          <w:rFonts w:cs="Arial"/>
        </w:rPr>
        <w:t>Ao finalizar este trabalho, quero agradecer àqueles que</w:t>
      </w:r>
      <w:r>
        <w:rPr>
          <w:rFonts w:cs="Arial"/>
        </w:rPr>
        <w:t xml:space="preserve"> me ajudaram a chegar até aqui. </w:t>
      </w:r>
    </w:p>
    <w:p w14:paraId="26CF962F" w14:textId="6D0BEE74" w:rsidR="00C83057" w:rsidRDefault="00C83057" w:rsidP="00A43023">
      <w:pPr>
        <w:rPr>
          <w:rFonts w:cs="Arial"/>
        </w:rPr>
      </w:pPr>
      <w:r>
        <w:rPr>
          <w:rFonts w:cs="Arial"/>
        </w:rPr>
        <w:t xml:space="preserve">Agraço à minha esposa Fernanda, </w:t>
      </w:r>
      <w:r w:rsidR="00262E97">
        <w:rPr>
          <w:rFonts w:cs="Arial"/>
        </w:rPr>
        <w:t>pela compreensão e carinho em cada momento</w:t>
      </w:r>
      <w:r w:rsidR="00D83326">
        <w:rPr>
          <w:rFonts w:cs="Arial"/>
        </w:rPr>
        <w:t xml:space="preserve">. </w:t>
      </w:r>
      <w:r w:rsidR="00262E97">
        <w:rPr>
          <w:rFonts w:cs="Arial"/>
        </w:rPr>
        <w:t xml:space="preserve">À minha mãe por ter me incentivado a sempre fazer o melhor possível, e ter </w:t>
      </w:r>
      <w:r w:rsidR="0034553C">
        <w:rPr>
          <w:rFonts w:cs="Arial"/>
        </w:rPr>
        <w:t>me dado as condições necessárias para chegar até aqui. Também agradeço a meu pai pelo exemplo de empreendedorismo e de garra</w:t>
      </w:r>
      <w:r w:rsidR="00AD3AF2">
        <w:rPr>
          <w:rFonts w:cs="Arial"/>
        </w:rPr>
        <w:t xml:space="preserve">. </w:t>
      </w:r>
      <w:r w:rsidR="00D83326">
        <w:rPr>
          <w:rFonts w:cs="Arial"/>
        </w:rPr>
        <w:t>Também agradeço aos irmãos Carolina, Gabriela, Moisés, João, Vitória e Catharina por cada momento que tivemos juntos.</w:t>
      </w:r>
      <w:r w:rsidR="00167141">
        <w:rPr>
          <w:rFonts w:cs="Arial"/>
        </w:rPr>
        <w:t xml:space="preserve"> Agradeço também aos outros membros da minha família, ao vô Naum, e às Tias Ruth (</w:t>
      </w:r>
      <w:r w:rsidR="00167141" w:rsidRPr="00167141">
        <w:rPr>
          <w:rFonts w:cs="Arial"/>
          <w:i/>
        </w:rPr>
        <w:t>in memorian</w:t>
      </w:r>
      <w:r w:rsidR="00167141">
        <w:rPr>
          <w:rFonts w:cs="Arial"/>
        </w:rPr>
        <w:t>), Marli e Geralda que também foram um pilar na minha formação.</w:t>
      </w:r>
    </w:p>
    <w:p w14:paraId="568776CF" w14:textId="33759A29" w:rsidR="0084620F" w:rsidRDefault="0084620F" w:rsidP="00A43023">
      <w:pPr>
        <w:rPr>
          <w:rFonts w:cs="Arial"/>
        </w:rPr>
      </w:pPr>
      <w:r>
        <w:rPr>
          <w:rFonts w:cs="Arial"/>
        </w:rPr>
        <w:t xml:space="preserve">Aos meus orientadores, Daniel e Maria Isabel, agradeço pela confiança depositada na condução do trabalho, e por me motivarem com seu exemplo. Com certeza existe muito de vocês neste trabalho, seja na estruturação dos argumentos e fundamentos, no método, e na modelagem matemática, e na própria escolha do tema desafiador. Também agradeço ao Luis Henrique por desde a graduação </w:t>
      </w:r>
      <w:r w:rsidR="00673C50">
        <w:rPr>
          <w:rFonts w:cs="Arial"/>
        </w:rPr>
        <w:t>ser um exemplo profissional; sem dúvida sem a “bifurcação” propiciada por ele eu não chegaria a este momento.</w:t>
      </w:r>
    </w:p>
    <w:p w14:paraId="0346F584" w14:textId="0BA90E12" w:rsidR="00A43023" w:rsidRDefault="0084620F" w:rsidP="00A43023">
      <w:pPr>
        <w:rPr>
          <w:rFonts w:cs="Arial"/>
        </w:rPr>
      </w:pPr>
      <w:r>
        <w:rPr>
          <w:rFonts w:cs="Arial"/>
        </w:rPr>
        <w:t xml:space="preserve">Aos demais mestres com os quais tive o privilégio de compartilhar momentos </w:t>
      </w:r>
      <w:r w:rsidR="00B8179E">
        <w:rPr>
          <w:rFonts w:cs="Arial"/>
        </w:rPr>
        <w:t>nos últimos 5 anos de</w:t>
      </w:r>
      <w:r>
        <w:rPr>
          <w:rFonts w:cs="Arial"/>
        </w:rPr>
        <w:t xml:space="preserve"> GMAP, Aline Dresch, Douglas Veit, Dieter, Luis Felipe, Secundino, agradeço</w:t>
      </w:r>
      <w:r w:rsidR="00B8179E">
        <w:rPr>
          <w:rFonts w:cs="Arial"/>
        </w:rPr>
        <w:t xml:space="preserve"> porque vocês são o tipo de professor que eu queria ser. </w:t>
      </w:r>
      <w:r w:rsidR="00C83057">
        <w:rPr>
          <w:rFonts w:cs="Arial"/>
        </w:rPr>
        <w:t xml:space="preserve">Cada um de vocês, tem características que eu espero ter como professor. </w:t>
      </w:r>
      <w:r w:rsidR="003772D3">
        <w:rPr>
          <w:rFonts w:cs="Arial"/>
        </w:rPr>
        <w:t xml:space="preserve">Também agradeço aos colegas Andrey, Mateus, Tobias, e Kym, Fabio, Dalila, </w:t>
      </w:r>
      <w:r w:rsidR="00C83057">
        <w:rPr>
          <w:rFonts w:cs="Arial"/>
        </w:rPr>
        <w:t>Rosiane e Giane pelos momentos que compartilhamos no GMAP.</w:t>
      </w:r>
    </w:p>
    <w:p w14:paraId="6F8D7977" w14:textId="6F4B98CA" w:rsidR="00167141" w:rsidRDefault="00167141" w:rsidP="00A43023">
      <w:pPr>
        <w:rPr>
          <w:rFonts w:cs="Arial"/>
        </w:rPr>
      </w:pPr>
      <w:r>
        <w:rPr>
          <w:rFonts w:cs="Arial"/>
        </w:rPr>
        <w:t>Finalmente, agradeço à Deus por ter me conduzido por esta caminhada e permitido que conhecesse essas pessoas e os amigos que fiz em cada lugar por onde estive.</w:t>
      </w:r>
    </w:p>
    <w:p w14:paraId="37D73059" w14:textId="77777777" w:rsidR="00A43023" w:rsidRDefault="00A43023" w:rsidP="00A43023">
      <w:pPr>
        <w:rPr>
          <w:rFonts w:cs="Arial"/>
        </w:rPr>
      </w:pPr>
    </w:p>
    <w:p w14:paraId="5566A7E3" w14:textId="77777777" w:rsidR="00A43023" w:rsidRDefault="00A43023" w:rsidP="00A43023">
      <w:pPr>
        <w:rPr>
          <w:rFonts w:cs="Arial"/>
        </w:rPr>
      </w:pPr>
    </w:p>
    <w:p w14:paraId="5E439C56" w14:textId="77777777" w:rsidR="00A43023" w:rsidRDefault="00A43023" w:rsidP="00A43023">
      <w:pPr>
        <w:rPr>
          <w:rFonts w:cs="Arial"/>
        </w:rPr>
      </w:pPr>
    </w:p>
    <w:p w14:paraId="5C177818" w14:textId="77777777" w:rsidR="00A43023" w:rsidRDefault="00A43023" w:rsidP="00E5701B">
      <w:pPr>
        <w:ind w:firstLine="0"/>
        <w:rPr>
          <w:rFonts w:cs="Arial"/>
        </w:rPr>
      </w:pPr>
    </w:p>
    <w:p w14:paraId="2F172F83" w14:textId="77777777" w:rsidR="00A43023" w:rsidRDefault="00A43023">
      <w:pPr>
        <w:autoSpaceDE/>
        <w:autoSpaceDN/>
        <w:adjustRightInd/>
        <w:spacing w:after="160" w:line="259" w:lineRule="auto"/>
        <w:ind w:firstLine="0"/>
        <w:jc w:val="left"/>
        <w:rPr>
          <w:b/>
        </w:rPr>
      </w:pPr>
      <w:r>
        <w:rPr>
          <w:b/>
        </w:rPr>
        <w:br w:type="page"/>
      </w:r>
    </w:p>
    <w:bookmarkEnd w:id="0"/>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8A23A6" w:rsidRDefault="00876DBB" w:rsidP="00876DBB">
      <w:pPr>
        <w:ind w:firstLine="0"/>
        <w:rPr>
          <w:lang w:val="en-US"/>
        </w:rPr>
      </w:pPr>
      <w:r w:rsidRPr="00710604">
        <w:rPr>
          <w:rFonts w:cs="Arial"/>
          <w:b/>
        </w:rPr>
        <w:t>Palavras Chave</w:t>
      </w:r>
      <w:r>
        <w:rPr>
          <w:rFonts w:cs="Arial"/>
        </w:rPr>
        <w:t xml:space="preserve">: Avaliação de Decisões Estratégicas. Difusão de Novos Produtos. Manufatura Aditiva. </w:t>
      </w:r>
      <w:r w:rsidRPr="008A23A6">
        <w:rPr>
          <w:rFonts w:cs="Arial"/>
          <w:lang w:val="en-US"/>
        </w:rPr>
        <w:t>Robust Decision Makin</w:t>
      </w:r>
      <w:r w:rsidR="00710604" w:rsidRPr="008A23A6">
        <w:rPr>
          <w:rFonts w:cs="Arial"/>
          <w:lang w:val="en-US"/>
        </w:rPr>
        <w:t>g</w:t>
      </w:r>
      <w:r w:rsidRPr="008A23A6">
        <w:rPr>
          <w:rFonts w:cs="Arial"/>
          <w:lang w:val="en-US"/>
        </w:rPr>
        <w:t>.</w:t>
      </w:r>
    </w:p>
    <w:p w14:paraId="7637F6CE" w14:textId="0127D34A" w:rsidR="009A39E2" w:rsidRPr="008A23A6" w:rsidRDefault="009A39E2">
      <w:pPr>
        <w:autoSpaceDE/>
        <w:autoSpaceDN/>
        <w:adjustRightInd/>
        <w:spacing w:after="160" w:line="259" w:lineRule="auto"/>
        <w:ind w:firstLine="0"/>
        <w:jc w:val="left"/>
        <w:rPr>
          <w:b/>
          <w:lang w:val="en-US"/>
        </w:rPr>
      </w:pPr>
      <w:r w:rsidRPr="008A23A6">
        <w:rPr>
          <w:b/>
          <w:lang w:val="en-US"/>
        </w:rPr>
        <w:br w:type="page"/>
      </w:r>
    </w:p>
    <w:p w14:paraId="33A4AC2E" w14:textId="357470CE" w:rsidR="009A39E2" w:rsidRPr="009A39E2" w:rsidRDefault="009A39E2" w:rsidP="009A39E2">
      <w:pPr>
        <w:spacing w:after="360"/>
        <w:ind w:firstLine="0"/>
        <w:jc w:val="center"/>
        <w:rPr>
          <w:b/>
          <w:lang w:val="en-US"/>
        </w:rPr>
      </w:pPr>
      <w:r w:rsidRPr="009A39E2">
        <w:rPr>
          <w:b/>
          <w:lang w:val="en-US"/>
        </w:rPr>
        <w:lastRenderedPageBreak/>
        <w:t>ABSTRACT</w:t>
      </w:r>
    </w:p>
    <w:p w14:paraId="7F9E2401" w14:textId="5D384E85" w:rsidR="009A39E2" w:rsidRPr="009A39E2" w:rsidRDefault="009A39E2" w:rsidP="009A39E2">
      <w:pPr>
        <w:rPr>
          <w:rFonts w:cs="Arial"/>
          <w:lang w:val="en-US"/>
        </w:rPr>
      </w:pPr>
      <w:r w:rsidRPr="009A39E2">
        <w:rPr>
          <w:rFonts w:cs="Arial"/>
          <w:lang w:val="en-US"/>
        </w:rPr>
        <w:t>Strategic Decision Making under deep uncertainty is a relevant challenge to organizations.</w:t>
      </w:r>
      <w:r>
        <w:rPr>
          <w:rFonts w:cs="Arial"/>
          <w:lang w:val="en-US"/>
        </w:rPr>
        <w:t xml:space="preserve"> When the available information allows sound decision making based on predictions, traditional decision making tools based on maximum expected value can lead to the right decision. Under conditions of deep uncertainty, however, decision making based on predict-then-act approaches might mislead and build overconfidence. </w:t>
      </w:r>
      <w:r w:rsidRPr="009A39E2">
        <w:rPr>
          <w:rFonts w:cs="Arial"/>
          <w:lang w:val="en-US"/>
        </w:rPr>
        <w:t>In the 3D printing industry</w:t>
      </w:r>
      <w:r>
        <w:rPr>
          <w:rFonts w:cs="Arial"/>
          <w:lang w:val="en-US"/>
        </w:rPr>
        <w:t>,</w:t>
      </w:r>
      <w:r w:rsidRPr="009A39E2">
        <w:rPr>
          <w:rFonts w:cs="Arial"/>
          <w:lang w:val="en-US"/>
        </w:rPr>
        <w:t xml:space="preserve"> uncertainty is highly relevant. While some experts forecast that this industry will </w:t>
      </w:r>
      <w:r>
        <w:rPr>
          <w:rFonts w:cs="Arial"/>
          <w:lang w:val="en-US"/>
        </w:rPr>
        <w:t>wo</w:t>
      </w:r>
      <w:r w:rsidRPr="009A39E2">
        <w:rPr>
          <w:rFonts w:cs="Arial"/>
          <w:lang w:val="en-US"/>
        </w:rPr>
        <w:t xml:space="preserve">rth 21 billion dollars by 2020, other estimates point that this market can have an economic impact of 550 billion by 2025. This </w:t>
      </w:r>
      <w:r>
        <w:rPr>
          <w:rFonts w:cs="Arial"/>
          <w:lang w:val="en-US"/>
        </w:rPr>
        <w:t>dissertation</w:t>
      </w:r>
      <w:r w:rsidRPr="009A39E2">
        <w:rPr>
          <w:rFonts w:cs="Arial"/>
          <w:lang w:val="en-US"/>
        </w:rPr>
        <w:t xml:space="preserve"> leverages system dynamics simulation, using the Robust Decision Making (RDM) approach as the analytical framework to evaluate 3D printing Systems Manufacturers’ strategic decisions. </w:t>
      </w:r>
      <w:r w:rsidR="00EF0F98">
        <w:rPr>
          <w:rFonts w:cs="Arial"/>
          <w:lang w:val="en-US"/>
        </w:rPr>
        <w:t>I extend an existing competitive dynamics model allowing it to take into account expiring patents dynamics, an important aspect of the 3D printing industry. Then, I</w:t>
      </w:r>
      <w:r w:rsidRPr="009A39E2">
        <w:rPr>
          <w:rFonts w:cs="Arial"/>
          <w:lang w:val="en-US"/>
        </w:rPr>
        <w:t xml:space="preserve"> test 54 different strategies under 200 different scenarios, highlighting the most robust strategies. </w:t>
      </w:r>
      <w:r w:rsidR="00EF0F98">
        <w:rPr>
          <w:rFonts w:cs="Arial"/>
          <w:lang w:val="en-US"/>
        </w:rPr>
        <w:t>Afterwards</w:t>
      </w:r>
      <w:r w:rsidRPr="009A39E2">
        <w:rPr>
          <w:rFonts w:cs="Arial"/>
          <w:lang w:val="en-US"/>
        </w:rPr>
        <w:t xml:space="preserve">, </w:t>
      </w:r>
      <w:r w:rsidR="00EF0F98">
        <w:rPr>
          <w:rFonts w:cs="Arial"/>
          <w:lang w:val="en-US"/>
        </w:rPr>
        <w:t>I</w:t>
      </w:r>
      <w:r w:rsidRPr="009A39E2">
        <w:rPr>
          <w:rFonts w:cs="Arial"/>
          <w:lang w:val="en-US"/>
        </w:rPr>
        <w:t xml:space="preserve"> examine the vulnerabilities of a candidate strategy using machine learning algorithms. </w:t>
      </w:r>
      <w:r w:rsidR="00EF0F98">
        <w:rPr>
          <w:rFonts w:cs="Arial"/>
          <w:lang w:val="en-US"/>
        </w:rPr>
        <w:t>The experiments showed that</w:t>
      </w:r>
      <w:r w:rsidRPr="009A39E2">
        <w:rPr>
          <w:rFonts w:cs="Arial"/>
          <w:lang w:val="en-US"/>
        </w:rPr>
        <w:t xml:space="preserve"> aggressive strategies dominate their conservative counterparts</w:t>
      </w:r>
      <w:r w:rsidR="00EF0F98">
        <w:rPr>
          <w:rFonts w:cs="Arial"/>
          <w:lang w:val="en-US"/>
        </w:rPr>
        <w:t>, using robustness as a criteria</w:t>
      </w:r>
      <w:r w:rsidRPr="009A39E2">
        <w:rPr>
          <w:rFonts w:cs="Arial"/>
          <w:lang w:val="en-US"/>
        </w:rPr>
        <w:t xml:space="preserve">. Also, </w:t>
      </w:r>
      <w:r w:rsidR="00EF0F98">
        <w:rPr>
          <w:rFonts w:cs="Arial"/>
          <w:lang w:val="en-US"/>
        </w:rPr>
        <w:t>the</w:t>
      </w:r>
      <w:r w:rsidRPr="009A39E2">
        <w:rPr>
          <w:rFonts w:cs="Arial"/>
          <w:lang w:val="en-US"/>
        </w:rPr>
        <w:t xml:space="preserve"> results do not lend support to </w:t>
      </w:r>
      <w:r>
        <w:rPr>
          <w:rFonts w:cs="Arial"/>
          <w:lang w:val="en-US"/>
        </w:rPr>
        <w:t>o</w:t>
      </w:r>
      <w:r w:rsidRPr="009A39E2">
        <w:rPr>
          <w:rFonts w:cs="Arial"/>
          <w:lang w:val="en-US"/>
        </w:rPr>
        <w:t xml:space="preserve">pen </w:t>
      </w:r>
      <w:r>
        <w:rPr>
          <w:rFonts w:cs="Arial"/>
          <w:lang w:val="en-US"/>
        </w:rPr>
        <w:t>s</w:t>
      </w:r>
      <w:r w:rsidRPr="009A39E2">
        <w:rPr>
          <w:rFonts w:cs="Arial"/>
          <w:lang w:val="en-US"/>
        </w:rPr>
        <w:t xml:space="preserve">ource Research and Development strategies. Finally, </w:t>
      </w:r>
      <w:r w:rsidR="00EF0F98">
        <w:rPr>
          <w:rFonts w:cs="Arial"/>
          <w:lang w:val="en-US"/>
        </w:rPr>
        <w:t>I</w:t>
      </w:r>
      <w:r w:rsidRPr="009A39E2">
        <w:rPr>
          <w:rFonts w:cs="Arial"/>
          <w:lang w:val="en-US"/>
        </w:rPr>
        <w:t xml:space="preserve"> discuss managerial implications to the 3D printing industry, and theoretical contributions to the Strategic Decision-Making literature.</w:t>
      </w:r>
    </w:p>
    <w:p w14:paraId="1F6C8FB4" w14:textId="70D8480D" w:rsidR="009A39E2" w:rsidRPr="009A39E2" w:rsidRDefault="009A39E2" w:rsidP="009A39E2">
      <w:pPr>
        <w:rPr>
          <w:rFonts w:cs="Arial"/>
          <w:lang w:val="en-US"/>
        </w:rPr>
      </w:pPr>
      <w:r w:rsidRPr="009A39E2">
        <w:rPr>
          <w:rFonts w:cs="Arial"/>
          <w:b/>
          <w:lang w:val="en-US"/>
        </w:rPr>
        <w:t>Keywords:</w:t>
      </w:r>
      <w:r w:rsidRPr="009A39E2">
        <w:rPr>
          <w:rFonts w:cs="Arial"/>
          <w:lang w:val="en-US"/>
        </w:rPr>
        <w:t xml:space="preserve"> Strategic Decision-Making. New Product Diffusion. 3D Printing. Robust Decision Making.</w:t>
      </w:r>
    </w:p>
    <w:p w14:paraId="4E8A75C7" w14:textId="518E7410" w:rsidR="009A39E2" w:rsidRPr="008A23A6" w:rsidRDefault="009A39E2" w:rsidP="009A39E2">
      <w:pPr>
        <w:ind w:firstLine="0"/>
        <w:rPr>
          <w:lang w:val="en-US"/>
        </w:rPr>
      </w:pPr>
    </w:p>
    <w:p w14:paraId="6FE15C73" w14:textId="77777777" w:rsidR="001A1135" w:rsidRPr="008A23A6" w:rsidRDefault="001A1135" w:rsidP="00A24367">
      <w:pPr>
        <w:spacing w:after="360"/>
        <w:ind w:firstLine="0"/>
        <w:jc w:val="center"/>
        <w:rPr>
          <w:b/>
          <w:lang w:val="en-US"/>
        </w:rPr>
      </w:pPr>
    </w:p>
    <w:p w14:paraId="78110BD8" w14:textId="77777777" w:rsidR="00477F4D" w:rsidRPr="008A23A6" w:rsidRDefault="00477F4D">
      <w:pPr>
        <w:autoSpaceDE/>
        <w:autoSpaceDN/>
        <w:adjustRightInd/>
        <w:spacing w:after="160" w:line="259" w:lineRule="auto"/>
        <w:ind w:firstLine="0"/>
        <w:jc w:val="left"/>
        <w:rPr>
          <w:b/>
          <w:lang w:val="en-US"/>
        </w:rPr>
      </w:pPr>
      <w:r w:rsidRPr="008A23A6">
        <w:rPr>
          <w:b/>
          <w:lang w:val="en-US"/>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259A646F" w14:textId="40E7D827" w:rsidR="0060326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523632" w:history="1">
        <w:r w:rsidR="0060326C" w:rsidRPr="00BA4198">
          <w:rPr>
            <w:rStyle w:val="Hyperlink"/>
            <w:noProof/>
          </w:rPr>
          <w:t>Quadro 1 – Buscas Realizadas durante a Revisão da Literatura</w:t>
        </w:r>
        <w:r w:rsidR="0060326C">
          <w:rPr>
            <w:noProof/>
            <w:webHidden/>
          </w:rPr>
          <w:tab/>
        </w:r>
        <w:r w:rsidR="0060326C">
          <w:rPr>
            <w:noProof/>
            <w:webHidden/>
          </w:rPr>
          <w:fldChar w:fldCharType="begin"/>
        </w:r>
        <w:r w:rsidR="0060326C">
          <w:rPr>
            <w:noProof/>
            <w:webHidden/>
          </w:rPr>
          <w:instrText xml:space="preserve"> PAGEREF _Toc505523632 \h </w:instrText>
        </w:r>
        <w:r w:rsidR="0060326C">
          <w:rPr>
            <w:noProof/>
            <w:webHidden/>
          </w:rPr>
        </w:r>
        <w:r w:rsidR="0060326C">
          <w:rPr>
            <w:noProof/>
            <w:webHidden/>
          </w:rPr>
          <w:fldChar w:fldCharType="separate"/>
        </w:r>
        <w:r w:rsidR="004306BD">
          <w:rPr>
            <w:noProof/>
            <w:webHidden/>
          </w:rPr>
          <w:t>28</w:t>
        </w:r>
        <w:r w:rsidR="0060326C">
          <w:rPr>
            <w:noProof/>
            <w:webHidden/>
          </w:rPr>
          <w:fldChar w:fldCharType="end"/>
        </w:r>
      </w:hyperlink>
    </w:p>
    <w:p w14:paraId="2F0BCF57" w14:textId="6304E30C"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33" w:history="1">
        <w:r w:rsidR="0060326C" w:rsidRPr="00BA4198">
          <w:rPr>
            <w:rStyle w:val="Hyperlink"/>
            <w:noProof/>
          </w:rPr>
          <w:t>Quadro 2 – Abordagens para Avaliação de Decisões Estratégicas</w:t>
        </w:r>
        <w:r w:rsidR="0060326C">
          <w:rPr>
            <w:noProof/>
            <w:webHidden/>
          </w:rPr>
          <w:tab/>
        </w:r>
        <w:r w:rsidR="0060326C">
          <w:rPr>
            <w:noProof/>
            <w:webHidden/>
          </w:rPr>
          <w:fldChar w:fldCharType="begin"/>
        </w:r>
        <w:r w:rsidR="0060326C">
          <w:rPr>
            <w:noProof/>
            <w:webHidden/>
          </w:rPr>
          <w:instrText xml:space="preserve"> PAGEREF _Toc505523633 \h </w:instrText>
        </w:r>
        <w:r w:rsidR="0060326C">
          <w:rPr>
            <w:noProof/>
            <w:webHidden/>
          </w:rPr>
        </w:r>
        <w:r w:rsidR="0060326C">
          <w:rPr>
            <w:noProof/>
            <w:webHidden/>
          </w:rPr>
          <w:fldChar w:fldCharType="separate"/>
        </w:r>
        <w:r w:rsidR="004306BD">
          <w:rPr>
            <w:noProof/>
            <w:webHidden/>
          </w:rPr>
          <w:t>31</w:t>
        </w:r>
        <w:r w:rsidR="0060326C">
          <w:rPr>
            <w:noProof/>
            <w:webHidden/>
          </w:rPr>
          <w:fldChar w:fldCharType="end"/>
        </w:r>
      </w:hyperlink>
    </w:p>
    <w:p w14:paraId="731E0E59" w14:textId="2724F6EF"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34" w:history="1">
        <w:r w:rsidR="0060326C" w:rsidRPr="00BA4198">
          <w:rPr>
            <w:rStyle w:val="Hyperlink"/>
            <w:noProof/>
          </w:rPr>
          <w:t>Quadro 3 – Características de Decisões Estratégicas</w:t>
        </w:r>
        <w:r w:rsidR="0060326C">
          <w:rPr>
            <w:noProof/>
            <w:webHidden/>
          </w:rPr>
          <w:tab/>
        </w:r>
        <w:r w:rsidR="0060326C">
          <w:rPr>
            <w:noProof/>
            <w:webHidden/>
          </w:rPr>
          <w:fldChar w:fldCharType="begin"/>
        </w:r>
        <w:r w:rsidR="0060326C">
          <w:rPr>
            <w:noProof/>
            <w:webHidden/>
          </w:rPr>
          <w:instrText xml:space="preserve"> PAGEREF _Toc505523634 \h </w:instrText>
        </w:r>
        <w:r w:rsidR="0060326C">
          <w:rPr>
            <w:noProof/>
            <w:webHidden/>
          </w:rPr>
        </w:r>
        <w:r w:rsidR="0060326C">
          <w:rPr>
            <w:noProof/>
            <w:webHidden/>
          </w:rPr>
          <w:fldChar w:fldCharType="separate"/>
        </w:r>
        <w:r w:rsidR="004306BD">
          <w:rPr>
            <w:noProof/>
            <w:webHidden/>
          </w:rPr>
          <w:t>37</w:t>
        </w:r>
        <w:r w:rsidR="0060326C">
          <w:rPr>
            <w:noProof/>
            <w:webHidden/>
          </w:rPr>
          <w:fldChar w:fldCharType="end"/>
        </w:r>
      </w:hyperlink>
    </w:p>
    <w:p w14:paraId="6319730D" w14:textId="41F1CD4B"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35" w:history="1">
        <w:r w:rsidR="0060326C" w:rsidRPr="00BA4198">
          <w:rPr>
            <w:rStyle w:val="Hyperlink"/>
            <w:noProof/>
          </w:rPr>
          <w:t>Quadro 4 – RDM e Abordagens Relacionadas</w:t>
        </w:r>
        <w:r w:rsidR="0060326C">
          <w:rPr>
            <w:noProof/>
            <w:webHidden/>
          </w:rPr>
          <w:tab/>
        </w:r>
        <w:r w:rsidR="0060326C">
          <w:rPr>
            <w:noProof/>
            <w:webHidden/>
          </w:rPr>
          <w:fldChar w:fldCharType="begin"/>
        </w:r>
        <w:r w:rsidR="0060326C">
          <w:rPr>
            <w:noProof/>
            <w:webHidden/>
          </w:rPr>
          <w:instrText xml:space="preserve"> PAGEREF _Toc505523635 \h </w:instrText>
        </w:r>
        <w:r w:rsidR="0060326C">
          <w:rPr>
            <w:noProof/>
            <w:webHidden/>
          </w:rPr>
        </w:r>
        <w:r w:rsidR="0060326C">
          <w:rPr>
            <w:noProof/>
            <w:webHidden/>
          </w:rPr>
          <w:fldChar w:fldCharType="separate"/>
        </w:r>
        <w:r w:rsidR="004306BD">
          <w:rPr>
            <w:noProof/>
            <w:webHidden/>
          </w:rPr>
          <w:t>49</w:t>
        </w:r>
        <w:r w:rsidR="0060326C">
          <w:rPr>
            <w:noProof/>
            <w:webHidden/>
          </w:rPr>
          <w:fldChar w:fldCharType="end"/>
        </w:r>
      </w:hyperlink>
    </w:p>
    <w:p w14:paraId="625FAA57" w14:textId="0FBADBDE"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36" w:history="1">
        <w:r w:rsidR="0060326C" w:rsidRPr="00BA4198">
          <w:rPr>
            <w:rStyle w:val="Hyperlink"/>
            <w:noProof/>
          </w:rPr>
          <w:t>Quadro 5 – Framework XLRM</w:t>
        </w:r>
        <w:r w:rsidR="0060326C">
          <w:rPr>
            <w:noProof/>
            <w:webHidden/>
          </w:rPr>
          <w:tab/>
        </w:r>
        <w:r w:rsidR="0060326C">
          <w:rPr>
            <w:noProof/>
            <w:webHidden/>
          </w:rPr>
          <w:fldChar w:fldCharType="begin"/>
        </w:r>
        <w:r w:rsidR="0060326C">
          <w:rPr>
            <w:noProof/>
            <w:webHidden/>
          </w:rPr>
          <w:instrText xml:space="preserve"> PAGEREF _Toc505523636 \h </w:instrText>
        </w:r>
        <w:r w:rsidR="0060326C">
          <w:rPr>
            <w:noProof/>
            <w:webHidden/>
          </w:rPr>
        </w:r>
        <w:r w:rsidR="0060326C">
          <w:rPr>
            <w:noProof/>
            <w:webHidden/>
          </w:rPr>
          <w:fldChar w:fldCharType="separate"/>
        </w:r>
        <w:r w:rsidR="004306BD">
          <w:rPr>
            <w:noProof/>
            <w:webHidden/>
          </w:rPr>
          <w:t>60</w:t>
        </w:r>
        <w:r w:rsidR="0060326C">
          <w:rPr>
            <w:noProof/>
            <w:webHidden/>
          </w:rPr>
          <w:fldChar w:fldCharType="end"/>
        </w:r>
      </w:hyperlink>
    </w:p>
    <w:p w14:paraId="0B16A5AC" w14:textId="35299E8E"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37" w:history="1">
        <w:r w:rsidR="0060326C" w:rsidRPr="00BA4198">
          <w:rPr>
            <w:rStyle w:val="Hyperlink"/>
            <w:noProof/>
          </w:rPr>
          <w:t xml:space="preserve">Quadro 6 – </w:t>
        </w:r>
        <w:r w:rsidR="0060326C" w:rsidRPr="00BA4198">
          <w:rPr>
            <w:rStyle w:val="Hyperlink"/>
            <w:noProof/>
            <w:lang w:val="en-US"/>
          </w:rPr>
          <w:t>Scenario Ensemble</w:t>
        </w:r>
        <w:r w:rsidR="0060326C">
          <w:rPr>
            <w:noProof/>
            <w:webHidden/>
          </w:rPr>
          <w:tab/>
        </w:r>
        <w:r w:rsidR="0060326C">
          <w:rPr>
            <w:noProof/>
            <w:webHidden/>
          </w:rPr>
          <w:fldChar w:fldCharType="begin"/>
        </w:r>
        <w:r w:rsidR="0060326C">
          <w:rPr>
            <w:noProof/>
            <w:webHidden/>
          </w:rPr>
          <w:instrText xml:space="preserve"> PAGEREF _Toc505523637 \h </w:instrText>
        </w:r>
        <w:r w:rsidR="0060326C">
          <w:rPr>
            <w:noProof/>
            <w:webHidden/>
          </w:rPr>
        </w:r>
        <w:r w:rsidR="0060326C">
          <w:rPr>
            <w:noProof/>
            <w:webHidden/>
          </w:rPr>
          <w:fldChar w:fldCharType="separate"/>
        </w:r>
        <w:r w:rsidR="004306BD">
          <w:rPr>
            <w:noProof/>
            <w:webHidden/>
          </w:rPr>
          <w:t>62</w:t>
        </w:r>
        <w:r w:rsidR="0060326C">
          <w:rPr>
            <w:noProof/>
            <w:webHidden/>
          </w:rPr>
          <w:fldChar w:fldCharType="end"/>
        </w:r>
      </w:hyperlink>
    </w:p>
    <w:p w14:paraId="7EDE77B2" w14:textId="1736E56F"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38" w:history="1">
        <w:r w:rsidR="0060326C" w:rsidRPr="00BA4198">
          <w:rPr>
            <w:rStyle w:val="Hyperlink"/>
            <w:noProof/>
          </w:rPr>
          <w:t>Quadro 7 – Condições Necessárias para a Instanciação do RDM</w:t>
        </w:r>
        <w:r w:rsidR="0060326C">
          <w:rPr>
            <w:noProof/>
            <w:webHidden/>
          </w:rPr>
          <w:tab/>
        </w:r>
        <w:r w:rsidR="0060326C">
          <w:rPr>
            <w:noProof/>
            <w:webHidden/>
          </w:rPr>
          <w:fldChar w:fldCharType="begin"/>
        </w:r>
        <w:r w:rsidR="0060326C">
          <w:rPr>
            <w:noProof/>
            <w:webHidden/>
          </w:rPr>
          <w:instrText xml:space="preserve"> PAGEREF _Toc505523638 \h </w:instrText>
        </w:r>
        <w:r w:rsidR="0060326C">
          <w:rPr>
            <w:noProof/>
            <w:webHidden/>
          </w:rPr>
        </w:r>
        <w:r w:rsidR="0060326C">
          <w:rPr>
            <w:noProof/>
            <w:webHidden/>
          </w:rPr>
          <w:fldChar w:fldCharType="separate"/>
        </w:r>
        <w:r w:rsidR="004306BD">
          <w:rPr>
            <w:noProof/>
            <w:webHidden/>
          </w:rPr>
          <w:t>76</w:t>
        </w:r>
        <w:r w:rsidR="0060326C">
          <w:rPr>
            <w:noProof/>
            <w:webHidden/>
          </w:rPr>
          <w:fldChar w:fldCharType="end"/>
        </w:r>
      </w:hyperlink>
    </w:p>
    <w:p w14:paraId="37A2DB0E" w14:textId="7A71E206"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39" w:history="1">
        <w:r w:rsidR="0060326C" w:rsidRPr="00BA4198">
          <w:rPr>
            <w:rStyle w:val="Hyperlink"/>
            <w:noProof/>
          </w:rPr>
          <w:t>Quadro 8 – Players Fabricantes de Impressoras 3D e Tecnologias</w:t>
        </w:r>
        <w:r w:rsidR="0060326C">
          <w:rPr>
            <w:noProof/>
            <w:webHidden/>
          </w:rPr>
          <w:tab/>
        </w:r>
        <w:r w:rsidR="0060326C">
          <w:rPr>
            <w:noProof/>
            <w:webHidden/>
          </w:rPr>
          <w:fldChar w:fldCharType="begin"/>
        </w:r>
        <w:r w:rsidR="0060326C">
          <w:rPr>
            <w:noProof/>
            <w:webHidden/>
          </w:rPr>
          <w:instrText xml:space="preserve"> PAGEREF _Toc505523639 \h </w:instrText>
        </w:r>
        <w:r w:rsidR="0060326C">
          <w:rPr>
            <w:noProof/>
            <w:webHidden/>
          </w:rPr>
        </w:r>
        <w:r w:rsidR="0060326C">
          <w:rPr>
            <w:noProof/>
            <w:webHidden/>
          </w:rPr>
          <w:fldChar w:fldCharType="separate"/>
        </w:r>
        <w:r w:rsidR="004306BD">
          <w:rPr>
            <w:noProof/>
            <w:webHidden/>
          </w:rPr>
          <w:t>79</w:t>
        </w:r>
        <w:r w:rsidR="0060326C">
          <w:rPr>
            <w:noProof/>
            <w:webHidden/>
          </w:rPr>
          <w:fldChar w:fldCharType="end"/>
        </w:r>
      </w:hyperlink>
    </w:p>
    <w:p w14:paraId="7DBA776E" w14:textId="4B478A89"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0" w:history="1">
        <w:r w:rsidR="0060326C" w:rsidRPr="00BA4198">
          <w:rPr>
            <w:rStyle w:val="Hyperlink"/>
            <w:noProof/>
          </w:rPr>
          <w:t>Quadro 9 – Modelos de Difusão de Novos Produtos</w:t>
        </w:r>
        <w:r w:rsidR="0060326C">
          <w:rPr>
            <w:noProof/>
            <w:webHidden/>
          </w:rPr>
          <w:tab/>
        </w:r>
        <w:r w:rsidR="0060326C">
          <w:rPr>
            <w:noProof/>
            <w:webHidden/>
          </w:rPr>
          <w:fldChar w:fldCharType="begin"/>
        </w:r>
        <w:r w:rsidR="0060326C">
          <w:rPr>
            <w:noProof/>
            <w:webHidden/>
          </w:rPr>
          <w:instrText xml:space="preserve"> PAGEREF _Toc505523640 \h </w:instrText>
        </w:r>
        <w:r w:rsidR="0060326C">
          <w:rPr>
            <w:noProof/>
            <w:webHidden/>
          </w:rPr>
        </w:r>
        <w:r w:rsidR="0060326C">
          <w:rPr>
            <w:noProof/>
            <w:webHidden/>
          </w:rPr>
          <w:fldChar w:fldCharType="separate"/>
        </w:r>
        <w:r w:rsidR="004306BD">
          <w:rPr>
            <w:noProof/>
            <w:webHidden/>
          </w:rPr>
          <w:t>84</w:t>
        </w:r>
        <w:r w:rsidR="0060326C">
          <w:rPr>
            <w:noProof/>
            <w:webHidden/>
          </w:rPr>
          <w:fldChar w:fldCharType="end"/>
        </w:r>
      </w:hyperlink>
    </w:p>
    <w:p w14:paraId="7584C4DF" w14:textId="18AB530F"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1" w:history="1">
        <w:r w:rsidR="0060326C" w:rsidRPr="00BA4198">
          <w:rPr>
            <w:rStyle w:val="Hyperlink"/>
            <w:noProof/>
          </w:rPr>
          <w:t>Quadro 10 – Abordagem Científica do RDM e EMA</w:t>
        </w:r>
        <w:r w:rsidR="0060326C">
          <w:rPr>
            <w:noProof/>
            <w:webHidden/>
          </w:rPr>
          <w:tab/>
        </w:r>
        <w:r w:rsidR="0060326C">
          <w:rPr>
            <w:noProof/>
            <w:webHidden/>
          </w:rPr>
          <w:fldChar w:fldCharType="begin"/>
        </w:r>
        <w:r w:rsidR="0060326C">
          <w:rPr>
            <w:noProof/>
            <w:webHidden/>
          </w:rPr>
          <w:instrText xml:space="preserve"> PAGEREF _Toc505523641 \h </w:instrText>
        </w:r>
        <w:r w:rsidR="0060326C">
          <w:rPr>
            <w:noProof/>
            <w:webHidden/>
          </w:rPr>
        </w:r>
        <w:r w:rsidR="0060326C">
          <w:rPr>
            <w:noProof/>
            <w:webHidden/>
          </w:rPr>
          <w:fldChar w:fldCharType="separate"/>
        </w:r>
        <w:r w:rsidR="004306BD">
          <w:rPr>
            <w:noProof/>
            <w:webHidden/>
          </w:rPr>
          <w:t>90</w:t>
        </w:r>
        <w:r w:rsidR="0060326C">
          <w:rPr>
            <w:noProof/>
            <w:webHidden/>
          </w:rPr>
          <w:fldChar w:fldCharType="end"/>
        </w:r>
      </w:hyperlink>
    </w:p>
    <w:p w14:paraId="0181A06B" w14:textId="42C7AB6D"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2" w:history="1">
        <w:r w:rsidR="0060326C" w:rsidRPr="00BA4198">
          <w:rPr>
            <w:rStyle w:val="Hyperlink"/>
            <w:noProof/>
          </w:rPr>
          <w:t>Quadro 11 – Estatísticas calculadas para a Avaliação do Modelo</w:t>
        </w:r>
        <w:r w:rsidR="0060326C">
          <w:rPr>
            <w:noProof/>
            <w:webHidden/>
          </w:rPr>
          <w:tab/>
        </w:r>
        <w:r w:rsidR="0060326C">
          <w:rPr>
            <w:noProof/>
            <w:webHidden/>
          </w:rPr>
          <w:fldChar w:fldCharType="begin"/>
        </w:r>
        <w:r w:rsidR="0060326C">
          <w:rPr>
            <w:noProof/>
            <w:webHidden/>
          </w:rPr>
          <w:instrText xml:space="preserve"> PAGEREF _Toc505523642 \h </w:instrText>
        </w:r>
        <w:r w:rsidR="0060326C">
          <w:rPr>
            <w:noProof/>
            <w:webHidden/>
          </w:rPr>
        </w:r>
        <w:r w:rsidR="0060326C">
          <w:rPr>
            <w:noProof/>
            <w:webHidden/>
          </w:rPr>
          <w:fldChar w:fldCharType="separate"/>
        </w:r>
        <w:r w:rsidR="004306BD">
          <w:rPr>
            <w:noProof/>
            <w:webHidden/>
          </w:rPr>
          <w:t>97</w:t>
        </w:r>
        <w:r w:rsidR="0060326C">
          <w:rPr>
            <w:noProof/>
            <w:webHidden/>
          </w:rPr>
          <w:fldChar w:fldCharType="end"/>
        </w:r>
      </w:hyperlink>
    </w:p>
    <w:p w14:paraId="64F3D0A8" w14:textId="4DB813FF"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3" w:history="1">
        <w:r w:rsidR="0060326C" w:rsidRPr="00BA4198">
          <w:rPr>
            <w:rStyle w:val="Hyperlink"/>
            <w:noProof/>
          </w:rPr>
          <w:t>Quadro 12 – Fontes de Dados Utilizadas</w:t>
        </w:r>
        <w:r w:rsidR="0060326C">
          <w:rPr>
            <w:noProof/>
            <w:webHidden/>
          </w:rPr>
          <w:tab/>
        </w:r>
        <w:r w:rsidR="0060326C">
          <w:rPr>
            <w:noProof/>
            <w:webHidden/>
          </w:rPr>
          <w:fldChar w:fldCharType="begin"/>
        </w:r>
        <w:r w:rsidR="0060326C">
          <w:rPr>
            <w:noProof/>
            <w:webHidden/>
          </w:rPr>
          <w:instrText xml:space="preserve"> PAGEREF _Toc505523643 \h </w:instrText>
        </w:r>
        <w:r w:rsidR="0060326C">
          <w:rPr>
            <w:noProof/>
            <w:webHidden/>
          </w:rPr>
        </w:r>
        <w:r w:rsidR="0060326C">
          <w:rPr>
            <w:noProof/>
            <w:webHidden/>
          </w:rPr>
          <w:fldChar w:fldCharType="separate"/>
        </w:r>
        <w:r w:rsidR="004306BD">
          <w:rPr>
            <w:noProof/>
            <w:webHidden/>
          </w:rPr>
          <w:t>101</w:t>
        </w:r>
        <w:r w:rsidR="0060326C">
          <w:rPr>
            <w:noProof/>
            <w:webHidden/>
          </w:rPr>
          <w:fldChar w:fldCharType="end"/>
        </w:r>
      </w:hyperlink>
    </w:p>
    <w:p w14:paraId="7898A82D" w14:textId="524E27D2"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4" w:history="1">
        <w:r w:rsidR="0060326C" w:rsidRPr="00BA4198">
          <w:rPr>
            <w:rStyle w:val="Hyperlink"/>
            <w:noProof/>
          </w:rPr>
          <w:t>Quadro 13 – Técnicas de Análise Empregadas</w:t>
        </w:r>
        <w:r w:rsidR="0060326C">
          <w:rPr>
            <w:noProof/>
            <w:webHidden/>
          </w:rPr>
          <w:tab/>
        </w:r>
        <w:r w:rsidR="0060326C">
          <w:rPr>
            <w:noProof/>
            <w:webHidden/>
          </w:rPr>
          <w:fldChar w:fldCharType="begin"/>
        </w:r>
        <w:r w:rsidR="0060326C">
          <w:rPr>
            <w:noProof/>
            <w:webHidden/>
          </w:rPr>
          <w:instrText xml:space="preserve"> PAGEREF _Toc505523644 \h </w:instrText>
        </w:r>
        <w:r w:rsidR="0060326C">
          <w:rPr>
            <w:noProof/>
            <w:webHidden/>
          </w:rPr>
        </w:r>
        <w:r w:rsidR="0060326C">
          <w:rPr>
            <w:noProof/>
            <w:webHidden/>
          </w:rPr>
          <w:fldChar w:fldCharType="separate"/>
        </w:r>
        <w:r w:rsidR="004306BD">
          <w:rPr>
            <w:noProof/>
            <w:webHidden/>
          </w:rPr>
          <w:t>108</w:t>
        </w:r>
        <w:r w:rsidR="0060326C">
          <w:rPr>
            <w:noProof/>
            <w:webHidden/>
          </w:rPr>
          <w:fldChar w:fldCharType="end"/>
        </w:r>
      </w:hyperlink>
    </w:p>
    <w:p w14:paraId="1378C847" w14:textId="32052E88"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5" w:history="1">
        <w:r w:rsidR="0060326C" w:rsidRPr="00BA4198">
          <w:rPr>
            <w:rStyle w:val="Hyperlink"/>
            <w:noProof/>
          </w:rPr>
          <w:t>Quadro 14 – Síntese das Modificações Necessárias para o Modelo.</w:t>
        </w:r>
        <w:r w:rsidR="0060326C">
          <w:rPr>
            <w:noProof/>
            <w:webHidden/>
          </w:rPr>
          <w:tab/>
        </w:r>
        <w:r w:rsidR="0060326C">
          <w:rPr>
            <w:noProof/>
            <w:webHidden/>
          </w:rPr>
          <w:fldChar w:fldCharType="begin"/>
        </w:r>
        <w:r w:rsidR="0060326C">
          <w:rPr>
            <w:noProof/>
            <w:webHidden/>
          </w:rPr>
          <w:instrText xml:space="preserve"> PAGEREF _Toc505523645 \h </w:instrText>
        </w:r>
        <w:r w:rsidR="0060326C">
          <w:rPr>
            <w:noProof/>
            <w:webHidden/>
          </w:rPr>
        </w:r>
        <w:r w:rsidR="0060326C">
          <w:rPr>
            <w:noProof/>
            <w:webHidden/>
          </w:rPr>
          <w:fldChar w:fldCharType="separate"/>
        </w:r>
        <w:r w:rsidR="004306BD">
          <w:rPr>
            <w:noProof/>
            <w:webHidden/>
          </w:rPr>
          <w:t>122</w:t>
        </w:r>
        <w:r w:rsidR="0060326C">
          <w:rPr>
            <w:noProof/>
            <w:webHidden/>
          </w:rPr>
          <w:fldChar w:fldCharType="end"/>
        </w:r>
      </w:hyperlink>
    </w:p>
    <w:p w14:paraId="1BA7FE13" w14:textId="7F4B21F4"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6" w:history="1">
        <w:r w:rsidR="0060326C" w:rsidRPr="00BA4198">
          <w:rPr>
            <w:rStyle w:val="Hyperlink"/>
            <w:noProof/>
          </w:rPr>
          <w:t>Quadro 15 – Incertezas, Decisões, Relações e Métricas (XLRM)</w:t>
        </w:r>
        <w:r w:rsidR="0060326C">
          <w:rPr>
            <w:noProof/>
            <w:webHidden/>
          </w:rPr>
          <w:tab/>
        </w:r>
        <w:r w:rsidR="0060326C">
          <w:rPr>
            <w:noProof/>
            <w:webHidden/>
          </w:rPr>
          <w:fldChar w:fldCharType="begin"/>
        </w:r>
        <w:r w:rsidR="0060326C">
          <w:rPr>
            <w:noProof/>
            <w:webHidden/>
          </w:rPr>
          <w:instrText xml:space="preserve"> PAGEREF _Toc505523646 \h </w:instrText>
        </w:r>
        <w:r w:rsidR="0060326C">
          <w:rPr>
            <w:noProof/>
            <w:webHidden/>
          </w:rPr>
        </w:r>
        <w:r w:rsidR="0060326C">
          <w:rPr>
            <w:noProof/>
            <w:webHidden/>
          </w:rPr>
          <w:fldChar w:fldCharType="separate"/>
        </w:r>
        <w:r w:rsidR="004306BD">
          <w:rPr>
            <w:noProof/>
            <w:webHidden/>
          </w:rPr>
          <w:t>125</w:t>
        </w:r>
        <w:r w:rsidR="0060326C">
          <w:rPr>
            <w:noProof/>
            <w:webHidden/>
          </w:rPr>
          <w:fldChar w:fldCharType="end"/>
        </w:r>
      </w:hyperlink>
    </w:p>
    <w:p w14:paraId="16CACDCF" w14:textId="0E0D1C8B"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7" w:history="1">
        <w:r w:rsidR="0060326C" w:rsidRPr="00BA4198">
          <w:rPr>
            <w:rStyle w:val="Hyperlink"/>
            <w:noProof/>
          </w:rPr>
          <w:t>Quadro 16 – Variáveis do Modelo Computacional</w:t>
        </w:r>
        <w:r w:rsidR="0060326C">
          <w:rPr>
            <w:noProof/>
            <w:webHidden/>
          </w:rPr>
          <w:tab/>
        </w:r>
        <w:r w:rsidR="0060326C">
          <w:rPr>
            <w:noProof/>
            <w:webHidden/>
          </w:rPr>
          <w:fldChar w:fldCharType="begin"/>
        </w:r>
        <w:r w:rsidR="0060326C">
          <w:rPr>
            <w:noProof/>
            <w:webHidden/>
          </w:rPr>
          <w:instrText xml:space="preserve"> PAGEREF _Toc505523647 \h </w:instrText>
        </w:r>
        <w:r w:rsidR="0060326C">
          <w:rPr>
            <w:noProof/>
            <w:webHidden/>
          </w:rPr>
        </w:r>
        <w:r w:rsidR="0060326C">
          <w:rPr>
            <w:noProof/>
            <w:webHidden/>
          </w:rPr>
          <w:fldChar w:fldCharType="separate"/>
        </w:r>
        <w:r w:rsidR="004306BD">
          <w:rPr>
            <w:noProof/>
            <w:webHidden/>
          </w:rPr>
          <w:t>139</w:t>
        </w:r>
        <w:r w:rsidR="0060326C">
          <w:rPr>
            <w:noProof/>
            <w:webHidden/>
          </w:rPr>
          <w:fldChar w:fldCharType="end"/>
        </w:r>
      </w:hyperlink>
    </w:p>
    <w:p w14:paraId="7D464CCC" w14:textId="621A2BB8"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8" w:history="1">
        <w:r w:rsidR="0060326C" w:rsidRPr="00BA4198">
          <w:rPr>
            <w:rStyle w:val="Hyperlink"/>
            <w:noProof/>
          </w:rPr>
          <w:t>Quadro 17 – Pressupostos do Modelo de Dinâmica Competitiva</w:t>
        </w:r>
        <w:r w:rsidR="0060326C">
          <w:rPr>
            <w:noProof/>
            <w:webHidden/>
          </w:rPr>
          <w:tab/>
        </w:r>
        <w:r w:rsidR="0060326C">
          <w:rPr>
            <w:noProof/>
            <w:webHidden/>
          </w:rPr>
          <w:fldChar w:fldCharType="begin"/>
        </w:r>
        <w:r w:rsidR="0060326C">
          <w:rPr>
            <w:noProof/>
            <w:webHidden/>
          </w:rPr>
          <w:instrText xml:space="preserve"> PAGEREF _Toc505523648 \h </w:instrText>
        </w:r>
        <w:r w:rsidR="0060326C">
          <w:rPr>
            <w:noProof/>
            <w:webHidden/>
          </w:rPr>
        </w:r>
        <w:r w:rsidR="0060326C">
          <w:rPr>
            <w:noProof/>
            <w:webHidden/>
          </w:rPr>
          <w:fldChar w:fldCharType="separate"/>
        </w:r>
        <w:r w:rsidR="004306BD">
          <w:rPr>
            <w:noProof/>
            <w:webHidden/>
          </w:rPr>
          <w:t>144</w:t>
        </w:r>
        <w:r w:rsidR="0060326C">
          <w:rPr>
            <w:noProof/>
            <w:webHidden/>
          </w:rPr>
          <w:fldChar w:fldCharType="end"/>
        </w:r>
      </w:hyperlink>
    </w:p>
    <w:p w14:paraId="0CFD1CB5" w14:textId="03ECFFF8"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49" w:history="1">
        <w:r w:rsidR="0060326C" w:rsidRPr="00BA4198">
          <w:rPr>
            <w:rStyle w:val="Hyperlink"/>
            <w:noProof/>
          </w:rPr>
          <w:t>Quadro 18 – Entrada de Variáveis de Incerteza</w:t>
        </w:r>
        <w:r w:rsidR="0060326C">
          <w:rPr>
            <w:noProof/>
            <w:webHidden/>
          </w:rPr>
          <w:tab/>
        </w:r>
        <w:r w:rsidR="0060326C">
          <w:rPr>
            <w:noProof/>
            <w:webHidden/>
          </w:rPr>
          <w:fldChar w:fldCharType="begin"/>
        </w:r>
        <w:r w:rsidR="0060326C">
          <w:rPr>
            <w:noProof/>
            <w:webHidden/>
          </w:rPr>
          <w:instrText xml:space="preserve"> PAGEREF _Toc505523649 \h </w:instrText>
        </w:r>
        <w:r w:rsidR="0060326C">
          <w:rPr>
            <w:noProof/>
            <w:webHidden/>
          </w:rPr>
        </w:r>
        <w:r w:rsidR="0060326C">
          <w:rPr>
            <w:noProof/>
            <w:webHidden/>
          </w:rPr>
          <w:fldChar w:fldCharType="separate"/>
        </w:r>
        <w:r w:rsidR="004306BD">
          <w:rPr>
            <w:noProof/>
            <w:webHidden/>
          </w:rPr>
          <w:t>149</w:t>
        </w:r>
        <w:r w:rsidR="0060326C">
          <w:rPr>
            <w:noProof/>
            <w:webHidden/>
          </w:rPr>
          <w:fldChar w:fldCharType="end"/>
        </w:r>
      </w:hyperlink>
    </w:p>
    <w:p w14:paraId="65430320" w14:textId="20A06ED0"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0" w:history="1">
        <w:r w:rsidR="0060326C" w:rsidRPr="00BA4198">
          <w:rPr>
            <w:rStyle w:val="Hyperlink"/>
            <w:noProof/>
          </w:rPr>
          <w:t>Quadro 19 – Entrada de Estratégias</w:t>
        </w:r>
        <w:r w:rsidR="0060326C">
          <w:rPr>
            <w:noProof/>
            <w:webHidden/>
          </w:rPr>
          <w:tab/>
        </w:r>
        <w:r w:rsidR="0060326C">
          <w:rPr>
            <w:noProof/>
            <w:webHidden/>
          </w:rPr>
          <w:fldChar w:fldCharType="begin"/>
        </w:r>
        <w:r w:rsidR="0060326C">
          <w:rPr>
            <w:noProof/>
            <w:webHidden/>
          </w:rPr>
          <w:instrText xml:space="preserve"> PAGEREF _Toc505523650 \h </w:instrText>
        </w:r>
        <w:r w:rsidR="0060326C">
          <w:rPr>
            <w:noProof/>
            <w:webHidden/>
          </w:rPr>
        </w:r>
        <w:r w:rsidR="0060326C">
          <w:rPr>
            <w:noProof/>
            <w:webHidden/>
          </w:rPr>
          <w:fldChar w:fldCharType="separate"/>
        </w:r>
        <w:r w:rsidR="004306BD">
          <w:rPr>
            <w:noProof/>
            <w:webHidden/>
          </w:rPr>
          <w:t>149</w:t>
        </w:r>
        <w:r w:rsidR="0060326C">
          <w:rPr>
            <w:noProof/>
            <w:webHidden/>
          </w:rPr>
          <w:fldChar w:fldCharType="end"/>
        </w:r>
      </w:hyperlink>
    </w:p>
    <w:p w14:paraId="56DBC561" w14:textId="75C0293D"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1" w:history="1">
        <w:r w:rsidR="0060326C" w:rsidRPr="00BA4198">
          <w:rPr>
            <w:rStyle w:val="Hyperlink"/>
            <w:noProof/>
          </w:rPr>
          <w:t>Quadro 20 – Entrada de Estratégias – Modo para Experimento Fatorial Completo</w:t>
        </w:r>
        <w:r w:rsidR="0060326C">
          <w:rPr>
            <w:noProof/>
            <w:webHidden/>
          </w:rPr>
          <w:tab/>
        </w:r>
        <w:r w:rsidR="0060326C">
          <w:rPr>
            <w:noProof/>
            <w:webHidden/>
          </w:rPr>
          <w:fldChar w:fldCharType="begin"/>
        </w:r>
        <w:r w:rsidR="0060326C">
          <w:rPr>
            <w:noProof/>
            <w:webHidden/>
          </w:rPr>
          <w:instrText xml:space="preserve"> PAGEREF _Toc505523651 \h </w:instrText>
        </w:r>
        <w:r w:rsidR="0060326C">
          <w:rPr>
            <w:noProof/>
            <w:webHidden/>
          </w:rPr>
        </w:r>
        <w:r w:rsidR="0060326C">
          <w:rPr>
            <w:noProof/>
            <w:webHidden/>
          </w:rPr>
          <w:fldChar w:fldCharType="separate"/>
        </w:r>
        <w:r w:rsidR="004306BD">
          <w:rPr>
            <w:noProof/>
            <w:webHidden/>
          </w:rPr>
          <w:t>150</w:t>
        </w:r>
        <w:r w:rsidR="0060326C">
          <w:rPr>
            <w:noProof/>
            <w:webHidden/>
          </w:rPr>
          <w:fldChar w:fldCharType="end"/>
        </w:r>
      </w:hyperlink>
    </w:p>
    <w:p w14:paraId="48300383" w14:textId="26FF1E4D"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2" w:history="1">
        <w:r w:rsidR="0060326C" w:rsidRPr="00BA4198">
          <w:rPr>
            <w:rStyle w:val="Hyperlink"/>
            <w:noProof/>
          </w:rPr>
          <w:t>Quadro 21 – Etapas da Análise Executada pela Ferramenta Computacional</w:t>
        </w:r>
        <w:r w:rsidR="0060326C">
          <w:rPr>
            <w:noProof/>
            <w:webHidden/>
          </w:rPr>
          <w:tab/>
        </w:r>
        <w:r w:rsidR="0060326C">
          <w:rPr>
            <w:noProof/>
            <w:webHidden/>
          </w:rPr>
          <w:fldChar w:fldCharType="begin"/>
        </w:r>
        <w:r w:rsidR="0060326C">
          <w:rPr>
            <w:noProof/>
            <w:webHidden/>
          </w:rPr>
          <w:instrText xml:space="preserve"> PAGEREF _Toc505523652 \h </w:instrText>
        </w:r>
        <w:r w:rsidR="0060326C">
          <w:rPr>
            <w:noProof/>
            <w:webHidden/>
          </w:rPr>
        </w:r>
        <w:r w:rsidR="0060326C">
          <w:rPr>
            <w:noProof/>
            <w:webHidden/>
          </w:rPr>
          <w:fldChar w:fldCharType="separate"/>
        </w:r>
        <w:r w:rsidR="004306BD">
          <w:rPr>
            <w:noProof/>
            <w:webHidden/>
          </w:rPr>
          <w:t>151</w:t>
        </w:r>
        <w:r w:rsidR="0060326C">
          <w:rPr>
            <w:noProof/>
            <w:webHidden/>
          </w:rPr>
          <w:fldChar w:fldCharType="end"/>
        </w:r>
      </w:hyperlink>
    </w:p>
    <w:p w14:paraId="75039A4B" w14:textId="2073D4CC"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3" w:history="1">
        <w:r w:rsidR="0060326C" w:rsidRPr="00BA4198">
          <w:rPr>
            <w:rStyle w:val="Hyperlink"/>
            <w:noProof/>
          </w:rPr>
          <w:t>Quadro 22 – Estatísticas calculadas para a Avaliação do Modelo</w:t>
        </w:r>
        <w:r w:rsidR="0060326C">
          <w:rPr>
            <w:noProof/>
            <w:webHidden/>
          </w:rPr>
          <w:tab/>
        </w:r>
        <w:r w:rsidR="0060326C">
          <w:rPr>
            <w:noProof/>
            <w:webHidden/>
          </w:rPr>
          <w:fldChar w:fldCharType="begin"/>
        </w:r>
        <w:r w:rsidR="0060326C">
          <w:rPr>
            <w:noProof/>
            <w:webHidden/>
          </w:rPr>
          <w:instrText xml:space="preserve"> PAGEREF _Toc505523653 \h </w:instrText>
        </w:r>
        <w:r w:rsidR="0060326C">
          <w:rPr>
            <w:noProof/>
            <w:webHidden/>
          </w:rPr>
        </w:r>
        <w:r w:rsidR="0060326C">
          <w:rPr>
            <w:noProof/>
            <w:webHidden/>
          </w:rPr>
          <w:fldChar w:fldCharType="separate"/>
        </w:r>
        <w:r w:rsidR="004306BD">
          <w:rPr>
            <w:noProof/>
            <w:webHidden/>
          </w:rPr>
          <w:t>155</w:t>
        </w:r>
        <w:r w:rsidR="0060326C">
          <w:rPr>
            <w:noProof/>
            <w:webHidden/>
          </w:rPr>
          <w:fldChar w:fldCharType="end"/>
        </w:r>
      </w:hyperlink>
    </w:p>
    <w:p w14:paraId="26432A0E" w14:textId="345BAEBA"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4" w:history="1">
        <w:r w:rsidR="0060326C" w:rsidRPr="00BA4198">
          <w:rPr>
            <w:rStyle w:val="Hyperlink"/>
            <w:noProof/>
          </w:rPr>
          <w:t>Quadro 23 – Decisões Simuladas para o Player 1</w:t>
        </w:r>
        <w:r w:rsidR="0060326C">
          <w:rPr>
            <w:noProof/>
            <w:webHidden/>
          </w:rPr>
          <w:tab/>
        </w:r>
        <w:r w:rsidR="0060326C">
          <w:rPr>
            <w:noProof/>
            <w:webHidden/>
          </w:rPr>
          <w:fldChar w:fldCharType="begin"/>
        </w:r>
        <w:r w:rsidR="0060326C">
          <w:rPr>
            <w:noProof/>
            <w:webHidden/>
          </w:rPr>
          <w:instrText xml:space="preserve"> PAGEREF _Toc505523654 \h </w:instrText>
        </w:r>
        <w:r w:rsidR="0060326C">
          <w:rPr>
            <w:noProof/>
            <w:webHidden/>
          </w:rPr>
        </w:r>
        <w:r w:rsidR="0060326C">
          <w:rPr>
            <w:noProof/>
            <w:webHidden/>
          </w:rPr>
          <w:fldChar w:fldCharType="separate"/>
        </w:r>
        <w:r w:rsidR="004306BD">
          <w:rPr>
            <w:noProof/>
            <w:webHidden/>
          </w:rPr>
          <w:t>156</w:t>
        </w:r>
        <w:r w:rsidR="0060326C">
          <w:rPr>
            <w:noProof/>
            <w:webHidden/>
          </w:rPr>
          <w:fldChar w:fldCharType="end"/>
        </w:r>
      </w:hyperlink>
    </w:p>
    <w:p w14:paraId="79B129D5" w14:textId="5302FFA9"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5" w:history="1">
        <w:r w:rsidR="0060326C" w:rsidRPr="00BA4198">
          <w:rPr>
            <w:rStyle w:val="Hyperlink"/>
            <w:noProof/>
          </w:rPr>
          <w:t>Quadro 24 – Incertezas Avaliadas e Nomes Amigáveis</w:t>
        </w:r>
        <w:r w:rsidR="0060326C">
          <w:rPr>
            <w:noProof/>
            <w:webHidden/>
          </w:rPr>
          <w:tab/>
        </w:r>
        <w:r w:rsidR="0060326C">
          <w:rPr>
            <w:noProof/>
            <w:webHidden/>
          </w:rPr>
          <w:fldChar w:fldCharType="begin"/>
        </w:r>
        <w:r w:rsidR="0060326C">
          <w:rPr>
            <w:noProof/>
            <w:webHidden/>
          </w:rPr>
          <w:instrText xml:space="preserve"> PAGEREF _Toc505523655 \h </w:instrText>
        </w:r>
        <w:r w:rsidR="0060326C">
          <w:rPr>
            <w:noProof/>
            <w:webHidden/>
          </w:rPr>
        </w:r>
        <w:r w:rsidR="0060326C">
          <w:rPr>
            <w:noProof/>
            <w:webHidden/>
          </w:rPr>
          <w:fldChar w:fldCharType="separate"/>
        </w:r>
        <w:r w:rsidR="004306BD">
          <w:rPr>
            <w:noProof/>
            <w:webHidden/>
          </w:rPr>
          <w:t>167</w:t>
        </w:r>
        <w:r w:rsidR="0060326C">
          <w:rPr>
            <w:noProof/>
            <w:webHidden/>
          </w:rPr>
          <w:fldChar w:fldCharType="end"/>
        </w:r>
      </w:hyperlink>
    </w:p>
    <w:p w14:paraId="1C9ECCEA" w14:textId="64E100A9"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6" w:history="1">
        <w:r w:rsidR="0060326C" w:rsidRPr="00BA4198">
          <w:rPr>
            <w:rStyle w:val="Hyperlink"/>
            <w:noProof/>
          </w:rPr>
          <w:t>Quadro 25 – Protocolo da Revisão Sistemática da Literatura</w:t>
        </w:r>
        <w:r w:rsidR="0060326C">
          <w:rPr>
            <w:noProof/>
            <w:webHidden/>
          </w:rPr>
          <w:tab/>
        </w:r>
        <w:r w:rsidR="0060326C">
          <w:rPr>
            <w:noProof/>
            <w:webHidden/>
          </w:rPr>
          <w:fldChar w:fldCharType="begin"/>
        </w:r>
        <w:r w:rsidR="0060326C">
          <w:rPr>
            <w:noProof/>
            <w:webHidden/>
          </w:rPr>
          <w:instrText xml:space="preserve"> PAGEREF _Toc505523656 \h </w:instrText>
        </w:r>
        <w:r w:rsidR="0060326C">
          <w:rPr>
            <w:noProof/>
            <w:webHidden/>
          </w:rPr>
        </w:r>
        <w:r w:rsidR="0060326C">
          <w:rPr>
            <w:noProof/>
            <w:webHidden/>
          </w:rPr>
          <w:fldChar w:fldCharType="separate"/>
        </w:r>
        <w:r w:rsidR="004306BD">
          <w:rPr>
            <w:noProof/>
            <w:webHidden/>
          </w:rPr>
          <w:t>212</w:t>
        </w:r>
        <w:r w:rsidR="0060326C">
          <w:rPr>
            <w:noProof/>
            <w:webHidden/>
          </w:rPr>
          <w:fldChar w:fldCharType="end"/>
        </w:r>
      </w:hyperlink>
    </w:p>
    <w:p w14:paraId="1327DC4A" w14:textId="2F13C34F"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7" w:history="1">
        <w:r w:rsidR="0060326C" w:rsidRPr="00BA4198">
          <w:rPr>
            <w:rStyle w:val="Hyperlink"/>
            <w:noProof/>
          </w:rPr>
          <w:t>Quadro 26 – Literatura em Avaliação de Decisões Estratégicas e Difusão de Novos Produtos</w:t>
        </w:r>
        <w:r w:rsidR="0060326C">
          <w:rPr>
            <w:noProof/>
            <w:webHidden/>
          </w:rPr>
          <w:tab/>
        </w:r>
        <w:r w:rsidR="0060326C">
          <w:rPr>
            <w:noProof/>
            <w:webHidden/>
          </w:rPr>
          <w:fldChar w:fldCharType="begin"/>
        </w:r>
        <w:r w:rsidR="0060326C">
          <w:rPr>
            <w:noProof/>
            <w:webHidden/>
          </w:rPr>
          <w:instrText xml:space="preserve"> PAGEREF _Toc505523657 \h </w:instrText>
        </w:r>
        <w:r w:rsidR="0060326C">
          <w:rPr>
            <w:noProof/>
            <w:webHidden/>
          </w:rPr>
        </w:r>
        <w:r w:rsidR="0060326C">
          <w:rPr>
            <w:noProof/>
            <w:webHidden/>
          </w:rPr>
          <w:fldChar w:fldCharType="separate"/>
        </w:r>
        <w:r w:rsidR="004306BD">
          <w:rPr>
            <w:noProof/>
            <w:webHidden/>
          </w:rPr>
          <w:t>216</w:t>
        </w:r>
        <w:r w:rsidR="0060326C">
          <w:rPr>
            <w:noProof/>
            <w:webHidden/>
          </w:rPr>
          <w:fldChar w:fldCharType="end"/>
        </w:r>
      </w:hyperlink>
    </w:p>
    <w:p w14:paraId="7B3ACDF5" w14:textId="36FBCEA0"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8" w:history="1">
        <w:r w:rsidR="0060326C" w:rsidRPr="00BA4198">
          <w:rPr>
            <w:rStyle w:val="Hyperlink"/>
            <w:noProof/>
          </w:rPr>
          <w:t>Quadro 27 – Shortlist de Trabalhos em RDM</w:t>
        </w:r>
        <w:r w:rsidR="0060326C">
          <w:rPr>
            <w:noProof/>
            <w:webHidden/>
          </w:rPr>
          <w:tab/>
        </w:r>
        <w:r w:rsidR="0060326C">
          <w:rPr>
            <w:noProof/>
            <w:webHidden/>
          </w:rPr>
          <w:fldChar w:fldCharType="begin"/>
        </w:r>
        <w:r w:rsidR="0060326C">
          <w:rPr>
            <w:noProof/>
            <w:webHidden/>
          </w:rPr>
          <w:instrText xml:space="preserve"> PAGEREF _Toc505523658 \h </w:instrText>
        </w:r>
        <w:r w:rsidR="0060326C">
          <w:rPr>
            <w:noProof/>
            <w:webHidden/>
          </w:rPr>
        </w:r>
        <w:r w:rsidR="0060326C">
          <w:rPr>
            <w:noProof/>
            <w:webHidden/>
          </w:rPr>
          <w:fldChar w:fldCharType="separate"/>
        </w:r>
        <w:r w:rsidR="004306BD">
          <w:rPr>
            <w:noProof/>
            <w:webHidden/>
          </w:rPr>
          <w:t>221</w:t>
        </w:r>
        <w:r w:rsidR="0060326C">
          <w:rPr>
            <w:noProof/>
            <w:webHidden/>
          </w:rPr>
          <w:fldChar w:fldCharType="end"/>
        </w:r>
      </w:hyperlink>
    </w:p>
    <w:p w14:paraId="19FC305C" w14:textId="271B93E0"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59" w:history="1">
        <w:r w:rsidR="0060326C" w:rsidRPr="00BA4198">
          <w:rPr>
            <w:rStyle w:val="Hyperlink"/>
            <w:noProof/>
          </w:rPr>
          <w:t>Quadro 28 – Lista de Aplicações do RDM</w:t>
        </w:r>
        <w:r w:rsidR="0060326C">
          <w:rPr>
            <w:noProof/>
            <w:webHidden/>
          </w:rPr>
          <w:tab/>
        </w:r>
        <w:r w:rsidR="0060326C">
          <w:rPr>
            <w:noProof/>
            <w:webHidden/>
          </w:rPr>
          <w:fldChar w:fldCharType="begin"/>
        </w:r>
        <w:r w:rsidR="0060326C">
          <w:rPr>
            <w:noProof/>
            <w:webHidden/>
          </w:rPr>
          <w:instrText xml:space="preserve"> PAGEREF _Toc505523659 \h </w:instrText>
        </w:r>
        <w:r w:rsidR="0060326C">
          <w:rPr>
            <w:noProof/>
            <w:webHidden/>
          </w:rPr>
        </w:r>
        <w:r w:rsidR="0060326C">
          <w:rPr>
            <w:noProof/>
            <w:webHidden/>
          </w:rPr>
          <w:fldChar w:fldCharType="separate"/>
        </w:r>
        <w:r w:rsidR="004306BD">
          <w:rPr>
            <w:noProof/>
            <w:webHidden/>
          </w:rPr>
          <w:t>224</w:t>
        </w:r>
        <w:r w:rsidR="0060326C">
          <w:rPr>
            <w:noProof/>
            <w:webHidden/>
          </w:rPr>
          <w:fldChar w:fldCharType="end"/>
        </w:r>
      </w:hyperlink>
    </w:p>
    <w:p w14:paraId="7AD7F2BD" w14:textId="79CC1CBD"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60" w:history="1">
        <w:r w:rsidR="0060326C" w:rsidRPr="00BA4198">
          <w:rPr>
            <w:rStyle w:val="Hyperlink"/>
            <w:noProof/>
          </w:rPr>
          <w:t>Quadro 29 – Equações para Aplicação do RDM e Fontes</w:t>
        </w:r>
        <w:r w:rsidR="0060326C">
          <w:rPr>
            <w:noProof/>
            <w:webHidden/>
          </w:rPr>
          <w:tab/>
        </w:r>
        <w:r w:rsidR="0060326C">
          <w:rPr>
            <w:noProof/>
            <w:webHidden/>
          </w:rPr>
          <w:fldChar w:fldCharType="begin"/>
        </w:r>
        <w:r w:rsidR="0060326C">
          <w:rPr>
            <w:noProof/>
            <w:webHidden/>
          </w:rPr>
          <w:instrText xml:space="preserve"> PAGEREF _Toc505523660 \h </w:instrText>
        </w:r>
        <w:r w:rsidR="0060326C">
          <w:rPr>
            <w:noProof/>
            <w:webHidden/>
          </w:rPr>
        </w:r>
        <w:r w:rsidR="0060326C">
          <w:rPr>
            <w:noProof/>
            <w:webHidden/>
          </w:rPr>
          <w:fldChar w:fldCharType="separate"/>
        </w:r>
        <w:r w:rsidR="004306BD">
          <w:rPr>
            <w:noProof/>
            <w:webHidden/>
          </w:rPr>
          <w:t>227</w:t>
        </w:r>
        <w:r w:rsidR="0060326C">
          <w:rPr>
            <w:noProof/>
            <w:webHidden/>
          </w:rPr>
          <w:fldChar w:fldCharType="end"/>
        </w:r>
      </w:hyperlink>
    </w:p>
    <w:p w14:paraId="49883B24" w14:textId="307582BB"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61" w:history="1">
        <w:r w:rsidR="0060326C" w:rsidRPr="00BA4198">
          <w:rPr>
            <w:rStyle w:val="Hyperlink"/>
            <w:noProof/>
          </w:rPr>
          <w:t>Quadro 30 – Quadro completo de Métodos Relacionados ao RDM</w:t>
        </w:r>
        <w:r w:rsidR="0060326C">
          <w:rPr>
            <w:noProof/>
            <w:webHidden/>
          </w:rPr>
          <w:tab/>
        </w:r>
        <w:r w:rsidR="0060326C">
          <w:rPr>
            <w:noProof/>
            <w:webHidden/>
          </w:rPr>
          <w:fldChar w:fldCharType="begin"/>
        </w:r>
        <w:r w:rsidR="0060326C">
          <w:rPr>
            <w:noProof/>
            <w:webHidden/>
          </w:rPr>
          <w:instrText xml:space="preserve"> PAGEREF _Toc505523661 \h </w:instrText>
        </w:r>
        <w:r w:rsidR="0060326C">
          <w:rPr>
            <w:noProof/>
            <w:webHidden/>
          </w:rPr>
        </w:r>
        <w:r w:rsidR="0060326C">
          <w:rPr>
            <w:noProof/>
            <w:webHidden/>
          </w:rPr>
          <w:fldChar w:fldCharType="separate"/>
        </w:r>
        <w:r w:rsidR="004306BD">
          <w:rPr>
            <w:noProof/>
            <w:webHidden/>
          </w:rPr>
          <w:t>229</w:t>
        </w:r>
        <w:r w:rsidR="0060326C">
          <w:rPr>
            <w:noProof/>
            <w:webHidden/>
          </w:rPr>
          <w:fldChar w:fldCharType="end"/>
        </w:r>
      </w:hyperlink>
    </w:p>
    <w:p w14:paraId="0A519EEF" w14:textId="750479A5"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62" w:history="1">
        <w:r w:rsidR="0060326C" w:rsidRPr="00BA4198">
          <w:rPr>
            <w:rStyle w:val="Hyperlink"/>
            <w:noProof/>
          </w:rPr>
          <w:t>Quadro 31 – Parâmetros Utilizados para a Simulação e Fontes Utilizadas</w:t>
        </w:r>
        <w:r w:rsidR="0060326C">
          <w:rPr>
            <w:noProof/>
            <w:webHidden/>
          </w:rPr>
          <w:tab/>
        </w:r>
        <w:r w:rsidR="0060326C">
          <w:rPr>
            <w:noProof/>
            <w:webHidden/>
          </w:rPr>
          <w:fldChar w:fldCharType="begin"/>
        </w:r>
        <w:r w:rsidR="0060326C">
          <w:rPr>
            <w:noProof/>
            <w:webHidden/>
          </w:rPr>
          <w:instrText xml:space="preserve"> PAGEREF _Toc505523662 \h </w:instrText>
        </w:r>
        <w:r w:rsidR="0060326C">
          <w:rPr>
            <w:noProof/>
            <w:webHidden/>
          </w:rPr>
        </w:r>
        <w:r w:rsidR="0060326C">
          <w:rPr>
            <w:noProof/>
            <w:webHidden/>
          </w:rPr>
          <w:fldChar w:fldCharType="separate"/>
        </w:r>
        <w:r w:rsidR="004306BD">
          <w:rPr>
            <w:noProof/>
            <w:webHidden/>
          </w:rPr>
          <w:t>231</w:t>
        </w:r>
        <w:r w:rsidR="0060326C">
          <w:rPr>
            <w:noProof/>
            <w:webHidden/>
          </w:rPr>
          <w:fldChar w:fldCharType="end"/>
        </w:r>
      </w:hyperlink>
    </w:p>
    <w:p w14:paraId="6C2FBA61" w14:textId="57C116F4" w:rsidR="00A24367" w:rsidRPr="00D70245" w:rsidRDefault="00A24367" w:rsidP="00D70245">
      <w:pPr>
        <w:ind w:firstLine="0"/>
        <w:rPr>
          <w:b/>
        </w:rPr>
        <w:sectPr w:rsidR="00A24367" w:rsidRPr="00D70245" w:rsidSect="001F56FA">
          <w:headerReference w:type="default" r:id="rId13"/>
          <w:footnotePr>
            <w:numRestart w:val="eachSect"/>
          </w:footnotePr>
          <w:pgSz w:w="11906" w:h="16838" w:code="9"/>
          <w:pgMar w:top="1701" w:right="1134" w:bottom="1134" w:left="1701" w:header="1134" w:footer="709" w:gutter="0"/>
          <w:cols w:space="708"/>
          <w:titlePg/>
          <w:docGrid w:linePitch="360"/>
        </w:sectPr>
      </w:pPr>
      <w:r>
        <w:rPr>
          <w:b/>
        </w:rPr>
        <w:fldChar w:fldCharType="end"/>
      </w: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7A6C27B" w14:textId="10372051" w:rsidR="006032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523663" w:history="1">
        <w:r w:rsidR="0060326C" w:rsidRPr="00CE33E2">
          <w:rPr>
            <w:rStyle w:val="Hyperlink"/>
            <w:noProof/>
          </w:rPr>
          <w:t>Figura 1 – Processo Formal para Suporte à Decisões Estratégicas</w:t>
        </w:r>
        <w:r w:rsidR="0060326C">
          <w:rPr>
            <w:noProof/>
            <w:webHidden/>
          </w:rPr>
          <w:tab/>
        </w:r>
        <w:r w:rsidR="0060326C">
          <w:rPr>
            <w:noProof/>
            <w:webHidden/>
          </w:rPr>
          <w:fldChar w:fldCharType="begin"/>
        </w:r>
        <w:r w:rsidR="0060326C">
          <w:rPr>
            <w:noProof/>
            <w:webHidden/>
          </w:rPr>
          <w:instrText xml:space="preserve"> PAGEREF _Toc505523663 \h </w:instrText>
        </w:r>
        <w:r w:rsidR="0060326C">
          <w:rPr>
            <w:noProof/>
            <w:webHidden/>
          </w:rPr>
        </w:r>
        <w:r w:rsidR="0060326C">
          <w:rPr>
            <w:noProof/>
            <w:webHidden/>
          </w:rPr>
          <w:fldChar w:fldCharType="separate"/>
        </w:r>
        <w:r w:rsidR="004306BD">
          <w:rPr>
            <w:noProof/>
            <w:webHidden/>
          </w:rPr>
          <w:t>16</w:t>
        </w:r>
        <w:r w:rsidR="0060326C">
          <w:rPr>
            <w:noProof/>
            <w:webHidden/>
          </w:rPr>
          <w:fldChar w:fldCharType="end"/>
        </w:r>
      </w:hyperlink>
    </w:p>
    <w:p w14:paraId="137FC73F" w14:textId="7481C3D1"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64" w:history="1">
        <w:r w:rsidR="0060326C" w:rsidRPr="00CE33E2">
          <w:rPr>
            <w:rStyle w:val="Hyperlink"/>
            <w:noProof/>
          </w:rPr>
          <w:t>Figura 2 – Performance Financeira dos Players de Impressão 3D</w:t>
        </w:r>
        <w:r w:rsidR="0060326C">
          <w:rPr>
            <w:noProof/>
            <w:webHidden/>
          </w:rPr>
          <w:tab/>
        </w:r>
        <w:r w:rsidR="0060326C">
          <w:rPr>
            <w:noProof/>
            <w:webHidden/>
          </w:rPr>
          <w:fldChar w:fldCharType="begin"/>
        </w:r>
        <w:r w:rsidR="0060326C">
          <w:rPr>
            <w:noProof/>
            <w:webHidden/>
          </w:rPr>
          <w:instrText xml:space="preserve"> PAGEREF _Toc505523664 \h </w:instrText>
        </w:r>
        <w:r w:rsidR="0060326C">
          <w:rPr>
            <w:noProof/>
            <w:webHidden/>
          </w:rPr>
        </w:r>
        <w:r w:rsidR="0060326C">
          <w:rPr>
            <w:noProof/>
            <w:webHidden/>
          </w:rPr>
          <w:fldChar w:fldCharType="separate"/>
        </w:r>
        <w:r w:rsidR="004306BD">
          <w:rPr>
            <w:noProof/>
            <w:webHidden/>
          </w:rPr>
          <w:t>18</w:t>
        </w:r>
        <w:r w:rsidR="0060326C">
          <w:rPr>
            <w:noProof/>
            <w:webHidden/>
          </w:rPr>
          <w:fldChar w:fldCharType="end"/>
        </w:r>
      </w:hyperlink>
    </w:p>
    <w:p w14:paraId="280B83AB" w14:textId="4E1D379B"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65" w:history="1">
        <w:r w:rsidR="0060326C" w:rsidRPr="00CE33E2">
          <w:rPr>
            <w:rStyle w:val="Hyperlink"/>
            <w:noProof/>
          </w:rPr>
          <w:t>Figura 3 – Um Modelo Genérico do Processo de Decisão Estratégica</w:t>
        </w:r>
        <w:r w:rsidR="0060326C">
          <w:rPr>
            <w:noProof/>
            <w:webHidden/>
          </w:rPr>
          <w:tab/>
        </w:r>
        <w:r w:rsidR="0060326C">
          <w:rPr>
            <w:noProof/>
            <w:webHidden/>
          </w:rPr>
          <w:fldChar w:fldCharType="begin"/>
        </w:r>
        <w:r w:rsidR="0060326C">
          <w:rPr>
            <w:noProof/>
            <w:webHidden/>
          </w:rPr>
          <w:instrText xml:space="preserve"> PAGEREF _Toc505523665 \h </w:instrText>
        </w:r>
        <w:r w:rsidR="0060326C">
          <w:rPr>
            <w:noProof/>
            <w:webHidden/>
          </w:rPr>
        </w:r>
        <w:r w:rsidR="0060326C">
          <w:rPr>
            <w:noProof/>
            <w:webHidden/>
          </w:rPr>
          <w:fldChar w:fldCharType="separate"/>
        </w:r>
        <w:r w:rsidR="004306BD">
          <w:rPr>
            <w:noProof/>
            <w:webHidden/>
          </w:rPr>
          <w:t>20</w:t>
        </w:r>
        <w:r w:rsidR="0060326C">
          <w:rPr>
            <w:noProof/>
            <w:webHidden/>
          </w:rPr>
          <w:fldChar w:fldCharType="end"/>
        </w:r>
      </w:hyperlink>
    </w:p>
    <w:p w14:paraId="5CC71169" w14:textId="419717A4"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66" w:history="1">
        <w:r w:rsidR="0060326C" w:rsidRPr="00CE33E2">
          <w:rPr>
            <w:rStyle w:val="Hyperlink"/>
            <w:noProof/>
          </w:rPr>
          <w:t>Figura 4 – Desenho da Pesquisa</w:t>
        </w:r>
        <w:r w:rsidR="0060326C">
          <w:rPr>
            <w:noProof/>
            <w:webHidden/>
          </w:rPr>
          <w:tab/>
        </w:r>
        <w:r w:rsidR="0060326C">
          <w:rPr>
            <w:noProof/>
            <w:webHidden/>
          </w:rPr>
          <w:fldChar w:fldCharType="begin"/>
        </w:r>
        <w:r w:rsidR="0060326C">
          <w:rPr>
            <w:noProof/>
            <w:webHidden/>
          </w:rPr>
          <w:instrText xml:space="preserve"> PAGEREF _Toc505523666 \h </w:instrText>
        </w:r>
        <w:r w:rsidR="0060326C">
          <w:rPr>
            <w:noProof/>
            <w:webHidden/>
          </w:rPr>
        </w:r>
        <w:r w:rsidR="0060326C">
          <w:rPr>
            <w:noProof/>
            <w:webHidden/>
          </w:rPr>
          <w:fldChar w:fldCharType="separate"/>
        </w:r>
        <w:r w:rsidR="004306BD">
          <w:rPr>
            <w:noProof/>
            <w:webHidden/>
          </w:rPr>
          <w:t>23</w:t>
        </w:r>
        <w:r w:rsidR="0060326C">
          <w:rPr>
            <w:noProof/>
            <w:webHidden/>
          </w:rPr>
          <w:fldChar w:fldCharType="end"/>
        </w:r>
      </w:hyperlink>
    </w:p>
    <w:p w14:paraId="5BF3BE43" w14:textId="3A3D6585"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67" w:history="1">
        <w:r w:rsidR="0060326C" w:rsidRPr="00CE33E2">
          <w:rPr>
            <w:rStyle w:val="Hyperlink"/>
            <w:noProof/>
          </w:rPr>
          <w:t>Figura 5 – Previsões e comportamento real da demanda de petróleo</w:t>
        </w:r>
        <w:r w:rsidR="0060326C">
          <w:rPr>
            <w:noProof/>
            <w:webHidden/>
          </w:rPr>
          <w:tab/>
        </w:r>
        <w:r w:rsidR="0060326C">
          <w:rPr>
            <w:noProof/>
            <w:webHidden/>
          </w:rPr>
          <w:fldChar w:fldCharType="begin"/>
        </w:r>
        <w:r w:rsidR="0060326C">
          <w:rPr>
            <w:noProof/>
            <w:webHidden/>
          </w:rPr>
          <w:instrText xml:space="preserve"> PAGEREF _Toc505523667 \h </w:instrText>
        </w:r>
        <w:r w:rsidR="0060326C">
          <w:rPr>
            <w:noProof/>
            <w:webHidden/>
          </w:rPr>
        </w:r>
        <w:r w:rsidR="0060326C">
          <w:rPr>
            <w:noProof/>
            <w:webHidden/>
          </w:rPr>
          <w:fldChar w:fldCharType="separate"/>
        </w:r>
        <w:r w:rsidR="004306BD">
          <w:rPr>
            <w:noProof/>
            <w:webHidden/>
          </w:rPr>
          <w:t>40</w:t>
        </w:r>
        <w:r w:rsidR="0060326C">
          <w:rPr>
            <w:noProof/>
            <w:webHidden/>
          </w:rPr>
          <w:fldChar w:fldCharType="end"/>
        </w:r>
      </w:hyperlink>
    </w:p>
    <w:p w14:paraId="30D6F75E" w14:textId="39548907"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68" w:history="1">
        <w:r w:rsidR="0060326C" w:rsidRPr="00CE33E2">
          <w:rPr>
            <w:rStyle w:val="Hyperlink"/>
            <w:noProof/>
          </w:rPr>
          <w:t>Figura 6 – Níveis de Incerteza e Deep Uncertainty</w:t>
        </w:r>
        <w:r w:rsidR="0060326C">
          <w:rPr>
            <w:noProof/>
            <w:webHidden/>
          </w:rPr>
          <w:tab/>
        </w:r>
        <w:r w:rsidR="0060326C">
          <w:rPr>
            <w:noProof/>
            <w:webHidden/>
          </w:rPr>
          <w:fldChar w:fldCharType="begin"/>
        </w:r>
        <w:r w:rsidR="0060326C">
          <w:rPr>
            <w:noProof/>
            <w:webHidden/>
          </w:rPr>
          <w:instrText xml:space="preserve"> PAGEREF _Toc505523668 \h </w:instrText>
        </w:r>
        <w:r w:rsidR="0060326C">
          <w:rPr>
            <w:noProof/>
            <w:webHidden/>
          </w:rPr>
        </w:r>
        <w:r w:rsidR="0060326C">
          <w:rPr>
            <w:noProof/>
            <w:webHidden/>
          </w:rPr>
          <w:fldChar w:fldCharType="separate"/>
        </w:r>
        <w:r w:rsidR="004306BD">
          <w:rPr>
            <w:noProof/>
            <w:webHidden/>
          </w:rPr>
          <w:t>43</w:t>
        </w:r>
        <w:r w:rsidR="0060326C">
          <w:rPr>
            <w:noProof/>
            <w:webHidden/>
          </w:rPr>
          <w:fldChar w:fldCharType="end"/>
        </w:r>
      </w:hyperlink>
    </w:p>
    <w:p w14:paraId="41DCA19F" w14:textId="21581138"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69" w:history="1">
        <w:r w:rsidR="0060326C" w:rsidRPr="00CE33E2">
          <w:rPr>
            <w:rStyle w:val="Hyperlink"/>
            <w:noProof/>
          </w:rPr>
          <w:t>Figura 7 – Evolução de Publicações sobre RDM e Modelagem Exploratória</w:t>
        </w:r>
        <w:r w:rsidR="0060326C">
          <w:rPr>
            <w:noProof/>
            <w:webHidden/>
          </w:rPr>
          <w:tab/>
        </w:r>
        <w:r w:rsidR="0060326C">
          <w:rPr>
            <w:noProof/>
            <w:webHidden/>
          </w:rPr>
          <w:fldChar w:fldCharType="begin"/>
        </w:r>
        <w:r w:rsidR="0060326C">
          <w:rPr>
            <w:noProof/>
            <w:webHidden/>
          </w:rPr>
          <w:instrText xml:space="preserve"> PAGEREF _Toc505523669 \h </w:instrText>
        </w:r>
        <w:r w:rsidR="0060326C">
          <w:rPr>
            <w:noProof/>
            <w:webHidden/>
          </w:rPr>
        </w:r>
        <w:r w:rsidR="0060326C">
          <w:rPr>
            <w:noProof/>
            <w:webHidden/>
          </w:rPr>
          <w:fldChar w:fldCharType="separate"/>
        </w:r>
        <w:r w:rsidR="004306BD">
          <w:rPr>
            <w:noProof/>
            <w:webHidden/>
          </w:rPr>
          <w:t>44</w:t>
        </w:r>
        <w:r w:rsidR="0060326C">
          <w:rPr>
            <w:noProof/>
            <w:webHidden/>
          </w:rPr>
          <w:fldChar w:fldCharType="end"/>
        </w:r>
      </w:hyperlink>
    </w:p>
    <w:p w14:paraId="48312DBF" w14:textId="754DF9D2"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0" w:history="1">
        <w:r w:rsidR="0060326C" w:rsidRPr="00CE33E2">
          <w:rPr>
            <w:rStyle w:val="Hyperlink"/>
            <w:noProof/>
          </w:rPr>
          <w:t>Figura 8 – Um Mapa de Co-Citação de Trabalhos relacionados ao RDM</w:t>
        </w:r>
        <w:r w:rsidR="0060326C">
          <w:rPr>
            <w:noProof/>
            <w:webHidden/>
          </w:rPr>
          <w:tab/>
        </w:r>
        <w:r w:rsidR="0060326C">
          <w:rPr>
            <w:noProof/>
            <w:webHidden/>
          </w:rPr>
          <w:fldChar w:fldCharType="begin"/>
        </w:r>
        <w:r w:rsidR="0060326C">
          <w:rPr>
            <w:noProof/>
            <w:webHidden/>
          </w:rPr>
          <w:instrText xml:space="preserve"> PAGEREF _Toc505523670 \h </w:instrText>
        </w:r>
        <w:r w:rsidR="0060326C">
          <w:rPr>
            <w:noProof/>
            <w:webHidden/>
          </w:rPr>
        </w:r>
        <w:r w:rsidR="0060326C">
          <w:rPr>
            <w:noProof/>
            <w:webHidden/>
          </w:rPr>
          <w:fldChar w:fldCharType="separate"/>
        </w:r>
        <w:r w:rsidR="004306BD">
          <w:rPr>
            <w:noProof/>
            <w:webHidden/>
          </w:rPr>
          <w:t>45</w:t>
        </w:r>
        <w:r w:rsidR="0060326C">
          <w:rPr>
            <w:noProof/>
            <w:webHidden/>
          </w:rPr>
          <w:fldChar w:fldCharType="end"/>
        </w:r>
      </w:hyperlink>
    </w:p>
    <w:p w14:paraId="21B4E230" w14:textId="038FAA45"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1" w:history="1">
        <w:r w:rsidR="0060326C" w:rsidRPr="00CE33E2">
          <w:rPr>
            <w:rStyle w:val="Hyperlink"/>
            <w:noProof/>
          </w:rPr>
          <w:t>Figura 9 – 10 Autores mais Citados em RDM e Instituições</w:t>
        </w:r>
        <w:r w:rsidR="0060326C">
          <w:rPr>
            <w:noProof/>
            <w:webHidden/>
          </w:rPr>
          <w:tab/>
        </w:r>
        <w:r w:rsidR="0060326C">
          <w:rPr>
            <w:noProof/>
            <w:webHidden/>
          </w:rPr>
          <w:fldChar w:fldCharType="begin"/>
        </w:r>
        <w:r w:rsidR="0060326C">
          <w:rPr>
            <w:noProof/>
            <w:webHidden/>
          </w:rPr>
          <w:instrText xml:space="preserve"> PAGEREF _Toc505523671 \h </w:instrText>
        </w:r>
        <w:r w:rsidR="0060326C">
          <w:rPr>
            <w:noProof/>
            <w:webHidden/>
          </w:rPr>
        </w:r>
        <w:r w:rsidR="0060326C">
          <w:rPr>
            <w:noProof/>
            <w:webHidden/>
          </w:rPr>
          <w:fldChar w:fldCharType="separate"/>
        </w:r>
        <w:r w:rsidR="004306BD">
          <w:rPr>
            <w:noProof/>
            <w:webHidden/>
          </w:rPr>
          <w:t>46</w:t>
        </w:r>
        <w:r w:rsidR="0060326C">
          <w:rPr>
            <w:noProof/>
            <w:webHidden/>
          </w:rPr>
          <w:fldChar w:fldCharType="end"/>
        </w:r>
      </w:hyperlink>
    </w:p>
    <w:p w14:paraId="33561132" w14:textId="0F95AA52"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2" w:history="1">
        <w:r w:rsidR="0060326C" w:rsidRPr="00CE33E2">
          <w:rPr>
            <w:rStyle w:val="Hyperlink"/>
            <w:noProof/>
          </w:rPr>
          <w:t>Figura 10 – Uso de Ferramentas para Suporte ao Desenvolvimento da Estratégia</w:t>
        </w:r>
        <w:r w:rsidR="0060326C">
          <w:rPr>
            <w:noProof/>
            <w:webHidden/>
          </w:rPr>
          <w:tab/>
        </w:r>
        <w:r w:rsidR="0060326C">
          <w:rPr>
            <w:noProof/>
            <w:webHidden/>
          </w:rPr>
          <w:fldChar w:fldCharType="begin"/>
        </w:r>
        <w:r w:rsidR="0060326C">
          <w:rPr>
            <w:noProof/>
            <w:webHidden/>
          </w:rPr>
          <w:instrText xml:space="preserve"> PAGEREF _Toc505523672 \h </w:instrText>
        </w:r>
        <w:r w:rsidR="0060326C">
          <w:rPr>
            <w:noProof/>
            <w:webHidden/>
          </w:rPr>
        </w:r>
        <w:r w:rsidR="0060326C">
          <w:rPr>
            <w:noProof/>
            <w:webHidden/>
          </w:rPr>
          <w:fldChar w:fldCharType="separate"/>
        </w:r>
        <w:r w:rsidR="004306BD">
          <w:rPr>
            <w:noProof/>
            <w:webHidden/>
          </w:rPr>
          <w:t>48</w:t>
        </w:r>
        <w:r w:rsidR="0060326C">
          <w:rPr>
            <w:noProof/>
            <w:webHidden/>
          </w:rPr>
          <w:fldChar w:fldCharType="end"/>
        </w:r>
      </w:hyperlink>
    </w:p>
    <w:p w14:paraId="07DE8921" w14:textId="3856158B"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3" w:history="1">
        <w:r w:rsidR="0060326C" w:rsidRPr="00CE33E2">
          <w:rPr>
            <w:rStyle w:val="Hyperlink"/>
            <w:noProof/>
          </w:rPr>
          <w:t>Figura 11 – Em que Contextos o RDM foi aplicado</w:t>
        </w:r>
        <w:r w:rsidR="0060326C">
          <w:rPr>
            <w:noProof/>
            <w:webHidden/>
          </w:rPr>
          <w:tab/>
        </w:r>
        <w:r w:rsidR="0060326C">
          <w:rPr>
            <w:noProof/>
            <w:webHidden/>
          </w:rPr>
          <w:fldChar w:fldCharType="begin"/>
        </w:r>
        <w:r w:rsidR="0060326C">
          <w:rPr>
            <w:noProof/>
            <w:webHidden/>
          </w:rPr>
          <w:instrText xml:space="preserve"> PAGEREF _Toc505523673 \h </w:instrText>
        </w:r>
        <w:r w:rsidR="0060326C">
          <w:rPr>
            <w:noProof/>
            <w:webHidden/>
          </w:rPr>
        </w:r>
        <w:r w:rsidR="0060326C">
          <w:rPr>
            <w:noProof/>
            <w:webHidden/>
          </w:rPr>
          <w:fldChar w:fldCharType="separate"/>
        </w:r>
        <w:r w:rsidR="004306BD">
          <w:rPr>
            <w:noProof/>
            <w:webHidden/>
          </w:rPr>
          <w:t>51</w:t>
        </w:r>
        <w:r w:rsidR="0060326C">
          <w:rPr>
            <w:noProof/>
            <w:webHidden/>
          </w:rPr>
          <w:fldChar w:fldCharType="end"/>
        </w:r>
      </w:hyperlink>
    </w:p>
    <w:p w14:paraId="7F3F61EB" w14:textId="66E8CE73"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4" w:history="1">
        <w:r w:rsidR="0060326C" w:rsidRPr="00CE33E2">
          <w:rPr>
            <w:rStyle w:val="Hyperlink"/>
            <w:noProof/>
          </w:rPr>
          <w:t>Figura 12 – Robust Decision Making</w:t>
        </w:r>
        <w:r w:rsidR="0060326C">
          <w:rPr>
            <w:noProof/>
            <w:webHidden/>
          </w:rPr>
          <w:tab/>
        </w:r>
        <w:r w:rsidR="0060326C">
          <w:rPr>
            <w:noProof/>
            <w:webHidden/>
          </w:rPr>
          <w:fldChar w:fldCharType="begin"/>
        </w:r>
        <w:r w:rsidR="0060326C">
          <w:rPr>
            <w:noProof/>
            <w:webHidden/>
          </w:rPr>
          <w:instrText xml:space="preserve"> PAGEREF _Toc505523674 \h </w:instrText>
        </w:r>
        <w:r w:rsidR="0060326C">
          <w:rPr>
            <w:noProof/>
            <w:webHidden/>
          </w:rPr>
        </w:r>
        <w:r w:rsidR="0060326C">
          <w:rPr>
            <w:noProof/>
            <w:webHidden/>
          </w:rPr>
          <w:fldChar w:fldCharType="separate"/>
        </w:r>
        <w:r w:rsidR="004306BD">
          <w:rPr>
            <w:noProof/>
            <w:webHidden/>
          </w:rPr>
          <w:t>58</w:t>
        </w:r>
        <w:r w:rsidR="0060326C">
          <w:rPr>
            <w:noProof/>
            <w:webHidden/>
          </w:rPr>
          <w:fldChar w:fldCharType="end"/>
        </w:r>
      </w:hyperlink>
    </w:p>
    <w:p w14:paraId="3D9C77A5" w14:textId="50CF9BDB"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5" w:history="1">
        <w:r w:rsidR="0060326C" w:rsidRPr="00CE33E2">
          <w:rPr>
            <w:rStyle w:val="Hyperlink"/>
            <w:noProof/>
          </w:rPr>
          <w:t>Figura 13 – Princípios, Etapas, Técnicas e Ferramentas associadas ao RDM</w:t>
        </w:r>
        <w:r w:rsidR="0060326C">
          <w:rPr>
            <w:noProof/>
            <w:webHidden/>
          </w:rPr>
          <w:tab/>
        </w:r>
        <w:r w:rsidR="0060326C">
          <w:rPr>
            <w:noProof/>
            <w:webHidden/>
          </w:rPr>
          <w:fldChar w:fldCharType="begin"/>
        </w:r>
        <w:r w:rsidR="0060326C">
          <w:rPr>
            <w:noProof/>
            <w:webHidden/>
          </w:rPr>
          <w:instrText xml:space="preserve"> PAGEREF _Toc505523675 \h </w:instrText>
        </w:r>
        <w:r w:rsidR="0060326C">
          <w:rPr>
            <w:noProof/>
            <w:webHidden/>
          </w:rPr>
        </w:r>
        <w:r w:rsidR="0060326C">
          <w:rPr>
            <w:noProof/>
            <w:webHidden/>
          </w:rPr>
          <w:fldChar w:fldCharType="separate"/>
        </w:r>
        <w:r w:rsidR="004306BD">
          <w:rPr>
            <w:noProof/>
            <w:webHidden/>
          </w:rPr>
          <w:t>59</w:t>
        </w:r>
        <w:r w:rsidR="0060326C">
          <w:rPr>
            <w:noProof/>
            <w:webHidden/>
          </w:rPr>
          <w:fldChar w:fldCharType="end"/>
        </w:r>
      </w:hyperlink>
    </w:p>
    <w:p w14:paraId="36A6D7C6" w14:textId="1F73AD81"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6" w:history="1">
        <w:r w:rsidR="0060326C" w:rsidRPr="00CE33E2">
          <w:rPr>
            <w:rStyle w:val="Hyperlink"/>
            <w:noProof/>
          </w:rPr>
          <w:t>Figura 14 – Comparação de Estratégias Utilizando o Arrependimento Relativo</w:t>
        </w:r>
        <w:r w:rsidR="0060326C">
          <w:rPr>
            <w:noProof/>
            <w:webHidden/>
          </w:rPr>
          <w:tab/>
        </w:r>
        <w:r w:rsidR="0060326C">
          <w:rPr>
            <w:noProof/>
            <w:webHidden/>
          </w:rPr>
          <w:fldChar w:fldCharType="begin"/>
        </w:r>
        <w:r w:rsidR="0060326C">
          <w:rPr>
            <w:noProof/>
            <w:webHidden/>
          </w:rPr>
          <w:instrText xml:space="preserve"> PAGEREF _Toc505523676 \h </w:instrText>
        </w:r>
        <w:r w:rsidR="0060326C">
          <w:rPr>
            <w:noProof/>
            <w:webHidden/>
          </w:rPr>
        </w:r>
        <w:r w:rsidR="0060326C">
          <w:rPr>
            <w:noProof/>
            <w:webHidden/>
          </w:rPr>
          <w:fldChar w:fldCharType="separate"/>
        </w:r>
        <w:r w:rsidR="004306BD">
          <w:rPr>
            <w:noProof/>
            <w:webHidden/>
          </w:rPr>
          <w:t>64</w:t>
        </w:r>
        <w:r w:rsidR="0060326C">
          <w:rPr>
            <w:noProof/>
            <w:webHidden/>
          </w:rPr>
          <w:fldChar w:fldCharType="end"/>
        </w:r>
      </w:hyperlink>
    </w:p>
    <w:p w14:paraId="39B090CF" w14:textId="661BEE60"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7" w:history="1">
        <w:r w:rsidR="0060326C" w:rsidRPr="00CE33E2">
          <w:rPr>
            <w:rStyle w:val="Hyperlink"/>
            <w:noProof/>
          </w:rPr>
          <w:t>Figura 15 – Visualização de Vulnerabilidades de uma Estratégia</w:t>
        </w:r>
        <w:r w:rsidR="0060326C">
          <w:rPr>
            <w:noProof/>
            <w:webHidden/>
          </w:rPr>
          <w:tab/>
        </w:r>
        <w:r w:rsidR="0060326C">
          <w:rPr>
            <w:noProof/>
            <w:webHidden/>
          </w:rPr>
          <w:fldChar w:fldCharType="begin"/>
        </w:r>
        <w:r w:rsidR="0060326C">
          <w:rPr>
            <w:noProof/>
            <w:webHidden/>
          </w:rPr>
          <w:instrText xml:space="preserve"> PAGEREF _Toc505523677 \h </w:instrText>
        </w:r>
        <w:r w:rsidR="0060326C">
          <w:rPr>
            <w:noProof/>
            <w:webHidden/>
          </w:rPr>
        </w:r>
        <w:r w:rsidR="0060326C">
          <w:rPr>
            <w:noProof/>
            <w:webHidden/>
          </w:rPr>
          <w:fldChar w:fldCharType="separate"/>
        </w:r>
        <w:r w:rsidR="004306BD">
          <w:rPr>
            <w:noProof/>
            <w:webHidden/>
          </w:rPr>
          <w:t>65</w:t>
        </w:r>
        <w:r w:rsidR="0060326C">
          <w:rPr>
            <w:noProof/>
            <w:webHidden/>
          </w:rPr>
          <w:fldChar w:fldCharType="end"/>
        </w:r>
      </w:hyperlink>
    </w:p>
    <w:p w14:paraId="45B032C9" w14:textId="5CA71BFF"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8" w:history="1">
        <w:r w:rsidR="0060326C" w:rsidRPr="00CE33E2">
          <w:rPr>
            <w:rStyle w:val="Hyperlink"/>
            <w:noProof/>
          </w:rPr>
          <w:t>Figura 16 – Passos da Descoberta de Cenários</w:t>
        </w:r>
        <w:r w:rsidR="0060326C">
          <w:rPr>
            <w:noProof/>
            <w:webHidden/>
          </w:rPr>
          <w:tab/>
        </w:r>
        <w:r w:rsidR="0060326C">
          <w:rPr>
            <w:noProof/>
            <w:webHidden/>
          </w:rPr>
          <w:fldChar w:fldCharType="begin"/>
        </w:r>
        <w:r w:rsidR="0060326C">
          <w:rPr>
            <w:noProof/>
            <w:webHidden/>
          </w:rPr>
          <w:instrText xml:space="preserve"> PAGEREF _Toc505523678 \h </w:instrText>
        </w:r>
        <w:r w:rsidR="0060326C">
          <w:rPr>
            <w:noProof/>
            <w:webHidden/>
          </w:rPr>
        </w:r>
        <w:r w:rsidR="0060326C">
          <w:rPr>
            <w:noProof/>
            <w:webHidden/>
          </w:rPr>
          <w:fldChar w:fldCharType="separate"/>
        </w:r>
        <w:r w:rsidR="004306BD">
          <w:rPr>
            <w:noProof/>
            <w:webHidden/>
          </w:rPr>
          <w:t>66</w:t>
        </w:r>
        <w:r w:rsidR="0060326C">
          <w:rPr>
            <w:noProof/>
            <w:webHidden/>
          </w:rPr>
          <w:fldChar w:fldCharType="end"/>
        </w:r>
      </w:hyperlink>
    </w:p>
    <w:p w14:paraId="13991DD7" w14:textId="538E243C"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79" w:history="1">
        <w:r w:rsidR="0060326C" w:rsidRPr="00CE33E2">
          <w:rPr>
            <w:rStyle w:val="Hyperlink"/>
            <w:noProof/>
          </w:rPr>
          <w:t>Figura 17 – Exemplo de Cenários “Descobertos” com o algoritmo PRIM</w:t>
        </w:r>
        <w:r w:rsidR="0060326C">
          <w:rPr>
            <w:noProof/>
            <w:webHidden/>
          </w:rPr>
          <w:tab/>
        </w:r>
        <w:r w:rsidR="0060326C">
          <w:rPr>
            <w:noProof/>
            <w:webHidden/>
          </w:rPr>
          <w:fldChar w:fldCharType="begin"/>
        </w:r>
        <w:r w:rsidR="0060326C">
          <w:rPr>
            <w:noProof/>
            <w:webHidden/>
          </w:rPr>
          <w:instrText xml:space="preserve"> PAGEREF _Toc505523679 \h </w:instrText>
        </w:r>
        <w:r w:rsidR="0060326C">
          <w:rPr>
            <w:noProof/>
            <w:webHidden/>
          </w:rPr>
        </w:r>
        <w:r w:rsidR="0060326C">
          <w:rPr>
            <w:noProof/>
            <w:webHidden/>
          </w:rPr>
          <w:fldChar w:fldCharType="separate"/>
        </w:r>
        <w:r w:rsidR="004306BD">
          <w:rPr>
            <w:noProof/>
            <w:webHidden/>
          </w:rPr>
          <w:t>67</w:t>
        </w:r>
        <w:r w:rsidR="0060326C">
          <w:rPr>
            <w:noProof/>
            <w:webHidden/>
          </w:rPr>
          <w:fldChar w:fldCharType="end"/>
        </w:r>
      </w:hyperlink>
    </w:p>
    <w:p w14:paraId="741A8C41" w14:textId="17325DA1"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0" w:history="1">
        <w:r w:rsidR="0060326C" w:rsidRPr="00CE33E2">
          <w:rPr>
            <w:rStyle w:val="Hyperlink"/>
            <w:noProof/>
          </w:rPr>
          <w:t>Figura 18 – Curvas de Tradeoff entre Densidade e Cobertura</w:t>
        </w:r>
        <w:r w:rsidR="0060326C">
          <w:rPr>
            <w:noProof/>
            <w:webHidden/>
          </w:rPr>
          <w:tab/>
        </w:r>
        <w:r w:rsidR="0060326C">
          <w:rPr>
            <w:noProof/>
            <w:webHidden/>
          </w:rPr>
          <w:fldChar w:fldCharType="begin"/>
        </w:r>
        <w:r w:rsidR="0060326C">
          <w:rPr>
            <w:noProof/>
            <w:webHidden/>
          </w:rPr>
          <w:instrText xml:space="preserve"> PAGEREF _Toc505523680 \h </w:instrText>
        </w:r>
        <w:r w:rsidR="0060326C">
          <w:rPr>
            <w:noProof/>
            <w:webHidden/>
          </w:rPr>
        </w:r>
        <w:r w:rsidR="0060326C">
          <w:rPr>
            <w:noProof/>
            <w:webHidden/>
          </w:rPr>
          <w:fldChar w:fldCharType="separate"/>
        </w:r>
        <w:r w:rsidR="004306BD">
          <w:rPr>
            <w:noProof/>
            <w:webHidden/>
          </w:rPr>
          <w:t>69</w:t>
        </w:r>
        <w:r w:rsidR="0060326C">
          <w:rPr>
            <w:noProof/>
            <w:webHidden/>
          </w:rPr>
          <w:fldChar w:fldCharType="end"/>
        </w:r>
      </w:hyperlink>
    </w:p>
    <w:p w14:paraId="3983A0EF" w14:textId="3B8ACE31"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1" w:history="1">
        <w:r w:rsidR="0060326C" w:rsidRPr="00CE33E2">
          <w:rPr>
            <w:rStyle w:val="Hyperlink"/>
            <w:noProof/>
          </w:rPr>
          <w:t>Figura 20 – Um Cenário definido por 5 Incertezas</w:t>
        </w:r>
        <w:r w:rsidR="0060326C">
          <w:rPr>
            <w:noProof/>
            <w:webHidden/>
          </w:rPr>
          <w:tab/>
        </w:r>
        <w:r w:rsidR="0060326C">
          <w:rPr>
            <w:noProof/>
            <w:webHidden/>
          </w:rPr>
          <w:fldChar w:fldCharType="begin"/>
        </w:r>
        <w:r w:rsidR="0060326C">
          <w:rPr>
            <w:noProof/>
            <w:webHidden/>
          </w:rPr>
          <w:instrText xml:space="preserve"> PAGEREF _Toc505523681 \h </w:instrText>
        </w:r>
        <w:r w:rsidR="0060326C">
          <w:rPr>
            <w:noProof/>
            <w:webHidden/>
          </w:rPr>
        </w:r>
        <w:r w:rsidR="0060326C">
          <w:rPr>
            <w:noProof/>
            <w:webHidden/>
          </w:rPr>
          <w:fldChar w:fldCharType="separate"/>
        </w:r>
        <w:r w:rsidR="004306BD">
          <w:rPr>
            <w:noProof/>
            <w:webHidden/>
          </w:rPr>
          <w:t>70</w:t>
        </w:r>
        <w:r w:rsidR="0060326C">
          <w:rPr>
            <w:noProof/>
            <w:webHidden/>
          </w:rPr>
          <w:fldChar w:fldCharType="end"/>
        </w:r>
      </w:hyperlink>
    </w:p>
    <w:p w14:paraId="09C1CC77" w14:textId="59A86BB9"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2" w:history="1">
        <w:r w:rsidR="0060326C" w:rsidRPr="00CE33E2">
          <w:rPr>
            <w:rStyle w:val="Hyperlink"/>
            <w:noProof/>
          </w:rPr>
          <w:t>Figura 21 – Curva de Tradeoffs Entre Estratégias</w:t>
        </w:r>
        <w:r w:rsidR="0060326C">
          <w:rPr>
            <w:noProof/>
            <w:webHidden/>
          </w:rPr>
          <w:tab/>
        </w:r>
        <w:r w:rsidR="0060326C">
          <w:rPr>
            <w:noProof/>
            <w:webHidden/>
          </w:rPr>
          <w:fldChar w:fldCharType="begin"/>
        </w:r>
        <w:r w:rsidR="0060326C">
          <w:rPr>
            <w:noProof/>
            <w:webHidden/>
          </w:rPr>
          <w:instrText xml:space="preserve"> PAGEREF _Toc505523682 \h </w:instrText>
        </w:r>
        <w:r w:rsidR="0060326C">
          <w:rPr>
            <w:noProof/>
            <w:webHidden/>
          </w:rPr>
        </w:r>
        <w:r w:rsidR="0060326C">
          <w:rPr>
            <w:noProof/>
            <w:webHidden/>
          </w:rPr>
          <w:fldChar w:fldCharType="separate"/>
        </w:r>
        <w:r w:rsidR="004306BD">
          <w:rPr>
            <w:noProof/>
            <w:webHidden/>
          </w:rPr>
          <w:t>72</w:t>
        </w:r>
        <w:r w:rsidR="0060326C">
          <w:rPr>
            <w:noProof/>
            <w:webHidden/>
          </w:rPr>
          <w:fldChar w:fldCharType="end"/>
        </w:r>
      </w:hyperlink>
    </w:p>
    <w:p w14:paraId="6ACDAA53" w14:textId="101B250F"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3" w:history="1">
        <w:r w:rsidR="0060326C" w:rsidRPr="00CE33E2">
          <w:rPr>
            <w:rStyle w:val="Hyperlink"/>
            <w:noProof/>
          </w:rPr>
          <w:t>Figura 22 – Arrependimento Esperado das Estratégias sobre a Curva de Tradeoff</w:t>
        </w:r>
        <w:r w:rsidR="0060326C">
          <w:rPr>
            <w:noProof/>
            <w:webHidden/>
          </w:rPr>
          <w:tab/>
        </w:r>
        <w:r w:rsidR="0060326C">
          <w:rPr>
            <w:noProof/>
            <w:webHidden/>
          </w:rPr>
          <w:fldChar w:fldCharType="begin"/>
        </w:r>
        <w:r w:rsidR="0060326C">
          <w:rPr>
            <w:noProof/>
            <w:webHidden/>
          </w:rPr>
          <w:instrText xml:space="preserve"> PAGEREF _Toc505523683 \h </w:instrText>
        </w:r>
        <w:r w:rsidR="0060326C">
          <w:rPr>
            <w:noProof/>
            <w:webHidden/>
          </w:rPr>
        </w:r>
        <w:r w:rsidR="0060326C">
          <w:rPr>
            <w:noProof/>
            <w:webHidden/>
          </w:rPr>
          <w:fldChar w:fldCharType="separate"/>
        </w:r>
        <w:r w:rsidR="004306BD">
          <w:rPr>
            <w:noProof/>
            <w:webHidden/>
          </w:rPr>
          <w:t>73</w:t>
        </w:r>
        <w:r w:rsidR="0060326C">
          <w:rPr>
            <w:noProof/>
            <w:webHidden/>
          </w:rPr>
          <w:fldChar w:fldCharType="end"/>
        </w:r>
      </w:hyperlink>
    </w:p>
    <w:p w14:paraId="6F0C1BB9" w14:textId="75250A7F"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4" w:history="1">
        <w:r w:rsidR="0060326C" w:rsidRPr="00CE33E2">
          <w:rPr>
            <w:rStyle w:val="Hyperlink"/>
            <w:noProof/>
          </w:rPr>
          <w:t>Figura 23 – Quando usar o RDM – Uma versão simplificada</w:t>
        </w:r>
        <w:r w:rsidR="0060326C">
          <w:rPr>
            <w:noProof/>
            <w:webHidden/>
          </w:rPr>
          <w:tab/>
        </w:r>
        <w:r w:rsidR="0060326C">
          <w:rPr>
            <w:noProof/>
            <w:webHidden/>
          </w:rPr>
          <w:fldChar w:fldCharType="begin"/>
        </w:r>
        <w:r w:rsidR="0060326C">
          <w:rPr>
            <w:noProof/>
            <w:webHidden/>
          </w:rPr>
          <w:instrText xml:space="preserve"> PAGEREF _Toc505523684 \h </w:instrText>
        </w:r>
        <w:r w:rsidR="0060326C">
          <w:rPr>
            <w:noProof/>
            <w:webHidden/>
          </w:rPr>
        </w:r>
        <w:r w:rsidR="0060326C">
          <w:rPr>
            <w:noProof/>
            <w:webHidden/>
          </w:rPr>
          <w:fldChar w:fldCharType="separate"/>
        </w:r>
        <w:r w:rsidR="004306BD">
          <w:rPr>
            <w:noProof/>
            <w:webHidden/>
          </w:rPr>
          <w:t>75</w:t>
        </w:r>
        <w:r w:rsidR="0060326C">
          <w:rPr>
            <w:noProof/>
            <w:webHidden/>
          </w:rPr>
          <w:fldChar w:fldCharType="end"/>
        </w:r>
      </w:hyperlink>
    </w:p>
    <w:p w14:paraId="3E9085DD" w14:textId="7CA63CE8"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5" w:history="1">
        <w:r w:rsidR="0060326C" w:rsidRPr="00CE33E2">
          <w:rPr>
            <w:rStyle w:val="Hyperlink"/>
            <w:noProof/>
          </w:rPr>
          <w:t>Figura 24 – Quando usar o RDM – Outra Alternativa</w:t>
        </w:r>
        <w:r w:rsidR="0060326C">
          <w:rPr>
            <w:noProof/>
            <w:webHidden/>
          </w:rPr>
          <w:tab/>
        </w:r>
        <w:r w:rsidR="0060326C">
          <w:rPr>
            <w:noProof/>
            <w:webHidden/>
          </w:rPr>
          <w:fldChar w:fldCharType="begin"/>
        </w:r>
        <w:r w:rsidR="0060326C">
          <w:rPr>
            <w:noProof/>
            <w:webHidden/>
          </w:rPr>
          <w:instrText xml:space="preserve"> PAGEREF _Toc505523685 \h </w:instrText>
        </w:r>
        <w:r w:rsidR="0060326C">
          <w:rPr>
            <w:noProof/>
            <w:webHidden/>
          </w:rPr>
        </w:r>
        <w:r w:rsidR="0060326C">
          <w:rPr>
            <w:noProof/>
            <w:webHidden/>
          </w:rPr>
          <w:fldChar w:fldCharType="separate"/>
        </w:r>
        <w:r w:rsidR="004306BD">
          <w:rPr>
            <w:noProof/>
            <w:webHidden/>
          </w:rPr>
          <w:t>76</w:t>
        </w:r>
        <w:r w:rsidR="0060326C">
          <w:rPr>
            <w:noProof/>
            <w:webHidden/>
          </w:rPr>
          <w:fldChar w:fldCharType="end"/>
        </w:r>
      </w:hyperlink>
    </w:p>
    <w:p w14:paraId="496C3A4A" w14:textId="6BD37FDD"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6" w:history="1">
        <w:r w:rsidR="0060326C" w:rsidRPr="00CE33E2">
          <w:rPr>
            <w:rStyle w:val="Hyperlink"/>
            <w:noProof/>
          </w:rPr>
          <w:t>Figura 25 – Visão Geral da Cadeia de Valor da Impressão 3D</w:t>
        </w:r>
        <w:r w:rsidR="0060326C">
          <w:rPr>
            <w:noProof/>
            <w:webHidden/>
          </w:rPr>
          <w:tab/>
        </w:r>
        <w:r w:rsidR="0060326C">
          <w:rPr>
            <w:noProof/>
            <w:webHidden/>
          </w:rPr>
          <w:fldChar w:fldCharType="begin"/>
        </w:r>
        <w:r w:rsidR="0060326C">
          <w:rPr>
            <w:noProof/>
            <w:webHidden/>
          </w:rPr>
          <w:instrText xml:space="preserve"> PAGEREF _Toc505523686 \h </w:instrText>
        </w:r>
        <w:r w:rsidR="0060326C">
          <w:rPr>
            <w:noProof/>
            <w:webHidden/>
          </w:rPr>
        </w:r>
        <w:r w:rsidR="0060326C">
          <w:rPr>
            <w:noProof/>
            <w:webHidden/>
          </w:rPr>
          <w:fldChar w:fldCharType="separate"/>
        </w:r>
        <w:r w:rsidR="004306BD">
          <w:rPr>
            <w:noProof/>
            <w:webHidden/>
          </w:rPr>
          <w:t>78</w:t>
        </w:r>
        <w:r w:rsidR="0060326C">
          <w:rPr>
            <w:noProof/>
            <w:webHidden/>
          </w:rPr>
          <w:fldChar w:fldCharType="end"/>
        </w:r>
      </w:hyperlink>
    </w:p>
    <w:p w14:paraId="5804FBE7" w14:textId="5EB971AD"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7" w:history="1">
        <w:r w:rsidR="0060326C" w:rsidRPr="00CE33E2">
          <w:rPr>
            <w:rStyle w:val="Hyperlink"/>
            <w:noProof/>
          </w:rPr>
          <w:t>Figura 26 – Número de Patentes Solicitadas – Impressão 3D</w:t>
        </w:r>
        <w:r w:rsidR="0060326C">
          <w:rPr>
            <w:noProof/>
            <w:webHidden/>
          </w:rPr>
          <w:tab/>
        </w:r>
        <w:r w:rsidR="0060326C">
          <w:rPr>
            <w:noProof/>
            <w:webHidden/>
          </w:rPr>
          <w:fldChar w:fldCharType="begin"/>
        </w:r>
        <w:r w:rsidR="0060326C">
          <w:rPr>
            <w:noProof/>
            <w:webHidden/>
          </w:rPr>
          <w:instrText xml:space="preserve"> PAGEREF _Toc505523687 \h </w:instrText>
        </w:r>
        <w:r w:rsidR="0060326C">
          <w:rPr>
            <w:noProof/>
            <w:webHidden/>
          </w:rPr>
        </w:r>
        <w:r w:rsidR="0060326C">
          <w:rPr>
            <w:noProof/>
            <w:webHidden/>
          </w:rPr>
          <w:fldChar w:fldCharType="separate"/>
        </w:r>
        <w:r w:rsidR="004306BD">
          <w:rPr>
            <w:noProof/>
            <w:webHidden/>
          </w:rPr>
          <w:t>81</w:t>
        </w:r>
        <w:r w:rsidR="0060326C">
          <w:rPr>
            <w:noProof/>
            <w:webHidden/>
          </w:rPr>
          <w:fldChar w:fldCharType="end"/>
        </w:r>
      </w:hyperlink>
    </w:p>
    <w:p w14:paraId="5240B0A6" w14:textId="515170FA"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8" w:history="1">
        <w:r w:rsidR="0060326C" w:rsidRPr="00CE33E2">
          <w:rPr>
            <w:rStyle w:val="Hyperlink"/>
            <w:noProof/>
          </w:rPr>
          <w:t>Figura 27 – Etapas do Método de Modelagem e Etapas Correspondentes do RDM</w:t>
        </w:r>
        <w:r w:rsidR="0060326C">
          <w:rPr>
            <w:noProof/>
            <w:webHidden/>
          </w:rPr>
          <w:tab/>
        </w:r>
        <w:r w:rsidR="0060326C">
          <w:rPr>
            <w:noProof/>
            <w:webHidden/>
          </w:rPr>
          <w:fldChar w:fldCharType="begin"/>
        </w:r>
        <w:r w:rsidR="0060326C">
          <w:rPr>
            <w:noProof/>
            <w:webHidden/>
          </w:rPr>
          <w:instrText xml:space="preserve"> PAGEREF _Toc505523688 \h </w:instrText>
        </w:r>
        <w:r w:rsidR="0060326C">
          <w:rPr>
            <w:noProof/>
            <w:webHidden/>
          </w:rPr>
        </w:r>
        <w:r w:rsidR="0060326C">
          <w:rPr>
            <w:noProof/>
            <w:webHidden/>
          </w:rPr>
          <w:fldChar w:fldCharType="separate"/>
        </w:r>
        <w:r w:rsidR="004306BD">
          <w:rPr>
            <w:noProof/>
            <w:webHidden/>
          </w:rPr>
          <w:t>92</w:t>
        </w:r>
        <w:r w:rsidR="0060326C">
          <w:rPr>
            <w:noProof/>
            <w:webHidden/>
          </w:rPr>
          <w:fldChar w:fldCharType="end"/>
        </w:r>
      </w:hyperlink>
    </w:p>
    <w:p w14:paraId="16C5A115" w14:textId="00AB5A01"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89" w:history="1">
        <w:r w:rsidR="0060326C" w:rsidRPr="00CE33E2">
          <w:rPr>
            <w:rStyle w:val="Hyperlink"/>
            <w:noProof/>
          </w:rPr>
          <w:t>Figura 28 – Método de Trabalho – Visão Geral</w:t>
        </w:r>
        <w:r w:rsidR="0060326C">
          <w:rPr>
            <w:noProof/>
            <w:webHidden/>
          </w:rPr>
          <w:tab/>
        </w:r>
        <w:r w:rsidR="0060326C">
          <w:rPr>
            <w:noProof/>
            <w:webHidden/>
          </w:rPr>
          <w:fldChar w:fldCharType="begin"/>
        </w:r>
        <w:r w:rsidR="0060326C">
          <w:rPr>
            <w:noProof/>
            <w:webHidden/>
          </w:rPr>
          <w:instrText xml:space="preserve"> PAGEREF _Toc505523689 \h </w:instrText>
        </w:r>
        <w:r w:rsidR="0060326C">
          <w:rPr>
            <w:noProof/>
            <w:webHidden/>
          </w:rPr>
        </w:r>
        <w:r w:rsidR="0060326C">
          <w:rPr>
            <w:noProof/>
            <w:webHidden/>
          </w:rPr>
          <w:fldChar w:fldCharType="separate"/>
        </w:r>
        <w:r w:rsidR="004306BD">
          <w:rPr>
            <w:noProof/>
            <w:webHidden/>
          </w:rPr>
          <w:t>94</w:t>
        </w:r>
        <w:r w:rsidR="0060326C">
          <w:rPr>
            <w:noProof/>
            <w:webHidden/>
          </w:rPr>
          <w:fldChar w:fldCharType="end"/>
        </w:r>
      </w:hyperlink>
    </w:p>
    <w:p w14:paraId="36C14EC3" w14:textId="06489A6D"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0" w:history="1">
        <w:r w:rsidR="0060326C" w:rsidRPr="00CE33E2">
          <w:rPr>
            <w:rStyle w:val="Hyperlink"/>
            <w:noProof/>
          </w:rPr>
          <w:t>Figura 29 – Crescimento e Queda Exponencial do valor de Ações – 3D Systems</w:t>
        </w:r>
        <w:r w:rsidR="0060326C">
          <w:rPr>
            <w:noProof/>
            <w:webHidden/>
          </w:rPr>
          <w:tab/>
        </w:r>
        <w:r w:rsidR="0060326C">
          <w:rPr>
            <w:noProof/>
            <w:webHidden/>
          </w:rPr>
          <w:fldChar w:fldCharType="begin"/>
        </w:r>
        <w:r w:rsidR="0060326C">
          <w:rPr>
            <w:noProof/>
            <w:webHidden/>
          </w:rPr>
          <w:instrText xml:space="preserve"> PAGEREF _Toc505523690 \h </w:instrText>
        </w:r>
        <w:r w:rsidR="0060326C">
          <w:rPr>
            <w:noProof/>
            <w:webHidden/>
          </w:rPr>
        </w:r>
        <w:r w:rsidR="0060326C">
          <w:rPr>
            <w:noProof/>
            <w:webHidden/>
          </w:rPr>
          <w:fldChar w:fldCharType="separate"/>
        </w:r>
        <w:r w:rsidR="004306BD">
          <w:rPr>
            <w:noProof/>
            <w:webHidden/>
          </w:rPr>
          <w:t>111</w:t>
        </w:r>
        <w:r w:rsidR="0060326C">
          <w:rPr>
            <w:noProof/>
            <w:webHidden/>
          </w:rPr>
          <w:fldChar w:fldCharType="end"/>
        </w:r>
      </w:hyperlink>
    </w:p>
    <w:p w14:paraId="30F76828" w14:textId="34BB8185"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1" w:history="1">
        <w:r w:rsidR="0060326C" w:rsidRPr="00CE33E2">
          <w:rPr>
            <w:rStyle w:val="Hyperlink"/>
            <w:noProof/>
          </w:rPr>
          <w:t>Figura 30 – Fundamentos Financeiros – 3D Systems</w:t>
        </w:r>
        <w:r w:rsidR="0060326C">
          <w:rPr>
            <w:noProof/>
            <w:webHidden/>
          </w:rPr>
          <w:tab/>
        </w:r>
        <w:r w:rsidR="0060326C">
          <w:rPr>
            <w:noProof/>
            <w:webHidden/>
          </w:rPr>
          <w:fldChar w:fldCharType="begin"/>
        </w:r>
        <w:r w:rsidR="0060326C">
          <w:rPr>
            <w:noProof/>
            <w:webHidden/>
          </w:rPr>
          <w:instrText xml:space="preserve"> PAGEREF _Toc505523691 \h </w:instrText>
        </w:r>
        <w:r w:rsidR="0060326C">
          <w:rPr>
            <w:noProof/>
            <w:webHidden/>
          </w:rPr>
        </w:r>
        <w:r w:rsidR="0060326C">
          <w:rPr>
            <w:noProof/>
            <w:webHidden/>
          </w:rPr>
          <w:fldChar w:fldCharType="separate"/>
        </w:r>
        <w:r w:rsidR="004306BD">
          <w:rPr>
            <w:noProof/>
            <w:webHidden/>
          </w:rPr>
          <w:t>115</w:t>
        </w:r>
        <w:r w:rsidR="0060326C">
          <w:rPr>
            <w:noProof/>
            <w:webHidden/>
          </w:rPr>
          <w:fldChar w:fldCharType="end"/>
        </w:r>
      </w:hyperlink>
    </w:p>
    <w:p w14:paraId="1E638DCA" w14:textId="682C40AF"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2" w:history="1">
        <w:r w:rsidR="0060326C" w:rsidRPr="00CE33E2">
          <w:rPr>
            <w:rStyle w:val="Hyperlink"/>
            <w:noProof/>
          </w:rPr>
          <w:t>Figura 31 – Investimento em Pesquisa e Desenvolvimento – 3D Systems</w:t>
        </w:r>
        <w:r w:rsidR="0060326C">
          <w:rPr>
            <w:noProof/>
            <w:webHidden/>
          </w:rPr>
          <w:tab/>
        </w:r>
        <w:r w:rsidR="0060326C">
          <w:rPr>
            <w:noProof/>
            <w:webHidden/>
          </w:rPr>
          <w:fldChar w:fldCharType="begin"/>
        </w:r>
        <w:r w:rsidR="0060326C">
          <w:rPr>
            <w:noProof/>
            <w:webHidden/>
          </w:rPr>
          <w:instrText xml:space="preserve"> PAGEREF _Toc505523692 \h </w:instrText>
        </w:r>
        <w:r w:rsidR="0060326C">
          <w:rPr>
            <w:noProof/>
            <w:webHidden/>
          </w:rPr>
        </w:r>
        <w:r w:rsidR="0060326C">
          <w:rPr>
            <w:noProof/>
            <w:webHidden/>
          </w:rPr>
          <w:fldChar w:fldCharType="separate"/>
        </w:r>
        <w:r w:rsidR="004306BD">
          <w:rPr>
            <w:noProof/>
            <w:webHidden/>
          </w:rPr>
          <w:t>116</w:t>
        </w:r>
        <w:r w:rsidR="0060326C">
          <w:rPr>
            <w:noProof/>
            <w:webHidden/>
          </w:rPr>
          <w:fldChar w:fldCharType="end"/>
        </w:r>
      </w:hyperlink>
    </w:p>
    <w:p w14:paraId="6C434E41" w14:textId="7E54F630"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3" w:history="1">
        <w:r w:rsidR="0060326C" w:rsidRPr="00CE33E2">
          <w:rPr>
            <w:rStyle w:val="Hyperlink"/>
            <w:noProof/>
          </w:rPr>
          <w:t>Figura 32 – Diagrama de Fronteiras do Modelo</w:t>
        </w:r>
        <w:r w:rsidR="0060326C">
          <w:rPr>
            <w:noProof/>
            <w:webHidden/>
          </w:rPr>
          <w:tab/>
        </w:r>
        <w:r w:rsidR="0060326C">
          <w:rPr>
            <w:noProof/>
            <w:webHidden/>
          </w:rPr>
          <w:fldChar w:fldCharType="begin"/>
        </w:r>
        <w:r w:rsidR="0060326C">
          <w:rPr>
            <w:noProof/>
            <w:webHidden/>
          </w:rPr>
          <w:instrText xml:space="preserve"> PAGEREF _Toc505523693 \h </w:instrText>
        </w:r>
        <w:r w:rsidR="0060326C">
          <w:rPr>
            <w:noProof/>
            <w:webHidden/>
          </w:rPr>
        </w:r>
        <w:r w:rsidR="0060326C">
          <w:rPr>
            <w:noProof/>
            <w:webHidden/>
          </w:rPr>
          <w:fldChar w:fldCharType="separate"/>
        </w:r>
        <w:r w:rsidR="004306BD">
          <w:rPr>
            <w:noProof/>
            <w:webHidden/>
          </w:rPr>
          <w:t>120</w:t>
        </w:r>
        <w:r w:rsidR="0060326C">
          <w:rPr>
            <w:noProof/>
            <w:webHidden/>
          </w:rPr>
          <w:fldChar w:fldCharType="end"/>
        </w:r>
      </w:hyperlink>
    </w:p>
    <w:p w14:paraId="6D1E0594" w14:textId="669B46BC"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4" w:history="1">
        <w:r w:rsidR="0060326C" w:rsidRPr="00CE33E2">
          <w:rPr>
            <w:rStyle w:val="Hyperlink"/>
            <w:noProof/>
          </w:rPr>
          <w:t>Figura 33 – Relação entre Produção Acumulada e Custos</w:t>
        </w:r>
        <w:r w:rsidR="0060326C">
          <w:rPr>
            <w:noProof/>
            <w:webHidden/>
          </w:rPr>
          <w:tab/>
        </w:r>
        <w:r w:rsidR="0060326C">
          <w:rPr>
            <w:noProof/>
            <w:webHidden/>
          </w:rPr>
          <w:fldChar w:fldCharType="begin"/>
        </w:r>
        <w:r w:rsidR="0060326C">
          <w:rPr>
            <w:noProof/>
            <w:webHidden/>
          </w:rPr>
          <w:instrText xml:space="preserve"> PAGEREF _Toc505523694 \h </w:instrText>
        </w:r>
        <w:r w:rsidR="0060326C">
          <w:rPr>
            <w:noProof/>
            <w:webHidden/>
          </w:rPr>
        </w:r>
        <w:r w:rsidR="0060326C">
          <w:rPr>
            <w:noProof/>
            <w:webHidden/>
          </w:rPr>
          <w:fldChar w:fldCharType="separate"/>
        </w:r>
        <w:r w:rsidR="004306BD">
          <w:rPr>
            <w:noProof/>
            <w:webHidden/>
          </w:rPr>
          <w:t>130</w:t>
        </w:r>
        <w:r w:rsidR="0060326C">
          <w:rPr>
            <w:noProof/>
            <w:webHidden/>
          </w:rPr>
          <w:fldChar w:fldCharType="end"/>
        </w:r>
      </w:hyperlink>
    </w:p>
    <w:p w14:paraId="33C8E33F" w14:textId="7FAE2F44"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5" w:history="1">
        <w:r w:rsidR="0060326C" w:rsidRPr="00CE33E2">
          <w:rPr>
            <w:rStyle w:val="Hyperlink"/>
            <w:noProof/>
          </w:rPr>
          <w:t>Figura 34 – Arquitetura do Simulador RDM</w:t>
        </w:r>
        <w:r w:rsidR="0060326C">
          <w:rPr>
            <w:noProof/>
            <w:webHidden/>
          </w:rPr>
          <w:tab/>
        </w:r>
        <w:r w:rsidR="0060326C">
          <w:rPr>
            <w:noProof/>
            <w:webHidden/>
          </w:rPr>
          <w:fldChar w:fldCharType="begin"/>
        </w:r>
        <w:r w:rsidR="0060326C">
          <w:rPr>
            <w:noProof/>
            <w:webHidden/>
          </w:rPr>
          <w:instrText xml:space="preserve"> PAGEREF _Toc505523695 \h </w:instrText>
        </w:r>
        <w:r w:rsidR="0060326C">
          <w:rPr>
            <w:noProof/>
            <w:webHidden/>
          </w:rPr>
        </w:r>
        <w:r w:rsidR="0060326C">
          <w:rPr>
            <w:noProof/>
            <w:webHidden/>
          </w:rPr>
          <w:fldChar w:fldCharType="separate"/>
        </w:r>
        <w:r w:rsidR="004306BD">
          <w:rPr>
            <w:noProof/>
            <w:webHidden/>
          </w:rPr>
          <w:t>148</w:t>
        </w:r>
        <w:r w:rsidR="0060326C">
          <w:rPr>
            <w:noProof/>
            <w:webHidden/>
          </w:rPr>
          <w:fldChar w:fldCharType="end"/>
        </w:r>
      </w:hyperlink>
    </w:p>
    <w:p w14:paraId="3CC2B1B1" w14:textId="4E1DA26C"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6" w:history="1">
        <w:r w:rsidR="0060326C" w:rsidRPr="00CE33E2">
          <w:rPr>
            <w:rStyle w:val="Hyperlink"/>
            <w:noProof/>
          </w:rPr>
          <w:t>Figura 35 – Dados Simulados e Valores Observados</w:t>
        </w:r>
        <w:r w:rsidR="0060326C">
          <w:rPr>
            <w:noProof/>
            <w:webHidden/>
          </w:rPr>
          <w:tab/>
        </w:r>
        <w:r w:rsidR="0060326C">
          <w:rPr>
            <w:noProof/>
            <w:webHidden/>
          </w:rPr>
          <w:fldChar w:fldCharType="begin"/>
        </w:r>
        <w:r w:rsidR="0060326C">
          <w:rPr>
            <w:noProof/>
            <w:webHidden/>
          </w:rPr>
          <w:instrText xml:space="preserve"> PAGEREF _Toc505523696 \h </w:instrText>
        </w:r>
        <w:r w:rsidR="0060326C">
          <w:rPr>
            <w:noProof/>
            <w:webHidden/>
          </w:rPr>
        </w:r>
        <w:r w:rsidR="0060326C">
          <w:rPr>
            <w:noProof/>
            <w:webHidden/>
          </w:rPr>
          <w:fldChar w:fldCharType="separate"/>
        </w:r>
        <w:r w:rsidR="004306BD">
          <w:rPr>
            <w:noProof/>
            <w:webHidden/>
          </w:rPr>
          <w:t>154</w:t>
        </w:r>
        <w:r w:rsidR="0060326C">
          <w:rPr>
            <w:noProof/>
            <w:webHidden/>
          </w:rPr>
          <w:fldChar w:fldCharType="end"/>
        </w:r>
      </w:hyperlink>
    </w:p>
    <w:p w14:paraId="1427A9EC" w14:textId="59E3E9A6"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7" w:history="1">
        <w:r w:rsidR="0060326C" w:rsidRPr="00CE33E2">
          <w:rPr>
            <w:rStyle w:val="Hyperlink"/>
            <w:noProof/>
          </w:rPr>
          <w:t>Figura 36 – Trajetórias da Demanda de Impressoras 3D Profissionais Simuladas</w:t>
        </w:r>
        <w:r w:rsidR="0060326C">
          <w:rPr>
            <w:noProof/>
            <w:webHidden/>
          </w:rPr>
          <w:tab/>
        </w:r>
        <w:r w:rsidR="0060326C">
          <w:rPr>
            <w:noProof/>
            <w:webHidden/>
          </w:rPr>
          <w:fldChar w:fldCharType="begin"/>
        </w:r>
        <w:r w:rsidR="0060326C">
          <w:rPr>
            <w:noProof/>
            <w:webHidden/>
          </w:rPr>
          <w:instrText xml:space="preserve"> PAGEREF _Toc505523697 \h </w:instrText>
        </w:r>
        <w:r w:rsidR="0060326C">
          <w:rPr>
            <w:noProof/>
            <w:webHidden/>
          </w:rPr>
        </w:r>
        <w:r w:rsidR="0060326C">
          <w:rPr>
            <w:noProof/>
            <w:webHidden/>
          </w:rPr>
          <w:fldChar w:fldCharType="separate"/>
        </w:r>
        <w:r w:rsidR="004306BD">
          <w:rPr>
            <w:noProof/>
            <w:webHidden/>
          </w:rPr>
          <w:t>158</w:t>
        </w:r>
        <w:r w:rsidR="0060326C">
          <w:rPr>
            <w:noProof/>
            <w:webHidden/>
          </w:rPr>
          <w:fldChar w:fldCharType="end"/>
        </w:r>
      </w:hyperlink>
    </w:p>
    <w:p w14:paraId="50AE754F" w14:textId="4003787C"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8" w:history="1">
        <w:r w:rsidR="0060326C" w:rsidRPr="00CE33E2">
          <w:rPr>
            <w:rStyle w:val="Hyperlink"/>
            <w:noProof/>
          </w:rPr>
          <w:t>Figura 37 – Valor Presente Líquido do Player 1 Simulado</w:t>
        </w:r>
        <w:r w:rsidR="0060326C">
          <w:rPr>
            <w:noProof/>
            <w:webHidden/>
          </w:rPr>
          <w:tab/>
        </w:r>
        <w:r w:rsidR="0060326C">
          <w:rPr>
            <w:noProof/>
            <w:webHidden/>
          </w:rPr>
          <w:fldChar w:fldCharType="begin"/>
        </w:r>
        <w:r w:rsidR="0060326C">
          <w:rPr>
            <w:noProof/>
            <w:webHidden/>
          </w:rPr>
          <w:instrText xml:space="preserve"> PAGEREF _Toc505523698 \h </w:instrText>
        </w:r>
        <w:r w:rsidR="0060326C">
          <w:rPr>
            <w:noProof/>
            <w:webHidden/>
          </w:rPr>
        </w:r>
        <w:r w:rsidR="0060326C">
          <w:rPr>
            <w:noProof/>
            <w:webHidden/>
          </w:rPr>
          <w:fldChar w:fldCharType="separate"/>
        </w:r>
        <w:r w:rsidR="004306BD">
          <w:rPr>
            <w:noProof/>
            <w:webHidden/>
          </w:rPr>
          <w:t>159</w:t>
        </w:r>
        <w:r w:rsidR="0060326C">
          <w:rPr>
            <w:noProof/>
            <w:webHidden/>
          </w:rPr>
          <w:fldChar w:fldCharType="end"/>
        </w:r>
      </w:hyperlink>
    </w:p>
    <w:p w14:paraId="4FD748D7" w14:textId="783C7B48"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699" w:history="1">
        <w:r w:rsidR="0060326C" w:rsidRPr="00CE33E2">
          <w:rPr>
            <w:rStyle w:val="Hyperlink"/>
            <w:noProof/>
            <w:lang w:val="en-US"/>
          </w:rPr>
          <w:t>Figura 38 – Market Share dos Players Simulados</w:t>
        </w:r>
        <w:r w:rsidR="0060326C">
          <w:rPr>
            <w:noProof/>
            <w:webHidden/>
          </w:rPr>
          <w:tab/>
        </w:r>
        <w:r w:rsidR="0060326C">
          <w:rPr>
            <w:noProof/>
            <w:webHidden/>
          </w:rPr>
          <w:fldChar w:fldCharType="begin"/>
        </w:r>
        <w:r w:rsidR="0060326C">
          <w:rPr>
            <w:noProof/>
            <w:webHidden/>
          </w:rPr>
          <w:instrText xml:space="preserve"> PAGEREF _Toc505523699 \h </w:instrText>
        </w:r>
        <w:r w:rsidR="0060326C">
          <w:rPr>
            <w:noProof/>
            <w:webHidden/>
          </w:rPr>
        </w:r>
        <w:r w:rsidR="0060326C">
          <w:rPr>
            <w:noProof/>
            <w:webHidden/>
          </w:rPr>
          <w:fldChar w:fldCharType="separate"/>
        </w:r>
        <w:r w:rsidR="004306BD">
          <w:rPr>
            <w:noProof/>
            <w:webHidden/>
          </w:rPr>
          <w:t>159</w:t>
        </w:r>
        <w:r w:rsidR="0060326C">
          <w:rPr>
            <w:noProof/>
            <w:webHidden/>
          </w:rPr>
          <w:fldChar w:fldCharType="end"/>
        </w:r>
      </w:hyperlink>
    </w:p>
    <w:p w14:paraId="11124496" w14:textId="4F45A1E3"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0" w:history="1">
        <w:r w:rsidR="0060326C" w:rsidRPr="00CE33E2">
          <w:rPr>
            <w:rStyle w:val="Hyperlink"/>
            <w:noProof/>
          </w:rPr>
          <w:t>Figura 39 – VPL do Player 1 ao Final da Simulação em 10.800 cenários</w:t>
        </w:r>
        <w:r w:rsidR="0060326C">
          <w:rPr>
            <w:noProof/>
            <w:webHidden/>
          </w:rPr>
          <w:tab/>
        </w:r>
        <w:r w:rsidR="0060326C">
          <w:rPr>
            <w:noProof/>
            <w:webHidden/>
          </w:rPr>
          <w:fldChar w:fldCharType="begin"/>
        </w:r>
        <w:r w:rsidR="0060326C">
          <w:rPr>
            <w:noProof/>
            <w:webHidden/>
          </w:rPr>
          <w:instrText xml:space="preserve"> PAGEREF _Toc505523700 \h </w:instrText>
        </w:r>
        <w:r w:rsidR="0060326C">
          <w:rPr>
            <w:noProof/>
            <w:webHidden/>
          </w:rPr>
        </w:r>
        <w:r w:rsidR="0060326C">
          <w:rPr>
            <w:noProof/>
            <w:webHidden/>
          </w:rPr>
          <w:fldChar w:fldCharType="separate"/>
        </w:r>
        <w:r w:rsidR="004306BD">
          <w:rPr>
            <w:noProof/>
            <w:webHidden/>
          </w:rPr>
          <w:t>161</w:t>
        </w:r>
        <w:r w:rsidR="0060326C">
          <w:rPr>
            <w:noProof/>
            <w:webHidden/>
          </w:rPr>
          <w:fldChar w:fldCharType="end"/>
        </w:r>
      </w:hyperlink>
    </w:p>
    <w:p w14:paraId="04DDF83A" w14:textId="371114B0"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1" w:history="1">
        <w:r w:rsidR="0060326C" w:rsidRPr="00CE33E2">
          <w:rPr>
            <w:rStyle w:val="Hyperlink"/>
            <w:noProof/>
          </w:rPr>
          <w:t>Figura 40 – Custo de Oportunidade Simulado em 10.800 cenários</w:t>
        </w:r>
        <w:r w:rsidR="0060326C">
          <w:rPr>
            <w:noProof/>
            <w:webHidden/>
          </w:rPr>
          <w:tab/>
        </w:r>
        <w:r w:rsidR="0060326C">
          <w:rPr>
            <w:noProof/>
            <w:webHidden/>
          </w:rPr>
          <w:fldChar w:fldCharType="begin"/>
        </w:r>
        <w:r w:rsidR="0060326C">
          <w:rPr>
            <w:noProof/>
            <w:webHidden/>
          </w:rPr>
          <w:instrText xml:space="preserve"> PAGEREF _Toc505523701 \h </w:instrText>
        </w:r>
        <w:r w:rsidR="0060326C">
          <w:rPr>
            <w:noProof/>
            <w:webHidden/>
          </w:rPr>
        </w:r>
        <w:r w:rsidR="0060326C">
          <w:rPr>
            <w:noProof/>
            <w:webHidden/>
          </w:rPr>
          <w:fldChar w:fldCharType="separate"/>
        </w:r>
        <w:r w:rsidR="004306BD">
          <w:rPr>
            <w:noProof/>
            <w:webHidden/>
          </w:rPr>
          <w:t>162</w:t>
        </w:r>
        <w:r w:rsidR="0060326C">
          <w:rPr>
            <w:noProof/>
            <w:webHidden/>
          </w:rPr>
          <w:fldChar w:fldCharType="end"/>
        </w:r>
      </w:hyperlink>
    </w:p>
    <w:p w14:paraId="5288725B" w14:textId="0BF69088"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2" w:history="1">
        <w:r w:rsidR="0060326C" w:rsidRPr="00CE33E2">
          <w:rPr>
            <w:rStyle w:val="Hyperlink"/>
            <w:noProof/>
          </w:rPr>
          <w:t>Figura 41 – Comparando a Estratégia 32 (Agressiva) vs. 32 (Conservadora)</w:t>
        </w:r>
        <w:r w:rsidR="0060326C">
          <w:rPr>
            <w:noProof/>
            <w:webHidden/>
          </w:rPr>
          <w:tab/>
        </w:r>
        <w:r w:rsidR="0060326C">
          <w:rPr>
            <w:noProof/>
            <w:webHidden/>
          </w:rPr>
          <w:fldChar w:fldCharType="begin"/>
        </w:r>
        <w:r w:rsidR="0060326C">
          <w:rPr>
            <w:noProof/>
            <w:webHidden/>
          </w:rPr>
          <w:instrText xml:space="preserve"> PAGEREF _Toc505523702 \h </w:instrText>
        </w:r>
        <w:r w:rsidR="0060326C">
          <w:rPr>
            <w:noProof/>
            <w:webHidden/>
          </w:rPr>
        </w:r>
        <w:r w:rsidR="0060326C">
          <w:rPr>
            <w:noProof/>
            <w:webHidden/>
          </w:rPr>
          <w:fldChar w:fldCharType="separate"/>
        </w:r>
        <w:r w:rsidR="004306BD">
          <w:rPr>
            <w:noProof/>
            <w:webHidden/>
          </w:rPr>
          <w:t>164</w:t>
        </w:r>
        <w:r w:rsidR="0060326C">
          <w:rPr>
            <w:noProof/>
            <w:webHidden/>
          </w:rPr>
          <w:fldChar w:fldCharType="end"/>
        </w:r>
      </w:hyperlink>
    </w:p>
    <w:p w14:paraId="5797EA1E" w14:textId="3F1D00BA"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3" w:history="1">
        <w:r w:rsidR="0060326C" w:rsidRPr="00CE33E2">
          <w:rPr>
            <w:rStyle w:val="Hyperlink"/>
            <w:noProof/>
          </w:rPr>
          <w:t>Figura 42 – Comparando a Estratégia 1 e 21 nos 200 cenários simulados</w:t>
        </w:r>
        <w:r w:rsidR="0060326C">
          <w:rPr>
            <w:noProof/>
            <w:webHidden/>
          </w:rPr>
          <w:tab/>
        </w:r>
        <w:r w:rsidR="0060326C">
          <w:rPr>
            <w:noProof/>
            <w:webHidden/>
          </w:rPr>
          <w:fldChar w:fldCharType="begin"/>
        </w:r>
        <w:r w:rsidR="0060326C">
          <w:rPr>
            <w:noProof/>
            <w:webHidden/>
          </w:rPr>
          <w:instrText xml:space="preserve"> PAGEREF _Toc505523703 \h </w:instrText>
        </w:r>
        <w:r w:rsidR="0060326C">
          <w:rPr>
            <w:noProof/>
            <w:webHidden/>
          </w:rPr>
        </w:r>
        <w:r w:rsidR="0060326C">
          <w:rPr>
            <w:noProof/>
            <w:webHidden/>
          </w:rPr>
          <w:fldChar w:fldCharType="separate"/>
        </w:r>
        <w:r w:rsidR="004306BD">
          <w:rPr>
            <w:noProof/>
            <w:webHidden/>
          </w:rPr>
          <w:t>165</w:t>
        </w:r>
        <w:r w:rsidR="0060326C">
          <w:rPr>
            <w:noProof/>
            <w:webHidden/>
          </w:rPr>
          <w:fldChar w:fldCharType="end"/>
        </w:r>
      </w:hyperlink>
    </w:p>
    <w:p w14:paraId="79FD71AA" w14:textId="7A6DAAF6"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4" w:history="1">
        <w:r w:rsidR="0060326C" w:rsidRPr="00CE33E2">
          <w:rPr>
            <w:rStyle w:val="Hyperlink"/>
            <w:noProof/>
          </w:rPr>
          <w:t>Figura 43 – Definição de Casos onde a Estratégia Falha</w:t>
        </w:r>
        <w:r w:rsidR="0060326C">
          <w:rPr>
            <w:noProof/>
            <w:webHidden/>
          </w:rPr>
          <w:tab/>
        </w:r>
        <w:r w:rsidR="0060326C">
          <w:rPr>
            <w:noProof/>
            <w:webHidden/>
          </w:rPr>
          <w:fldChar w:fldCharType="begin"/>
        </w:r>
        <w:r w:rsidR="0060326C">
          <w:rPr>
            <w:noProof/>
            <w:webHidden/>
          </w:rPr>
          <w:instrText xml:space="preserve"> PAGEREF _Toc505523704 \h </w:instrText>
        </w:r>
        <w:r w:rsidR="0060326C">
          <w:rPr>
            <w:noProof/>
            <w:webHidden/>
          </w:rPr>
        </w:r>
        <w:r w:rsidR="0060326C">
          <w:rPr>
            <w:noProof/>
            <w:webHidden/>
          </w:rPr>
          <w:fldChar w:fldCharType="separate"/>
        </w:r>
        <w:r w:rsidR="004306BD">
          <w:rPr>
            <w:noProof/>
            <w:webHidden/>
          </w:rPr>
          <w:t>166</w:t>
        </w:r>
        <w:r w:rsidR="0060326C">
          <w:rPr>
            <w:noProof/>
            <w:webHidden/>
          </w:rPr>
          <w:fldChar w:fldCharType="end"/>
        </w:r>
      </w:hyperlink>
    </w:p>
    <w:p w14:paraId="0AFE6EC3" w14:textId="4E432607"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5" w:history="1">
        <w:r w:rsidR="0060326C" w:rsidRPr="00CE33E2">
          <w:rPr>
            <w:rStyle w:val="Hyperlink"/>
            <w:noProof/>
          </w:rPr>
          <w:t>Figura 44 – Variável Incerta pouco significativa e casos onde a Estratégia Falha</w:t>
        </w:r>
        <w:r w:rsidR="0060326C">
          <w:rPr>
            <w:noProof/>
            <w:webHidden/>
          </w:rPr>
          <w:tab/>
        </w:r>
        <w:r w:rsidR="0060326C">
          <w:rPr>
            <w:noProof/>
            <w:webHidden/>
          </w:rPr>
          <w:fldChar w:fldCharType="begin"/>
        </w:r>
        <w:r w:rsidR="0060326C">
          <w:rPr>
            <w:noProof/>
            <w:webHidden/>
          </w:rPr>
          <w:instrText xml:space="preserve"> PAGEREF _Toc505523705 \h </w:instrText>
        </w:r>
        <w:r w:rsidR="0060326C">
          <w:rPr>
            <w:noProof/>
            <w:webHidden/>
          </w:rPr>
        </w:r>
        <w:r w:rsidR="0060326C">
          <w:rPr>
            <w:noProof/>
            <w:webHidden/>
          </w:rPr>
          <w:fldChar w:fldCharType="separate"/>
        </w:r>
        <w:r w:rsidR="004306BD">
          <w:rPr>
            <w:noProof/>
            <w:webHidden/>
          </w:rPr>
          <w:t>168</w:t>
        </w:r>
        <w:r w:rsidR="0060326C">
          <w:rPr>
            <w:noProof/>
            <w:webHidden/>
          </w:rPr>
          <w:fldChar w:fldCharType="end"/>
        </w:r>
      </w:hyperlink>
    </w:p>
    <w:p w14:paraId="5DEBE6CF" w14:textId="5DCE13E3"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6" w:history="1">
        <w:r w:rsidR="0060326C" w:rsidRPr="00CE33E2">
          <w:rPr>
            <w:rStyle w:val="Hyperlink"/>
            <w:noProof/>
          </w:rPr>
          <w:t>Figura 45 – Variável Incerta muito significativa e casos onde a Estratégia Falha</w:t>
        </w:r>
        <w:r w:rsidR="0060326C">
          <w:rPr>
            <w:noProof/>
            <w:webHidden/>
          </w:rPr>
          <w:tab/>
        </w:r>
        <w:r w:rsidR="0060326C">
          <w:rPr>
            <w:noProof/>
            <w:webHidden/>
          </w:rPr>
          <w:fldChar w:fldCharType="begin"/>
        </w:r>
        <w:r w:rsidR="0060326C">
          <w:rPr>
            <w:noProof/>
            <w:webHidden/>
          </w:rPr>
          <w:instrText xml:space="preserve"> PAGEREF _Toc505523706 \h </w:instrText>
        </w:r>
        <w:r w:rsidR="0060326C">
          <w:rPr>
            <w:noProof/>
            <w:webHidden/>
          </w:rPr>
        </w:r>
        <w:r w:rsidR="0060326C">
          <w:rPr>
            <w:noProof/>
            <w:webHidden/>
          </w:rPr>
          <w:fldChar w:fldCharType="separate"/>
        </w:r>
        <w:r w:rsidR="004306BD">
          <w:rPr>
            <w:noProof/>
            <w:webHidden/>
          </w:rPr>
          <w:t>169</w:t>
        </w:r>
        <w:r w:rsidR="0060326C">
          <w:rPr>
            <w:noProof/>
            <w:webHidden/>
          </w:rPr>
          <w:fldChar w:fldCharType="end"/>
        </w:r>
      </w:hyperlink>
    </w:p>
    <w:p w14:paraId="3E028757" w14:textId="68A1F610"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7" w:history="1">
        <w:r w:rsidR="0060326C" w:rsidRPr="00CE33E2">
          <w:rPr>
            <w:rStyle w:val="Hyperlink"/>
            <w:noProof/>
          </w:rPr>
          <w:t>Figura 46 – Gráficos de Partial Dependence – Random Forest</w:t>
        </w:r>
        <w:r w:rsidR="0060326C">
          <w:rPr>
            <w:noProof/>
            <w:webHidden/>
          </w:rPr>
          <w:tab/>
        </w:r>
        <w:r w:rsidR="0060326C">
          <w:rPr>
            <w:noProof/>
            <w:webHidden/>
          </w:rPr>
          <w:fldChar w:fldCharType="begin"/>
        </w:r>
        <w:r w:rsidR="0060326C">
          <w:rPr>
            <w:noProof/>
            <w:webHidden/>
          </w:rPr>
          <w:instrText xml:space="preserve"> PAGEREF _Toc505523707 \h </w:instrText>
        </w:r>
        <w:r w:rsidR="0060326C">
          <w:rPr>
            <w:noProof/>
            <w:webHidden/>
          </w:rPr>
        </w:r>
        <w:r w:rsidR="0060326C">
          <w:rPr>
            <w:noProof/>
            <w:webHidden/>
          </w:rPr>
          <w:fldChar w:fldCharType="separate"/>
        </w:r>
        <w:r w:rsidR="004306BD">
          <w:rPr>
            <w:noProof/>
            <w:webHidden/>
          </w:rPr>
          <w:t>176</w:t>
        </w:r>
        <w:r w:rsidR="0060326C">
          <w:rPr>
            <w:noProof/>
            <w:webHidden/>
          </w:rPr>
          <w:fldChar w:fldCharType="end"/>
        </w:r>
      </w:hyperlink>
    </w:p>
    <w:p w14:paraId="020EDCEA" w14:textId="7B66AC92"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8" w:history="1">
        <w:r w:rsidR="0060326C" w:rsidRPr="00CE33E2">
          <w:rPr>
            <w:rStyle w:val="Hyperlink"/>
            <w:noProof/>
          </w:rPr>
          <w:t>Figura 47 – Comparação entre Partial Dependence e Dados Simulados</w:t>
        </w:r>
        <w:r w:rsidR="0060326C">
          <w:rPr>
            <w:noProof/>
            <w:webHidden/>
          </w:rPr>
          <w:tab/>
        </w:r>
        <w:r w:rsidR="0060326C">
          <w:rPr>
            <w:noProof/>
            <w:webHidden/>
          </w:rPr>
          <w:fldChar w:fldCharType="begin"/>
        </w:r>
        <w:r w:rsidR="0060326C">
          <w:rPr>
            <w:noProof/>
            <w:webHidden/>
          </w:rPr>
          <w:instrText xml:space="preserve"> PAGEREF _Toc505523708 \h </w:instrText>
        </w:r>
        <w:r w:rsidR="0060326C">
          <w:rPr>
            <w:noProof/>
            <w:webHidden/>
          </w:rPr>
        </w:r>
        <w:r w:rsidR="0060326C">
          <w:rPr>
            <w:noProof/>
            <w:webHidden/>
          </w:rPr>
          <w:fldChar w:fldCharType="separate"/>
        </w:r>
        <w:r w:rsidR="004306BD">
          <w:rPr>
            <w:noProof/>
            <w:webHidden/>
          </w:rPr>
          <w:t>177</w:t>
        </w:r>
        <w:r w:rsidR="0060326C">
          <w:rPr>
            <w:noProof/>
            <w:webHidden/>
          </w:rPr>
          <w:fldChar w:fldCharType="end"/>
        </w:r>
      </w:hyperlink>
    </w:p>
    <w:p w14:paraId="0F3DBB5A" w14:textId="29AC9AAB"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09" w:history="1">
        <w:r w:rsidR="0060326C" w:rsidRPr="00CE33E2">
          <w:rPr>
            <w:rStyle w:val="Hyperlink"/>
            <w:noProof/>
          </w:rPr>
          <w:t>Figura 48 – Trajetória do Algoritmo PRIM</w:t>
        </w:r>
        <w:r w:rsidR="0060326C">
          <w:rPr>
            <w:noProof/>
            <w:webHidden/>
          </w:rPr>
          <w:tab/>
        </w:r>
        <w:r w:rsidR="0060326C">
          <w:rPr>
            <w:noProof/>
            <w:webHidden/>
          </w:rPr>
          <w:fldChar w:fldCharType="begin"/>
        </w:r>
        <w:r w:rsidR="0060326C">
          <w:rPr>
            <w:noProof/>
            <w:webHidden/>
          </w:rPr>
          <w:instrText xml:space="preserve"> PAGEREF _Toc505523709 \h </w:instrText>
        </w:r>
        <w:r w:rsidR="0060326C">
          <w:rPr>
            <w:noProof/>
            <w:webHidden/>
          </w:rPr>
        </w:r>
        <w:r w:rsidR="0060326C">
          <w:rPr>
            <w:noProof/>
            <w:webHidden/>
          </w:rPr>
          <w:fldChar w:fldCharType="separate"/>
        </w:r>
        <w:r w:rsidR="004306BD">
          <w:rPr>
            <w:noProof/>
            <w:webHidden/>
          </w:rPr>
          <w:t>180</w:t>
        </w:r>
        <w:r w:rsidR="0060326C">
          <w:rPr>
            <w:noProof/>
            <w:webHidden/>
          </w:rPr>
          <w:fldChar w:fldCharType="end"/>
        </w:r>
      </w:hyperlink>
    </w:p>
    <w:p w14:paraId="4E4923F8" w14:textId="36AC9854"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10" w:history="1">
        <w:r w:rsidR="0060326C" w:rsidRPr="00CE33E2">
          <w:rPr>
            <w:rStyle w:val="Hyperlink"/>
            <w:noProof/>
          </w:rPr>
          <w:t>Figura 49 – Condições onde a Estratégia 31 falha em 82,1 % dos casos simulados</w:t>
        </w:r>
        <w:r w:rsidR="0060326C">
          <w:rPr>
            <w:noProof/>
            <w:webHidden/>
          </w:rPr>
          <w:tab/>
        </w:r>
        <w:r w:rsidR="0060326C">
          <w:rPr>
            <w:noProof/>
            <w:webHidden/>
          </w:rPr>
          <w:fldChar w:fldCharType="begin"/>
        </w:r>
        <w:r w:rsidR="0060326C">
          <w:rPr>
            <w:noProof/>
            <w:webHidden/>
          </w:rPr>
          <w:instrText xml:space="preserve"> PAGEREF _Toc505523710 \h </w:instrText>
        </w:r>
        <w:r w:rsidR="0060326C">
          <w:rPr>
            <w:noProof/>
            <w:webHidden/>
          </w:rPr>
        </w:r>
        <w:r w:rsidR="0060326C">
          <w:rPr>
            <w:noProof/>
            <w:webHidden/>
          </w:rPr>
          <w:fldChar w:fldCharType="separate"/>
        </w:r>
        <w:r w:rsidR="004306BD">
          <w:rPr>
            <w:noProof/>
            <w:webHidden/>
          </w:rPr>
          <w:t>181</w:t>
        </w:r>
        <w:r w:rsidR="0060326C">
          <w:rPr>
            <w:noProof/>
            <w:webHidden/>
          </w:rPr>
          <w:fldChar w:fldCharType="end"/>
        </w:r>
      </w:hyperlink>
    </w:p>
    <w:p w14:paraId="66F5BB61" w14:textId="7C5D1519"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11" w:history="1">
        <w:r w:rsidR="0060326C" w:rsidRPr="00CE33E2">
          <w:rPr>
            <w:rStyle w:val="Hyperlink"/>
            <w:noProof/>
          </w:rPr>
          <w:t>Figura 50 – Identificando fronteira de estratégias Robustas</w:t>
        </w:r>
        <w:r w:rsidR="0060326C">
          <w:rPr>
            <w:noProof/>
            <w:webHidden/>
          </w:rPr>
          <w:tab/>
        </w:r>
        <w:r w:rsidR="0060326C">
          <w:rPr>
            <w:noProof/>
            <w:webHidden/>
          </w:rPr>
          <w:fldChar w:fldCharType="begin"/>
        </w:r>
        <w:r w:rsidR="0060326C">
          <w:rPr>
            <w:noProof/>
            <w:webHidden/>
          </w:rPr>
          <w:instrText xml:space="preserve"> PAGEREF _Toc505523711 \h </w:instrText>
        </w:r>
        <w:r w:rsidR="0060326C">
          <w:rPr>
            <w:noProof/>
            <w:webHidden/>
          </w:rPr>
        </w:r>
        <w:r w:rsidR="0060326C">
          <w:rPr>
            <w:noProof/>
            <w:webHidden/>
          </w:rPr>
          <w:fldChar w:fldCharType="separate"/>
        </w:r>
        <w:r w:rsidR="004306BD">
          <w:rPr>
            <w:noProof/>
            <w:webHidden/>
          </w:rPr>
          <w:t>184</w:t>
        </w:r>
        <w:r w:rsidR="0060326C">
          <w:rPr>
            <w:noProof/>
            <w:webHidden/>
          </w:rPr>
          <w:fldChar w:fldCharType="end"/>
        </w:r>
      </w:hyperlink>
    </w:p>
    <w:p w14:paraId="7C2273B7" w14:textId="731B1957"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12" w:history="1">
        <w:r w:rsidR="0060326C" w:rsidRPr="00CE33E2">
          <w:rPr>
            <w:rStyle w:val="Hyperlink"/>
            <w:noProof/>
          </w:rPr>
          <w:t>Figura 51 – Estratégias Alternativas à Estratégia Selecionada</w:t>
        </w:r>
        <w:r w:rsidR="0060326C">
          <w:rPr>
            <w:noProof/>
            <w:webHidden/>
          </w:rPr>
          <w:tab/>
        </w:r>
        <w:r w:rsidR="0060326C">
          <w:rPr>
            <w:noProof/>
            <w:webHidden/>
          </w:rPr>
          <w:fldChar w:fldCharType="begin"/>
        </w:r>
        <w:r w:rsidR="0060326C">
          <w:rPr>
            <w:noProof/>
            <w:webHidden/>
          </w:rPr>
          <w:instrText xml:space="preserve"> PAGEREF _Toc505523712 \h </w:instrText>
        </w:r>
        <w:r w:rsidR="0060326C">
          <w:rPr>
            <w:noProof/>
            <w:webHidden/>
          </w:rPr>
        </w:r>
        <w:r w:rsidR="0060326C">
          <w:rPr>
            <w:noProof/>
            <w:webHidden/>
          </w:rPr>
          <w:fldChar w:fldCharType="separate"/>
        </w:r>
        <w:r w:rsidR="004306BD">
          <w:rPr>
            <w:noProof/>
            <w:webHidden/>
          </w:rPr>
          <w:t>185</w:t>
        </w:r>
        <w:r w:rsidR="0060326C">
          <w:rPr>
            <w:noProof/>
            <w:webHidden/>
          </w:rPr>
          <w:fldChar w:fldCharType="end"/>
        </w:r>
      </w:hyperlink>
    </w:p>
    <w:p w14:paraId="50BE40DF" w14:textId="553210E1"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13" w:history="1">
        <w:r w:rsidR="0060326C" w:rsidRPr="00CE33E2">
          <w:rPr>
            <w:rStyle w:val="Hyperlink"/>
            <w:noProof/>
          </w:rPr>
          <w:t>Figura 52 – Regiões de Vulnerabilidade geradas pelo Algoritmo PRIM</w:t>
        </w:r>
        <w:r w:rsidR="0060326C">
          <w:rPr>
            <w:noProof/>
            <w:webHidden/>
          </w:rPr>
          <w:tab/>
        </w:r>
        <w:r w:rsidR="0060326C">
          <w:rPr>
            <w:noProof/>
            <w:webHidden/>
          </w:rPr>
          <w:fldChar w:fldCharType="begin"/>
        </w:r>
        <w:r w:rsidR="0060326C">
          <w:rPr>
            <w:noProof/>
            <w:webHidden/>
          </w:rPr>
          <w:instrText xml:space="preserve"> PAGEREF _Toc505523713 \h </w:instrText>
        </w:r>
        <w:r w:rsidR="0060326C">
          <w:rPr>
            <w:noProof/>
            <w:webHidden/>
          </w:rPr>
        </w:r>
        <w:r w:rsidR="0060326C">
          <w:rPr>
            <w:noProof/>
            <w:webHidden/>
          </w:rPr>
          <w:fldChar w:fldCharType="separate"/>
        </w:r>
        <w:r w:rsidR="004306BD">
          <w:rPr>
            <w:noProof/>
            <w:webHidden/>
          </w:rPr>
          <w:t>238</w:t>
        </w:r>
        <w:r w:rsidR="0060326C">
          <w:rPr>
            <w:noProof/>
            <w:webHidden/>
          </w:rPr>
          <w:fldChar w:fldCharType="end"/>
        </w:r>
      </w:hyperlink>
    </w:p>
    <w:p w14:paraId="7CCB4C71" w14:textId="01731985" w:rsidR="00477F4D" w:rsidRDefault="002A24F4" w:rsidP="00D70245">
      <w:pPr>
        <w:spacing w:after="360"/>
        <w:ind w:firstLine="0"/>
        <w:jc w:val="center"/>
      </w:pPr>
      <w:r>
        <w:rPr>
          <w:b/>
        </w:rPr>
        <w:fldChar w:fldCharType="end"/>
      </w:r>
      <w:r w:rsidR="00477F4D">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1CF313DB" w14:textId="4B486E2C" w:rsidR="0060326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523714" w:history="1">
        <w:r w:rsidR="0060326C" w:rsidRPr="00F85E50">
          <w:rPr>
            <w:rStyle w:val="Hyperlink"/>
            <w:noProof/>
          </w:rPr>
          <w:t>Tabela 1 – Tabela para a Análise de Vulnerabilidade</w:t>
        </w:r>
        <w:r w:rsidR="0060326C">
          <w:rPr>
            <w:noProof/>
            <w:webHidden/>
          </w:rPr>
          <w:tab/>
        </w:r>
        <w:r w:rsidR="0060326C">
          <w:rPr>
            <w:noProof/>
            <w:webHidden/>
          </w:rPr>
          <w:fldChar w:fldCharType="begin"/>
        </w:r>
        <w:r w:rsidR="0060326C">
          <w:rPr>
            <w:noProof/>
            <w:webHidden/>
          </w:rPr>
          <w:instrText xml:space="preserve"> PAGEREF _Toc505523714 \h </w:instrText>
        </w:r>
        <w:r w:rsidR="0060326C">
          <w:rPr>
            <w:noProof/>
            <w:webHidden/>
          </w:rPr>
        </w:r>
        <w:r w:rsidR="0060326C">
          <w:rPr>
            <w:noProof/>
            <w:webHidden/>
          </w:rPr>
          <w:fldChar w:fldCharType="separate"/>
        </w:r>
        <w:r w:rsidR="004306BD">
          <w:rPr>
            <w:noProof/>
            <w:webHidden/>
          </w:rPr>
          <w:t>106</w:t>
        </w:r>
        <w:r w:rsidR="0060326C">
          <w:rPr>
            <w:noProof/>
            <w:webHidden/>
          </w:rPr>
          <w:fldChar w:fldCharType="end"/>
        </w:r>
      </w:hyperlink>
    </w:p>
    <w:p w14:paraId="344D8357" w14:textId="4E571AD8"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15" w:history="1">
        <w:r w:rsidR="0060326C" w:rsidRPr="00F85E50">
          <w:rPr>
            <w:rStyle w:val="Hyperlink"/>
            <w:noProof/>
          </w:rPr>
          <w:t>Tabela 2 – Demanda Observada e Demanda Simulada</w:t>
        </w:r>
        <w:r w:rsidR="0060326C">
          <w:rPr>
            <w:noProof/>
            <w:webHidden/>
          </w:rPr>
          <w:tab/>
        </w:r>
        <w:r w:rsidR="0060326C">
          <w:rPr>
            <w:noProof/>
            <w:webHidden/>
          </w:rPr>
          <w:fldChar w:fldCharType="begin"/>
        </w:r>
        <w:r w:rsidR="0060326C">
          <w:rPr>
            <w:noProof/>
            <w:webHidden/>
          </w:rPr>
          <w:instrText xml:space="preserve"> PAGEREF _Toc505523715 \h </w:instrText>
        </w:r>
        <w:r w:rsidR="0060326C">
          <w:rPr>
            <w:noProof/>
            <w:webHidden/>
          </w:rPr>
        </w:r>
        <w:r w:rsidR="0060326C">
          <w:rPr>
            <w:noProof/>
            <w:webHidden/>
          </w:rPr>
          <w:fldChar w:fldCharType="separate"/>
        </w:r>
        <w:r w:rsidR="004306BD">
          <w:rPr>
            <w:noProof/>
            <w:webHidden/>
          </w:rPr>
          <w:t>154</w:t>
        </w:r>
        <w:r w:rsidR="0060326C">
          <w:rPr>
            <w:noProof/>
            <w:webHidden/>
          </w:rPr>
          <w:fldChar w:fldCharType="end"/>
        </w:r>
      </w:hyperlink>
    </w:p>
    <w:p w14:paraId="1CB45EB9" w14:textId="428DFE7C"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16" w:history="1">
        <w:r w:rsidR="0060326C" w:rsidRPr="00F85E50">
          <w:rPr>
            <w:rStyle w:val="Hyperlink"/>
            <w:noProof/>
          </w:rPr>
          <w:t>Tabela 3 – Estratégias Simuladas para o Player 1</w:t>
        </w:r>
        <w:r w:rsidR="0060326C">
          <w:rPr>
            <w:noProof/>
            <w:webHidden/>
          </w:rPr>
          <w:tab/>
        </w:r>
        <w:r w:rsidR="0060326C">
          <w:rPr>
            <w:noProof/>
            <w:webHidden/>
          </w:rPr>
          <w:fldChar w:fldCharType="begin"/>
        </w:r>
        <w:r w:rsidR="0060326C">
          <w:rPr>
            <w:noProof/>
            <w:webHidden/>
          </w:rPr>
          <w:instrText xml:space="preserve"> PAGEREF _Toc505523716 \h </w:instrText>
        </w:r>
        <w:r w:rsidR="0060326C">
          <w:rPr>
            <w:noProof/>
            <w:webHidden/>
          </w:rPr>
        </w:r>
        <w:r w:rsidR="0060326C">
          <w:rPr>
            <w:noProof/>
            <w:webHidden/>
          </w:rPr>
          <w:fldChar w:fldCharType="separate"/>
        </w:r>
        <w:r w:rsidR="004306BD">
          <w:rPr>
            <w:noProof/>
            <w:webHidden/>
          </w:rPr>
          <w:t>157</w:t>
        </w:r>
        <w:r w:rsidR="0060326C">
          <w:rPr>
            <w:noProof/>
            <w:webHidden/>
          </w:rPr>
          <w:fldChar w:fldCharType="end"/>
        </w:r>
      </w:hyperlink>
    </w:p>
    <w:p w14:paraId="4EA2A8F0" w14:textId="2FC4C4E6"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17" w:history="1">
        <w:r w:rsidR="0060326C" w:rsidRPr="00F85E50">
          <w:rPr>
            <w:rStyle w:val="Hyperlink"/>
            <w:noProof/>
          </w:rPr>
          <w:t>Tabela 4 – Análise de Robustez das 54 Estratégias Testadas em 200 cenários</w:t>
        </w:r>
        <w:r w:rsidR="0060326C">
          <w:rPr>
            <w:noProof/>
            <w:webHidden/>
          </w:rPr>
          <w:tab/>
        </w:r>
        <w:r w:rsidR="0060326C">
          <w:rPr>
            <w:noProof/>
            <w:webHidden/>
          </w:rPr>
          <w:fldChar w:fldCharType="begin"/>
        </w:r>
        <w:r w:rsidR="0060326C">
          <w:rPr>
            <w:noProof/>
            <w:webHidden/>
          </w:rPr>
          <w:instrText xml:space="preserve"> PAGEREF _Toc505523717 \h </w:instrText>
        </w:r>
        <w:r w:rsidR="0060326C">
          <w:rPr>
            <w:noProof/>
            <w:webHidden/>
          </w:rPr>
        </w:r>
        <w:r w:rsidR="0060326C">
          <w:rPr>
            <w:noProof/>
            <w:webHidden/>
          </w:rPr>
          <w:fldChar w:fldCharType="separate"/>
        </w:r>
        <w:r w:rsidR="004306BD">
          <w:rPr>
            <w:noProof/>
            <w:webHidden/>
          </w:rPr>
          <w:t>162</w:t>
        </w:r>
        <w:r w:rsidR="0060326C">
          <w:rPr>
            <w:noProof/>
            <w:webHidden/>
          </w:rPr>
          <w:fldChar w:fldCharType="end"/>
        </w:r>
      </w:hyperlink>
    </w:p>
    <w:p w14:paraId="5137CED6" w14:textId="4DAF8B1A"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18" w:history="1">
        <w:r w:rsidR="0060326C" w:rsidRPr="00F85E50">
          <w:rPr>
            <w:rStyle w:val="Hyperlink"/>
            <w:noProof/>
          </w:rPr>
          <w:t>Tabela 5  Ranking de Incertezas Críticas – Diferença Relativa entre Médias</w:t>
        </w:r>
        <w:r w:rsidR="0060326C">
          <w:rPr>
            <w:noProof/>
            <w:webHidden/>
          </w:rPr>
          <w:tab/>
        </w:r>
        <w:r w:rsidR="0060326C">
          <w:rPr>
            <w:noProof/>
            <w:webHidden/>
          </w:rPr>
          <w:fldChar w:fldCharType="begin"/>
        </w:r>
        <w:r w:rsidR="0060326C">
          <w:rPr>
            <w:noProof/>
            <w:webHidden/>
          </w:rPr>
          <w:instrText xml:space="preserve"> PAGEREF _Toc505523718 \h </w:instrText>
        </w:r>
        <w:r w:rsidR="0060326C">
          <w:rPr>
            <w:noProof/>
            <w:webHidden/>
          </w:rPr>
        </w:r>
        <w:r w:rsidR="0060326C">
          <w:rPr>
            <w:noProof/>
            <w:webHidden/>
          </w:rPr>
          <w:fldChar w:fldCharType="separate"/>
        </w:r>
        <w:r w:rsidR="004306BD">
          <w:rPr>
            <w:noProof/>
            <w:webHidden/>
          </w:rPr>
          <w:t>170</w:t>
        </w:r>
        <w:r w:rsidR="0060326C">
          <w:rPr>
            <w:noProof/>
            <w:webHidden/>
          </w:rPr>
          <w:fldChar w:fldCharType="end"/>
        </w:r>
      </w:hyperlink>
    </w:p>
    <w:p w14:paraId="6506C4CD" w14:textId="23B1D50E"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19" w:history="1">
        <w:r w:rsidR="0060326C" w:rsidRPr="00F85E50">
          <w:rPr>
            <w:rStyle w:val="Hyperlink"/>
            <w:noProof/>
          </w:rPr>
          <w:t>Tabela 6 – Ranking de Incertezas Críticas – Teste t de Hipóteses</w:t>
        </w:r>
        <w:r w:rsidR="0060326C">
          <w:rPr>
            <w:noProof/>
            <w:webHidden/>
          </w:rPr>
          <w:tab/>
        </w:r>
        <w:r w:rsidR="0060326C">
          <w:rPr>
            <w:noProof/>
            <w:webHidden/>
          </w:rPr>
          <w:fldChar w:fldCharType="begin"/>
        </w:r>
        <w:r w:rsidR="0060326C">
          <w:rPr>
            <w:noProof/>
            <w:webHidden/>
          </w:rPr>
          <w:instrText xml:space="preserve"> PAGEREF _Toc505523719 \h </w:instrText>
        </w:r>
        <w:r w:rsidR="0060326C">
          <w:rPr>
            <w:noProof/>
            <w:webHidden/>
          </w:rPr>
        </w:r>
        <w:r w:rsidR="0060326C">
          <w:rPr>
            <w:noProof/>
            <w:webHidden/>
          </w:rPr>
          <w:fldChar w:fldCharType="separate"/>
        </w:r>
        <w:r w:rsidR="004306BD">
          <w:rPr>
            <w:noProof/>
            <w:webHidden/>
          </w:rPr>
          <w:t>171</w:t>
        </w:r>
        <w:r w:rsidR="0060326C">
          <w:rPr>
            <w:noProof/>
            <w:webHidden/>
          </w:rPr>
          <w:fldChar w:fldCharType="end"/>
        </w:r>
      </w:hyperlink>
    </w:p>
    <w:p w14:paraId="4FB8DD3D" w14:textId="516EEE92"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20" w:history="1">
        <w:r w:rsidR="0060326C" w:rsidRPr="00F85E50">
          <w:rPr>
            <w:rStyle w:val="Hyperlink"/>
            <w:noProof/>
          </w:rPr>
          <w:t>Tabela 7 – Ranking de Incertezas Críticas – Random Forest</w:t>
        </w:r>
        <w:r w:rsidR="0060326C">
          <w:rPr>
            <w:noProof/>
            <w:webHidden/>
          </w:rPr>
          <w:tab/>
        </w:r>
        <w:r w:rsidR="0060326C">
          <w:rPr>
            <w:noProof/>
            <w:webHidden/>
          </w:rPr>
          <w:fldChar w:fldCharType="begin"/>
        </w:r>
        <w:r w:rsidR="0060326C">
          <w:rPr>
            <w:noProof/>
            <w:webHidden/>
          </w:rPr>
          <w:instrText xml:space="preserve"> PAGEREF _Toc505523720 \h </w:instrText>
        </w:r>
        <w:r w:rsidR="0060326C">
          <w:rPr>
            <w:noProof/>
            <w:webHidden/>
          </w:rPr>
        </w:r>
        <w:r w:rsidR="0060326C">
          <w:rPr>
            <w:noProof/>
            <w:webHidden/>
          </w:rPr>
          <w:fldChar w:fldCharType="separate"/>
        </w:r>
        <w:r w:rsidR="004306BD">
          <w:rPr>
            <w:noProof/>
            <w:webHidden/>
          </w:rPr>
          <w:t>173</w:t>
        </w:r>
        <w:r w:rsidR="0060326C">
          <w:rPr>
            <w:noProof/>
            <w:webHidden/>
          </w:rPr>
          <w:fldChar w:fldCharType="end"/>
        </w:r>
      </w:hyperlink>
    </w:p>
    <w:p w14:paraId="020C552A" w14:textId="1DB7870D"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21" w:history="1">
        <w:r w:rsidR="0060326C" w:rsidRPr="00F85E50">
          <w:rPr>
            <w:rStyle w:val="Hyperlink"/>
            <w:noProof/>
          </w:rPr>
          <w:t>Tabela 8 – Ranking de Incertezas Críticas – Algoritmo Boruta</w:t>
        </w:r>
        <w:r w:rsidR="0060326C">
          <w:rPr>
            <w:noProof/>
            <w:webHidden/>
          </w:rPr>
          <w:tab/>
        </w:r>
        <w:r w:rsidR="0060326C">
          <w:rPr>
            <w:noProof/>
            <w:webHidden/>
          </w:rPr>
          <w:fldChar w:fldCharType="begin"/>
        </w:r>
        <w:r w:rsidR="0060326C">
          <w:rPr>
            <w:noProof/>
            <w:webHidden/>
          </w:rPr>
          <w:instrText xml:space="preserve"> PAGEREF _Toc505523721 \h </w:instrText>
        </w:r>
        <w:r w:rsidR="0060326C">
          <w:rPr>
            <w:noProof/>
            <w:webHidden/>
          </w:rPr>
        </w:r>
        <w:r w:rsidR="0060326C">
          <w:rPr>
            <w:noProof/>
            <w:webHidden/>
          </w:rPr>
          <w:fldChar w:fldCharType="separate"/>
        </w:r>
        <w:r w:rsidR="004306BD">
          <w:rPr>
            <w:noProof/>
            <w:webHidden/>
          </w:rPr>
          <w:t>174</w:t>
        </w:r>
        <w:r w:rsidR="0060326C">
          <w:rPr>
            <w:noProof/>
            <w:webHidden/>
          </w:rPr>
          <w:fldChar w:fldCharType="end"/>
        </w:r>
      </w:hyperlink>
    </w:p>
    <w:p w14:paraId="2E2BE43B" w14:textId="5DB36E75" w:rsidR="0060326C" w:rsidRDefault="00462A29">
      <w:pPr>
        <w:pStyle w:val="ndicedeilustraes"/>
        <w:tabs>
          <w:tab w:val="right" w:leader="dot" w:pos="9061"/>
        </w:tabs>
        <w:rPr>
          <w:rFonts w:asciiTheme="minorHAnsi" w:eastAsiaTheme="minorEastAsia" w:hAnsiTheme="minorHAnsi" w:cstheme="minorBidi"/>
          <w:noProof/>
          <w:sz w:val="22"/>
          <w:szCs w:val="22"/>
        </w:rPr>
      </w:pPr>
      <w:hyperlink w:anchor="_Toc505523722" w:history="1">
        <w:r w:rsidR="0060326C" w:rsidRPr="00F85E50">
          <w:rPr>
            <w:rStyle w:val="Hyperlink"/>
            <w:noProof/>
          </w:rPr>
          <w:t>Tabela 9 – Ranking das 35 Incertezas Críticas – Triangulação das Técnicas</w:t>
        </w:r>
        <w:r w:rsidR="0060326C">
          <w:rPr>
            <w:noProof/>
            <w:webHidden/>
          </w:rPr>
          <w:tab/>
        </w:r>
        <w:r w:rsidR="0060326C">
          <w:rPr>
            <w:noProof/>
            <w:webHidden/>
          </w:rPr>
          <w:fldChar w:fldCharType="begin"/>
        </w:r>
        <w:r w:rsidR="0060326C">
          <w:rPr>
            <w:noProof/>
            <w:webHidden/>
          </w:rPr>
          <w:instrText xml:space="preserve"> PAGEREF _Toc505523722 \h </w:instrText>
        </w:r>
        <w:r w:rsidR="0060326C">
          <w:rPr>
            <w:noProof/>
            <w:webHidden/>
          </w:rPr>
        </w:r>
        <w:r w:rsidR="0060326C">
          <w:rPr>
            <w:noProof/>
            <w:webHidden/>
          </w:rPr>
          <w:fldChar w:fldCharType="separate"/>
        </w:r>
        <w:r w:rsidR="004306BD">
          <w:rPr>
            <w:noProof/>
            <w:webHidden/>
          </w:rPr>
          <w:t>178</w:t>
        </w:r>
        <w:r w:rsidR="0060326C">
          <w:rPr>
            <w:noProof/>
            <w:webHidden/>
          </w:rPr>
          <w:fldChar w:fldCharType="end"/>
        </w:r>
      </w:hyperlink>
    </w:p>
    <w:p w14:paraId="7DBF8B7A" w14:textId="37DC63F2"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60326C" w:rsidRPr="009F0EEE" w14:paraId="3FBC27BC" w14:textId="77777777" w:rsidTr="00077DFD">
        <w:tc>
          <w:tcPr>
            <w:tcW w:w="1228" w:type="dxa"/>
            <w:shd w:val="clear" w:color="auto" w:fill="auto"/>
          </w:tcPr>
          <w:p w14:paraId="5B051091" w14:textId="77777777" w:rsidR="0060326C" w:rsidRPr="009F0EEE" w:rsidRDefault="0060326C" w:rsidP="001F56FA">
            <w:pPr>
              <w:ind w:firstLine="0"/>
              <w:jc w:val="left"/>
            </w:pPr>
            <w:r w:rsidRPr="009F0EEE">
              <w:t>ABNT</w:t>
            </w:r>
          </w:p>
        </w:tc>
        <w:tc>
          <w:tcPr>
            <w:tcW w:w="7984" w:type="dxa"/>
            <w:shd w:val="clear" w:color="auto" w:fill="auto"/>
          </w:tcPr>
          <w:p w14:paraId="6C597A77" w14:textId="77777777" w:rsidR="0060326C" w:rsidRPr="009F0EEE" w:rsidRDefault="0060326C" w:rsidP="001F56FA">
            <w:pPr>
              <w:ind w:firstLine="0"/>
              <w:jc w:val="left"/>
            </w:pPr>
            <w:r w:rsidRPr="009F0EEE">
              <w:t>Associação Brasileira de Normas Técnicas</w:t>
            </w:r>
          </w:p>
        </w:tc>
      </w:tr>
      <w:tr w:rsidR="0060326C" w:rsidRPr="0026667F" w14:paraId="439D6378" w14:textId="77777777" w:rsidTr="00077DFD">
        <w:tc>
          <w:tcPr>
            <w:tcW w:w="1228" w:type="dxa"/>
            <w:shd w:val="clear" w:color="auto" w:fill="auto"/>
          </w:tcPr>
          <w:p w14:paraId="304D1E8E" w14:textId="77777777" w:rsidR="0060326C" w:rsidRDefault="0060326C" w:rsidP="001F56FA">
            <w:pPr>
              <w:ind w:firstLine="0"/>
              <w:jc w:val="left"/>
              <w:rPr>
                <w:lang w:val="en-US"/>
              </w:rPr>
            </w:pPr>
            <w:r>
              <w:rPr>
                <w:lang w:val="en-US"/>
              </w:rPr>
              <w:t>CART</w:t>
            </w:r>
          </w:p>
        </w:tc>
        <w:tc>
          <w:tcPr>
            <w:tcW w:w="7984" w:type="dxa"/>
            <w:shd w:val="clear" w:color="auto" w:fill="auto"/>
          </w:tcPr>
          <w:p w14:paraId="1999FD76" w14:textId="77777777" w:rsidR="0060326C" w:rsidRPr="0060326C" w:rsidRDefault="0060326C" w:rsidP="001F56FA">
            <w:pPr>
              <w:ind w:firstLine="0"/>
              <w:jc w:val="left"/>
            </w:pPr>
            <w:r w:rsidRPr="0060326C">
              <w:t>Árvores de Classificação e R</w:t>
            </w:r>
            <w:r>
              <w:t>egressão</w:t>
            </w:r>
          </w:p>
        </w:tc>
      </w:tr>
      <w:tr w:rsidR="0060326C" w:rsidRPr="009F0EEE" w14:paraId="6AA1559B" w14:textId="77777777" w:rsidTr="00077DFD">
        <w:tc>
          <w:tcPr>
            <w:tcW w:w="1228" w:type="dxa"/>
            <w:shd w:val="clear" w:color="auto" w:fill="auto"/>
          </w:tcPr>
          <w:p w14:paraId="07FDD700" w14:textId="77777777" w:rsidR="0060326C" w:rsidRDefault="0060326C" w:rsidP="001F56FA">
            <w:pPr>
              <w:ind w:firstLine="0"/>
              <w:jc w:val="left"/>
            </w:pPr>
            <w:r>
              <w:t>EMA</w:t>
            </w:r>
          </w:p>
        </w:tc>
        <w:tc>
          <w:tcPr>
            <w:tcW w:w="7984" w:type="dxa"/>
            <w:shd w:val="clear" w:color="auto" w:fill="auto"/>
          </w:tcPr>
          <w:p w14:paraId="302DDDC3" w14:textId="77777777" w:rsidR="0060326C" w:rsidRDefault="0060326C" w:rsidP="001F56FA">
            <w:pPr>
              <w:ind w:firstLine="0"/>
              <w:jc w:val="left"/>
            </w:pPr>
            <w:r>
              <w:t>Exploratory Modeling and Analysis</w:t>
            </w:r>
          </w:p>
        </w:tc>
      </w:tr>
      <w:tr w:rsidR="0060326C" w:rsidRPr="008A23A6" w14:paraId="28389594" w14:textId="77777777" w:rsidTr="00077DFD">
        <w:tc>
          <w:tcPr>
            <w:tcW w:w="1228" w:type="dxa"/>
            <w:shd w:val="clear" w:color="auto" w:fill="auto"/>
          </w:tcPr>
          <w:p w14:paraId="4A5E1E5C" w14:textId="77777777" w:rsidR="0060326C" w:rsidRDefault="0060326C" w:rsidP="001F56FA">
            <w:pPr>
              <w:ind w:firstLine="0"/>
              <w:jc w:val="left"/>
            </w:pPr>
            <w:r>
              <w:t>ESDMA</w:t>
            </w:r>
          </w:p>
        </w:tc>
        <w:tc>
          <w:tcPr>
            <w:tcW w:w="7984" w:type="dxa"/>
            <w:shd w:val="clear" w:color="auto" w:fill="auto"/>
          </w:tcPr>
          <w:p w14:paraId="17BF7D5A" w14:textId="77777777" w:rsidR="0060326C" w:rsidRPr="0026667F" w:rsidRDefault="0060326C" w:rsidP="001F56FA">
            <w:pPr>
              <w:ind w:firstLine="0"/>
              <w:jc w:val="left"/>
              <w:rPr>
                <w:lang w:val="en-US"/>
              </w:rPr>
            </w:pPr>
            <w:r w:rsidRPr="0026667F">
              <w:rPr>
                <w:lang w:val="en-US"/>
              </w:rPr>
              <w:t>Exploratory System Dynamics Modeling and Analysis</w:t>
            </w:r>
          </w:p>
        </w:tc>
      </w:tr>
      <w:tr w:rsidR="0060326C" w:rsidRPr="008A23A6" w14:paraId="07E78FBB" w14:textId="77777777" w:rsidTr="00077DFD">
        <w:tc>
          <w:tcPr>
            <w:tcW w:w="1228" w:type="dxa"/>
            <w:shd w:val="clear" w:color="auto" w:fill="auto"/>
          </w:tcPr>
          <w:p w14:paraId="1DCF04DE" w14:textId="77777777" w:rsidR="0060326C" w:rsidRDefault="0060326C" w:rsidP="001F56FA">
            <w:pPr>
              <w:ind w:firstLine="0"/>
              <w:jc w:val="left"/>
              <w:rPr>
                <w:lang w:val="en-US"/>
              </w:rPr>
            </w:pPr>
            <w:r>
              <w:rPr>
                <w:lang w:val="en-US"/>
              </w:rPr>
              <w:t>MORDM</w:t>
            </w:r>
          </w:p>
        </w:tc>
        <w:tc>
          <w:tcPr>
            <w:tcW w:w="7984" w:type="dxa"/>
            <w:shd w:val="clear" w:color="auto" w:fill="auto"/>
          </w:tcPr>
          <w:p w14:paraId="29FA71AC" w14:textId="77777777" w:rsidR="0060326C" w:rsidRDefault="0060326C" w:rsidP="001F56FA">
            <w:pPr>
              <w:ind w:firstLine="0"/>
              <w:jc w:val="left"/>
              <w:rPr>
                <w:lang w:val="en-US"/>
              </w:rPr>
            </w:pPr>
            <w:r>
              <w:rPr>
                <w:lang w:val="en-US"/>
              </w:rPr>
              <w:t>Many Objective Robust Decision Making</w:t>
            </w:r>
          </w:p>
        </w:tc>
      </w:tr>
      <w:tr w:rsidR="0060326C" w:rsidRPr="009F0EEE" w14:paraId="25C5B621" w14:textId="77777777" w:rsidTr="00077DFD">
        <w:tc>
          <w:tcPr>
            <w:tcW w:w="1228" w:type="dxa"/>
            <w:shd w:val="clear" w:color="auto" w:fill="auto"/>
          </w:tcPr>
          <w:p w14:paraId="5981ADE8" w14:textId="77777777" w:rsidR="0060326C" w:rsidRDefault="0060326C" w:rsidP="001F56FA">
            <w:pPr>
              <w:ind w:firstLine="0"/>
              <w:jc w:val="left"/>
            </w:pPr>
            <w:r>
              <w:t>NBR</w:t>
            </w:r>
          </w:p>
        </w:tc>
        <w:tc>
          <w:tcPr>
            <w:tcW w:w="7984" w:type="dxa"/>
            <w:shd w:val="clear" w:color="auto" w:fill="auto"/>
          </w:tcPr>
          <w:p w14:paraId="5EF9873A" w14:textId="77777777" w:rsidR="0060326C" w:rsidRDefault="0060326C" w:rsidP="001F56FA">
            <w:pPr>
              <w:ind w:firstLine="0"/>
              <w:jc w:val="left"/>
            </w:pPr>
            <w:r w:rsidRPr="003E69C9">
              <w:t>Normas Brasileiras de Regulação</w:t>
            </w:r>
          </w:p>
        </w:tc>
      </w:tr>
      <w:tr w:rsidR="0060326C" w:rsidRPr="0026667F" w14:paraId="7560E856" w14:textId="77777777" w:rsidTr="00077DFD">
        <w:tc>
          <w:tcPr>
            <w:tcW w:w="1228" w:type="dxa"/>
            <w:shd w:val="clear" w:color="auto" w:fill="auto"/>
          </w:tcPr>
          <w:p w14:paraId="2CE8E5B5" w14:textId="77777777" w:rsidR="0060326C" w:rsidRDefault="0060326C" w:rsidP="001F56FA">
            <w:pPr>
              <w:ind w:firstLine="0"/>
              <w:jc w:val="left"/>
              <w:rPr>
                <w:lang w:val="en-US"/>
              </w:rPr>
            </w:pPr>
            <w:r>
              <w:rPr>
                <w:lang w:val="en-US"/>
              </w:rPr>
              <w:t>PRIM</w:t>
            </w:r>
          </w:p>
        </w:tc>
        <w:tc>
          <w:tcPr>
            <w:tcW w:w="7984" w:type="dxa"/>
            <w:shd w:val="clear" w:color="auto" w:fill="auto"/>
          </w:tcPr>
          <w:p w14:paraId="7DC122CC" w14:textId="77777777" w:rsidR="0060326C" w:rsidRDefault="0060326C" w:rsidP="001F56FA">
            <w:pPr>
              <w:ind w:firstLine="0"/>
              <w:jc w:val="left"/>
              <w:rPr>
                <w:lang w:val="en-US"/>
              </w:rPr>
            </w:pPr>
            <w:r>
              <w:rPr>
                <w:lang w:val="en-US"/>
              </w:rPr>
              <w:t>Patient Rule Induction Method</w:t>
            </w:r>
          </w:p>
        </w:tc>
      </w:tr>
      <w:tr w:rsidR="0060326C" w:rsidRPr="009F0EEE" w14:paraId="0D637212" w14:textId="77777777" w:rsidTr="00077DFD">
        <w:tc>
          <w:tcPr>
            <w:tcW w:w="1228" w:type="dxa"/>
            <w:shd w:val="clear" w:color="auto" w:fill="auto"/>
          </w:tcPr>
          <w:p w14:paraId="21BE31BE" w14:textId="77777777" w:rsidR="0060326C" w:rsidRDefault="0060326C" w:rsidP="001F56FA">
            <w:pPr>
              <w:ind w:firstLine="0"/>
              <w:jc w:val="left"/>
            </w:pPr>
            <w:r>
              <w:t>RDM</w:t>
            </w:r>
          </w:p>
        </w:tc>
        <w:tc>
          <w:tcPr>
            <w:tcW w:w="7984" w:type="dxa"/>
            <w:shd w:val="clear" w:color="auto" w:fill="auto"/>
          </w:tcPr>
          <w:p w14:paraId="1886FB4D" w14:textId="77777777" w:rsidR="0060326C" w:rsidRPr="003E69C9" w:rsidRDefault="0060326C" w:rsidP="001F56FA">
            <w:pPr>
              <w:ind w:firstLine="0"/>
              <w:jc w:val="left"/>
            </w:pPr>
            <w:r>
              <w:t>Robust Decision Making</w:t>
            </w:r>
          </w:p>
        </w:tc>
      </w:tr>
      <w:tr w:rsidR="0060326C" w:rsidRPr="0026667F" w14:paraId="03FCB10F" w14:textId="77777777" w:rsidTr="00077DFD">
        <w:tc>
          <w:tcPr>
            <w:tcW w:w="1228" w:type="dxa"/>
            <w:shd w:val="clear" w:color="auto" w:fill="auto"/>
          </w:tcPr>
          <w:p w14:paraId="3B1BDFC0" w14:textId="77777777" w:rsidR="0060326C" w:rsidRPr="0026667F" w:rsidRDefault="0060326C" w:rsidP="001F56FA">
            <w:pPr>
              <w:ind w:firstLine="0"/>
              <w:jc w:val="left"/>
              <w:rPr>
                <w:lang w:val="en-US"/>
              </w:rPr>
            </w:pPr>
            <w:r>
              <w:rPr>
                <w:lang w:val="en-US"/>
              </w:rPr>
              <w:t>SD</w:t>
            </w:r>
          </w:p>
        </w:tc>
        <w:tc>
          <w:tcPr>
            <w:tcW w:w="7984" w:type="dxa"/>
            <w:shd w:val="clear" w:color="auto" w:fill="auto"/>
          </w:tcPr>
          <w:p w14:paraId="37639FF8" w14:textId="77777777" w:rsidR="0060326C" w:rsidRPr="0026667F" w:rsidRDefault="0060326C" w:rsidP="001F56FA">
            <w:pPr>
              <w:ind w:firstLine="0"/>
              <w:jc w:val="left"/>
              <w:rPr>
                <w:lang w:val="en-US"/>
              </w:rPr>
            </w:pPr>
            <w:r>
              <w:rPr>
                <w:lang w:val="en-US"/>
              </w:rPr>
              <w:t>System Dynamics</w:t>
            </w:r>
          </w:p>
        </w:tc>
      </w:tr>
    </w:tbl>
    <w:p w14:paraId="66977989" w14:textId="77777777" w:rsidR="00A24367" w:rsidRPr="0060326C" w:rsidRDefault="00A24367" w:rsidP="00A24367">
      <w:pPr>
        <w:pStyle w:val="PPGEClinhaembranco"/>
        <w:ind w:firstLine="0"/>
        <w:jc w:val="center"/>
        <w:rPr>
          <w:rFonts w:cs="Arial"/>
          <w:b/>
          <w:color w:val="FF0000"/>
          <w:sz w:val="20"/>
        </w:rPr>
        <w:sectPr w:rsidR="00A24367" w:rsidRPr="0060326C" w:rsidSect="001F56FA">
          <w:headerReference w:type="default" r:id="rId14"/>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937B792" w14:textId="2DEAB494" w:rsidR="0060326C"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523723" w:history="1">
        <w:r w:rsidR="0060326C" w:rsidRPr="0013478A">
          <w:rPr>
            <w:rStyle w:val="Hyperlink"/>
            <w:noProof/>
          </w:rPr>
          <w:t>1.</w:t>
        </w:r>
        <w:r w:rsidR="0060326C">
          <w:rPr>
            <w:rFonts w:asciiTheme="minorHAnsi" w:eastAsiaTheme="minorEastAsia" w:hAnsiTheme="minorHAnsi" w:cstheme="minorBidi"/>
            <w:b w:val="0"/>
            <w:caps w:val="0"/>
            <w:noProof/>
            <w:sz w:val="22"/>
            <w:szCs w:val="22"/>
          </w:rPr>
          <w:tab/>
        </w:r>
        <w:r w:rsidR="0060326C" w:rsidRPr="0013478A">
          <w:rPr>
            <w:rStyle w:val="Hyperlink"/>
            <w:noProof/>
          </w:rPr>
          <w:t>INTRODUÇÃO</w:t>
        </w:r>
        <w:r w:rsidR="0060326C">
          <w:rPr>
            <w:noProof/>
            <w:webHidden/>
          </w:rPr>
          <w:tab/>
        </w:r>
        <w:r w:rsidR="0060326C">
          <w:rPr>
            <w:noProof/>
            <w:webHidden/>
          </w:rPr>
          <w:fldChar w:fldCharType="begin"/>
        </w:r>
        <w:r w:rsidR="0060326C">
          <w:rPr>
            <w:noProof/>
            <w:webHidden/>
          </w:rPr>
          <w:instrText xml:space="preserve"> PAGEREF _Toc505523723 \h </w:instrText>
        </w:r>
        <w:r w:rsidR="0060326C">
          <w:rPr>
            <w:noProof/>
            <w:webHidden/>
          </w:rPr>
        </w:r>
        <w:r w:rsidR="0060326C">
          <w:rPr>
            <w:noProof/>
            <w:webHidden/>
          </w:rPr>
          <w:fldChar w:fldCharType="separate"/>
        </w:r>
        <w:r w:rsidR="004306BD">
          <w:rPr>
            <w:noProof/>
            <w:webHidden/>
          </w:rPr>
          <w:t>15</w:t>
        </w:r>
        <w:r w:rsidR="0060326C">
          <w:rPr>
            <w:noProof/>
            <w:webHidden/>
          </w:rPr>
          <w:fldChar w:fldCharType="end"/>
        </w:r>
      </w:hyperlink>
    </w:p>
    <w:p w14:paraId="298A36DB" w14:textId="52CD7892"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4" w:history="1">
        <w:r w:rsidR="0060326C" w:rsidRPr="0013478A">
          <w:rPr>
            <w:rStyle w:val="Hyperlink"/>
            <w:noProof/>
          </w:rPr>
          <w:t>1.1</w:t>
        </w:r>
        <w:r w:rsidR="0060326C">
          <w:rPr>
            <w:rFonts w:asciiTheme="minorHAnsi" w:eastAsiaTheme="minorEastAsia" w:hAnsiTheme="minorHAnsi" w:cstheme="minorBidi"/>
            <w:b w:val="0"/>
            <w:noProof/>
            <w:sz w:val="22"/>
            <w:szCs w:val="22"/>
          </w:rPr>
          <w:tab/>
        </w:r>
        <w:r w:rsidR="0060326C" w:rsidRPr="0013478A">
          <w:rPr>
            <w:rStyle w:val="Hyperlink"/>
            <w:noProof/>
          </w:rPr>
          <w:t>Objeto e Questão de Pesquisa</w:t>
        </w:r>
        <w:r w:rsidR="0060326C">
          <w:rPr>
            <w:noProof/>
            <w:webHidden/>
          </w:rPr>
          <w:tab/>
        </w:r>
        <w:r w:rsidR="0060326C">
          <w:rPr>
            <w:noProof/>
            <w:webHidden/>
          </w:rPr>
          <w:fldChar w:fldCharType="begin"/>
        </w:r>
        <w:r w:rsidR="0060326C">
          <w:rPr>
            <w:noProof/>
            <w:webHidden/>
          </w:rPr>
          <w:instrText xml:space="preserve"> PAGEREF _Toc505523724 \h </w:instrText>
        </w:r>
        <w:r w:rsidR="0060326C">
          <w:rPr>
            <w:noProof/>
            <w:webHidden/>
          </w:rPr>
        </w:r>
        <w:r w:rsidR="0060326C">
          <w:rPr>
            <w:noProof/>
            <w:webHidden/>
          </w:rPr>
          <w:fldChar w:fldCharType="separate"/>
        </w:r>
        <w:r w:rsidR="004306BD">
          <w:rPr>
            <w:noProof/>
            <w:webHidden/>
          </w:rPr>
          <w:t>19</w:t>
        </w:r>
        <w:r w:rsidR="0060326C">
          <w:rPr>
            <w:noProof/>
            <w:webHidden/>
          </w:rPr>
          <w:fldChar w:fldCharType="end"/>
        </w:r>
      </w:hyperlink>
    </w:p>
    <w:p w14:paraId="366728BB" w14:textId="6EE56780"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5" w:history="1">
        <w:r w:rsidR="0060326C" w:rsidRPr="0013478A">
          <w:rPr>
            <w:rStyle w:val="Hyperlink"/>
            <w:noProof/>
          </w:rPr>
          <w:t>1.2</w:t>
        </w:r>
        <w:r w:rsidR="0060326C">
          <w:rPr>
            <w:rFonts w:asciiTheme="minorHAnsi" w:eastAsiaTheme="minorEastAsia" w:hAnsiTheme="minorHAnsi" w:cstheme="minorBidi"/>
            <w:b w:val="0"/>
            <w:noProof/>
            <w:sz w:val="22"/>
            <w:szCs w:val="22"/>
          </w:rPr>
          <w:tab/>
        </w:r>
        <w:r w:rsidR="0060326C" w:rsidRPr="0013478A">
          <w:rPr>
            <w:rStyle w:val="Hyperlink"/>
            <w:noProof/>
          </w:rPr>
          <w:t>Objetivos</w:t>
        </w:r>
        <w:r w:rsidR="0060326C">
          <w:rPr>
            <w:noProof/>
            <w:webHidden/>
          </w:rPr>
          <w:tab/>
        </w:r>
        <w:r w:rsidR="0060326C">
          <w:rPr>
            <w:noProof/>
            <w:webHidden/>
          </w:rPr>
          <w:fldChar w:fldCharType="begin"/>
        </w:r>
        <w:r w:rsidR="0060326C">
          <w:rPr>
            <w:noProof/>
            <w:webHidden/>
          </w:rPr>
          <w:instrText xml:space="preserve"> PAGEREF _Toc505523725 \h </w:instrText>
        </w:r>
        <w:r w:rsidR="0060326C">
          <w:rPr>
            <w:noProof/>
            <w:webHidden/>
          </w:rPr>
        </w:r>
        <w:r w:rsidR="0060326C">
          <w:rPr>
            <w:noProof/>
            <w:webHidden/>
          </w:rPr>
          <w:fldChar w:fldCharType="separate"/>
        </w:r>
        <w:r w:rsidR="004306BD">
          <w:rPr>
            <w:noProof/>
            <w:webHidden/>
          </w:rPr>
          <w:t>25</w:t>
        </w:r>
        <w:r w:rsidR="0060326C">
          <w:rPr>
            <w:noProof/>
            <w:webHidden/>
          </w:rPr>
          <w:fldChar w:fldCharType="end"/>
        </w:r>
      </w:hyperlink>
    </w:p>
    <w:p w14:paraId="2E92581D" w14:textId="79DD18D9" w:rsidR="0060326C" w:rsidRDefault="00462A29">
      <w:pPr>
        <w:pStyle w:val="Sumrio3"/>
        <w:tabs>
          <w:tab w:val="left" w:pos="880"/>
        </w:tabs>
        <w:rPr>
          <w:rFonts w:asciiTheme="minorHAnsi" w:eastAsiaTheme="minorEastAsia" w:hAnsiTheme="minorHAnsi" w:cstheme="minorBidi"/>
          <w:noProof/>
          <w:sz w:val="22"/>
          <w:szCs w:val="22"/>
        </w:rPr>
      </w:pPr>
      <w:hyperlink w:anchor="_Toc505523726" w:history="1">
        <w:r w:rsidR="0060326C" w:rsidRPr="0013478A">
          <w:rPr>
            <w:rStyle w:val="Hyperlink"/>
            <w:noProof/>
          </w:rPr>
          <w:t>1.2.1</w:t>
        </w:r>
        <w:r w:rsidR="0060326C">
          <w:rPr>
            <w:rFonts w:asciiTheme="minorHAnsi" w:eastAsiaTheme="minorEastAsia" w:hAnsiTheme="minorHAnsi" w:cstheme="minorBidi"/>
            <w:noProof/>
            <w:sz w:val="22"/>
            <w:szCs w:val="22"/>
          </w:rPr>
          <w:tab/>
        </w:r>
        <w:r w:rsidR="0060326C" w:rsidRPr="0013478A">
          <w:rPr>
            <w:rStyle w:val="Hyperlink"/>
            <w:noProof/>
          </w:rPr>
          <w:t>Objetivo Geral</w:t>
        </w:r>
        <w:r w:rsidR="0060326C">
          <w:rPr>
            <w:noProof/>
            <w:webHidden/>
          </w:rPr>
          <w:tab/>
        </w:r>
        <w:r w:rsidR="0060326C">
          <w:rPr>
            <w:noProof/>
            <w:webHidden/>
          </w:rPr>
          <w:fldChar w:fldCharType="begin"/>
        </w:r>
        <w:r w:rsidR="0060326C">
          <w:rPr>
            <w:noProof/>
            <w:webHidden/>
          </w:rPr>
          <w:instrText xml:space="preserve"> PAGEREF _Toc505523726 \h </w:instrText>
        </w:r>
        <w:r w:rsidR="0060326C">
          <w:rPr>
            <w:noProof/>
            <w:webHidden/>
          </w:rPr>
        </w:r>
        <w:r w:rsidR="0060326C">
          <w:rPr>
            <w:noProof/>
            <w:webHidden/>
          </w:rPr>
          <w:fldChar w:fldCharType="separate"/>
        </w:r>
        <w:r w:rsidR="004306BD">
          <w:rPr>
            <w:noProof/>
            <w:webHidden/>
          </w:rPr>
          <w:t>25</w:t>
        </w:r>
        <w:r w:rsidR="0060326C">
          <w:rPr>
            <w:noProof/>
            <w:webHidden/>
          </w:rPr>
          <w:fldChar w:fldCharType="end"/>
        </w:r>
      </w:hyperlink>
    </w:p>
    <w:p w14:paraId="3F4B23A2" w14:textId="1EFE407F" w:rsidR="0060326C" w:rsidRDefault="00462A29">
      <w:pPr>
        <w:pStyle w:val="Sumrio3"/>
        <w:tabs>
          <w:tab w:val="left" w:pos="880"/>
        </w:tabs>
        <w:rPr>
          <w:rFonts w:asciiTheme="minorHAnsi" w:eastAsiaTheme="minorEastAsia" w:hAnsiTheme="minorHAnsi" w:cstheme="minorBidi"/>
          <w:noProof/>
          <w:sz w:val="22"/>
          <w:szCs w:val="22"/>
        </w:rPr>
      </w:pPr>
      <w:hyperlink w:anchor="_Toc505523727" w:history="1">
        <w:r w:rsidR="0060326C" w:rsidRPr="0013478A">
          <w:rPr>
            <w:rStyle w:val="Hyperlink"/>
            <w:noProof/>
          </w:rPr>
          <w:t>1.2.2</w:t>
        </w:r>
        <w:r w:rsidR="0060326C">
          <w:rPr>
            <w:rFonts w:asciiTheme="minorHAnsi" w:eastAsiaTheme="minorEastAsia" w:hAnsiTheme="minorHAnsi" w:cstheme="minorBidi"/>
            <w:noProof/>
            <w:sz w:val="22"/>
            <w:szCs w:val="22"/>
          </w:rPr>
          <w:tab/>
        </w:r>
        <w:r w:rsidR="0060326C" w:rsidRPr="0013478A">
          <w:rPr>
            <w:rStyle w:val="Hyperlink"/>
            <w:noProof/>
          </w:rPr>
          <w:t>Objetivos Específicos</w:t>
        </w:r>
        <w:r w:rsidR="0060326C">
          <w:rPr>
            <w:noProof/>
            <w:webHidden/>
          </w:rPr>
          <w:tab/>
        </w:r>
        <w:r w:rsidR="0060326C">
          <w:rPr>
            <w:noProof/>
            <w:webHidden/>
          </w:rPr>
          <w:fldChar w:fldCharType="begin"/>
        </w:r>
        <w:r w:rsidR="0060326C">
          <w:rPr>
            <w:noProof/>
            <w:webHidden/>
          </w:rPr>
          <w:instrText xml:space="preserve"> PAGEREF _Toc505523727 \h </w:instrText>
        </w:r>
        <w:r w:rsidR="0060326C">
          <w:rPr>
            <w:noProof/>
            <w:webHidden/>
          </w:rPr>
        </w:r>
        <w:r w:rsidR="0060326C">
          <w:rPr>
            <w:noProof/>
            <w:webHidden/>
          </w:rPr>
          <w:fldChar w:fldCharType="separate"/>
        </w:r>
        <w:r w:rsidR="004306BD">
          <w:rPr>
            <w:noProof/>
            <w:webHidden/>
          </w:rPr>
          <w:t>25</w:t>
        </w:r>
        <w:r w:rsidR="0060326C">
          <w:rPr>
            <w:noProof/>
            <w:webHidden/>
          </w:rPr>
          <w:fldChar w:fldCharType="end"/>
        </w:r>
      </w:hyperlink>
    </w:p>
    <w:p w14:paraId="40A2C230" w14:textId="2C860B10"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8" w:history="1">
        <w:r w:rsidR="0060326C" w:rsidRPr="0013478A">
          <w:rPr>
            <w:rStyle w:val="Hyperlink"/>
            <w:noProof/>
          </w:rPr>
          <w:t>1.3</w:t>
        </w:r>
        <w:r w:rsidR="0060326C">
          <w:rPr>
            <w:rFonts w:asciiTheme="minorHAnsi" w:eastAsiaTheme="minorEastAsia" w:hAnsiTheme="minorHAnsi" w:cstheme="minorBidi"/>
            <w:b w:val="0"/>
            <w:noProof/>
            <w:sz w:val="22"/>
            <w:szCs w:val="22"/>
          </w:rPr>
          <w:tab/>
        </w:r>
        <w:r w:rsidR="0060326C" w:rsidRPr="0013478A">
          <w:rPr>
            <w:rStyle w:val="Hyperlink"/>
            <w:noProof/>
          </w:rPr>
          <w:t>Justificativa</w:t>
        </w:r>
        <w:r w:rsidR="0060326C">
          <w:rPr>
            <w:noProof/>
            <w:webHidden/>
          </w:rPr>
          <w:tab/>
        </w:r>
        <w:r w:rsidR="0060326C">
          <w:rPr>
            <w:noProof/>
            <w:webHidden/>
          </w:rPr>
          <w:fldChar w:fldCharType="begin"/>
        </w:r>
        <w:r w:rsidR="0060326C">
          <w:rPr>
            <w:noProof/>
            <w:webHidden/>
          </w:rPr>
          <w:instrText xml:space="preserve"> PAGEREF _Toc505523728 \h </w:instrText>
        </w:r>
        <w:r w:rsidR="0060326C">
          <w:rPr>
            <w:noProof/>
            <w:webHidden/>
          </w:rPr>
        </w:r>
        <w:r w:rsidR="0060326C">
          <w:rPr>
            <w:noProof/>
            <w:webHidden/>
          </w:rPr>
          <w:fldChar w:fldCharType="separate"/>
        </w:r>
        <w:r w:rsidR="004306BD">
          <w:rPr>
            <w:noProof/>
            <w:webHidden/>
          </w:rPr>
          <w:t>26</w:t>
        </w:r>
        <w:r w:rsidR="0060326C">
          <w:rPr>
            <w:noProof/>
            <w:webHidden/>
          </w:rPr>
          <w:fldChar w:fldCharType="end"/>
        </w:r>
      </w:hyperlink>
    </w:p>
    <w:p w14:paraId="3F007817" w14:textId="2C96205C"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9" w:history="1">
        <w:r w:rsidR="0060326C" w:rsidRPr="0013478A">
          <w:rPr>
            <w:rStyle w:val="Hyperlink"/>
            <w:noProof/>
          </w:rPr>
          <w:t>1.4</w:t>
        </w:r>
        <w:r w:rsidR="0060326C">
          <w:rPr>
            <w:rFonts w:asciiTheme="minorHAnsi" w:eastAsiaTheme="minorEastAsia" w:hAnsiTheme="minorHAnsi" w:cstheme="minorBidi"/>
            <w:b w:val="0"/>
            <w:noProof/>
            <w:sz w:val="22"/>
            <w:szCs w:val="22"/>
          </w:rPr>
          <w:tab/>
        </w:r>
        <w:r w:rsidR="0060326C" w:rsidRPr="0013478A">
          <w:rPr>
            <w:rStyle w:val="Hyperlink"/>
            <w:noProof/>
          </w:rPr>
          <w:t>Delimitações</w:t>
        </w:r>
        <w:r w:rsidR="0060326C">
          <w:rPr>
            <w:noProof/>
            <w:webHidden/>
          </w:rPr>
          <w:tab/>
        </w:r>
        <w:r w:rsidR="0060326C">
          <w:rPr>
            <w:noProof/>
            <w:webHidden/>
          </w:rPr>
          <w:fldChar w:fldCharType="begin"/>
        </w:r>
        <w:r w:rsidR="0060326C">
          <w:rPr>
            <w:noProof/>
            <w:webHidden/>
          </w:rPr>
          <w:instrText xml:space="preserve"> PAGEREF _Toc505523729 \h </w:instrText>
        </w:r>
        <w:r w:rsidR="0060326C">
          <w:rPr>
            <w:noProof/>
            <w:webHidden/>
          </w:rPr>
        </w:r>
        <w:r w:rsidR="0060326C">
          <w:rPr>
            <w:noProof/>
            <w:webHidden/>
          </w:rPr>
          <w:fldChar w:fldCharType="separate"/>
        </w:r>
        <w:r w:rsidR="004306BD">
          <w:rPr>
            <w:noProof/>
            <w:webHidden/>
          </w:rPr>
          <w:t>33</w:t>
        </w:r>
        <w:r w:rsidR="0060326C">
          <w:rPr>
            <w:noProof/>
            <w:webHidden/>
          </w:rPr>
          <w:fldChar w:fldCharType="end"/>
        </w:r>
      </w:hyperlink>
    </w:p>
    <w:p w14:paraId="100BDD3B" w14:textId="70F3834A"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0" w:history="1">
        <w:r w:rsidR="0060326C" w:rsidRPr="0013478A">
          <w:rPr>
            <w:rStyle w:val="Hyperlink"/>
            <w:noProof/>
          </w:rPr>
          <w:t>1.5</w:t>
        </w:r>
        <w:r w:rsidR="0060326C">
          <w:rPr>
            <w:rFonts w:asciiTheme="minorHAnsi" w:eastAsiaTheme="minorEastAsia" w:hAnsiTheme="minorHAnsi" w:cstheme="minorBidi"/>
            <w:b w:val="0"/>
            <w:noProof/>
            <w:sz w:val="22"/>
            <w:szCs w:val="22"/>
          </w:rPr>
          <w:tab/>
        </w:r>
        <w:r w:rsidR="0060326C" w:rsidRPr="0013478A">
          <w:rPr>
            <w:rStyle w:val="Hyperlink"/>
            <w:noProof/>
          </w:rPr>
          <w:t>Estrutura do Trabalho</w:t>
        </w:r>
        <w:r w:rsidR="0060326C">
          <w:rPr>
            <w:noProof/>
            <w:webHidden/>
          </w:rPr>
          <w:tab/>
        </w:r>
        <w:r w:rsidR="0060326C">
          <w:rPr>
            <w:noProof/>
            <w:webHidden/>
          </w:rPr>
          <w:fldChar w:fldCharType="begin"/>
        </w:r>
        <w:r w:rsidR="0060326C">
          <w:rPr>
            <w:noProof/>
            <w:webHidden/>
          </w:rPr>
          <w:instrText xml:space="preserve"> PAGEREF _Toc505523730 \h </w:instrText>
        </w:r>
        <w:r w:rsidR="0060326C">
          <w:rPr>
            <w:noProof/>
            <w:webHidden/>
          </w:rPr>
        </w:r>
        <w:r w:rsidR="0060326C">
          <w:rPr>
            <w:noProof/>
            <w:webHidden/>
          </w:rPr>
          <w:fldChar w:fldCharType="separate"/>
        </w:r>
        <w:r w:rsidR="004306BD">
          <w:rPr>
            <w:noProof/>
            <w:webHidden/>
          </w:rPr>
          <w:t>35</w:t>
        </w:r>
        <w:r w:rsidR="0060326C">
          <w:rPr>
            <w:noProof/>
            <w:webHidden/>
          </w:rPr>
          <w:fldChar w:fldCharType="end"/>
        </w:r>
      </w:hyperlink>
    </w:p>
    <w:p w14:paraId="3232CFDD" w14:textId="74C0CC1A" w:rsidR="0060326C" w:rsidRDefault="00462A2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31" w:history="1">
        <w:r w:rsidR="0060326C" w:rsidRPr="0013478A">
          <w:rPr>
            <w:rStyle w:val="Hyperlink"/>
            <w:noProof/>
          </w:rPr>
          <w:t>2.</w:t>
        </w:r>
        <w:r w:rsidR="0060326C">
          <w:rPr>
            <w:rFonts w:asciiTheme="minorHAnsi" w:eastAsiaTheme="minorEastAsia" w:hAnsiTheme="minorHAnsi" w:cstheme="minorBidi"/>
            <w:b w:val="0"/>
            <w:caps w:val="0"/>
            <w:noProof/>
            <w:sz w:val="22"/>
            <w:szCs w:val="22"/>
          </w:rPr>
          <w:tab/>
        </w:r>
        <w:r w:rsidR="0060326C" w:rsidRPr="0013478A">
          <w:rPr>
            <w:rStyle w:val="Hyperlink"/>
            <w:noProof/>
          </w:rPr>
          <w:t>FUNDAMENTAÇÃO TÉORICA</w:t>
        </w:r>
        <w:r w:rsidR="0060326C">
          <w:rPr>
            <w:noProof/>
            <w:webHidden/>
          </w:rPr>
          <w:tab/>
        </w:r>
        <w:r w:rsidR="0060326C">
          <w:rPr>
            <w:noProof/>
            <w:webHidden/>
          </w:rPr>
          <w:fldChar w:fldCharType="begin"/>
        </w:r>
        <w:r w:rsidR="0060326C">
          <w:rPr>
            <w:noProof/>
            <w:webHidden/>
          </w:rPr>
          <w:instrText xml:space="preserve"> PAGEREF _Toc505523731 \h </w:instrText>
        </w:r>
        <w:r w:rsidR="0060326C">
          <w:rPr>
            <w:noProof/>
            <w:webHidden/>
          </w:rPr>
        </w:r>
        <w:r w:rsidR="0060326C">
          <w:rPr>
            <w:noProof/>
            <w:webHidden/>
          </w:rPr>
          <w:fldChar w:fldCharType="separate"/>
        </w:r>
        <w:r w:rsidR="004306BD">
          <w:rPr>
            <w:noProof/>
            <w:webHidden/>
          </w:rPr>
          <w:t>36</w:t>
        </w:r>
        <w:r w:rsidR="0060326C">
          <w:rPr>
            <w:noProof/>
            <w:webHidden/>
          </w:rPr>
          <w:fldChar w:fldCharType="end"/>
        </w:r>
      </w:hyperlink>
    </w:p>
    <w:p w14:paraId="625D2A4C" w14:textId="41BC3383"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2" w:history="1">
        <w:r w:rsidR="0060326C" w:rsidRPr="0013478A">
          <w:rPr>
            <w:rStyle w:val="Hyperlink"/>
            <w:noProof/>
          </w:rPr>
          <w:t>2.1</w:t>
        </w:r>
        <w:r w:rsidR="0060326C">
          <w:rPr>
            <w:rFonts w:asciiTheme="minorHAnsi" w:eastAsiaTheme="minorEastAsia" w:hAnsiTheme="minorHAnsi" w:cstheme="minorBidi"/>
            <w:b w:val="0"/>
            <w:noProof/>
            <w:sz w:val="22"/>
            <w:szCs w:val="22"/>
          </w:rPr>
          <w:tab/>
        </w:r>
        <w:r w:rsidR="0060326C" w:rsidRPr="0013478A">
          <w:rPr>
            <w:rStyle w:val="Hyperlink"/>
            <w:noProof/>
          </w:rPr>
          <w:t>Avaliação de Decisões Estratégicas e Incerteza Profunda</w:t>
        </w:r>
        <w:r w:rsidR="0060326C">
          <w:rPr>
            <w:noProof/>
            <w:webHidden/>
          </w:rPr>
          <w:tab/>
        </w:r>
        <w:r w:rsidR="0060326C">
          <w:rPr>
            <w:noProof/>
            <w:webHidden/>
          </w:rPr>
          <w:fldChar w:fldCharType="begin"/>
        </w:r>
        <w:r w:rsidR="0060326C">
          <w:rPr>
            <w:noProof/>
            <w:webHidden/>
          </w:rPr>
          <w:instrText xml:space="preserve"> PAGEREF _Toc505523732 \h </w:instrText>
        </w:r>
        <w:r w:rsidR="0060326C">
          <w:rPr>
            <w:noProof/>
            <w:webHidden/>
          </w:rPr>
        </w:r>
        <w:r w:rsidR="0060326C">
          <w:rPr>
            <w:noProof/>
            <w:webHidden/>
          </w:rPr>
          <w:fldChar w:fldCharType="separate"/>
        </w:r>
        <w:r w:rsidR="004306BD">
          <w:rPr>
            <w:noProof/>
            <w:webHidden/>
          </w:rPr>
          <w:t>36</w:t>
        </w:r>
        <w:r w:rsidR="0060326C">
          <w:rPr>
            <w:noProof/>
            <w:webHidden/>
          </w:rPr>
          <w:fldChar w:fldCharType="end"/>
        </w:r>
      </w:hyperlink>
    </w:p>
    <w:p w14:paraId="2B2C9DB9" w14:textId="32640164" w:rsidR="0060326C" w:rsidRDefault="00462A29">
      <w:pPr>
        <w:pStyle w:val="Sumrio3"/>
        <w:tabs>
          <w:tab w:val="left" w:pos="880"/>
        </w:tabs>
        <w:rPr>
          <w:rFonts w:asciiTheme="minorHAnsi" w:eastAsiaTheme="minorEastAsia" w:hAnsiTheme="minorHAnsi" w:cstheme="minorBidi"/>
          <w:noProof/>
          <w:sz w:val="22"/>
          <w:szCs w:val="22"/>
        </w:rPr>
      </w:pPr>
      <w:hyperlink w:anchor="_Toc505523733" w:history="1">
        <w:r w:rsidR="0060326C" w:rsidRPr="0013478A">
          <w:rPr>
            <w:rStyle w:val="Hyperlink"/>
            <w:noProof/>
          </w:rPr>
          <w:t>2.1.1</w:t>
        </w:r>
        <w:r w:rsidR="0060326C">
          <w:rPr>
            <w:rFonts w:asciiTheme="minorHAnsi" w:eastAsiaTheme="minorEastAsia" w:hAnsiTheme="minorHAnsi" w:cstheme="minorBidi"/>
            <w:noProof/>
            <w:sz w:val="22"/>
            <w:szCs w:val="22"/>
          </w:rPr>
          <w:tab/>
        </w:r>
        <w:r w:rsidR="0060326C" w:rsidRPr="0013478A">
          <w:rPr>
            <w:rStyle w:val="Hyperlink"/>
            <w:noProof/>
          </w:rPr>
          <w:t>Avaliação de Decisões Estratégias</w:t>
        </w:r>
        <w:r w:rsidR="0060326C">
          <w:rPr>
            <w:noProof/>
            <w:webHidden/>
          </w:rPr>
          <w:tab/>
        </w:r>
        <w:r w:rsidR="0060326C">
          <w:rPr>
            <w:noProof/>
            <w:webHidden/>
          </w:rPr>
          <w:fldChar w:fldCharType="begin"/>
        </w:r>
        <w:r w:rsidR="0060326C">
          <w:rPr>
            <w:noProof/>
            <w:webHidden/>
          </w:rPr>
          <w:instrText xml:space="preserve"> PAGEREF _Toc505523733 \h </w:instrText>
        </w:r>
        <w:r w:rsidR="0060326C">
          <w:rPr>
            <w:noProof/>
            <w:webHidden/>
          </w:rPr>
        </w:r>
        <w:r w:rsidR="0060326C">
          <w:rPr>
            <w:noProof/>
            <w:webHidden/>
          </w:rPr>
          <w:fldChar w:fldCharType="separate"/>
        </w:r>
        <w:r w:rsidR="004306BD">
          <w:rPr>
            <w:noProof/>
            <w:webHidden/>
          </w:rPr>
          <w:t>36</w:t>
        </w:r>
        <w:r w:rsidR="0060326C">
          <w:rPr>
            <w:noProof/>
            <w:webHidden/>
          </w:rPr>
          <w:fldChar w:fldCharType="end"/>
        </w:r>
      </w:hyperlink>
    </w:p>
    <w:p w14:paraId="69AB7C33" w14:textId="09589A60" w:rsidR="0060326C" w:rsidRDefault="00462A29">
      <w:pPr>
        <w:pStyle w:val="Sumrio3"/>
        <w:tabs>
          <w:tab w:val="left" w:pos="880"/>
        </w:tabs>
        <w:rPr>
          <w:rFonts w:asciiTheme="minorHAnsi" w:eastAsiaTheme="minorEastAsia" w:hAnsiTheme="minorHAnsi" w:cstheme="minorBidi"/>
          <w:noProof/>
          <w:sz w:val="22"/>
          <w:szCs w:val="22"/>
        </w:rPr>
      </w:pPr>
      <w:hyperlink w:anchor="_Toc505523734" w:history="1">
        <w:r w:rsidR="0060326C" w:rsidRPr="0013478A">
          <w:rPr>
            <w:rStyle w:val="Hyperlink"/>
            <w:noProof/>
          </w:rPr>
          <w:t>2.1.2</w:t>
        </w:r>
        <w:r w:rsidR="0060326C">
          <w:rPr>
            <w:rFonts w:asciiTheme="minorHAnsi" w:eastAsiaTheme="minorEastAsia" w:hAnsiTheme="minorHAnsi" w:cstheme="minorBidi"/>
            <w:noProof/>
            <w:sz w:val="22"/>
            <w:szCs w:val="22"/>
          </w:rPr>
          <w:tab/>
        </w:r>
        <w:r w:rsidR="0060326C" w:rsidRPr="0013478A">
          <w:rPr>
            <w:rStyle w:val="Hyperlink"/>
            <w:noProof/>
          </w:rPr>
          <w:t>Níveis de Incerteza e Incerteza Profunda</w:t>
        </w:r>
        <w:r w:rsidR="0060326C">
          <w:rPr>
            <w:noProof/>
            <w:webHidden/>
          </w:rPr>
          <w:tab/>
        </w:r>
        <w:r w:rsidR="0060326C">
          <w:rPr>
            <w:noProof/>
            <w:webHidden/>
          </w:rPr>
          <w:fldChar w:fldCharType="begin"/>
        </w:r>
        <w:r w:rsidR="0060326C">
          <w:rPr>
            <w:noProof/>
            <w:webHidden/>
          </w:rPr>
          <w:instrText xml:space="preserve"> PAGEREF _Toc505523734 \h </w:instrText>
        </w:r>
        <w:r w:rsidR="0060326C">
          <w:rPr>
            <w:noProof/>
            <w:webHidden/>
          </w:rPr>
        </w:r>
        <w:r w:rsidR="0060326C">
          <w:rPr>
            <w:noProof/>
            <w:webHidden/>
          </w:rPr>
          <w:fldChar w:fldCharType="separate"/>
        </w:r>
        <w:r w:rsidR="004306BD">
          <w:rPr>
            <w:noProof/>
            <w:webHidden/>
          </w:rPr>
          <w:t>41</w:t>
        </w:r>
        <w:r w:rsidR="0060326C">
          <w:rPr>
            <w:noProof/>
            <w:webHidden/>
          </w:rPr>
          <w:fldChar w:fldCharType="end"/>
        </w:r>
      </w:hyperlink>
    </w:p>
    <w:p w14:paraId="72C8A0FE" w14:textId="1CCB192B"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5" w:history="1">
        <w:r w:rsidR="0060326C" w:rsidRPr="0013478A">
          <w:rPr>
            <w:rStyle w:val="Hyperlink"/>
            <w:noProof/>
          </w:rPr>
          <w:t>2.2</w:t>
        </w:r>
        <w:r w:rsidR="0060326C">
          <w:rPr>
            <w:rFonts w:asciiTheme="minorHAnsi" w:eastAsiaTheme="minorEastAsia" w:hAnsiTheme="minorHAnsi" w:cstheme="minorBidi"/>
            <w:b w:val="0"/>
            <w:noProof/>
            <w:sz w:val="22"/>
            <w:szCs w:val="22"/>
          </w:rPr>
          <w:tab/>
        </w:r>
        <w:r w:rsidR="0060326C" w:rsidRPr="0013478A">
          <w:rPr>
            <w:rStyle w:val="Hyperlink"/>
            <w:noProof/>
          </w:rPr>
          <w:t>Abordagens para Avaliação de Decisão sob Incerteza Profunda</w:t>
        </w:r>
        <w:r w:rsidR="0060326C">
          <w:rPr>
            <w:noProof/>
            <w:webHidden/>
          </w:rPr>
          <w:tab/>
        </w:r>
        <w:r w:rsidR="0060326C">
          <w:rPr>
            <w:noProof/>
            <w:webHidden/>
          </w:rPr>
          <w:fldChar w:fldCharType="begin"/>
        </w:r>
        <w:r w:rsidR="0060326C">
          <w:rPr>
            <w:noProof/>
            <w:webHidden/>
          </w:rPr>
          <w:instrText xml:space="preserve"> PAGEREF _Toc505523735 \h </w:instrText>
        </w:r>
        <w:r w:rsidR="0060326C">
          <w:rPr>
            <w:noProof/>
            <w:webHidden/>
          </w:rPr>
        </w:r>
        <w:r w:rsidR="0060326C">
          <w:rPr>
            <w:noProof/>
            <w:webHidden/>
          </w:rPr>
          <w:fldChar w:fldCharType="separate"/>
        </w:r>
        <w:r w:rsidR="004306BD">
          <w:rPr>
            <w:noProof/>
            <w:webHidden/>
          </w:rPr>
          <w:t>44</w:t>
        </w:r>
        <w:r w:rsidR="0060326C">
          <w:rPr>
            <w:noProof/>
            <w:webHidden/>
          </w:rPr>
          <w:fldChar w:fldCharType="end"/>
        </w:r>
      </w:hyperlink>
    </w:p>
    <w:p w14:paraId="15D522C4" w14:textId="1DC73C96" w:rsidR="0060326C" w:rsidRDefault="00462A29">
      <w:pPr>
        <w:pStyle w:val="Sumrio3"/>
        <w:tabs>
          <w:tab w:val="left" w:pos="880"/>
        </w:tabs>
        <w:rPr>
          <w:rFonts w:asciiTheme="minorHAnsi" w:eastAsiaTheme="minorEastAsia" w:hAnsiTheme="minorHAnsi" w:cstheme="minorBidi"/>
          <w:noProof/>
          <w:sz w:val="22"/>
          <w:szCs w:val="22"/>
        </w:rPr>
      </w:pPr>
      <w:hyperlink w:anchor="_Toc505523736" w:history="1">
        <w:r w:rsidR="0060326C" w:rsidRPr="0013478A">
          <w:rPr>
            <w:rStyle w:val="Hyperlink"/>
            <w:noProof/>
          </w:rPr>
          <w:t>2.2.1</w:t>
        </w:r>
        <w:r w:rsidR="0060326C">
          <w:rPr>
            <w:rFonts w:asciiTheme="minorHAnsi" w:eastAsiaTheme="minorEastAsia" w:hAnsiTheme="minorHAnsi" w:cstheme="minorBidi"/>
            <w:noProof/>
            <w:sz w:val="22"/>
            <w:szCs w:val="22"/>
          </w:rPr>
          <w:tab/>
        </w:r>
        <w:r w:rsidR="0060326C" w:rsidRPr="0013478A">
          <w:rPr>
            <w:rStyle w:val="Hyperlink"/>
            <w:noProof/>
          </w:rPr>
          <w:t>Abordagens para Suporte a Decisão Estratégica</w:t>
        </w:r>
        <w:r w:rsidR="0060326C">
          <w:rPr>
            <w:noProof/>
            <w:webHidden/>
          </w:rPr>
          <w:tab/>
        </w:r>
        <w:r w:rsidR="0060326C">
          <w:rPr>
            <w:noProof/>
            <w:webHidden/>
          </w:rPr>
          <w:fldChar w:fldCharType="begin"/>
        </w:r>
        <w:r w:rsidR="0060326C">
          <w:rPr>
            <w:noProof/>
            <w:webHidden/>
          </w:rPr>
          <w:instrText xml:space="preserve"> PAGEREF _Toc505523736 \h </w:instrText>
        </w:r>
        <w:r w:rsidR="0060326C">
          <w:rPr>
            <w:noProof/>
            <w:webHidden/>
          </w:rPr>
        </w:r>
        <w:r w:rsidR="0060326C">
          <w:rPr>
            <w:noProof/>
            <w:webHidden/>
          </w:rPr>
          <w:fldChar w:fldCharType="separate"/>
        </w:r>
        <w:r w:rsidR="004306BD">
          <w:rPr>
            <w:noProof/>
            <w:webHidden/>
          </w:rPr>
          <w:t>47</w:t>
        </w:r>
        <w:r w:rsidR="0060326C">
          <w:rPr>
            <w:noProof/>
            <w:webHidden/>
          </w:rPr>
          <w:fldChar w:fldCharType="end"/>
        </w:r>
      </w:hyperlink>
    </w:p>
    <w:p w14:paraId="2CA381A9" w14:textId="74FDB0DE" w:rsidR="0060326C" w:rsidRDefault="00462A29">
      <w:pPr>
        <w:pStyle w:val="Sumrio3"/>
        <w:tabs>
          <w:tab w:val="left" w:pos="880"/>
        </w:tabs>
        <w:rPr>
          <w:rFonts w:asciiTheme="minorHAnsi" w:eastAsiaTheme="minorEastAsia" w:hAnsiTheme="minorHAnsi" w:cstheme="minorBidi"/>
          <w:noProof/>
          <w:sz w:val="22"/>
          <w:szCs w:val="22"/>
        </w:rPr>
      </w:pPr>
      <w:hyperlink w:anchor="_Toc505523737" w:history="1">
        <w:r w:rsidR="0060326C" w:rsidRPr="0013478A">
          <w:rPr>
            <w:rStyle w:val="Hyperlink"/>
            <w:noProof/>
          </w:rPr>
          <w:t>2.2.2</w:t>
        </w:r>
        <w:r w:rsidR="0060326C">
          <w:rPr>
            <w:rFonts w:asciiTheme="minorHAnsi" w:eastAsiaTheme="minorEastAsia" w:hAnsiTheme="minorHAnsi" w:cstheme="minorBidi"/>
            <w:noProof/>
            <w:sz w:val="22"/>
            <w:szCs w:val="22"/>
          </w:rPr>
          <w:tab/>
        </w:r>
        <w:r w:rsidR="0060326C" w:rsidRPr="0013478A">
          <w:rPr>
            <w:rStyle w:val="Hyperlink"/>
            <w:noProof/>
          </w:rPr>
          <w:t>Contextos de Aplicação do RDM</w:t>
        </w:r>
        <w:r w:rsidR="0060326C">
          <w:rPr>
            <w:noProof/>
            <w:webHidden/>
          </w:rPr>
          <w:tab/>
        </w:r>
        <w:r w:rsidR="0060326C">
          <w:rPr>
            <w:noProof/>
            <w:webHidden/>
          </w:rPr>
          <w:fldChar w:fldCharType="begin"/>
        </w:r>
        <w:r w:rsidR="0060326C">
          <w:rPr>
            <w:noProof/>
            <w:webHidden/>
          </w:rPr>
          <w:instrText xml:space="preserve"> PAGEREF _Toc505523737 \h </w:instrText>
        </w:r>
        <w:r w:rsidR="0060326C">
          <w:rPr>
            <w:noProof/>
            <w:webHidden/>
          </w:rPr>
        </w:r>
        <w:r w:rsidR="0060326C">
          <w:rPr>
            <w:noProof/>
            <w:webHidden/>
          </w:rPr>
          <w:fldChar w:fldCharType="separate"/>
        </w:r>
        <w:r w:rsidR="004306BD">
          <w:rPr>
            <w:noProof/>
            <w:webHidden/>
          </w:rPr>
          <w:t>50</w:t>
        </w:r>
        <w:r w:rsidR="0060326C">
          <w:rPr>
            <w:noProof/>
            <w:webHidden/>
          </w:rPr>
          <w:fldChar w:fldCharType="end"/>
        </w:r>
      </w:hyperlink>
    </w:p>
    <w:p w14:paraId="17B1FCAD" w14:textId="50193B07"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8" w:history="1">
        <w:r w:rsidR="0060326C" w:rsidRPr="0013478A">
          <w:rPr>
            <w:rStyle w:val="Hyperlink"/>
            <w:noProof/>
            <w:lang w:val="en-US"/>
          </w:rPr>
          <w:t>2.3</w:t>
        </w:r>
        <w:r w:rsidR="0060326C">
          <w:rPr>
            <w:rFonts w:asciiTheme="minorHAnsi" w:eastAsiaTheme="minorEastAsia" w:hAnsiTheme="minorHAnsi" w:cstheme="minorBidi"/>
            <w:b w:val="0"/>
            <w:noProof/>
            <w:sz w:val="22"/>
            <w:szCs w:val="22"/>
          </w:rPr>
          <w:tab/>
        </w:r>
        <w:r w:rsidR="0060326C" w:rsidRPr="0013478A">
          <w:rPr>
            <w:rStyle w:val="Hyperlink"/>
            <w:noProof/>
            <w:lang w:val="en-US"/>
          </w:rPr>
          <w:t>RDM – Robust Decision Making</w:t>
        </w:r>
        <w:r w:rsidR="0060326C">
          <w:rPr>
            <w:noProof/>
            <w:webHidden/>
          </w:rPr>
          <w:tab/>
        </w:r>
        <w:r w:rsidR="0060326C">
          <w:rPr>
            <w:noProof/>
            <w:webHidden/>
          </w:rPr>
          <w:fldChar w:fldCharType="begin"/>
        </w:r>
        <w:r w:rsidR="0060326C">
          <w:rPr>
            <w:noProof/>
            <w:webHidden/>
          </w:rPr>
          <w:instrText xml:space="preserve"> PAGEREF _Toc505523738 \h </w:instrText>
        </w:r>
        <w:r w:rsidR="0060326C">
          <w:rPr>
            <w:noProof/>
            <w:webHidden/>
          </w:rPr>
        </w:r>
        <w:r w:rsidR="0060326C">
          <w:rPr>
            <w:noProof/>
            <w:webHidden/>
          </w:rPr>
          <w:fldChar w:fldCharType="separate"/>
        </w:r>
        <w:r w:rsidR="004306BD">
          <w:rPr>
            <w:noProof/>
            <w:webHidden/>
          </w:rPr>
          <w:t>52</w:t>
        </w:r>
        <w:r w:rsidR="0060326C">
          <w:rPr>
            <w:noProof/>
            <w:webHidden/>
          </w:rPr>
          <w:fldChar w:fldCharType="end"/>
        </w:r>
      </w:hyperlink>
    </w:p>
    <w:p w14:paraId="223728E1" w14:textId="3A65756C" w:rsidR="0060326C" w:rsidRDefault="00462A29">
      <w:pPr>
        <w:pStyle w:val="Sumrio3"/>
        <w:tabs>
          <w:tab w:val="left" w:pos="880"/>
        </w:tabs>
        <w:rPr>
          <w:rFonts w:asciiTheme="minorHAnsi" w:eastAsiaTheme="minorEastAsia" w:hAnsiTheme="minorHAnsi" w:cstheme="minorBidi"/>
          <w:noProof/>
          <w:sz w:val="22"/>
          <w:szCs w:val="22"/>
        </w:rPr>
      </w:pPr>
      <w:hyperlink w:anchor="_Toc505523739" w:history="1">
        <w:r w:rsidR="0060326C" w:rsidRPr="0013478A">
          <w:rPr>
            <w:rStyle w:val="Hyperlink"/>
            <w:noProof/>
          </w:rPr>
          <w:t>2.3.1</w:t>
        </w:r>
        <w:r w:rsidR="0060326C">
          <w:rPr>
            <w:rFonts w:asciiTheme="minorHAnsi" w:eastAsiaTheme="minorEastAsia" w:hAnsiTheme="minorHAnsi" w:cstheme="minorBidi"/>
            <w:noProof/>
            <w:sz w:val="22"/>
            <w:szCs w:val="22"/>
          </w:rPr>
          <w:tab/>
        </w:r>
        <w:r w:rsidR="0060326C" w:rsidRPr="0013478A">
          <w:rPr>
            <w:rStyle w:val="Hyperlink"/>
            <w:noProof/>
          </w:rPr>
          <w:t>Elementos Analíticos</w:t>
        </w:r>
        <w:r w:rsidR="0060326C">
          <w:rPr>
            <w:noProof/>
            <w:webHidden/>
          </w:rPr>
          <w:tab/>
        </w:r>
        <w:r w:rsidR="0060326C">
          <w:rPr>
            <w:noProof/>
            <w:webHidden/>
          </w:rPr>
          <w:fldChar w:fldCharType="begin"/>
        </w:r>
        <w:r w:rsidR="0060326C">
          <w:rPr>
            <w:noProof/>
            <w:webHidden/>
          </w:rPr>
          <w:instrText xml:space="preserve"> PAGEREF _Toc505523739 \h </w:instrText>
        </w:r>
        <w:r w:rsidR="0060326C">
          <w:rPr>
            <w:noProof/>
            <w:webHidden/>
          </w:rPr>
        </w:r>
        <w:r w:rsidR="0060326C">
          <w:rPr>
            <w:noProof/>
            <w:webHidden/>
          </w:rPr>
          <w:fldChar w:fldCharType="separate"/>
        </w:r>
        <w:r w:rsidR="004306BD">
          <w:rPr>
            <w:noProof/>
            <w:webHidden/>
          </w:rPr>
          <w:t>53</w:t>
        </w:r>
        <w:r w:rsidR="0060326C">
          <w:rPr>
            <w:noProof/>
            <w:webHidden/>
          </w:rPr>
          <w:fldChar w:fldCharType="end"/>
        </w:r>
      </w:hyperlink>
    </w:p>
    <w:p w14:paraId="392803C6" w14:textId="15E8E6B6" w:rsidR="0060326C" w:rsidRDefault="00462A29">
      <w:pPr>
        <w:pStyle w:val="Sumrio3"/>
        <w:tabs>
          <w:tab w:val="left" w:pos="880"/>
        </w:tabs>
        <w:rPr>
          <w:rFonts w:asciiTheme="minorHAnsi" w:eastAsiaTheme="minorEastAsia" w:hAnsiTheme="minorHAnsi" w:cstheme="minorBidi"/>
          <w:noProof/>
          <w:sz w:val="22"/>
          <w:szCs w:val="22"/>
        </w:rPr>
      </w:pPr>
      <w:hyperlink w:anchor="_Toc505523740" w:history="1">
        <w:r w:rsidR="0060326C" w:rsidRPr="0013478A">
          <w:rPr>
            <w:rStyle w:val="Hyperlink"/>
            <w:noProof/>
          </w:rPr>
          <w:t>2.3.2</w:t>
        </w:r>
        <w:r w:rsidR="0060326C">
          <w:rPr>
            <w:rFonts w:asciiTheme="minorHAnsi" w:eastAsiaTheme="minorEastAsia" w:hAnsiTheme="minorHAnsi" w:cstheme="minorBidi"/>
            <w:noProof/>
            <w:sz w:val="22"/>
            <w:szCs w:val="22"/>
          </w:rPr>
          <w:tab/>
        </w:r>
        <w:r w:rsidR="0060326C" w:rsidRPr="0013478A">
          <w:rPr>
            <w:rStyle w:val="Hyperlink"/>
            <w:noProof/>
          </w:rPr>
          <w:t>Modelagem e Análise Exploratória</w:t>
        </w:r>
        <w:r w:rsidR="0060326C">
          <w:rPr>
            <w:noProof/>
            <w:webHidden/>
          </w:rPr>
          <w:tab/>
        </w:r>
        <w:r w:rsidR="0060326C">
          <w:rPr>
            <w:noProof/>
            <w:webHidden/>
          </w:rPr>
          <w:fldChar w:fldCharType="begin"/>
        </w:r>
        <w:r w:rsidR="0060326C">
          <w:rPr>
            <w:noProof/>
            <w:webHidden/>
          </w:rPr>
          <w:instrText xml:space="preserve"> PAGEREF _Toc505523740 \h </w:instrText>
        </w:r>
        <w:r w:rsidR="0060326C">
          <w:rPr>
            <w:noProof/>
            <w:webHidden/>
          </w:rPr>
        </w:r>
        <w:r w:rsidR="0060326C">
          <w:rPr>
            <w:noProof/>
            <w:webHidden/>
          </w:rPr>
          <w:fldChar w:fldCharType="separate"/>
        </w:r>
        <w:r w:rsidR="004306BD">
          <w:rPr>
            <w:noProof/>
            <w:webHidden/>
          </w:rPr>
          <w:t>54</w:t>
        </w:r>
        <w:r w:rsidR="0060326C">
          <w:rPr>
            <w:noProof/>
            <w:webHidden/>
          </w:rPr>
          <w:fldChar w:fldCharType="end"/>
        </w:r>
      </w:hyperlink>
    </w:p>
    <w:p w14:paraId="4F259A12" w14:textId="603F3FCA" w:rsidR="0060326C" w:rsidRDefault="00462A29">
      <w:pPr>
        <w:pStyle w:val="Sumrio3"/>
        <w:tabs>
          <w:tab w:val="left" w:pos="880"/>
        </w:tabs>
        <w:rPr>
          <w:rFonts w:asciiTheme="minorHAnsi" w:eastAsiaTheme="minorEastAsia" w:hAnsiTheme="minorHAnsi" w:cstheme="minorBidi"/>
          <w:noProof/>
          <w:sz w:val="22"/>
          <w:szCs w:val="22"/>
        </w:rPr>
      </w:pPr>
      <w:hyperlink w:anchor="_Toc505523741" w:history="1">
        <w:r w:rsidR="0060326C" w:rsidRPr="0013478A">
          <w:rPr>
            <w:rStyle w:val="Hyperlink"/>
            <w:noProof/>
          </w:rPr>
          <w:t>2.3.3</w:t>
        </w:r>
        <w:r w:rsidR="0060326C">
          <w:rPr>
            <w:rFonts w:asciiTheme="minorHAnsi" w:eastAsiaTheme="minorEastAsia" w:hAnsiTheme="minorHAnsi" w:cstheme="minorBidi"/>
            <w:noProof/>
            <w:sz w:val="22"/>
            <w:szCs w:val="22"/>
          </w:rPr>
          <w:tab/>
        </w:r>
        <w:r w:rsidR="0060326C" w:rsidRPr="0013478A">
          <w:rPr>
            <w:rStyle w:val="Hyperlink"/>
            <w:noProof/>
          </w:rPr>
          <w:t>Visão Geral das Etapas do RDM</w:t>
        </w:r>
        <w:r w:rsidR="0060326C">
          <w:rPr>
            <w:noProof/>
            <w:webHidden/>
          </w:rPr>
          <w:tab/>
        </w:r>
        <w:r w:rsidR="0060326C">
          <w:rPr>
            <w:noProof/>
            <w:webHidden/>
          </w:rPr>
          <w:fldChar w:fldCharType="begin"/>
        </w:r>
        <w:r w:rsidR="0060326C">
          <w:rPr>
            <w:noProof/>
            <w:webHidden/>
          </w:rPr>
          <w:instrText xml:space="preserve"> PAGEREF _Toc505523741 \h </w:instrText>
        </w:r>
        <w:r w:rsidR="0060326C">
          <w:rPr>
            <w:noProof/>
            <w:webHidden/>
          </w:rPr>
        </w:r>
        <w:r w:rsidR="0060326C">
          <w:rPr>
            <w:noProof/>
            <w:webHidden/>
          </w:rPr>
          <w:fldChar w:fldCharType="separate"/>
        </w:r>
        <w:r w:rsidR="004306BD">
          <w:rPr>
            <w:noProof/>
            <w:webHidden/>
          </w:rPr>
          <w:t>58</w:t>
        </w:r>
        <w:r w:rsidR="0060326C">
          <w:rPr>
            <w:noProof/>
            <w:webHidden/>
          </w:rPr>
          <w:fldChar w:fldCharType="end"/>
        </w:r>
      </w:hyperlink>
    </w:p>
    <w:p w14:paraId="709487E4" w14:textId="1804CA7D" w:rsidR="0060326C" w:rsidRDefault="00462A29">
      <w:pPr>
        <w:pStyle w:val="Sumrio3"/>
        <w:tabs>
          <w:tab w:val="left" w:pos="880"/>
        </w:tabs>
        <w:rPr>
          <w:rFonts w:asciiTheme="minorHAnsi" w:eastAsiaTheme="minorEastAsia" w:hAnsiTheme="minorHAnsi" w:cstheme="minorBidi"/>
          <w:noProof/>
          <w:sz w:val="22"/>
          <w:szCs w:val="22"/>
        </w:rPr>
      </w:pPr>
      <w:hyperlink w:anchor="_Toc505523742" w:history="1">
        <w:r w:rsidR="0060326C" w:rsidRPr="0013478A">
          <w:rPr>
            <w:rStyle w:val="Hyperlink"/>
            <w:noProof/>
          </w:rPr>
          <w:t>2.3.4</w:t>
        </w:r>
        <w:r w:rsidR="0060326C">
          <w:rPr>
            <w:rFonts w:asciiTheme="minorHAnsi" w:eastAsiaTheme="minorEastAsia" w:hAnsiTheme="minorHAnsi" w:cstheme="minorBidi"/>
            <w:noProof/>
            <w:sz w:val="22"/>
            <w:szCs w:val="22"/>
          </w:rPr>
          <w:tab/>
        </w:r>
        <w:r w:rsidR="0060326C" w:rsidRPr="0013478A">
          <w:rPr>
            <w:rStyle w:val="Hyperlink"/>
            <w:noProof/>
          </w:rPr>
          <w:t>Estruturação da Decisão</w:t>
        </w:r>
        <w:r w:rsidR="0060326C">
          <w:rPr>
            <w:noProof/>
            <w:webHidden/>
          </w:rPr>
          <w:tab/>
        </w:r>
        <w:r w:rsidR="0060326C">
          <w:rPr>
            <w:noProof/>
            <w:webHidden/>
          </w:rPr>
          <w:fldChar w:fldCharType="begin"/>
        </w:r>
        <w:r w:rsidR="0060326C">
          <w:rPr>
            <w:noProof/>
            <w:webHidden/>
          </w:rPr>
          <w:instrText xml:space="preserve"> PAGEREF _Toc505523742 \h </w:instrText>
        </w:r>
        <w:r w:rsidR="0060326C">
          <w:rPr>
            <w:noProof/>
            <w:webHidden/>
          </w:rPr>
        </w:r>
        <w:r w:rsidR="0060326C">
          <w:rPr>
            <w:noProof/>
            <w:webHidden/>
          </w:rPr>
          <w:fldChar w:fldCharType="separate"/>
        </w:r>
        <w:r w:rsidR="004306BD">
          <w:rPr>
            <w:noProof/>
            <w:webHidden/>
          </w:rPr>
          <w:t>60</w:t>
        </w:r>
        <w:r w:rsidR="0060326C">
          <w:rPr>
            <w:noProof/>
            <w:webHidden/>
          </w:rPr>
          <w:fldChar w:fldCharType="end"/>
        </w:r>
      </w:hyperlink>
    </w:p>
    <w:p w14:paraId="0D2E307D" w14:textId="20C671B8" w:rsidR="0060326C" w:rsidRDefault="00462A29">
      <w:pPr>
        <w:pStyle w:val="Sumrio3"/>
        <w:tabs>
          <w:tab w:val="left" w:pos="880"/>
        </w:tabs>
        <w:rPr>
          <w:rFonts w:asciiTheme="minorHAnsi" w:eastAsiaTheme="minorEastAsia" w:hAnsiTheme="minorHAnsi" w:cstheme="minorBidi"/>
          <w:noProof/>
          <w:sz w:val="22"/>
          <w:szCs w:val="22"/>
        </w:rPr>
      </w:pPr>
      <w:hyperlink w:anchor="_Toc505523743" w:history="1">
        <w:r w:rsidR="0060326C" w:rsidRPr="0013478A">
          <w:rPr>
            <w:rStyle w:val="Hyperlink"/>
            <w:noProof/>
          </w:rPr>
          <w:t>2.3.5</w:t>
        </w:r>
        <w:r w:rsidR="0060326C">
          <w:rPr>
            <w:rFonts w:asciiTheme="minorHAnsi" w:eastAsiaTheme="minorEastAsia" w:hAnsiTheme="minorHAnsi" w:cstheme="minorBidi"/>
            <w:noProof/>
            <w:sz w:val="22"/>
            <w:szCs w:val="22"/>
          </w:rPr>
          <w:tab/>
        </w:r>
        <w:r w:rsidR="0060326C" w:rsidRPr="0013478A">
          <w:rPr>
            <w:rStyle w:val="Hyperlink"/>
            <w:noProof/>
          </w:rPr>
          <w:t>Geração de Casos</w:t>
        </w:r>
        <w:r w:rsidR="0060326C">
          <w:rPr>
            <w:noProof/>
            <w:webHidden/>
          </w:rPr>
          <w:tab/>
        </w:r>
        <w:r w:rsidR="0060326C">
          <w:rPr>
            <w:noProof/>
            <w:webHidden/>
          </w:rPr>
          <w:fldChar w:fldCharType="begin"/>
        </w:r>
        <w:r w:rsidR="0060326C">
          <w:rPr>
            <w:noProof/>
            <w:webHidden/>
          </w:rPr>
          <w:instrText xml:space="preserve"> PAGEREF _Toc505523743 \h </w:instrText>
        </w:r>
        <w:r w:rsidR="0060326C">
          <w:rPr>
            <w:noProof/>
            <w:webHidden/>
          </w:rPr>
        </w:r>
        <w:r w:rsidR="0060326C">
          <w:rPr>
            <w:noProof/>
            <w:webHidden/>
          </w:rPr>
          <w:fldChar w:fldCharType="separate"/>
        </w:r>
        <w:r w:rsidR="004306BD">
          <w:rPr>
            <w:noProof/>
            <w:webHidden/>
          </w:rPr>
          <w:t>61</w:t>
        </w:r>
        <w:r w:rsidR="0060326C">
          <w:rPr>
            <w:noProof/>
            <w:webHidden/>
          </w:rPr>
          <w:fldChar w:fldCharType="end"/>
        </w:r>
      </w:hyperlink>
    </w:p>
    <w:p w14:paraId="4006EC39" w14:textId="1CB8DF6C" w:rsidR="0060326C" w:rsidRDefault="00462A29">
      <w:pPr>
        <w:pStyle w:val="Sumrio3"/>
        <w:tabs>
          <w:tab w:val="left" w:pos="880"/>
        </w:tabs>
        <w:rPr>
          <w:rFonts w:asciiTheme="minorHAnsi" w:eastAsiaTheme="minorEastAsia" w:hAnsiTheme="minorHAnsi" w:cstheme="minorBidi"/>
          <w:noProof/>
          <w:sz w:val="22"/>
          <w:szCs w:val="22"/>
        </w:rPr>
      </w:pPr>
      <w:hyperlink w:anchor="_Toc505523744" w:history="1">
        <w:r w:rsidR="0060326C" w:rsidRPr="0013478A">
          <w:rPr>
            <w:rStyle w:val="Hyperlink"/>
            <w:noProof/>
          </w:rPr>
          <w:t>2.3.6</w:t>
        </w:r>
        <w:r w:rsidR="0060326C">
          <w:rPr>
            <w:rFonts w:asciiTheme="minorHAnsi" w:eastAsiaTheme="minorEastAsia" w:hAnsiTheme="minorHAnsi" w:cstheme="minorBidi"/>
            <w:noProof/>
            <w:sz w:val="22"/>
            <w:szCs w:val="22"/>
          </w:rPr>
          <w:tab/>
        </w:r>
        <w:r w:rsidR="0060326C" w:rsidRPr="0013478A">
          <w:rPr>
            <w:rStyle w:val="Hyperlink"/>
            <w:noProof/>
          </w:rPr>
          <w:t>Descoberta de Cenários para Análise de Vulnerabilidade</w:t>
        </w:r>
        <w:r w:rsidR="0060326C">
          <w:rPr>
            <w:noProof/>
            <w:webHidden/>
          </w:rPr>
          <w:tab/>
        </w:r>
        <w:r w:rsidR="0060326C">
          <w:rPr>
            <w:noProof/>
            <w:webHidden/>
          </w:rPr>
          <w:fldChar w:fldCharType="begin"/>
        </w:r>
        <w:r w:rsidR="0060326C">
          <w:rPr>
            <w:noProof/>
            <w:webHidden/>
          </w:rPr>
          <w:instrText xml:space="preserve"> PAGEREF _Toc505523744 \h </w:instrText>
        </w:r>
        <w:r w:rsidR="0060326C">
          <w:rPr>
            <w:noProof/>
            <w:webHidden/>
          </w:rPr>
        </w:r>
        <w:r w:rsidR="0060326C">
          <w:rPr>
            <w:noProof/>
            <w:webHidden/>
          </w:rPr>
          <w:fldChar w:fldCharType="separate"/>
        </w:r>
        <w:r w:rsidR="004306BD">
          <w:rPr>
            <w:noProof/>
            <w:webHidden/>
          </w:rPr>
          <w:t>64</w:t>
        </w:r>
        <w:r w:rsidR="0060326C">
          <w:rPr>
            <w:noProof/>
            <w:webHidden/>
          </w:rPr>
          <w:fldChar w:fldCharType="end"/>
        </w:r>
      </w:hyperlink>
    </w:p>
    <w:p w14:paraId="64A1251D" w14:textId="61150AAE" w:rsidR="0060326C" w:rsidRDefault="00462A29">
      <w:pPr>
        <w:pStyle w:val="Sumrio3"/>
        <w:tabs>
          <w:tab w:val="left" w:pos="880"/>
        </w:tabs>
        <w:rPr>
          <w:rFonts w:asciiTheme="minorHAnsi" w:eastAsiaTheme="minorEastAsia" w:hAnsiTheme="minorHAnsi" w:cstheme="minorBidi"/>
          <w:noProof/>
          <w:sz w:val="22"/>
          <w:szCs w:val="22"/>
        </w:rPr>
      </w:pPr>
      <w:hyperlink w:anchor="_Toc505523745" w:history="1">
        <w:r w:rsidR="0060326C" w:rsidRPr="0013478A">
          <w:rPr>
            <w:rStyle w:val="Hyperlink"/>
            <w:noProof/>
          </w:rPr>
          <w:t>2.3.7</w:t>
        </w:r>
        <w:r w:rsidR="0060326C">
          <w:rPr>
            <w:rFonts w:asciiTheme="minorHAnsi" w:eastAsiaTheme="minorEastAsia" w:hAnsiTheme="minorHAnsi" w:cstheme="minorBidi"/>
            <w:noProof/>
            <w:sz w:val="22"/>
            <w:szCs w:val="22"/>
          </w:rPr>
          <w:tab/>
        </w:r>
        <w:r w:rsidR="0060326C" w:rsidRPr="0013478A">
          <w:rPr>
            <w:rStyle w:val="Hyperlink"/>
            <w:noProof/>
          </w:rPr>
          <w:t>Análise de Tradeoffs</w:t>
        </w:r>
        <w:r w:rsidR="0060326C">
          <w:rPr>
            <w:noProof/>
            <w:webHidden/>
          </w:rPr>
          <w:tab/>
        </w:r>
        <w:r w:rsidR="0060326C">
          <w:rPr>
            <w:noProof/>
            <w:webHidden/>
          </w:rPr>
          <w:fldChar w:fldCharType="begin"/>
        </w:r>
        <w:r w:rsidR="0060326C">
          <w:rPr>
            <w:noProof/>
            <w:webHidden/>
          </w:rPr>
          <w:instrText xml:space="preserve"> PAGEREF _Toc505523745 \h </w:instrText>
        </w:r>
        <w:r w:rsidR="0060326C">
          <w:rPr>
            <w:noProof/>
            <w:webHidden/>
          </w:rPr>
        </w:r>
        <w:r w:rsidR="0060326C">
          <w:rPr>
            <w:noProof/>
            <w:webHidden/>
          </w:rPr>
          <w:fldChar w:fldCharType="separate"/>
        </w:r>
        <w:r w:rsidR="004306BD">
          <w:rPr>
            <w:noProof/>
            <w:webHidden/>
          </w:rPr>
          <w:t>71</w:t>
        </w:r>
        <w:r w:rsidR="0060326C">
          <w:rPr>
            <w:noProof/>
            <w:webHidden/>
          </w:rPr>
          <w:fldChar w:fldCharType="end"/>
        </w:r>
      </w:hyperlink>
    </w:p>
    <w:p w14:paraId="1519C4A5" w14:textId="2A5E60F8" w:rsidR="0060326C" w:rsidRDefault="00462A29">
      <w:pPr>
        <w:pStyle w:val="Sumrio3"/>
        <w:tabs>
          <w:tab w:val="left" w:pos="880"/>
        </w:tabs>
        <w:rPr>
          <w:rFonts w:asciiTheme="minorHAnsi" w:eastAsiaTheme="minorEastAsia" w:hAnsiTheme="minorHAnsi" w:cstheme="minorBidi"/>
          <w:noProof/>
          <w:sz w:val="22"/>
          <w:szCs w:val="22"/>
        </w:rPr>
      </w:pPr>
      <w:hyperlink w:anchor="_Toc505523746" w:history="1">
        <w:r w:rsidR="0060326C" w:rsidRPr="0013478A">
          <w:rPr>
            <w:rStyle w:val="Hyperlink"/>
            <w:noProof/>
          </w:rPr>
          <w:t>2.3.8</w:t>
        </w:r>
        <w:r w:rsidR="0060326C">
          <w:rPr>
            <w:rFonts w:asciiTheme="minorHAnsi" w:eastAsiaTheme="minorEastAsia" w:hAnsiTheme="minorHAnsi" w:cstheme="minorBidi"/>
            <w:noProof/>
            <w:sz w:val="22"/>
            <w:szCs w:val="22"/>
          </w:rPr>
          <w:tab/>
        </w:r>
        <w:r w:rsidR="0060326C" w:rsidRPr="0013478A">
          <w:rPr>
            <w:rStyle w:val="Hyperlink"/>
            <w:noProof/>
          </w:rPr>
          <w:t>Quando usar o RDM</w:t>
        </w:r>
        <w:r w:rsidR="0060326C">
          <w:rPr>
            <w:noProof/>
            <w:webHidden/>
          </w:rPr>
          <w:tab/>
        </w:r>
        <w:r w:rsidR="0060326C">
          <w:rPr>
            <w:noProof/>
            <w:webHidden/>
          </w:rPr>
          <w:fldChar w:fldCharType="begin"/>
        </w:r>
        <w:r w:rsidR="0060326C">
          <w:rPr>
            <w:noProof/>
            <w:webHidden/>
          </w:rPr>
          <w:instrText xml:space="preserve"> PAGEREF _Toc505523746 \h </w:instrText>
        </w:r>
        <w:r w:rsidR="0060326C">
          <w:rPr>
            <w:noProof/>
            <w:webHidden/>
          </w:rPr>
        </w:r>
        <w:r w:rsidR="0060326C">
          <w:rPr>
            <w:noProof/>
            <w:webHidden/>
          </w:rPr>
          <w:fldChar w:fldCharType="separate"/>
        </w:r>
        <w:r w:rsidR="004306BD">
          <w:rPr>
            <w:noProof/>
            <w:webHidden/>
          </w:rPr>
          <w:t>74</w:t>
        </w:r>
        <w:r w:rsidR="0060326C">
          <w:rPr>
            <w:noProof/>
            <w:webHidden/>
          </w:rPr>
          <w:fldChar w:fldCharType="end"/>
        </w:r>
      </w:hyperlink>
    </w:p>
    <w:p w14:paraId="1899B221" w14:textId="554A2C2B"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47" w:history="1">
        <w:r w:rsidR="0060326C" w:rsidRPr="0013478A">
          <w:rPr>
            <w:rStyle w:val="Hyperlink"/>
            <w:noProof/>
          </w:rPr>
          <w:t>2.4</w:t>
        </w:r>
        <w:r w:rsidR="0060326C">
          <w:rPr>
            <w:rFonts w:asciiTheme="minorHAnsi" w:eastAsiaTheme="minorEastAsia" w:hAnsiTheme="minorHAnsi" w:cstheme="minorBidi"/>
            <w:b w:val="0"/>
            <w:noProof/>
            <w:sz w:val="22"/>
            <w:szCs w:val="22"/>
          </w:rPr>
          <w:tab/>
        </w:r>
        <w:r w:rsidR="0060326C" w:rsidRPr="0013478A">
          <w:rPr>
            <w:rStyle w:val="Hyperlink"/>
            <w:noProof/>
          </w:rPr>
          <w:t>Indústria da Manufatura Aditiva</w:t>
        </w:r>
        <w:r w:rsidR="0060326C">
          <w:rPr>
            <w:noProof/>
            <w:webHidden/>
          </w:rPr>
          <w:tab/>
        </w:r>
        <w:r w:rsidR="0060326C">
          <w:rPr>
            <w:noProof/>
            <w:webHidden/>
          </w:rPr>
          <w:fldChar w:fldCharType="begin"/>
        </w:r>
        <w:r w:rsidR="0060326C">
          <w:rPr>
            <w:noProof/>
            <w:webHidden/>
          </w:rPr>
          <w:instrText xml:space="preserve"> PAGEREF _Toc505523747 \h </w:instrText>
        </w:r>
        <w:r w:rsidR="0060326C">
          <w:rPr>
            <w:noProof/>
            <w:webHidden/>
          </w:rPr>
        </w:r>
        <w:r w:rsidR="0060326C">
          <w:rPr>
            <w:noProof/>
            <w:webHidden/>
          </w:rPr>
          <w:fldChar w:fldCharType="separate"/>
        </w:r>
        <w:r w:rsidR="004306BD">
          <w:rPr>
            <w:noProof/>
            <w:webHidden/>
          </w:rPr>
          <w:t>78</w:t>
        </w:r>
        <w:r w:rsidR="0060326C">
          <w:rPr>
            <w:noProof/>
            <w:webHidden/>
          </w:rPr>
          <w:fldChar w:fldCharType="end"/>
        </w:r>
      </w:hyperlink>
    </w:p>
    <w:p w14:paraId="5B535AB4" w14:textId="2B4CD22D"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48" w:history="1">
        <w:r w:rsidR="0060326C" w:rsidRPr="0013478A">
          <w:rPr>
            <w:rStyle w:val="Hyperlink"/>
            <w:noProof/>
          </w:rPr>
          <w:t>2.5</w:t>
        </w:r>
        <w:r w:rsidR="0060326C">
          <w:rPr>
            <w:rFonts w:asciiTheme="minorHAnsi" w:eastAsiaTheme="minorEastAsia" w:hAnsiTheme="minorHAnsi" w:cstheme="minorBidi"/>
            <w:b w:val="0"/>
            <w:noProof/>
            <w:sz w:val="22"/>
            <w:szCs w:val="22"/>
          </w:rPr>
          <w:tab/>
        </w:r>
        <w:r w:rsidR="0060326C" w:rsidRPr="0013478A">
          <w:rPr>
            <w:rStyle w:val="Hyperlink"/>
            <w:noProof/>
          </w:rPr>
          <w:t>Modelos para suporte a decisões estratégicas relacionadas à Difusão de Novos Produtos</w:t>
        </w:r>
        <w:r w:rsidR="0060326C">
          <w:rPr>
            <w:noProof/>
            <w:webHidden/>
          </w:rPr>
          <w:tab/>
        </w:r>
        <w:r w:rsidR="0060326C">
          <w:rPr>
            <w:noProof/>
            <w:webHidden/>
          </w:rPr>
          <w:fldChar w:fldCharType="begin"/>
        </w:r>
        <w:r w:rsidR="0060326C">
          <w:rPr>
            <w:noProof/>
            <w:webHidden/>
          </w:rPr>
          <w:instrText xml:space="preserve"> PAGEREF _Toc505523748 \h </w:instrText>
        </w:r>
        <w:r w:rsidR="0060326C">
          <w:rPr>
            <w:noProof/>
            <w:webHidden/>
          </w:rPr>
        </w:r>
        <w:r w:rsidR="0060326C">
          <w:rPr>
            <w:noProof/>
            <w:webHidden/>
          </w:rPr>
          <w:fldChar w:fldCharType="separate"/>
        </w:r>
        <w:r w:rsidR="004306BD">
          <w:rPr>
            <w:noProof/>
            <w:webHidden/>
          </w:rPr>
          <w:t>82</w:t>
        </w:r>
        <w:r w:rsidR="0060326C">
          <w:rPr>
            <w:noProof/>
            <w:webHidden/>
          </w:rPr>
          <w:fldChar w:fldCharType="end"/>
        </w:r>
      </w:hyperlink>
    </w:p>
    <w:p w14:paraId="27CB8681" w14:textId="01DF79CD" w:rsidR="0060326C" w:rsidRDefault="00462A2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49" w:history="1">
        <w:r w:rsidR="0060326C" w:rsidRPr="0013478A">
          <w:rPr>
            <w:rStyle w:val="Hyperlink"/>
            <w:noProof/>
          </w:rPr>
          <w:t>3.</w:t>
        </w:r>
        <w:r w:rsidR="0060326C">
          <w:rPr>
            <w:rFonts w:asciiTheme="minorHAnsi" w:eastAsiaTheme="minorEastAsia" w:hAnsiTheme="minorHAnsi" w:cstheme="minorBidi"/>
            <w:b w:val="0"/>
            <w:caps w:val="0"/>
            <w:noProof/>
            <w:sz w:val="22"/>
            <w:szCs w:val="22"/>
          </w:rPr>
          <w:tab/>
        </w:r>
        <w:r w:rsidR="0060326C" w:rsidRPr="0013478A">
          <w:rPr>
            <w:rStyle w:val="Hyperlink"/>
            <w:noProof/>
          </w:rPr>
          <w:t>PROCEDIMENTOS METODOLÓGICOS</w:t>
        </w:r>
        <w:r w:rsidR="0060326C">
          <w:rPr>
            <w:noProof/>
            <w:webHidden/>
          </w:rPr>
          <w:tab/>
        </w:r>
        <w:r w:rsidR="0060326C">
          <w:rPr>
            <w:noProof/>
            <w:webHidden/>
          </w:rPr>
          <w:fldChar w:fldCharType="begin"/>
        </w:r>
        <w:r w:rsidR="0060326C">
          <w:rPr>
            <w:noProof/>
            <w:webHidden/>
          </w:rPr>
          <w:instrText xml:space="preserve"> PAGEREF _Toc505523749 \h </w:instrText>
        </w:r>
        <w:r w:rsidR="0060326C">
          <w:rPr>
            <w:noProof/>
            <w:webHidden/>
          </w:rPr>
        </w:r>
        <w:r w:rsidR="0060326C">
          <w:rPr>
            <w:noProof/>
            <w:webHidden/>
          </w:rPr>
          <w:fldChar w:fldCharType="separate"/>
        </w:r>
        <w:r w:rsidR="004306BD">
          <w:rPr>
            <w:noProof/>
            <w:webHidden/>
          </w:rPr>
          <w:t>89</w:t>
        </w:r>
        <w:r w:rsidR="0060326C">
          <w:rPr>
            <w:noProof/>
            <w:webHidden/>
          </w:rPr>
          <w:fldChar w:fldCharType="end"/>
        </w:r>
      </w:hyperlink>
    </w:p>
    <w:p w14:paraId="45F3D7E8" w14:textId="2CCF86DE"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0" w:history="1">
        <w:r w:rsidR="0060326C" w:rsidRPr="0013478A">
          <w:rPr>
            <w:rStyle w:val="Hyperlink"/>
            <w:noProof/>
          </w:rPr>
          <w:t>3.1</w:t>
        </w:r>
        <w:r w:rsidR="0060326C">
          <w:rPr>
            <w:rFonts w:asciiTheme="minorHAnsi" w:eastAsiaTheme="minorEastAsia" w:hAnsiTheme="minorHAnsi" w:cstheme="minorBidi"/>
            <w:b w:val="0"/>
            <w:noProof/>
            <w:sz w:val="22"/>
            <w:szCs w:val="22"/>
          </w:rPr>
          <w:tab/>
        </w:r>
        <w:r w:rsidR="0060326C" w:rsidRPr="0013478A">
          <w:rPr>
            <w:rStyle w:val="Hyperlink"/>
            <w:noProof/>
          </w:rPr>
          <w:t>Delineamento da Pesquisa</w:t>
        </w:r>
        <w:r w:rsidR="0060326C">
          <w:rPr>
            <w:noProof/>
            <w:webHidden/>
          </w:rPr>
          <w:tab/>
        </w:r>
        <w:r w:rsidR="0060326C">
          <w:rPr>
            <w:noProof/>
            <w:webHidden/>
          </w:rPr>
          <w:fldChar w:fldCharType="begin"/>
        </w:r>
        <w:r w:rsidR="0060326C">
          <w:rPr>
            <w:noProof/>
            <w:webHidden/>
          </w:rPr>
          <w:instrText xml:space="preserve"> PAGEREF _Toc505523750 \h </w:instrText>
        </w:r>
        <w:r w:rsidR="0060326C">
          <w:rPr>
            <w:noProof/>
            <w:webHidden/>
          </w:rPr>
        </w:r>
        <w:r w:rsidR="0060326C">
          <w:rPr>
            <w:noProof/>
            <w:webHidden/>
          </w:rPr>
          <w:fldChar w:fldCharType="separate"/>
        </w:r>
        <w:r w:rsidR="004306BD">
          <w:rPr>
            <w:noProof/>
            <w:webHidden/>
          </w:rPr>
          <w:t>89</w:t>
        </w:r>
        <w:r w:rsidR="0060326C">
          <w:rPr>
            <w:noProof/>
            <w:webHidden/>
          </w:rPr>
          <w:fldChar w:fldCharType="end"/>
        </w:r>
      </w:hyperlink>
    </w:p>
    <w:p w14:paraId="36AEBF57" w14:textId="20034BA7"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1" w:history="1">
        <w:r w:rsidR="0060326C" w:rsidRPr="0013478A">
          <w:rPr>
            <w:rStyle w:val="Hyperlink"/>
            <w:noProof/>
          </w:rPr>
          <w:t>3.2</w:t>
        </w:r>
        <w:r w:rsidR="0060326C">
          <w:rPr>
            <w:rFonts w:asciiTheme="minorHAnsi" w:eastAsiaTheme="minorEastAsia" w:hAnsiTheme="minorHAnsi" w:cstheme="minorBidi"/>
            <w:b w:val="0"/>
            <w:noProof/>
            <w:sz w:val="22"/>
            <w:szCs w:val="22"/>
          </w:rPr>
          <w:tab/>
        </w:r>
        <w:r w:rsidR="0060326C" w:rsidRPr="0013478A">
          <w:rPr>
            <w:rStyle w:val="Hyperlink"/>
            <w:noProof/>
          </w:rPr>
          <w:t>Método de Trabalho</w:t>
        </w:r>
        <w:r w:rsidR="0060326C">
          <w:rPr>
            <w:noProof/>
            <w:webHidden/>
          </w:rPr>
          <w:tab/>
        </w:r>
        <w:r w:rsidR="0060326C">
          <w:rPr>
            <w:noProof/>
            <w:webHidden/>
          </w:rPr>
          <w:fldChar w:fldCharType="begin"/>
        </w:r>
        <w:r w:rsidR="0060326C">
          <w:rPr>
            <w:noProof/>
            <w:webHidden/>
          </w:rPr>
          <w:instrText xml:space="preserve"> PAGEREF _Toc505523751 \h </w:instrText>
        </w:r>
        <w:r w:rsidR="0060326C">
          <w:rPr>
            <w:noProof/>
            <w:webHidden/>
          </w:rPr>
        </w:r>
        <w:r w:rsidR="0060326C">
          <w:rPr>
            <w:noProof/>
            <w:webHidden/>
          </w:rPr>
          <w:fldChar w:fldCharType="separate"/>
        </w:r>
        <w:r w:rsidR="004306BD">
          <w:rPr>
            <w:noProof/>
            <w:webHidden/>
          </w:rPr>
          <w:t>93</w:t>
        </w:r>
        <w:r w:rsidR="0060326C">
          <w:rPr>
            <w:noProof/>
            <w:webHidden/>
          </w:rPr>
          <w:fldChar w:fldCharType="end"/>
        </w:r>
      </w:hyperlink>
    </w:p>
    <w:p w14:paraId="68EF4133" w14:textId="524B3D15"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2" w:history="1">
        <w:r w:rsidR="0060326C" w:rsidRPr="0013478A">
          <w:rPr>
            <w:rStyle w:val="Hyperlink"/>
            <w:noProof/>
          </w:rPr>
          <w:t>3.3</w:t>
        </w:r>
        <w:r w:rsidR="0060326C">
          <w:rPr>
            <w:rFonts w:asciiTheme="minorHAnsi" w:eastAsiaTheme="minorEastAsia" w:hAnsiTheme="minorHAnsi" w:cstheme="minorBidi"/>
            <w:b w:val="0"/>
            <w:noProof/>
            <w:sz w:val="22"/>
            <w:szCs w:val="22"/>
          </w:rPr>
          <w:tab/>
        </w:r>
        <w:r w:rsidR="0060326C" w:rsidRPr="0013478A">
          <w:rPr>
            <w:rStyle w:val="Hyperlink"/>
            <w:noProof/>
          </w:rPr>
          <w:t>Coleta de Dados</w:t>
        </w:r>
        <w:r w:rsidR="0060326C">
          <w:rPr>
            <w:noProof/>
            <w:webHidden/>
          </w:rPr>
          <w:tab/>
        </w:r>
        <w:r w:rsidR="0060326C">
          <w:rPr>
            <w:noProof/>
            <w:webHidden/>
          </w:rPr>
          <w:fldChar w:fldCharType="begin"/>
        </w:r>
        <w:r w:rsidR="0060326C">
          <w:rPr>
            <w:noProof/>
            <w:webHidden/>
          </w:rPr>
          <w:instrText xml:space="preserve"> PAGEREF _Toc505523752 \h </w:instrText>
        </w:r>
        <w:r w:rsidR="0060326C">
          <w:rPr>
            <w:noProof/>
            <w:webHidden/>
          </w:rPr>
        </w:r>
        <w:r w:rsidR="0060326C">
          <w:rPr>
            <w:noProof/>
            <w:webHidden/>
          </w:rPr>
          <w:fldChar w:fldCharType="separate"/>
        </w:r>
        <w:r w:rsidR="004306BD">
          <w:rPr>
            <w:noProof/>
            <w:webHidden/>
          </w:rPr>
          <w:t>99</w:t>
        </w:r>
        <w:r w:rsidR="0060326C">
          <w:rPr>
            <w:noProof/>
            <w:webHidden/>
          </w:rPr>
          <w:fldChar w:fldCharType="end"/>
        </w:r>
      </w:hyperlink>
    </w:p>
    <w:p w14:paraId="3DA51E24" w14:textId="3CC793D4"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3" w:history="1">
        <w:r w:rsidR="0060326C" w:rsidRPr="0013478A">
          <w:rPr>
            <w:rStyle w:val="Hyperlink"/>
            <w:noProof/>
          </w:rPr>
          <w:t>3.4</w:t>
        </w:r>
        <w:r w:rsidR="0060326C">
          <w:rPr>
            <w:rFonts w:asciiTheme="minorHAnsi" w:eastAsiaTheme="minorEastAsia" w:hAnsiTheme="minorHAnsi" w:cstheme="minorBidi"/>
            <w:b w:val="0"/>
            <w:noProof/>
            <w:sz w:val="22"/>
            <w:szCs w:val="22"/>
          </w:rPr>
          <w:tab/>
        </w:r>
        <w:r w:rsidR="0060326C" w:rsidRPr="0013478A">
          <w:rPr>
            <w:rStyle w:val="Hyperlink"/>
            <w:noProof/>
          </w:rPr>
          <w:t>Análise de Dados</w:t>
        </w:r>
        <w:r w:rsidR="0060326C">
          <w:rPr>
            <w:noProof/>
            <w:webHidden/>
          </w:rPr>
          <w:tab/>
        </w:r>
        <w:r w:rsidR="0060326C">
          <w:rPr>
            <w:noProof/>
            <w:webHidden/>
          </w:rPr>
          <w:fldChar w:fldCharType="begin"/>
        </w:r>
        <w:r w:rsidR="0060326C">
          <w:rPr>
            <w:noProof/>
            <w:webHidden/>
          </w:rPr>
          <w:instrText xml:space="preserve"> PAGEREF _Toc505523753 \h </w:instrText>
        </w:r>
        <w:r w:rsidR="0060326C">
          <w:rPr>
            <w:noProof/>
            <w:webHidden/>
          </w:rPr>
        </w:r>
        <w:r w:rsidR="0060326C">
          <w:rPr>
            <w:noProof/>
            <w:webHidden/>
          </w:rPr>
          <w:fldChar w:fldCharType="separate"/>
        </w:r>
        <w:r w:rsidR="004306BD">
          <w:rPr>
            <w:noProof/>
            <w:webHidden/>
          </w:rPr>
          <w:t>105</w:t>
        </w:r>
        <w:r w:rsidR="0060326C">
          <w:rPr>
            <w:noProof/>
            <w:webHidden/>
          </w:rPr>
          <w:fldChar w:fldCharType="end"/>
        </w:r>
      </w:hyperlink>
    </w:p>
    <w:p w14:paraId="0282120A" w14:textId="10440371" w:rsidR="0060326C" w:rsidRDefault="00462A2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54" w:history="1">
        <w:r w:rsidR="0060326C" w:rsidRPr="0013478A">
          <w:rPr>
            <w:rStyle w:val="Hyperlink"/>
            <w:noProof/>
          </w:rPr>
          <w:t>4.</w:t>
        </w:r>
        <w:r w:rsidR="0060326C">
          <w:rPr>
            <w:rFonts w:asciiTheme="minorHAnsi" w:eastAsiaTheme="minorEastAsia" w:hAnsiTheme="minorHAnsi" w:cstheme="minorBidi"/>
            <w:b w:val="0"/>
            <w:caps w:val="0"/>
            <w:noProof/>
            <w:sz w:val="22"/>
            <w:szCs w:val="22"/>
          </w:rPr>
          <w:tab/>
        </w:r>
        <w:r w:rsidR="0060326C" w:rsidRPr="0013478A">
          <w:rPr>
            <w:rStyle w:val="Hyperlink"/>
            <w:noProof/>
          </w:rPr>
          <w:t>DESENVOLVIMENTO DA ANÁLISE RDM</w:t>
        </w:r>
        <w:r w:rsidR="0060326C">
          <w:rPr>
            <w:noProof/>
            <w:webHidden/>
          </w:rPr>
          <w:tab/>
        </w:r>
        <w:r w:rsidR="0060326C">
          <w:rPr>
            <w:noProof/>
            <w:webHidden/>
          </w:rPr>
          <w:fldChar w:fldCharType="begin"/>
        </w:r>
        <w:r w:rsidR="0060326C">
          <w:rPr>
            <w:noProof/>
            <w:webHidden/>
          </w:rPr>
          <w:instrText xml:space="preserve"> PAGEREF _Toc505523754 \h </w:instrText>
        </w:r>
        <w:r w:rsidR="0060326C">
          <w:rPr>
            <w:noProof/>
            <w:webHidden/>
          </w:rPr>
        </w:r>
        <w:r w:rsidR="0060326C">
          <w:rPr>
            <w:noProof/>
            <w:webHidden/>
          </w:rPr>
          <w:fldChar w:fldCharType="separate"/>
        </w:r>
        <w:r w:rsidR="004306BD">
          <w:rPr>
            <w:noProof/>
            <w:webHidden/>
          </w:rPr>
          <w:t>110</w:t>
        </w:r>
        <w:r w:rsidR="0060326C">
          <w:rPr>
            <w:noProof/>
            <w:webHidden/>
          </w:rPr>
          <w:fldChar w:fldCharType="end"/>
        </w:r>
      </w:hyperlink>
    </w:p>
    <w:p w14:paraId="52FABDA2" w14:textId="244206F3"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5" w:history="1">
        <w:r w:rsidR="0060326C" w:rsidRPr="0013478A">
          <w:rPr>
            <w:rStyle w:val="Hyperlink"/>
            <w:noProof/>
          </w:rPr>
          <w:t>4.1</w:t>
        </w:r>
        <w:r w:rsidR="0060326C">
          <w:rPr>
            <w:rFonts w:asciiTheme="minorHAnsi" w:eastAsiaTheme="minorEastAsia" w:hAnsiTheme="minorHAnsi" w:cstheme="minorBidi"/>
            <w:b w:val="0"/>
            <w:noProof/>
            <w:sz w:val="22"/>
            <w:szCs w:val="22"/>
          </w:rPr>
          <w:tab/>
        </w:r>
        <w:r w:rsidR="0060326C" w:rsidRPr="0013478A">
          <w:rPr>
            <w:rStyle w:val="Hyperlink"/>
            <w:noProof/>
          </w:rPr>
          <w:t>Estruturação do Problema (X, L, R, M)</w:t>
        </w:r>
        <w:r w:rsidR="0060326C">
          <w:rPr>
            <w:noProof/>
            <w:webHidden/>
          </w:rPr>
          <w:tab/>
        </w:r>
        <w:r w:rsidR="0060326C">
          <w:rPr>
            <w:noProof/>
            <w:webHidden/>
          </w:rPr>
          <w:fldChar w:fldCharType="begin"/>
        </w:r>
        <w:r w:rsidR="0060326C">
          <w:rPr>
            <w:noProof/>
            <w:webHidden/>
          </w:rPr>
          <w:instrText xml:space="preserve"> PAGEREF _Toc505523755 \h </w:instrText>
        </w:r>
        <w:r w:rsidR="0060326C">
          <w:rPr>
            <w:noProof/>
            <w:webHidden/>
          </w:rPr>
        </w:r>
        <w:r w:rsidR="0060326C">
          <w:rPr>
            <w:noProof/>
            <w:webHidden/>
          </w:rPr>
          <w:fldChar w:fldCharType="separate"/>
        </w:r>
        <w:r w:rsidR="004306BD">
          <w:rPr>
            <w:noProof/>
            <w:webHidden/>
          </w:rPr>
          <w:t>110</w:t>
        </w:r>
        <w:r w:rsidR="0060326C">
          <w:rPr>
            <w:noProof/>
            <w:webHidden/>
          </w:rPr>
          <w:fldChar w:fldCharType="end"/>
        </w:r>
      </w:hyperlink>
    </w:p>
    <w:p w14:paraId="7849CBF0" w14:textId="0265E3C4" w:rsidR="0060326C" w:rsidRDefault="00462A29">
      <w:pPr>
        <w:pStyle w:val="Sumrio3"/>
        <w:tabs>
          <w:tab w:val="left" w:pos="880"/>
        </w:tabs>
        <w:rPr>
          <w:rFonts w:asciiTheme="minorHAnsi" w:eastAsiaTheme="minorEastAsia" w:hAnsiTheme="minorHAnsi" w:cstheme="minorBidi"/>
          <w:noProof/>
          <w:sz w:val="22"/>
          <w:szCs w:val="22"/>
        </w:rPr>
      </w:pPr>
      <w:hyperlink w:anchor="_Toc505523756" w:history="1">
        <w:r w:rsidR="0060326C" w:rsidRPr="0013478A">
          <w:rPr>
            <w:rStyle w:val="Hyperlink"/>
            <w:noProof/>
          </w:rPr>
          <w:t>4.1.1</w:t>
        </w:r>
        <w:r w:rsidR="0060326C">
          <w:rPr>
            <w:rFonts w:asciiTheme="minorHAnsi" w:eastAsiaTheme="minorEastAsia" w:hAnsiTheme="minorHAnsi" w:cstheme="minorBidi"/>
            <w:noProof/>
            <w:sz w:val="22"/>
            <w:szCs w:val="22"/>
          </w:rPr>
          <w:tab/>
        </w:r>
        <w:r w:rsidR="0060326C" w:rsidRPr="0013478A">
          <w:rPr>
            <w:rStyle w:val="Hyperlink"/>
            <w:noProof/>
          </w:rPr>
          <w:t>Incertezas (X)</w:t>
        </w:r>
        <w:r w:rsidR="0060326C">
          <w:rPr>
            <w:noProof/>
            <w:webHidden/>
          </w:rPr>
          <w:tab/>
        </w:r>
        <w:r w:rsidR="0060326C">
          <w:rPr>
            <w:noProof/>
            <w:webHidden/>
          </w:rPr>
          <w:fldChar w:fldCharType="begin"/>
        </w:r>
        <w:r w:rsidR="0060326C">
          <w:rPr>
            <w:noProof/>
            <w:webHidden/>
          </w:rPr>
          <w:instrText xml:space="preserve"> PAGEREF _Toc505523756 \h </w:instrText>
        </w:r>
        <w:r w:rsidR="0060326C">
          <w:rPr>
            <w:noProof/>
            <w:webHidden/>
          </w:rPr>
        </w:r>
        <w:r w:rsidR="0060326C">
          <w:rPr>
            <w:noProof/>
            <w:webHidden/>
          </w:rPr>
          <w:fldChar w:fldCharType="separate"/>
        </w:r>
        <w:r w:rsidR="004306BD">
          <w:rPr>
            <w:noProof/>
            <w:webHidden/>
          </w:rPr>
          <w:t>110</w:t>
        </w:r>
        <w:r w:rsidR="0060326C">
          <w:rPr>
            <w:noProof/>
            <w:webHidden/>
          </w:rPr>
          <w:fldChar w:fldCharType="end"/>
        </w:r>
      </w:hyperlink>
    </w:p>
    <w:p w14:paraId="4221B019" w14:textId="2A1DCD10" w:rsidR="0060326C" w:rsidRDefault="00462A29">
      <w:pPr>
        <w:pStyle w:val="Sumrio3"/>
        <w:tabs>
          <w:tab w:val="left" w:pos="880"/>
        </w:tabs>
        <w:rPr>
          <w:rFonts w:asciiTheme="minorHAnsi" w:eastAsiaTheme="minorEastAsia" w:hAnsiTheme="minorHAnsi" w:cstheme="minorBidi"/>
          <w:noProof/>
          <w:sz w:val="22"/>
          <w:szCs w:val="22"/>
        </w:rPr>
      </w:pPr>
      <w:hyperlink w:anchor="_Toc505523757" w:history="1">
        <w:r w:rsidR="0060326C" w:rsidRPr="0013478A">
          <w:rPr>
            <w:rStyle w:val="Hyperlink"/>
            <w:noProof/>
          </w:rPr>
          <w:t>4.1.2</w:t>
        </w:r>
        <w:r w:rsidR="0060326C">
          <w:rPr>
            <w:rFonts w:asciiTheme="minorHAnsi" w:eastAsiaTheme="minorEastAsia" w:hAnsiTheme="minorHAnsi" w:cstheme="minorBidi"/>
            <w:noProof/>
            <w:sz w:val="22"/>
            <w:szCs w:val="22"/>
          </w:rPr>
          <w:tab/>
        </w:r>
        <w:r w:rsidR="0060326C" w:rsidRPr="0013478A">
          <w:rPr>
            <w:rStyle w:val="Hyperlink"/>
            <w:noProof/>
          </w:rPr>
          <w:t>Decisões Estratégicas (L)</w:t>
        </w:r>
        <w:r w:rsidR="0060326C">
          <w:rPr>
            <w:noProof/>
            <w:webHidden/>
          </w:rPr>
          <w:tab/>
        </w:r>
        <w:r w:rsidR="0060326C">
          <w:rPr>
            <w:noProof/>
            <w:webHidden/>
          </w:rPr>
          <w:fldChar w:fldCharType="begin"/>
        </w:r>
        <w:r w:rsidR="0060326C">
          <w:rPr>
            <w:noProof/>
            <w:webHidden/>
          </w:rPr>
          <w:instrText xml:space="preserve"> PAGEREF _Toc505523757 \h </w:instrText>
        </w:r>
        <w:r w:rsidR="0060326C">
          <w:rPr>
            <w:noProof/>
            <w:webHidden/>
          </w:rPr>
        </w:r>
        <w:r w:rsidR="0060326C">
          <w:rPr>
            <w:noProof/>
            <w:webHidden/>
          </w:rPr>
          <w:fldChar w:fldCharType="separate"/>
        </w:r>
        <w:r w:rsidR="004306BD">
          <w:rPr>
            <w:noProof/>
            <w:webHidden/>
          </w:rPr>
          <w:t>113</w:t>
        </w:r>
        <w:r w:rsidR="0060326C">
          <w:rPr>
            <w:noProof/>
            <w:webHidden/>
          </w:rPr>
          <w:fldChar w:fldCharType="end"/>
        </w:r>
      </w:hyperlink>
    </w:p>
    <w:p w14:paraId="216D76F1" w14:textId="05ECE0FE" w:rsidR="0060326C" w:rsidRDefault="00462A29">
      <w:pPr>
        <w:pStyle w:val="Sumrio3"/>
        <w:tabs>
          <w:tab w:val="left" w:pos="880"/>
        </w:tabs>
        <w:rPr>
          <w:rFonts w:asciiTheme="minorHAnsi" w:eastAsiaTheme="minorEastAsia" w:hAnsiTheme="minorHAnsi" w:cstheme="minorBidi"/>
          <w:noProof/>
          <w:sz w:val="22"/>
          <w:szCs w:val="22"/>
        </w:rPr>
      </w:pPr>
      <w:hyperlink w:anchor="_Toc505523758" w:history="1">
        <w:r w:rsidR="0060326C" w:rsidRPr="0013478A">
          <w:rPr>
            <w:rStyle w:val="Hyperlink"/>
            <w:noProof/>
          </w:rPr>
          <w:t>4.1.3</w:t>
        </w:r>
        <w:r w:rsidR="0060326C">
          <w:rPr>
            <w:rFonts w:asciiTheme="minorHAnsi" w:eastAsiaTheme="minorEastAsia" w:hAnsiTheme="minorHAnsi" w:cstheme="minorBidi"/>
            <w:noProof/>
            <w:sz w:val="22"/>
            <w:szCs w:val="22"/>
          </w:rPr>
          <w:tab/>
        </w:r>
        <w:r w:rsidR="0060326C" w:rsidRPr="0013478A">
          <w:rPr>
            <w:rStyle w:val="Hyperlink"/>
            <w:noProof/>
          </w:rPr>
          <w:t>Estrutura do Modelo (R)</w:t>
        </w:r>
        <w:r w:rsidR="0060326C">
          <w:rPr>
            <w:noProof/>
            <w:webHidden/>
          </w:rPr>
          <w:tab/>
        </w:r>
        <w:r w:rsidR="0060326C">
          <w:rPr>
            <w:noProof/>
            <w:webHidden/>
          </w:rPr>
          <w:fldChar w:fldCharType="begin"/>
        </w:r>
        <w:r w:rsidR="0060326C">
          <w:rPr>
            <w:noProof/>
            <w:webHidden/>
          </w:rPr>
          <w:instrText xml:space="preserve"> PAGEREF _Toc505523758 \h </w:instrText>
        </w:r>
        <w:r w:rsidR="0060326C">
          <w:rPr>
            <w:noProof/>
            <w:webHidden/>
          </w:rPr>
        </w:r>
        <w:r w:rsidR="0060326C">
          <w:rPr>
            <w:noProof/>
            <w:webHidden/>
          </w:rPr>
          <w:fldChar w:fldCharType="separate"/>
        </w:r>
        <w:r w:rsidR="004306BD">
          <w:rPr>
            <w:noProof/>
            <w:webHidden/>
          </w:rPr>
          <w:t>118</w:t>
        </w:r>
        <w:r w:rsidR="0060326C">
          <w:rPr>
            <w:noProof/>
            <w:webHidden/>
          </w:rPr>
          <w:fldChar w:fldCharType="end"/>
        </w:r>
      </w:hyperlink>
    </w:p>
    <w:p w14:paraId="7F78B671" w14:textId="691217A9" w:rsidR="0060326C" w:rsidRDefault="00462A29">
      <w:pPr>
        <w:pStyle w:val="Sumrio3"/>
        <w:tabs>
          <w:tab w:val="left" w:pos="880"/>
        </w:tabs>
        <w:rPr>
          <w:rFonts w:asciiTheme="minorHAnsi" w:eastAsiaTheme="minorEastAsia" w:hAnsiTheme="minorHAnsi" w:cstheme="minorBidi"/>
          <w:noProof/>
          <w:sz w:val="22"/>
          <w:szCs w:val="22"/>
        </w:rPr>
      </w:pPr>
      <w:hyperlink w:anchor="_Toc505523759" w:history="1">
        <w:r w:rsidR="0060326C" w:rsidRPr="0013478A">
          <w:rPr>
            <w:rStyle w:val="Hyperlink"/>
            <w:noProof/>
          </w:rPr>
          <w:t>4.1.4</w:t>
        </w:r>
        <w:r w:rsidR="0060326C">
          <w:rPr>
            <w:rFonts w:asciiTheme="minorHAnsi" w:eastAsiaTheme="minorEastAsia" w:hAnsiTheme="minorHAnsi" w:cstheme="minorBidi"/>
            <w:noProof/>
            <w:sz w:val="22"/>
            <w:szCs w:val="22"/>
          </w:rPr>
          <w:tab/>
        </w:r>
        <w:r w:rsidR="0060326C" w:rsidRPr="0013478A">
          <w:rPr>
            <w:rStyle w:val="Hyperlink"/>
            <w:noProof/>
          </w:rPr>
          <w:t>Métricas (M)</w:t>
        </w:r>
        <w:r w:rsidR="0060326C">
          <w:rPr>
            <w:noProof/>
            <w:webHidden/>
          </w:rPr>
          <w:tab/>
        </w:r>
        <w:r w:rsidR="0060326C">
          <w:rPr>
            <w:noProof/>
            <w:webHidden/>
          </w:rPr>
          <w:fldChar w:fldCharType="begin"/>
        </w:r>
        <w:r w:rsidR="0060326C">
          <w:rPr>
            <w:noProof/>
            <w:webHidden/>
          </w:rPr>
          <w:instrText xml:space="preserve"> PAGEREF _Toc505523759 \h </w:instrText>
        </w:r>
        <w:r w:rsidR="0060326C">
          <w:rPr>
            <w:noProof/>
            <w:webHidden/>
          </w:rPr>
        </w:r>
        <w:r w:rsidR="0060326C">
          <w:rPr>
            <w:noProof/>
            <w:webHidden/>
          </w:rPr>
          <w:fldChar w:fldCharType="separate"/>
        </w:r>
        <w:r w:rsidR="004306BD">
          <w:rPr>
            <w:noProof/>
            <w:webHidden/>
          </w:rPr>
          <w:t>124</w:t>
        </w:r>
        <w:r w:rsidR="0060326C">
          <w:rPr>
            <w:noProof/>
            <w:webHidden/>
          </w:rPr>
          <w:fldChar w:fldCharType="end"/>
        </w:r>
      </w:hyperlink>
    </w:p>
    <w:p w14:paraId="54FC0469" w14:textId="5084379B"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60" w:history="1">
        <w:r w:rsidR="0060326C" w:rsidRPr="0013478A">
          <w:rPr>
            <w:rStyle w:val="Hyperlink"/>
            <w:noProof/>
          </w:rPr>
          <w:t>4.2</w:t>
        </w:r>
        <w:r w:rsidR="0060326C">
          <w:rPr>
            <w:rFonts w:asciiTheme="minorHAnsi" w:eastAsiaTheme="minorEastAsia" w:hAnsiTheme="minorHAnsi" w:cstheme="minorBidi"/>
            <w:b w:val="0"/>
            <w:noProof/>
            <w:sz w:val="22"/>
            <w:szCs w:val="22"/>
          </w:rPr>
          <w:tab/>
        </w:r>
        <w:r w:rsidR="0060326C" w:rsidRPr="0013478A">
          <w:rPr>
            <w:rStyle w:val="Hyperlink"/>
            <w:noProof/>
          </w:rPr>
          <w:t>Modelo de Dinâmica Competitiva</w:t>
        </w:r>
        <w:r w:rsidR="0060326C">
          <w:rPr>
            <w:noProof/>
            <w:webHidden/>
          </w:rPr>
          <w:tab/>
        </w:r>
        <w:r w:rsidR="0060326C">
          <w:rPr>
            <w:noProof/>
            <w:webHidden/>
          </w:rPr>
          <w:fldChar w:fldCharType="begin"/>
        </w:r>
        <w:r w:rsidR="0060326C">
          <w:rPr>
            <w:noProof/>
            <w:webHidden/>
          </w:rPr>
          <w:instrText xml:space="preserve"> PAGEREF _Toc505523760 \h </w:instrText>
        </w:r>
        <w:r w:rsidR="0060326C">
          <w:rPr>
            <w:noProof/>
            <w:webHidden/>
          </w:rPr>
        </w:r>
        <w:r w:rsidR="0060326C">
          <w:rPr>
            <w:noProof/>
            <w:webHidden/>
          </w:rPr>
          <w:fldChar w:fldCharType="separate"/>
        </w:r>
        <w:r w:rsidR="004306BD">
          <w:rPr>
            <w:noProof/>
            <w:webHidden/>
          </w:rPr>
          <w:t>125</w:t>
        </w:r>
        <w:r w:rsidR="0060326C">
          <w:rPr>
            <w:noProof/>
            <w:webHidden/>
          </w:rPr>
          <w:fldChar w:fldCharType="end"/>
        </w:r>
      </w:hyperlink>
    </w:p>
    <w:p w14:paraId="6342179E" w14:textId="1F05E050" w:rsidR="0060326C" w:rsidRDefault="00462A29">
      <w:pPr>
        <w:pStyle w:val="Sumrio3"/>
        <w:tabs>
          <w:tab w:val="left" w:pos="880"/>
        </w:tabs>
        <w:rPr>
          <w:rFonts w:asciiTheme="minorHAnsi" w:eastAsiaTheme="minorEastAsia" w:hAnsiTheme="minorHAnsi" w:cstheme="minorBidi"/>
          <w:noProof/>
          <w:sz w:val="22"/>
          <w:szCs w:val="22"/>
        </w:rPr>
      </w:pPr>
      <w:hyperlink w:anchor="_Toc505523761" w:history="1">
        <w:r w:rsidR="0060326C" w:rsidRPr="0013478A">
          <w:rPr>
            <w:rStyle w:val="Hyperlink"/>
            <w:noProof/>
          </w:rPr>
          <w:t>4.2.1</w:t>
        </w:r>
        <w:r w:rsidR="0060326C">
          <w:rPr>
            <w:rFonts w:asciiTheme="minorHAnsi" w:eastAsiaTheme="minorEastAsia" w:hAnsiTheme="minorHAnsi" w:cstheme="minorBidi"/>
            <w:noProof/>
            <w:sz w:val="22"/>
            <w:szCs w:val="22"/>
          </w:rPr>
          <w:tab/>
        </w:r>
        <w:r w:rsidR="0060326C" w:rsidRPr="0013478A">
          <w:rPr>
            <w:rStyle w:val="Hyperlink"/>
            <w:noProof/>
          </w:rPr>
          <w:t>Demanda Global</w:t>
        </w:r>
        <w:r w:rsidR="0060326C">
          <w:rPr>
            <w:noProof/>
            <w:webHidden/>
          </w:rPr>
          <w:tab/>
        </w:r>
        <w:r w:rsidR="0060326C">
          <w:rPr>
            <w:noProof/>
            <w:webHidden/>
          </w:rPr>
          <w:fldChar w:fldCharType="begin"/>
        </w:r>
        <w:r w:rsidR="0060326C">
          <w:rPr>
            <w:noProof/>
            <w:webHidden/>
          </w:rPr>
          <w:instrText xml:space="preserve"> PAGEREF _Toc505523761 \h </w:instrText>
        </w:r>
        <w:r w:rsidR="0060326C">
          <w:rPr>
            <w:noProof/>
            <w:webHidden/>
          </w:rPr>
        </w:r>
        <w:r w:rsidR="0060326C">
          <w:rPr>
            <w:noProof/>
            <w:webHidden/>
          </w:rPr>
          <w:fldChar w:fldCharType="separate"/>
        </w:r>
        <w:r w:rsidR="004306BD">
          <w:rPr>
            <w:noProof/>
            <w:webHidden/>
          </w:rPr>
          <w:t>126</w:t>
        </w:r>
        <w:r w:rsidR="0060326C">
          <w:rPr>
            <w:noProof/>
            <w:webHidden/>
          </w:rPr>
          <w:fldChar w:fldCharType="end"/>
        </w:r>
      </w:hyperlink>
    </w:p>
    <w:p w14:paraId="799102AE" w14:textId="195B1897" w:rsidR="0060326C" w:rsidRDefault="00462A29">
      <w:pPr>
        <w:pStyle w:val="Sumrio3"/>
        <w:tabs>
          <w:tab w:val="left" w:pos="880"/>
        </w:tabs>
        <w:rPr>
          <w:rFonts w:asciiTheme="minorHAnsi" w:eastAsiaTheme="minorEastAsia" w:hAnsiTheme="minorHAnsi" w:cstheme="minorBidi"/>
          <w:noProof/>
          <w:sz w:val="22"/>
          <w:szCs w:val="22"/>
        </w:rPr>
      </w:pPr>
      <w:hyperlink w:anchor="_Toc505523762" w:history="1">
        <w:r w:rsidR="0060326C" w:rsidRPr="0013478A">
          <w:rPr>
            <w:rStyle w:val="Hyperlink"/>
            <w:noProof/>
          </w:rPr>
          <w:t>4.2.2</w:t>
        </w:r>
        <w:r w:rsidR="0060326C">
          <w:rPr>
            <w:rFonts w:asciiTheme="minorHAnsi" w:eastAsiaTheme="minorEastAsia" w:hAnsiTheme="minorHAnsi" w:cstheme="minorBidi"/>
            <w:noProof/>
            <w:sz w:val="22"/>
            <w:szCs w:val="22"/>
          </w:rPr>
          <w:tab/>
        </w:r>
        <w:r w:rsidR="0060326C" w:rsidRPr="0013478A">
          <w:rPr>
            <w:rStyle w:val="Hyperlink"/>
            <w:noProof/>
          </w:rPr>
          <w:t>Difusão do Produto</w:t>
        </w:r>
        <w:r w:rsidR="0060326C">
          <w:rPr>
            <w:noProof/>
            <w:webHidden/>
          </w:rPr>
          <w:tab/>
        </w:r>
        <w:r w:rsidR="0060326C">
          <w:rPr>
            <w:noProof/>
            <w:webHidden/>
          </w:rPr>
          <w:fldChar w:fldCharType="begin"/>
        </w:r>
        <w:r w:rsidR="0060326C">
          <w:rPr>
            <w:noProof/>
            <w:webHidden/>
          </w:rPr>
          <w:instrText xml:space="preserve"> PAGEREF _Toc505523762 \h </w:instrText>
        </w:r>
        <w:r w:rsidR="0060326C">
          <w:rPr>
            <w:noProof/>
            <w:webHidden/>
          </w:rPr>
        </w:r>
        <w:r w:rsidR="0060326C">
          <w:rPr>
            <w:noProof/>
            <w:webHidden/>
          </w:rPr>
          <w:fldChar w:fldCharType="separate"/>
        </w:r>
        <w:r w:rsidR="004306BD">
          <w:rPr>
            <w:noProof/>
            <w:webHidden/>
          </w:rPr>
          <w:t>126</w:t>
        </w:r>
        <w:r w:rsidR="0060326C">
          <w:rPr>
            <w:noProof/>
            <w:webHidden/>
          </w:rPr>
          <w:fldChar w:fldCharType="end"/>
        </w:r>
      </w:hyperlink>
    </w:p>
    <w:p w14:paraId="4B20B7D5" w14:textId="21CA4260" w:rsidR="0060326C" w:rsidRDefault="00462A29">
      <w:pPr>
        <w:pStyle w:val="Sumrio3"/>
        <w:tabs>
          <w:tab w:val="left" w:pos="880"/>
        </w:tabs>
        <w:rPr>
          <w:rFonts w:asciiTheme="minorHAnsi" w:eastAsiaTheme="minorEastAsia" w:hAnsiTheme="minorHAnsi" w:cstheme="minorBidi"/>
          <w:noProof/>
          <w:sz w:val="22"/>
          <w:szCs w:val="22"/>
        </w:rPr>
      </w:pPr>
      <w:hyperlink w:anchor="_Toc505523763" w:history="1">
        <w:r w:rsidR="0060326C" w:rsidRPr="0013478A">
          <w:rPr>
            <w:rStyle w:val="Hyperlink"/>
            <w:noProof/>
          </w:rPr>
          <w:t>4.2.3</w:t>
        </w:r>
        <w:r w:rsidR="0060326C">
          <w:rPr>
            <w:rFonts w:asciiTheme="minorHAnsi" w:eastAsiaTheme="minorEastAsia" w:hAnsiTheme="minorHAnsi" w:cstheme="minorBidi"/>
            <w:noProof/>
            <w:sz w:val="22"/>
            <w:szCs w:val="22"/>
          </w:rPr>
          <w:tab/>
        </w:r>
        <w:r w:rsidR="0060326C" w:rsidRPr="0013478A">
          <w:rPr>
            <w:rStyle w:val="Hyperlink"/>
            <w:noProof/>
          </w:rPr>
          <w:t>Market Share</w:t>
        </w:r>
        <w:r w:rsidR="0060326C">
          <w:rPr>
            <w:noProof/>
            <w:webHidden/>
          </w:rPr>
          <w:tab/>
        </w:r>
        <w:r w:rsidR="0060326C">
          <w:rPr>
            <w:noProof/>
            <w:webHidden/>
          </w:rPr>
          <w:fldChar w:fldCharType="begin"/>
        </w:r>
        <w:r w:rsidR="0060326C">
          <w:rPr>
            <w:noProof/>
            <w:webHidden/>
          </w:rPr>
          <w:instrText xml:space="preserve"> PAGEREF _Toc505523763 \h </w:instrText>
        </w:r>
        <w:r w:rsidR="0060326C">
          <w:rPr>
            <w:noProof/>
            <w:webHidden/>
          </w:rPr>
        </w:r>
        <w:r w:rsidR="0060326C">
          <w:rPr>
            <w:noProof/>
            <w:webHidden/>
          </w:rPr>
          <w:fldChar w:fldCharType="separate"/>
        </w:r>
        <w:r w:rsidR="004306BD">
          <w:rPr>
            <w:noProof/>
            <w:webHidden/>
          </w:rPr>
          <w:t>127</w:t>
        </w:r>
        <w:r w:rsidR="0060326C">
          <w:rPr>
            <w:noProof/>
            <w:webHidden/>
          </w:rPr>
          <w:fldChar w:fldCharType="end"/>
        </w:r>
      </w:hyperlink>
    </w:p>
    <w:p w14:paraId="41395280" w14:textId="2B09853E" w:rsidR="0060326C" w:rsidRDefault="00462A29">
      <w:pPr>
        <w:pStyle w:val="Sumrio3"/>
        <w:tabs>
          <w:tab w:val="left" w:pos="880"/>
        </w:tabs>
        <w:rPr>
          <w:rFonts w:asciiTheme="minorHAnsi" w:eastAsiaTheme="minorEastAsia" w:hAnsiTheme="minorHAnsi" w:cstheme="minorBidi"/>
          <w:noProof/>
          <w:sz w:val="22"/>
          <w:szCs w:val="22"/>
        </w:rPr>
      </w:pPr>
      <w:hyperlink w:anchor="_Toc505523764" w:history="1">
        <w:r w:rsidR="0060326C" w:rsidRPr="0013478A">
          <w:rPr>
            <w:rStyle w:val="Hyperlink"/>
            <w:noProof/>
          </w:rPr>
          <w:t>4.2.4</w:t>
        </w:r>
        <w:r w:rsidR="0060326C">
          <w:rPr>
            <w:rFonts w:asciiTheme="minorHAnsi" w:eastAsiaTheme="minorEastAsia" w:hAnsiTheme="minorHAnsi" w:cstheme="minorBidi"/>
            <w:noProof/>
            <w:sz w:val="22"/>
            <w:szCs w:val="22"/>
          </w:rPr>
          <w:tab/>
        </w:r>
        <w:r w:rsidR="0060326C" w:rsidRPr="0013478A">
          <w:rPr>
            <w:rStyle w:val="Hyperlink"/>
            <w:noProof/>
          </w:rPr>
          <w:t>A Firma</w:t>
        </w:r>
        <w:r w:rsidR="0060326C">
          <w:rPr>
            <w:noProof/>
            <w:webHidden/>
          </w:rPr>
          <w:tab/>
        </w:r>
        <w:r w:rsidR="0060326C">
          <w:rPr>
            <w:noProof/>
            <w:webHidden/>
          </w:rPr>
          <w:fldChar w:fldCharType="begin"/>
        </w:r>
        <w:r w:rsidR="0060326C">
          <w:rPr>
            <w:noProof/>
            <w:webHidden/>
          </w:rPr>
          <w:instrText xml:space="preserve"> PAGEREF _Toc505523764 \h </w:instrText>
        </w:r>
        <w:r w:rsidR="0060326C">
          <w:rPr>
            <w:noProof/>
            <w:webHidden/>
          </w:rPr>
        </w:r>
        <w:r w:rsidR="0060326C">
          <w:rPr>
            <w:noProof/>
            <w:webHidden/>
          </w:rPr>
          <w:fldChar w:fldCharType="separate"/>
        </w:r>
        <w:r w:rsidR="004306BD">
          <w:rPr>
            <w:noProof/>
            <w:webHidden/>
          </w:rPr>
          <w:t>129</w:t>
        </w:r>
        <w:r w:rsidR="0060326C">
          <w:rPr>
            <w:noProof/>
            <w:webHidden/>
          </w:rPr>
          <w:fldChar w:fldCharType="end"/>
        </w:r>
      </w:hyperlink>
    </w:p>
    <w:p w14:paraId="4F1ED676" w14:textId="41C9AD5C" w:rsidR="0060326C" w:rsidRDefault="00462A29">
      <w:pPr>
        <w:pStyle w:val="Sumrio3"/>
        <w:tabs>
          <w:tab w:val="left" w:pos="880"/>
        </w:tabs>
        <w:rPr>
          <w:rFonts w:asciiTheme="minorHAnsi" w:eastAsiaTheme="minorEastAsia" w:hAnsiTheme="minorHAnsi" w:cstheme="minorBidi"/>
          <w:noProof/>
          <w:sz w:val="22"/>
          <w:szCs w:val="22"/>
        </w:rPr>
      </w:pPr>
      <w:hyperlink w:anchor="_Toc505523765" w:history="1">
        <w:r w:rsidR="0060326C" w:rsidRPr="0013478A">
          <w:rPr>
            <w:rStyle w:val="Hyperlink"/>
            <w:noProof/>
          </w:rPr>
          <w:t>4.2.5</w:t>
        </w:r>
        <w:r w:rsidR="0060326C">
          <w:rPr>
            <w:rFonts w:asciiTheme="minorHAnsi" w:eastAsiaTheme="minorEastAsia" w:hAnsiTheme="minorHAnsi" w:cstheme="minorBidi"/>
            <w:noProof/>
            <w:sz w:val="22"/>
            <w:szCs w:val="22"/>
          </w:rPr>
          <w:tab/>
        </w:r>
        <w:r w:rsidR="0060326C" w:rsidRPr="0013478A">
          <w:rPr>
            <w:rStyle w:val="Hyperlink"/>
            <w:noProof/>
          </w:rPr>
          <w:t>Produção</w:t>
        </w:r>
        <w:r w:rsidR="0060326C">
          <w:rPr>
            <w:noProof/>
            <w:webHidden/>
          </w:rPr>
          <w:tab/>
        </w:r>
        <w:r w:rsidR="0060326C">
          <w:rPr>
            <w:noProof/>
            <w:webHidden/>
          </w:rPr>
          <w:fldChar w:fldCharType="begin"/>
        </w:r>
        <w:r w:rsidR="0060326C">
          <w:rPr>
            <w:noProof/>
            <w:webHidden/>
          </w:rPr>
          <w:instrText xml:space="preserve"> PAGEREF _Toc505523765 \h </w:instrText>
        </w:r>
        <w:r w:rsidR="0060326C">
          <w:rPr>
            <w:noProof/>
            <w:webHidden/>
          </w:rPr>
        </w:r>
        <w:r w:rsidR="0060326C">
          <w:rPr>
            <w:noProof/>
            <w:webHidden/>
          </w:rPr>
          <w:fldChar w:fldCharType="separate"/>
        </w:r>
        <w:r w:rsidR="004306BD">
          <w:rPr>
            <w:noProof/>
            <w:webHidden/>
          </w:rPr>
          <w:t>131</w:t>
        </w:r>
        <w:r w:rsidR="0060326C">
          <w:rPr>
            <w:noProof/>
            <w:webHidden/>
          </w:rPr>
          <w:fldChar w:fldCharType="end"/>
        </w:r>
      </w:hyperlink>
    </w:p>
    <w:p w14:paraId="6D163E29" w14:textId="6CCAD6DA" w:rsidR="0060326C" w:rsidRDefault="00462A29">
      <w:pPr>
        <w:pStyle w:val="Sumrio3"/>
        <w:tabs>
          <w:tab w:val="left" w:pos="880"/>
        </w:tabs>
        <w:rPr>
          <w:rFonts w:asciiTheme="minorHAnsi" w:eastAsiaTheme="minorEastAsia" w:hAnsiTheme="minorHAnsi" w:cstheme="minorBidi"/>
          <w:noProof/>
          <w:sz w:val="22"/>
          <w:szCs w:val="22"/>
        </w:rPr>
      </w:pPr>
      <w:hyperlink w:anchor="_Toc505523766" w:history="1">
        <w:r w:rsidR="0060326C" w:rsidRPr="0013478A">
          <w:rPr>
            <w:rStyle w:val="Hyperlink"/>
            <w:noProof/>
          </w:rPr>
          <w:t>4.2.6</w:t>
        </w:r>
        <w:r w:rsidR="0060326C">
          <w:rPr>
            <w:rFonts w:asciiTheme="minorHAnsi" w:eastAsiaTheme="minorEastAsia" w:hAnsiTheme="minorHAnsi" w:cstheme="minorBidi"/>
            <w:noProof/>
            <w:sz w:val="22"/>
            <w:szCs w:val="22"/>
          </w:rPr>
          <w:tab/>
        </w:r>
        <w:r w:rsidR="0060326C" w:rsidRPr="0013478A">
          <w:rPr>
            <w:rStyle w:val="Hyperlink"/>
            <w:noProof/>
          </w:rPr>
          <w:t>Capacidade</w:t>
        </w:r>
        <w:r w:rsidR="0060326C">
          <w:rPr>
            <w:noProof/>
            <w:webHidden/>
          </w:rPr>
          <w:tab/>
        </w:r>
        <w:r w:rsidR="0060326C">
          <w:rPr>
            <w:noProof/>
            <w:webHidden/>
          </w:rPr>
          <w:fldChar w:fldCharType="begin"/>
        </w:r>
        <w:r w:rsidR="0060326C">
          <w:rPr>
            <w:noProof/>
            <w:webHidden/>
          </w:rPr>
          <w:instrText xml:space="preserve"> PAGEREF _Toc505523766 \h </w:instrText>
        </w:r>
        <w:r w:rsidR="0060326C">
          <w:rPr>
            <w:noProof/>
            <w:webHidden/>
          </w:rPr>
        </w:r>
        <w:r w:rsidR="0060326C">
          <w:rPr>
            <w:noProof/>
            <w:webHidden/>
          </w:rPr>
          <w:fldChar w:fldCharType="separate"/>
        </w:r>
        <w:r w:rsidR="004306BD">
          <w:rPr>
            <w:noProof/>
            <w:webHidden/>
          </w:rPr>
          <w:t>131</w:t>
        </w:r>
        <w:r w:rsidR="0060326C">
          <w:rPr>
            <w:noProof/>
            <w:webHidden/>
          </w:rPr>
          <w:fldChar w:fldCharType="end"/>
        </w:r>
      </w:hyperlink>
    </w:p>
    <w:p w14:paraId="095BAE2C" w14:textId="6FC07A39" w:rsidR="0060326C" w:rsidRDefault="00462A29">
      <w:pPr>
        <w:pStyle w:val="Sumrio3"/>
        <w:tabs>
          <w:tab w:val="left" w:pos="880"/>
        </w:tabs>
        <w:rPr>
          <w:rFonts w:asciiTheme="minorHAnsi" w:eastAsiaTheme="minorEastAsia" w:hAnsiTheme="minorHAnsi" w:cstheme="minorBidi"/>
          <w:noProof/>
          <w:sz w:val="22"/>
          <w:szCs w:val="22"/>
        </w:rPr>
      </w:pPr>
      <w:hyperlink w:anchor="_Toc505523767" w:history="1">
        <w:r w:rsidR="0060326C" w:rsidRPr="0013478A">
          <w:rPr>
            <w:rStyle w:val="Hyperlink"/>
            <w:noProof/>
          </w:rPr>
          <w:t>4.2.7</w:t>
        </w:r>
        <w:r w:rsidR="0060326C">
          <w:rPr>
            <w:rFonts w:asciiTheme="minorHAnsi" w:eastAsiaTheme="minorEastAsia" w:hAnsiTheme="minorHAnsi" w:cstheme="minorBidi"/>
            <w:noProof/>
            <w:sz w:val="22"/>
            <w:szCs w:val="22"/>
          </w:rPr>
          <w:tab/>
        </w:r>
        <w:r w:rsidR="0060326C" w:rsidRPr="0013478A">
          <w:rPr>
            <w:rStyle w:val="Hyperlink"/>
            <w:noProof/>
          </w:rPr>
          <w:t>Estratégia de Apropriação do Market Share</w:t>
        </w:r>
        <w:r w:rsidR="0060326C">
          <w:rPr>
            <w:noProof/>
            <w:webHidden/>
          </w:rPr>
          <w:tab/>
        </w:r>
        <w:r w:rsidR="0060326C">
          <w:rPr>
            <w:noProof/>
            <w:webHidden/>
          </w:rPr>
          <w:fldChar w:fldCharType="begin"/>
        </w:r>
        <w:r w:rsidR="0060326C">
          <w:rPr>
            <w:noProof/>
            <w:webHidden/>
          </w:rPr>
          <w:instrText xml:space="preserve"> PAGEREF _Toc505523767 \h </w:instrText>
        </w:r>
        <w:r w:rsidR="0060326C">
          <w:rPr>
            <w:noProof/>
            <w:webHidden/>
          </w:rPr>
        </w:r>
        <w:r w:rsidR="0060326C">
          <w:rPr>
            <w:noProof/>
            <w:webHidden/>
          </w:rPr>
          <w:fldChar w:fldCharType="separate"/>
        </w:r>
        <w:r w:rsidR="004306BD">
          <w:rPr>
            <w:noProof/>
            <w:webHidden/>
          </w:rPr>
          <w:t>132</w:t>
        </w:r>
        <w:r w:rsidR="0060326C">
          <w:rPr>
            <w:noProof/>
            <w:webHidden/>
          </w:rPr>
          <w:fldChar w:fldCharType="end"/>
        </w:r>
      </w:hyperlink>
    </w:p>
    <w:p w14:paraId="1D358A74" w14:textId="09F41EF5" w:rsidR="0060326C" w:rsidRDefault="00462A29">
      <w:pPr>
        <w:pStyle w:val="Sumrio3"/>
        <w:tabs>
          <w:tab w:val="left" w:pos="880"/>
        </w:tabs>
        <w:rPr>
          <w:rFonts w:asciiTheme="minorHAnsi" w:eastAsiaTheme="minorEastAsia" w:hAnsiTheme="minorHAnsi" w:cstheme="minorBidi"/>
          <w:noProof/>
          <w:sz w:val="22"/>
          <w:szCs w:val="22"/>
        </w:rPr>
      </w:pPr>
      <w:hyperlink w:anchor="_Toc505523768" w:history="1">
        <w:r w:rsidR="0060326C" w:rsidRPr="0013478A">
          <w:rPr>
            <w:rStyle w:val="Hyperlink"/>
            <w:noProof/>
          </w:rPr>
          <w:t>4.2.8</w:t>
        </w:r>
        <w:r w:rsidR="0060326C">
          <w:rPr>
            <w:rFonts w:asciiTheme="minorHAnsi" w:eastAsiaTheme="minorEastAsia" w:hAnsiTheme="minorHAnsi" w:cstheme="minorBidi"/>
            <w:noProof/>
            <w:sz w:val="22"/>
            <w:szCs w:val="22"/>
          </w:rPr>
          <w:tab/>
        </w:r>
        <w:r w:rsidR="0060326C" w:rsidRPr="0013478A">
          <w:rPr>
            <w:rStyle w:val="Hyperlink"/>
            <w:noProof/>
          </w:rPr>
          <w:t>Preços</w:t>
        </w:r>
        <w:r w:rsidR="0060326C">
          <w:rPr>
            <w:noProof/>
            <w:webHidden/>
          </w:rPr>
          <w:tab/>
        </w:r>
        <w:r w:rsidR="0060326C">
          <w:rPr>
            <w:noProof/>
            <w:webHidden/>
          </w:rPr>
          <w:fldChar w:fldCharType="begin"/>
        </w:r>
        <w:r w:rsidR="0060326C">
          <w:rPr>
            <w:noProof/>
            <w:webHidden/>
          </w:rPr>
          <w:instrText xml:space="preserve"> PAGEREF _Toc505523768 \h </w:instrText>
        </w:r>
        <w:r w:rsidR="0060326C">
          <w:rPr>
            <w:noProof/>
            <w:webHidden/>
          </w:rPr>
        </w:r>
        <w:r w:rsidR="0060326C">
          <w:rPr>
            <w:noProof/>
            <w:webHidden/>
          </w:rPr>
          <w:fldChar w:fldCharType="separate"/>
        </w:r>
        <w:r w:rsidR="004306BD">
          <w:rPr>
            <w:noProof/>
            <w:webHidden/>
          </w:rPr>
          <w:t>134</w:t>
        </w:r>
        <w:r w:rsidR="0060326C">
          <w:rPr>
            <w:noProof/>
            <w:webHidden/>
          </w:rPr>
          <w:fldChar w:fldCharType="end"/>
        </w:r>
      </w:hyperlink>
    </w:p>
    <w:p w14:paraId="2A0D4E06" w14:textId="0F6BF2FB" w:rsidR="0060326C" w:rsidRDefault="00462A29">
      <w:pPr>
        <w:pStyle w:val="Sumrio3"/>
        <w:tabs>
          <w:tab w:val="left" w:pos="880"/>
        </w:tabs>
        <w:rPr>
          <w:rFonts w:asciiTheme="minorHAnsi" w:eastAsiaTheme="minorEastAsia" w:hAnsiTheme="minorHAnsi" w:cstheme="minorBidi"/>
          <w:noProof/>
          <w:sz w:val="22"/>
          <w:szCs w:val="22"/>
        </w:rPr>
      </w:pPr>
      <w:hyperlink w:anchor="_Toc505523769" w:history="1">
        <w:r w:rsidR="0060326C" w:rsidRPr="0013478A">
          <w:rPr>
            <w:rStyle w:val="Hyperlink"/>
            <w:noProof/>
          </w:rPr>
          <w:t>4.2.9</w:t>
        </w:r>
        <w:r w:rsidR="0060326C">
          <w:rPr>
            <w:rFonts w:asciiTheme="minorHAnsi" w:eastAsiaTheme="minorEastAsia" w:hAnsiTheme="minorHAnsi" w:cstheme="minorBidi"/>
            <w:noProof/>
            <w:sz w:val="22"/>
            <w:szCs w:val="22"/>
          </w:rPr>
          <w:tab/>
        </w:r>
        <w:r w:rsidR="0060326C" w:rsidRPr="0013478A">
          <w:rPr>
            <w:rStyle w:val="Hyperlink"/>
            <w:noProof/>
          </w:rPr>
          <w:t>Pesquisa e Desenvolvimento</w:t>
        </w:r>
        <w:r w:rsidR="0060326C">
          <w:rPr>
            <w:noProof/>
            <w:webHidden/>
          </w:rPr>
          <w:tab/>
        </w:r>
        <w:r w:rsidR="0060326C">
          <w:rPr>
            <w:noProof/>
            <w:webHidden/>
          </w:rPr>
          <w:fldChar w:fldCharType="begin"/>
        </w:r>
        <w:r w:rsidR="0060326C">
          <w:rPr>
            <w:noProof/>
            <w:webHidden/>
          </w:rPr>
          <w:instrText xml:space="preserve"> PAGEREF _Toc505523769 \h </w:instrText>
        </w:r>
        <w:r w:rsidR="0060326C">
          <w:rPr>
            <w:noProof/>
            <w:webHidden/>
          </w:rPr>
        </w:r>
        <w:r w:rsidR="0060326C">
          <w:rPr>
            <w:noProof/>
            <w:webHidden/>
          </w:rPr>
          <w:fldChar w:fldCharType="separate"/>
        </w:r>
        <w:r w:rsidR="004306BD">
          <w:rPr>
            <w:noProof/>
            <w:webHidden/>
          </w:rPr>
          <w:t>135</w:t>
        </w:r>
        <w:r w:rsidR="0060326C">
          <w:rPr>
            <w:noProof/>
            <w:webHidden/>
          </w:rPr>
          <w:fldChar w:fldCharType="end"/>
        </w:r>
      </w:hyperlink>
    </w:p>
    <w:p w14:paraId="5B76F367" w14:textId="3FDE6B0C"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0" w:history="1">
        <w:r w:rsidR="0060326C" w:rsidRPr="0013478A">
          <w:rPr>
            <w:rStyle w:val="Hyperlink"/>
            <w:noProof/>
          </w:rPr>
          <w:t>4.3</w:t>
        </w:r>
        <w:r w:rsidR="0060326C">
          <w:rPr>
            <w:rFonts w:asciiTheme="minorHAnsi" w:eastAsiaTheme="minorEastAsia" w:hAnsiTheme="minorHAnsi" w:cstheme="minorBidi"/>
            <w:b w:val="0"/>
            <w:noProof/>
            <w:sz w:val="22"/>
            <w:szCs w:val="22"/>
          </w:rPr>
          <w:tab/>
        </w:r>
        <w:r w:rsidR="0060326C" w:rsidRPr="0013478A">
          <w:rPr>
            <w:rStyle w:val="Hyperlink"/>
            <w:noProof/>
          </w:rPr>
          <w:t>Algoritmos Desenvolvidos para a Análise RDM</w:t>
        </w:r>
        <w:r w:rsidR="0060326C">
          <w:rPr>
            <w:noProof/>
            <w:webHidden/>
          </w:rPr>
          <w:tab/>
        </w:r>
        <w:r w:rsidR="0060326C">
          <w:rPr>
            <w:noProof/>
            <w:webHidden/>
          </w:rPr>
          <w:fldChar w:fldCharType="begin"/>
        </w:r>
        <w:r w:rsidR="0060326C">
          <w:rPr>
            <w:noProof/>
            <w:webHidden/>
          </w:rPr>
          <w:instrText xml:space="preserve"> PAGEREF _Toc505523770 \h </w:instrText>
        </w:r>
        <w:r w:rsidR="0060326C">
          <w:rPr>
            <w:noProof/>
            <w:webHidden/>
          </w:rPr>
        </w:r>
        <w:r w:rsidR="0060326C">
          <w:rPr>
            <w:noProof/>
            <w:webHidden/>
          </w:rPr>
          <w:fldChar w:fldCharType="separate"/>
        </w:r>
        <w:r w:rsidR="004306BD">
          <w:rPr>
            <w:noProof/>
            <w:webHidden/>
          </w:rPr>
          <w:t>146</w:t>
        </w:r>
        <w:r w:rsidR="0060326C">
          <w:rPr>
            <w:noProof/>
            <w:webHidden/>
          </w:rPr>
          <w:fldChar w:fldCharType="end"/>
        </w:r>
      </w:hyperlink>
    </w:p>
    <w:p w14:paraId="7D648B3C" w14:textId="11D4A84D" w:rsidR="0060326C" w:rsidRDefault="00462A29">
      <w:pPr>
        <w:pStyle w:val="Sumrio3"/>
        <w:tabs>
          <w:tab w:val="left" w:pos="880"/>
        </w:tabs>
        <w:rPr>
          <w:rFonts w:asciiTheme="minorHAnsi" w:eastAsiaTheme="minorEastAsia" w:hAnsiTheme="minorHAnsi" w:cstheme="minorBidi"/>
          <w:noProof/>
          <w:sz w:val="22"/>
          <w:szCs w:val="22"/>
        </w:rPr>
      </w:pPr>
      <w:hyperlink w:anchor="_Toc505523771" w:history="1">
        <w:r w:rsidR="0060326C" w:rsidRPr="0013478A">
          <w:rPr>
            <w:rStyle w:val="Hyperlink"/>
            <w:noProof/>
          </w:rPr>
          <w:t>4.3.1</w:t>
        </w:r>
        <w:r w:rsidR="0060326C">
          <w:rPr>
            <w:rFonts w:asciiTheme="minorHAnsi" w:eastAsiaTheme="minorEastAsia" w:hAnsiTheme="minorHAnsi" w:cstheme="minorBidi"/>
            <w:noProof/>
            <w:sz w:val="22"/>
            <w:szCs w:val="22"/>
          </w:rPr>
          <w:tab/>
        </w:r>
        <w:r w:rsidR="0060326C" w:rsidRPr="0013478A">
          <w:rPr>
            <w:rStyle w:val="Hyperlink"/>
            <w:noProof/>
          </w:rPr>
          <w:t>Módulos desenvolvidos</w:t>
        </w:r>
        <w:r w:rsidR="0060326C">
          <w:rPr>
            <w:noProof/>
            <w:webHidden/>
          </w:rPr>
          <w:tab/>
        </w:r>
        <w:r w:rsidR="0060326C">
          <w:rPr>
            <w:noProof/>
            <w:webHidden/>
          </w:rPr>
          <w:fldChar w:fldCharType="begin"/>
        </w:r>
        <w:r w:rsidR="0060326C">
          <w:rPr>
            <w:noProof/>
            <w:webHidden/>
          </w:rPr>
          <w:instrText xml:space="preserve"> PAGEREF _Toc505523771 \h </w:instrText>
        </w:r>
        <w:r w:rsidR="0060326C">
          <w:rPr>
            <w:noProof/>
            <w:webHidden/>
          </w:rPr>
        </w:r>
        <w:r w:rsidR="0060326C">
          <w:rPr>
            <w:noProof/>
            <w:webHidden/>
          </w:rPr>
          <w:fldChar w:fldCharType="separate"/>
        </w:r>
        <w:r w:rsidR="004306BD">
          <w:rPr>
            <w:noProof/>
            <w:webHidden/>
          </w:rPr>
          <w:t>147</w:t>
        </w:r>
        <w:r w:rsidR="0060326C">
          <w:rPr>
            <w:noProof/>
            <w:webHidden/>
          </w:rPr>
          <w:fldChar w:fldCharType="end"/>
        </w:r>
      </w:hyperlink>
    </w:p>
    <w:p w14:paraId="153E6E51" w14:textId="1D037300"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2" w:history="1">
        <w:r w:rsidR="0060326C" w:rsidRPr="0013478A">
          <w:rPr>
            <w:rStyle w:val="Hyperlink"/>
            <w:noProof/>
          </w:rPr>
          <w:t>4.4</w:t>
        </w:r>
        <w:r w:rsidR="0060326C">
          <w:rPr>
            <w:rFonts w:asciiTheme="minorHAnsi" w:eastAsiaTheme="minorEastAsia" w:hAnsiTheme="minorHAnsi" w:cstheme="minorBidi"/>
            <w:b w:val="0"/>
            <w:noProof/>
            <w:sz w:val="22"/>
            <w:szCs w:val="22"/>
          </w:rPr>
          <w:tab/>
        </w:r>
        <w:r w:rsidR="0060326C" w:rsidRPr="0013478A">
          <w:rPr>
            <w:rStyle w:val="Hyperlink"/>
            <w:noProof/>
          </w:rPr>
          <w:t>Avaliação do Modelo Computacional</w:t>
        </w:r>
        <w:r w:rsidR="0060326C">
          <w:rPr>
            <w:noProof/>
            <w:webHidden/>
          </w:rPr>
          <w:tab/>
        </w:r>
        <w:r w:rsidR="0060326C">
          <w:rPr>
            <w:noProof/>
            <w:webHidden/>
          </w:rPr>
          <w:fldChar w:fldCharType="begin"/>
        </w:r>
        <w:r w:rsidR="0060326C">
          <w:rPr>
            <w:noProof/>
            <w:webHidden/>
          </w:rPr>
          <w:instrText xml:space="preserve"> PAGEREF _Toc505523772 \h </w:instrText>
        </w:r>
        <w:r w:rsidR="0060326C">
          <w:rPr>
            <w:noProof/>
            <w:webHidden/>
          </w:rPr>
        </w:r>
        <w:r w:rsidR="0060326C">
          <w:rPr>
            <w:noProof/>
            <w:webHidden/>
          </w:rPr>
          <w:fldChar w:fldCharType="separate"/>
        </w:r>
        <w:r w:rsidR="004306BD">
          <w:rPr>
            <w:noProof/>
            <w:webHidden/>
          </w:rPr>
          <w:t>153</w:t>
        </w:r>
        <w:r w:rsidR="0060326C">
          <w:rPr>
            <w:noProof/>
            <w:webHidden/>
          </w:rPr>
          <w:fldChar w:fldCharType="end"/>
        </w:r>
      </w:hyperlink>
    </w:p>
    <w:p w14:paraId="171AD419" w14:textId="528202C5" w:rsidR="0060326C" w:rsidRDefault="00462A2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73" w:history="1">
        <w:r w:rsidR="0060326C" w:rsidRPr="0013478A">
          <w:rPr>
            <w:rStyle w:val="Hyperlink"/>
            <w:noProof/>
          </w:rPr>
          <w:t>5.</w:t>
        </w:r>
        <w:r w:rsidR="0060326C">
          <w:rPr>
            <w:rFonts w:asciiTheme="minorHAnsi" w:eastAsiaTheme="minorEastAsia" w:hAnsiTheme="minorHAnsi" w:cstheme="minorBidi"/>
            <w:b w:val="0"/>
            <w:caps w:val="0"/>
            <w:noProof/>
            <w:sz w:val="22"/>
            <w:szCs w:val="22"/>
          </w:rPr>
          <w:tab/>
        </w:r>
        <w:r w:rsidR="0060326C" w:rsidRPr="0013478A">
          <w:rPr>
            <w:rStyle w:val="Hyperlink"/>
            <w:noProof/>
          </w:rPr>
          <w:t>ANÁLISE DA ROBUSTEZ DE DECISÕES ESTRATÉGICAS EM CONDIÇÕES DE INCERTEZA PROFUNDA</w:t>
        </w:r>
        <w:r w:rsidR="0060326C">
          <w:rPr>
            <w:noProof/>
            <w:webHidden/>
          </w:rPr>
          <w:tab/>
        </w:r>
        <w:r w:rsidR="0060326C">
          <w:rPr>
            <w:noProof/>
            <w:webHidden/>
          </w:rPr>
          <w:fldChar w:fldCharType="begin"/>
        </w:r>
        <w:r w:rsidR="0060326C">
          <w:rPr>
            <w:noProof/>
            <w:webHidden/>
          </w:rPr>
          <w:instrText xml:space="preserve"> PAGEREF _Toc505523773 \h </w:instrText>
        </w:r>
        <w:r w:rsidR="0060326C">
          <w:rPr>
            <w:noProof/>
            <w:webHidden/>
          </w:rPr>
        </w:r>
        <w:r w:rsidR="0060326C">
          <w:rPr>
            <w:noProof/>
            <w:webHidden/>
          </w:rPr>
          <w:fldChar w:fldCharType="separate"/>
        </w:r>
        <w:r w:rsidR="004306BD">
          <w:rPr>
            <w:noProof/>
            <w:webHidden/>
          </w:rPr>
          <w:t>156</w:t>
        </w:r>
        <w:r w:rsidR="0060326C">
          <w:rPr>
            <w:noProof/>
            <w:webHidden/>
          </w:rPr>
          <w:fldChar w:fldCharType="end"/>
        </w:r>
      </w:hyperlink>
    </w:p>
    <w:p w14:paraId="7B477F2C" w14:textId="2EB95ED7"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4" w:history="1">
        <w:r w:rsidR="0060326C" w:rsidRPr="0013478A">
          <w:rPr>
            <w:rStyle w:val="Hyperlink"/>
            <w:noProof/>
          </w:rPr>
          <w:t>5.1</w:t>
        </w:r>
        <w:r w:rsidR="0060326C">
          <w:rPr>
            <w:rFonts w:asciiTheme="minorHAnsi" w:eastAsiaTheme="minorEastAsia" w:hAnsiTheme="minorHAnsi" w:cstheme="minorBidi"/>
            <w:b w:val="0"/>
            <w:noProof/>
            <w:sz w:val="22"/>
            <w:szCs w:val="22"/>
          </w:rPr>
          <w:tab/>
        </w:r>
        <w:r w:rsidR="0060326C" w:rsidRPr="0013478A">
          <w:rPr>
            <w:rStyle w:val="Hyperlink"/>
            <w:noProof/>
          </w:rPr>
          <w:t>Simulação e Avaliação de Robustez das Estratégias</w:t>
        </w:r>
        <w:r w:rsidR="0060326C">
          <w:rPr>
            <w:noProof/>
            <w:webHidden/>
          </w:rPr>
          <w:tab/>
        </w:r>
        <w:r w:rsidR="0060326C">
          <w:rPr>
            <w:noProof/>
            <w:webHidden/>
          </w:rPr>
          <w:fldChar w:fldCharType="begin"/>
        </w:r>
        <w:r w:rsidR="0060326C">
          <w:rPr>
            <w:noProof/>
            <w:webHidden/>
          </w:rPr>
          <w:instrText xml:space="preserve"> PAGEREF _Toc505523774 \h </w:instrText>
        </w:r>
        <w:r w:rsidR="0060326C">
          <w:rPr>
            <w:noProof/>
            <w:webHidden/>
          </w:rPr>
        </w:r>
        <w:r w:rsidR="0060326C">
          <w:rPr>
            <w:noProof/>
            <w:webHidden/>
          </w:rPr>
          <w:fldChar w:fldCharType="separate"/>
        </w:r>
        <w:r w:rsidR="004306BD">
          <w:rPr>
            <w:noProof/>
            <w:webHidden/>
          </w:rPr>
          <w:t>160</w:t>
        </w:r>
        <w:r w:rsidR="0060326C">
          <w:rPr>
            <w:noProof/>
            <w:webHidden/>
          </w:rPr>
          <w:fldChar w:fldCharType="end"/>
        </w:r>
      </w:hyperlink>
    </w:p>
    <w:p w14:paraId="00E6AEC1" w14:textId="04BC4363"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5" w:history="1">
        <w:r w:rsidR="0060326C" w:rsidRPr="0013478A">
          <w:rPr>
            <w:rStyle w:val="Hyperlink"/>
            <w:noProof/>
          </w:rPr>
          <w:t>5.2</w:t>
        </w:r>
        <w:r w:rsidR="0060326C">
          <w:rPr>
            <w:rFonts w:asciiTheme="minorHAnsi" w:eastAsiaTheme="minorEastAsia" w:hAnsiTheme="minorHAnsi" w:cstheme="minorBidi"/>
            <w:b w:val="0"/>
            <w:noProof/>
            <w:sz w:val="22"/>
            <w:szCs w:val="22"/>
          </w:rPr>
          <w:tab/>
        </w:r>
        <w:r w:rsidR="0060326C" w:rsidRPr="0013478A">
          <w:rPr>
            <w:rStyle w:val="Hyperlink"/>
            <w:noProof/>
          </w:rPr>
          <w:t>Identificação de Incertezas Críticas e Análise de Vulnerabilidade</w:t>
        </w:r>
        <w:r w:rsidR="0060326C">
          <w:rPr>
            <w:noProof/>
            <w:webHidden/>
          </w:rPr>
          <w:tab/>
        </w:r>
        <w:r w:rsidR="0060326C">
          <w:rPr>
            <w:noProof/>
            <w:webHidden/>
          </w:rPr>
          <w:fldChar w:fldCharType="begin"/>
        </w:r>
        <w:r w:rsidR="0060326C">
          <w:rPr>
            <w:noProof/>
            <w:webHidden/>
          </w:rPr>
          <w:instrText xml:space="preserve"> PAGEREF _Toc505523775 \h </w:instrText>
        </w:r>
        <w:r w:rsidR="0060326C">
          <w:rPr>
            <w:noProof/>
            <w:webHidden/>
          </w:rPr>
        </w:r>
        <w:r w:rsidR="0060326C">
          <w:rPr>
            <w:noProof/>
            <w:webHidden/>
          </w:rPr>
          <w:fldChar w:fldCharType="separate"/>
        </w:r>
        <w:r w:rsidR="004306BD">
          <w:rPr>
            <w:noProof/>
            <w:webHidden/>
          </w:rPr>
          <w:t>166</w:t>
        </w:r>
        <w:r w:rsidR="0060326C">
          <w:rPr>
            <w:noProof/>
            <w:webHidden/>
          </w:rPr>
          <w:fldChar w:fldCharType="end"/>
        </w:r>
      </w:hyperlink>
    </w:p>
    <w:p w14:paraId="2CCAC7A7" w14:textId="4535D322" w:rsidR="0060326C" w:rsidRDefault="00462A29">
      <w:pPr>
        <w:pStyle w:val="Sumrio3"/>
        <w:tabs>
          <w:tab w:val="left" w:pos="880"/>
        </w:tabs>
        <w:rPr>
          <w:rFonts w:asciiTheme="minorHAnsi" w:eastAsiaTheme="minorEastAsia" w:hAnsiTheme="minorHAnsi" w:cstheme="minorBidi"/>
          <w:noProof/>
          <w:sz w:val="22"/>
          <w:szCs w:val="22"/>
        </w:rPr>
      </w:pPr>
      <w:hyperlink w:anchor="_Toc505523776" w:history="1">
        <w:r w:rsidR="0060326C" w:rsidRPr="0013478A">
          <w:rPr>
            <w:rStyle w:val="Hyperlink"/>
            <w:noProof/>
          </w:rPr>
          <w:t>5.2.1</w:t>
        </w:r>
        <w:r w:rsidR="0060326C">
          <w:rPr>
            <w:rFonts w:asciiTheme="minorHAnsi" w:eastAsiaTheme="minorEastAsia" w:hAnsiTheme="minorHAnsi" w:cstheme="minorBidi"/>
            <w:noProof/>
            <w:sz w:val="22"/>
            <w:szCs w:val="22"/>
          </w:rPr>
          <w:tab/>
        </w:r>
        <w:r w:rsidR="0060326C" w:rsidRPr="0013478A">
          <w:rPr>
            <w:rStyle w:val="Hyperlink"/>
            <w:noProof/>
          </w:rPr>
          <w:t>Avaliação da Diferença entre Médias das Variáveis Incertas</w:t>
        </w:r>
        <w:r w:rsidR="0060326C">
          <w:rPr>
            <w:noProof/>
            <w:webHidden/>
          </w:rPr>
          <w:tab/>
        </w:r>
        <w:r w:rsidR="0060326C">
          <w:rPr>
            <w:noProof/>
            <w:webHidden/>
          </w:rPr>
          <w:fldChar w:fldCharType="begin"/>
        </w:r>
        <w:r w:rsidR="0060326C">
          <w:rPr>
            <w:noProof/>
            <w:webHidden/>
          </w:rPr>
          <w:instrText xml:space="preserve"> PAGEREF _Toc505523776 \h </w:instrText>
        </w:r>
        <w:r w:rsidR="0060326C">
          <w:rPr>
            <w:noProof/>
            <w:webHidden/>
          </w:rPr>
        </w:r>
        <w:r w:rsidR="0060326C">
          <w:rPr>
            <w:noProof/>
            <w:webHidden/>
          </w:rPr>
          <w:fldChar w:fldCharType="separate"/>
        </w:r>
        <w:r w:rsidR="004306BD">
          <w:rPr>
            <w:noProof/>
            <w:webHidden/>
          </w:rPr>
          <w:t>168</w:t>
        </w:r>
        <w:r w:rsidR="0060326C">
          <w:rPr>
            <w:noProof/>
            <w:webHidden/>
          </w:rPr>
          <w:fldChar w:fldCharType="end"/>
        </w:r>
      </w:hyperlink>
    </w:p>
    <w:p w14:paraId="7A5A2B94" w14:textId="5D843EF6" w:rsidR="0060326C" w:rsidRDefault="00462A29">
      <w:pPr>
        <w:pStyle w:val="Sumrio3"/>
        <w:tabs>
          <w:tab w:val="left" w:pos="880"/>
        </w:tabs>
        <w:rPr>
          <w:rFonts w:asciiTheme="minorHAnsi" w:eastAsiaTheme="minorEastAsia" w:hAnsiTheme="minorHAnsi" w:cstheme="minorBidi"/>
          <w:noProof/>
          <w:sz w:val="22"/>
          <w:szCs w:val="22"/>
        </w:rPr>
      </w:pPr>
      <w:hyperlink w:anchor="_Toc505523777" w:history="1">
        <w:r w:rsidR="0060326C" w:rsidRPr="0013478A">
          <w:rPr>
            <w:rStyle w:val="Hyperlink"/>
            <w:noProof/>
          </w:rPr>
          <w:t>5.2.2</w:t>
        </w:r>
        <w:r w:rsidR="0060326C">
          <w:rPr>
            <w:rFonts w:asciiTheme="minorHAnsi" w:eastAsiaTheme="minorEastAsia" w:hAnsiTheme="minorHAnsi" w:cstheme="minorBidi"/>
            <w:noProof/>
            <w:sz w:val="22"/>
            <w:szCs w:val="22"/>
          </w:rPr>
          <w:tab/>
        </w:r>
        <w:r w:rsidR="0060326C" w:rsidRPr="0013478A">
          <w:rPr>
            <w:rStyle w:val="Hyperlink"/>
            <w:noProof/>
          </w:rPr>
          <w:t>Seleção de Variáveis com Random Forests</w:t>
        </w:r>
        <w:r w:rsidR="0060326C">
          <w:rPr>
            <w:noProof/>
            <w:webHidden/>
          </w:rPr>
          <w:tab/>
        </w:r>
        <w:r w:rsidR="0060326C">
          <w:rPr>
            <w:noProof/>
            <w:webHidden/>
          </w:rPr>
          <w:fldChar w:fldCharType="begin"/>
        </w:r>
        <w:r w:rsidR="0060326C">
          <w:rPr>
            <w:noProof/>
            <w:webHidden/>
          </w:rPr>
          <w:instrText xml:space="preserve"> PAGEREF _Toc505523777 \h </w:instrText>
        </w:r>
        <w:r w:rsidR="0060326C">
          <w:rPr>
            <w:noProof/>
            <w:webHidden/>
          </w:rPr>
        </w:r>
        <w:r w:rsidR="0060326C">
          <w:rPr>
            <w:noProof/>
            <w:webHidden/>
          </w:rPr>
          <w:fldChar w:fldCharType="separate"/>
        </w:r>
        <w:r w:rsidR="004306BD">
          <w:rPr>
            <w:noProof/>
            <w:webHidden/>
          </w:rPr>
          <w:t>172</w:t>
        </w:r>
        <w:r w:rsidR="0060326C">
          <w:rPr>
            <w:noProof/>
            <w:webHidden/>
          </w:rPr>
          <w:fldChar w:fldCharType="end"/>
        </w:r>
      </w:hyperlink>
    </w:p>
    <w:p w14:paraId="7046D745" w14:textId="56E90B81" w:rsidR="0060326C" w:rsidRDefault="00462A29">
      <w:pPr>
        <w:pStyle w:val="Sumrio3"/>
        <w:tabs>
          <w:tab w:val="left" w:pos="880"/>
        </w:tabs>
        <w:rPr>
          <w:rFonts w:asciiTheme="minorHAnsi" w:eastAsiaTheme="minorEastAsia" w:hAnsiTheme="minorHAnsi" w:cstheme="minorBidi"/>
          <w:noProof/>
          <w:sz w:val="22"/>
          <w:szCs w:val="22"/>
        </w:rPr>
      </w:pPr>
      <w:hyperlink w:anchor="_Toc505523778" w:history="1">
        <w:r w:rsidR="0060326C" w:rsidRPr="0013478A">
          <w:rPr>
            <w:rStyle w:val="Hyperlink"/>
            <w:noProof/>
            <w:lang w:val="en-US"/>
          </w:rPr>
          <w:t>5.2.3</w:t>
        </w:r>
        <w:r w:rsidR="0060326C">
          <w:rPr>
            <w:rFonts w:asciiTheme="minorHAnsi" w:eastAsiaTheme="minorEastAsia" w:hAnsiTheme="minorHAnsi" w:cstheme="minorBidi"/>
            <w:noProof/>
            <w:sz w:val="22"/>
            <w:szCs w:val="22"/>
          </w:rPr>
          <w:tab/>
        </w:r>
        <w:r w:rsidR="0060326C" w:rsidRPr="0013478A">
          <w:rPr>
            <w:rStyle w:val="Hyperlink"/>
            <w:noProof/>
            <w:lang w:val="en-US"/>
          </w:rPr>
          <w:t>Algoritmo PRIM – Patient Rule Induction Method</w:t>
        </w:r>
        <w:r w:rsidR="0060326C">
          <w:rPr>
            <w:noProof/>
            <w:webHidden/>
          </w:rPr>
          <w:tab/>
        </w:r>
        <w:r w:rsidR="0060326C">
          <w:rPr>
            <w:noProof/>
            <w:webHidden/>
          </w:rPr>
          <w:fldChar w:fldCharType="begin"/>
        </w:r>
        <w:r w:rsidR="0060326C">
          <w:rPr>
            <w:noProof/>
            <w:webHidden/>
          </w:rPr>
          <w:instrText xml:space="preserve"> PAGEREF _Toc505523778 \h </w:instrText>
        </w:r>
        <w:r w:rsidR="0060326C">
          <w:rPr>
            <w:noProof/>
            <w:webHidden/>
          </w:rPr>
        </w:r>
        <w:r w:rsidR="0060326C">
          <w:rPr>
            <w:noProof/>
            <w:webHidden/>
          </w:rPr>
          <w:fldChar w:fldCharType="separate"/>
        </w:r>
        <w:r w:rsidR="004306BD">
          <w:rPr>
            <w:noProof/>
            <w:webHidden/>
          </w:rPr>
          <w:t>179</w:t>
        </w:r>
        <w:r w:rsidR="0060326C">
          <w:rPr>
            <w:noProof/>
            <w:webHidden/>
          </w:rPr>
          <w:fldChar w:fldCharType="end"/>
        </w:r>
      </w:hyperlink>
    </w:p>
    <w:p w14:paraId="68BD5618" w14:textId="0532A129"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9" w:history="1">
        <w:r w:rsidR="0060326C" w:rsidRPr="0013478A">
          <w:rPr>
            <w:rStyle w:val="Hyperlink"/>
            <w:noProof/>
          </w:rPr>
          <w:t>5.3</w:t>
        </w:r>
        <w:r w:rsidR="0060326C">
          <w:rPr>
            <w:rFonts w:asciiTheme="minorHAnsi" w:eastAsiaTheme="minorEastAsia" w:hAnsiTheme="minorHAnsi" w:cstheme="minorBidi"/>
            <w:b w:val="0"/>
            <w:noProof/>
            <w:sz w:val="22"/>
            <w:szCs w:val="22"/>
          </w:rPr>
          <w:tab/>
        </w:r>
        <w:r w:rsidR="0060326C" w:rsidRPr="0013478A">
          <w:rPr>
            <w:rStyle w:val="Hyperlink"/>
            <w:noProof/>
          </w:rPr>
          <w:t>Identificação e Análise de Estratégias Adaptativas</w:t>
        </w:r>
        <w:r w:rsidR="0060326C">
          <w:rPr>
            <w:noProof/>
            <w:webHidden/>
          </w:rPr>
          <w:tab/>
        </w:r>
        <w:r w:rsidR="0060326C">
          <w:rPr>
            <w:noProof/>
            <w:webHidden/>
          </w:rPr>
          <w:fldChar w:fldCharType="begin"/>
        </w:r>
        <w:r w:rsidR="0060326C">
          <w:rPr>
            <w:noProof/>
            <w:webHidden/>
          </w:rPr>
          <w:instrText xml:space="preserve"> PAGEREF _Toc505523779 \h </w:instrText>
        </w:r>
        <w:r w:rsidR="0060326C">
          <w:rPr>
            <w:noProof/>
            <w:webHidden/>
          </w:rPr>
        </w:r>
        <w:r w:rsidR="0060326C">
          <w:rPr>
            <w:noProof/>
            <w:webHidden/>
          </w:rPr>
          <w:fldChar w:fldCharType="separate"/>
        </w:r>
        <w:r w:rsidR="004306BD">
          <w:rPr>
            <w:noProof/>
            <w:webHidden/>
          </w:rPr>
          <w:t>183</w:t>
        </w:r>
        <w:r w:rsidR="0060326C">
          <w:rPr>
            <w:noProof/>
            <w:webHidden/>
          </w:rPr>
          <w:fldChar w:fldCharType="end"/>
        </w:r>
      </w:hyperlink>
    </w:p>
    <w:p w14:paraId="429CC371" w14:textId="12452030" w:rsidR="0060326C" w:rsidRDefault="00462A2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80" w:history="1">
        <w:r w:rsidR="0060326C" w:rsidRPr="0013478A">
          <w:rPr>
            <w:rStyle w:val="Hyperlink"/>
            <w:noProof/>
          </w:rPr>
          <w:t>6.</w:t>
        </w:r>
        <w:r w:rsidR="0060326C">
          <w:rPr>
            <w:rFonts w:asciiTheme="minorHAnsi" w:eastAsiaTheme="minorEastAsia" w:hAnsiTheme="minorHAnsi" w:cstheme="minorBidi"/>
            <w:b w:val="0"/>
            <w:caps w:val="0"/>
            <w:noProof/>
            <w:sz w:val="22"/>
            <w:szCs w:val="22"/>
          </w:rPr>
          <w:tab/>
        </w:r>
        <w:r w:rsidR="0060326C" w:rsidRPr="0013478A">
          <w:rPr>
            <w:rStyle w:val="Hyperlink"/>
            <w:noProof/>
          </w:rPr>
          <w:t>DISCUSSÃO DOS RESULTADOS</w:t>
        </w:r>
        <w:r w:rsidR="0060326C">
          <w:rPr>
            <w:noProof/>
            <w:webHidden/>
          </w:rPr>
          <w:tab/>
        </w:r>
        <w:r w:rsidR="0060326C">
          <w:rPr>
            <w:noProof/>
            <w:webHidden/>
          </w:rPr>
          <w:fldChar w:fldCharType="begin"/>
        </w:r>
        <w:r w:rsidR="0060326C">
          <w:rPr>
            <w:noProof/>
            <w:webHidden/>
          </w:rPr>
          <w:instrText xml:space="preserve"> PAGEREF _Toc505523780 \h </w:instrText>
        </w:r>
        <w:r w:rsidR="0060326C">
          <w:rPr>
            <w:noProof/>
            <w:webHidden/>
          </w:rPr>
        </w:r>
        <w:r w:rsidR="0060326C">
          <w:rPr>
            <w:noProof/>
            <w:webHidden/>
          </w:rPr>
          <w:fldChar w:fldCharType="separate"/>
        </w:r>
        <w:r w:rsidR="004306BD">
          <w:rPr>
            <w:noProof/>
            <w:webHidden/>
          </w:rPr>
          <w:t>187</w:t>
        </w:r>
        <w:r w:rsidR="0060326C">
          <w:rPr>
            <w:noProof/>
            <w:webHidden/>
          </w:rPr>
          <w:fldChar w:fldCharType="end"/>
        </w:r>
      </w:hyperlink>
    </w:p>
    <w:p w14:paraId="13028F09" w14:textId="78749594"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81" w:history="1">
        <w:r w:rsidR="0060326C" w:rsidRPr="0013478A">
          <w:rPr>
            <w:rStyle w:val="Hyperlink"/>
            <w:noProof/>
          </w:rPr>
          <w:t>6.1</w:t>
        </w:r>
        <w:r w:rsidR="0060326C">
          <w:rPr>
            <w:rFonts w:asciiTheme="minorHAnsi" w:eastAsiaTheme="minorEastAsia" w:hAnsiTheme="minorHAnsi" w:cstheme="minorBidi"/>
            <w:b w:val="0"/>
            <w:noProof/>
            <w:sz w:val="22"/>
            <w:szCs w:val="22"/>
          </w:rPr>
          <w:tab/>
        </w:r>
        <w:r w:rsidR="0060326C" w:rsidRPr="0013478A">
          <w:rPr>
            <w:rStyle w:val="Hyperlink"/>
            <w:noProof/>
          </w:rPr>
          <w:t>Contribuições Gerenciais</w:t>
        </w:r>
        <w:r w:rsidR="0060326C">
          <w:rPr>
            <w:noProof/>
            <w:webHidden/>
          </w:rPr>
          <w:tab/>
        </w:r>
        <w:r w:rsidR="0060326C">
          <w:rPr>
            <w:noProof/>
            <w:webHidden/>
          </w:rPr>
          <w:fldChar w:fldCharType="begin"/>
        </w:r>
        <w:r w:rsidR="0060326C">
          <w:rPr>
            <w:noProof/>
            <w:webHidden/>
          </w:rPr>
          <w:instrText xml:space="preserve"> PAGEREF _Toc505523781 \h </w:instrText>
        </w:r>
        <w:r w:rsidR="0060326C">
          <w:rPr>
            <w:noProof/>
            <w:webHidden/>
          </w:rPr>
        </w:r>
        <w:r w:rsidR="0060326C">
          <w:rPr>
            <w:noProof/>
            <w:webHidden/>
          </w:rPr>
          <w:fldChar w:fldCharType="separate"/>
        </w:r>
        <w:r w:rsidR="004306BD">
          <w:rPr>
            <w:noProof/>
            <w:webHidden/>
          </w:rPr>
          <w:t>187</w:t>
        </w:r>
        <w:r w:rsidR="0060326C">
          <w:rPr>
            <w:noProof/>
            <w:webHidden/>
          </w:rPr>
          <w:fldChar w:fldCharType="end"/>
        </w:r>
      </w:hyperlink>
    </w:p>
    <w:p w14:paraId="6435FC99" w14:textId="268BB589" w:rsidR="0060326C" w:rsidRDefault="00462A29">
      <w:pPr>
        <w:pStyle w:val="Sumrio2"/>
        <w:tabs>
          <w:tab w:val="left" w:pos="660"/>
          <w:tab w:val="right" w:leader="dot" w:pos="9061"/>
        </w:tabs>
        <w:rPr>
          <w:rFonts w:asciiTheme="minorHAnsi" w:eastAsiaTheme="minorEastAsia" w:hAnsiTheme="minorHAnsi" w:cstheme="minorBidi"/>
          <w:b w:val="0"/>
          <w:noProof/>
          <w:sz w:val="22"/>
          <w:szCs w:val="22"/>
        </w:rPr>
      </w:pPr>
      <w:hyperlink w:anchor="_Toc505523782" w:history="1">
        <w:r w:rsidR="0060326C" w:rsidRPr="0013478A">
          <w:rPr>
            <w:rStyle w:val="Hyperlink"/>
            <w:noProof/>
          </w:rPr>
          <w:t>6.2</w:t>
        </w:r>
        <w:r w:rsidR="0060326C">
          <w:rPr>
            <w:rFonts w:asciiTheme="minorHAnsi" w:eastAsiaTheme="minorEastAsia" w:hAnsiTheme="minorHAnsi" w:cstheme="minorBidi"/>
            <w:b w:val="0"/>
            <w:noProof/>
            <w:sz w:val="22"/>
            <w:szCs w:val="22"/>
          </w:rPr>
          <w:tab/>
        </w:r>
        <w:r w:rsidR="0060326C" w:rsidRPr="0013478A">
          <w:rPr>
            <w:rStyle w:val="Hyperlink"/>
            <w:noProof/>
          </w:rPr>
          <w:t>Contribuições Acadêmicas</w:t>
        </w:r>
        <w:r w:rsidR="0060326C">
          <w:rPr>
            <w:noProof/>
            <w:webHidden/>
          </w:rPr>
          <w:tab/>
        </w:r>
        <w:r w:rsidR="0060326C">
          <w:rPr>
            <w:noProof/>
            <w:webHidden/>
          </w:rPr>
          <w:fldChar w:fldCharType="begin"/>
        </w:r>
        <w:r w:rsidR="0060326C">
          <w:rPr>
            <w:noProof/>
            <w:webHidden/>
          </w:rPr>
          <w:instrText xml:space="preserve"> PAGEREF _Toc505523782 \h </w:instrText>
        </w:r>
        <w:r w:rsidR="0060326C">
          <w:rPr>
            <w:noProof/>
            <w:webHidden/>
          </w:rPr>
        </w:r>
        <w:r w:rsidR="0060326C">
          <w:rPr>
            <w:noProof/>
            <w:webHidden/>
          </w:rPr>
          <w:fldChar w:fldCharType="separate"/>
        </w:r>
        <w:r w:rsidR="004306BD">
          <w:rPr>
            <w:noProof/>
            <w:webHidden/>
          </w:rPr>
          <w:t>190</w:t>
        </w:r>
        <w:r w:rsidR="0060326C">
          <w:rPr>
            <w:noProof/>
            <w:webHidden/>
          </w:rPr>
          <w:fldChar w:fldCharType="end"/>
        </w:r>
      </w:hyperlink>
    </w:p>
    <w:p w14:paraId="0628597E" w14:textId="2B066C5B" w:rsidR="0060326C" w:rsidRDefault="00462A2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83" w:history="1">
        <w:r w:rsidR="0060326C" w:rsidRPr="0013478A">
          <w:rPr>
            <w:rStyle w:val="Hyperlink"/>
            <w:noProof/>
          </w:rPr>
          <w:t>7.</w:t>
        </w:r>
        <w:r w:rsidR="0060326C">
          <w:rPr>
            <w:rFonts w:asciiTheme="minorHAnsi" w:eastAsiaTheme="minorEastAsia" w:hAnsiTheme="minorHAnsi" w:cstheme="minorBidi"/>
            <w:b w:val="0"/>
            <w:caps w:val="0"/>
            <w:noProof/>
            <w:sz w:val="22"/>
            <w:szCs w:val="22"/>
          </w:rPr>
          <w:tab/>
        </w:r>
        <w:r w:rsidR="0060326C" w:rsidRPr="0013478A">
          <w:rPr>
            <w:rStyle w:val="Hyperlink"/>
            <w:noProof/>
          </w:rPr>
          <w:t>CONCLUSÕES</w:t>
        </w:r>
        <w:r w:rsidR="0060326C">
          <w:rPr>
            <w:noProof/>
            <w:webHidden/>
          </w:rPr>
          <w:tab/>
        </w:r>
        <w:r w:rsidR="0060326C">
          <w:rPr>
            <w:noProof/>
            <w:webHidden/>
          </w:rPr>
          <w:fldChar w:fldCharType="begin"/>
        </w:r>
        <w:r w:rsidR="0060326C">
          <w:rPr>
            <w:noProof/>
            <w:webHidden/>
          </w:rPr>
          <w:instrText xml:space="preserve"> PAGEREF _Toc505523783 \h </w:instrText>
        </w:r>
        <w:r w:rsidR="0060326C">
          <w:rPr>
            <w:noProof/>
            <w:webHidden/>
          </w:rPr>
        </w:r>
        <w:r w:rsidR="0060326C">
          <w:rPr>
            <w:noProof/>
            <w:webHidden/>
          </w:rPr>
          <w:fldChar w:fldCharType="separate"/>
        </w:r>
        <w:r w:rsidR="004306BD">
          <w:rPr>
            <w:noProof/>
            <w:webHidden/>
          </w:rPr>
          <w:t>194</w:t>
        </w:r>
        <w:r w:rsidR="0060326C">
          <w:rPr>
            <w:noProof/>
            <w:webHidden/>
          </w:rPr>
          <w:fldChar w:fldCharType="end"/>
        </w:r>
      </w:hyperlink>
    </w:p>
    <w:p w14:paraId="54FDFD6E" w14:textId="291DD56B"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84" w:history="1">
        <w:r w:rsidR="0060326C" w:rsidRPr="0013478A">
          <w:rPr>
            <w:rStyle w:val="Hyperlink"/>
            <w:noProof/>
            <w:lang w:val="en-US"/>
          </w:rPr>
          <w:t>REFERÊNCIAS</w:t>
        </w:r>
        <w:r w:rsidR="0060326C">
          <w:rPr>
            <w:noProof/>
            <w:webHidden/>
          </w:rPr>
          <w:tab/>
        </w:r>
        <w:r w:rsidR="0060326C">
          <w:rPr>
            <w:noProof/>
            <w:webHidden/>
          </w:rPr>
          <w:fldChar w:fldCharType="begin"/>
        </w:r>
        <w:r w:rsidR="0060326C">
          <w:rPr>
            <w:noProof/>
            <w:webHidden/>
          </w:rPr>
          <w:instrText xml:space="preserve"> PAGEREF _Toc505523784 \h </w:instrText>
        </w:r>
        <w:r w:rsidR="0060326C">
          <w:rPr>
            <w:noProof/>
            <w:webHidden/>
          </w:rPr>
        </w:r>
        <w:r w:rsidR="0060326C">
          <w:rPr>
            <w:noProof/>
            <w:webHidden/>
          </w:rPr>
          <w:fldChar w:fldCharType="separate"/>
        </w:r>
        <w:r w:rsidR="004306BD">
          <w:rPr>
            <w:noProof/>
            <w:webHidden/>
          </w:rPr>
          <w:t>197</w:t>
        </w:r>
        <w:r w:rsidR="0060326C">
          <w:rPr>
            <w:noProof/>
            <w:webHidden/>
          </w:rPr>
          <w:fldChar w:fldCharType="end"/>
        </w:r>
      </w:hyperlink>
    </w:p>
    <w:p w14:paraId="2EF049D1" w14:textId="0DA38968"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85"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A – Protocolo da Revisão Sistemática da Literatura</w:t>
        </w:r>
        <w:r w:rsidR="0060326C">
          <w:rPr>
            <w:noProof/>
            <w:webHidden/>
          </w:rPr>
          <w:tab/>
        </w:r>
        <w:r w:rsidR="0060326C">
          <w:rPr>
            <w:noProof/>
            <w:webHidden/>
          </w:rPr>
          <w:fldChar w:fldCharType="begin"/>
        </w:r>
        <w:r w:rsidR="0060326C">
          <w:rPr>
            <w:noProof/>
            <w:webHidden/>
          </w:rPr>
          <w:instrText xml:space="preserve"> PAGEREF _Toc505523785 \h </w:instrText>
        </w:r>
        <w:r w:rsidR="0060326C">
          <w:rPr>
            <w:noProof/>
            <w:webHidden/>
          </w:rPr>
        </w:r>
        <w:r w:rsidR="0060326C">
          <w:rPr>
            <w:noProof/>
            <w:webHidden/>
          </w:rPr>
          <w:fldChar w:fldCharType="separate"/>
        </w:r>
        <w:r w:rsidR="004306BD">
          <w:rPr>
            <w:noProof/>
            <w:webHidden/>
          </w:rPr>
          <w:t>212</w:t>
        </w:r>
        <w:r w:rsidR="0060326C">
          <w:rPr>
            <w:noProof/>
            <w:webHidden/>
          </w:rPr>
          <w:fldChar w:fldCharType="end"/>
        </w:r>
      </w:hyperlink>
    </w:p>
    <w:p w14:paraId="534C9D22" w14:textId="1A66E3B4"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86"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B – Literatura Analisada</w:t>
        </w:r>
        <w:r w:rsidR="0060326C">
          <w:rPr>
            <w:noProof/>
            <w:webHidden/>
          </w:rPr>
          <w:tab/>
        </w:r>
        <w:r w:rsidR="0060326C">
          <w:rPr>
            <w:noProof/>
            <w:webHidden/>
          </w:rPr>
          <w:fldChar w:fldCharType="begin"/>
        </w:r>
        <w:r w:rsidR="0060326C">
          <w:rPr>
            <w:noProof/>
            <w:webHidden/>
          </w:rPr>
          <w:instrText xml:space="preserve"> PAGEREF _Toc505523786 \h </w:instrText>
        </w:r>
        <w:r w:rsidR="0060326C">
          <w:rPr>
            <w:noProof/>
            <w:webHidden/>
          </w:rPr>
        </w:r>
        <w:r w:rsidR="0060326C">
          <w:rPr>
            <w:noProof/>
            <w:webHidden/>
          </w:rPr>
          <w:fldChar w:fldCharType="separate"/>
        </w:r>
        <w:r w:rsidR="004306BD">
          <w:rPr>
            <w:noProof/>
            <w:webHidden/>
          </w:rPr>
          <w:t>216</w:t>
        </w:r>
        <w:r w:rsidR="0060326C">
          <w:rPr>
            <w:noProof/>
            <w:webHidden/>
          </w:rPr>
          <w:fldChar w:fldCharType="end"/>
        </w:r>
      </w:hyperlink>
    </w:p>
    <w:p w14:paraId="3D3502C2" w14:textId="772ECE37"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87"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C – Literatura Analisada sobre RDM</w:t>
        </w:r>
        <w:r w:rsidR="0060326C">
          <w:rPr>
            <w:noProof/>
            <w:webHidden/>
          </w:rPr>
          <w:tab/>
        </w:r>
        <w:r w:rsidR="0060326C">
          <w:rPr>
            <w:noProof/>
            <w:webHidden/>
          </w:rPr>
          <w:fldChar w:fldCharType="begin"/>
        </w:r>
        <w:r w:rsidR="0060326C">
          <w:rPr>
            <w:noProof/>
            <w:webHidden/>
          </w:rPr>
          <w:instrText xml:space="preserve"> PAGEREF _Toc505523787 \h </w:instrText>
        </w:r>
        <w:r w:rsidR="0060326C">
          <w:rPr>
            <w:noProof/>
            <w:webHidden/>
          </w:rPr>
        </w:r>
        <w:r w:rsidR="0060326C">
          <w:rPr>
            <w:noProof/>
            <w:webHidden/>
          </w:rPr>
          <w:fldChar w:fldCharType="separate"/>
        </w:r>
        <w:r w:rsidR="004306BD">
          <w:rPr>
            <w:noProof/>
            <w:webHidden/>
          </w:rPr>
          <w:t>221</w:t>
        </w:r>
        <w:r w:rsidR="0060326C">
          <w:rPr>
            <w:noProof/>
            <w:webHidden/>
          </w:rPr>
          <w:fldChar w:fldCharType="end"/>
        </w:r>
      </w:hyperlink>
    </w:p>
    <w:p w14:paraId="35B7AB69" w14:textId="6B0A5F14"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88"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D – Contextos de Aplicação do RDM</w:t>
        </w:r>
        <w:r w:rsidR="0060326C">
          <w:rPr>
            <w:noProof/>
            <w:webHidden/>
          </w:rPr>
          <w:tab/>
        </w:r>
        <w:r w:rsidR="0060326C">
          <w:rPr>
            <w:noProof/>
            <w:webHidden/>
          </w:rPr>
          <w:fldChar w:fldCharType="begin"/>
        </w:r>
        <w:r w:rsidR="0060326C">
          <w:rPr>
            <w:noProof/>
            <w:webHidden/>
          </w:rPr>
          <w:instrText xml:space="preserve"> PAGEREF _Toc505523788 \h </w:instrText>
        </w:r>
        <w:r w:rsidR="0060326C">
          <w:rPr>
            <w:noProof/>
            <w:webHidden/>
          </w:rPr>
        </w:r>
        <w:r w:rsidR="0060326C">
          <w:rPr>
            <w:noProof/>
            <w:webHidden/>
          </w:rPr>
          <w:fldChar w:fldCharType="separate"/>
        </w:r>
        <w:r w:rsidR="004306BD">
          <w:rPr>
            <w:noProof/>
            <w:webHidden/>
          </w:rPr>
          <w:t>224</w:t>
        </w:r>
        <w:r w:rsidR="0060326C">
          <w:rPr>
            <w:noProof/>
            <w:webHidden/>
          </w:rPr>
          <w:fldChar w:fldCharType="end"/>
        </w:r>
      </w:hyperlink>
    </w:p>
    <w:p w14:paraId="6237BA4D" w14:textId="7C0B33E2"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89"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E – Equações relacionadas ao RDM e Fontes</w:t>
        </w:r>
        <w:r w:rsidR="0060326C">
          <w:rPr>
            <w:noProof/>
            <w:webHidden/>
          </w:rPr>
          <w:tab/>
        </w:r>
        <w:r w:rsidR="0060326C">
          <w:rPr>
            <w:noProof/>
            <w:webHidden/>
          </w:rPr>
          <w:fldChar w:fldCharType="begin"/>
        </w:r>
        <w:r w:rsidR="0060326C">
          <w:rPr>
            <w:noProof/>
            <w:webHidden/>
          </w:rPr>
          <w:instrText xml:space="preserve"> PAGEREF _Toc505523789 \h </w:instrText>
        </w:r>
        <w:r w:rsidR="0060326C">
          <w:rPr>
            <w:noProof/>
            <w:webHidden/>
          </w:rPr>
        </w:r>
        <w:r w:rsidR="0060326C">
          <w:rPr>
            <w:noProof/>
            <w:webHidden/>
          </w:rPr>
          <w:fldChar w:fldCharType="separate"/>
        </w:r>
        <w:r w:rsidR="004306BD">
          <w:rPr>
            <w:noProof/>
            <w:webHidden/>
          </w:rPr>
          <w:t>227</w:t>
        </w:r>
        <w:r w:rsidR="0060326C">
          <w:rPr>
            <w:noProof/>
            <w:webHidden/>
          </w:rPr>
          <w:fldChar w:fldCharType="end"/>
        </w:r>
      </w:hyperlink>
    </w:p>
    <w:p w14:paraId="0EF3100A" w14:textId="5AF98AA5"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90"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F – Quadro Completo de Métodos</w:t>
        </w:r>
        <w:r w:rsidR="0060326C">
          <w:rPr>
            <w:noProof/>
            <w:webHidden/>
          </w:rPr>
          <w:tab/>
        </w:r>
        <w:r w:rsidR="0060326C">
          <w:rPr>
            <w:noProof/>
            <w:webHidden/>
          </w:rPr>
          <w:fldChar w:fldCharType="begin"/>
        </w:r>
        <w:r w:rsidR="0060326C">
          <w:rPr>
            <w:noProof/>
            <w:webHidden/>
          </w:rPr>
          <w:instrText xml:space="preserve"> PAGEREF _Toc505523790 \h </w:instrText>
        </w:r>
        <w:r w:rsidR="0060326C">
          <w:rPr>
            <w:noProof/>
            <w:webHidden/>
          </w:rPr>
        </w:r>
        <w:r w:rsidR="0060326C">
          <w:rPr>
            <w:noProof/>
            <w:webHidden/>
          </w:rPr>
          <w:fldChar w:fldCharType="separate"/>
        </w:r>
        <w:r w:rsidR="004306BD">
          <w:rPr>
            <w:noProof/>
            <w:webHidden/>
          </w:rPr>
          <w:t>229</w:t>
        </w:r>
        <w:r w:rsidR="0060326C">
          <w:rPr>
            <w:noProof/>
            <w:webHidden/>
          </w:rPr>
          <w:fldChar w:fldCharType="end"/>
        </w:r>
      </w:hyperlink>
    </w:p>
    <w:p w14:paraId="1DBB10F9" w14:textId="7D590628"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91"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G – Parâmetros Usados para a Simulação e Fontes</w:t>
        </w:r>
        <w:r w:rsidR="0060326C">
          <w:rPr>
            <w:noProof/>
            <w:webHidden/>
          </w:rPr>
          <w:tab/>
        </w:r>
        <w:r w:rsidR="0060326C">
          <w:rPr>
            <w:noProof/>
            <w:webHidden/>
          </w:rPr>
          <w:fldChar w:fldCharType="begin"/>
        </w:r>
        <w:r w:rsidR="0060326C">
          <w:rPr>
            <w:noProof/>
            <w:webHidden/>
          </w:rPr>
          <w:instrText xml:space="preserve"> PAGEREF _Toc505523791 \h </w:instrText>
        </w:r>
        <w:r w:rsidR="0060326C">
          <w:rPr>
            <w:noProof/>
            <w:webHidden/>
          </w:rPr>
        </w:r>
        <w:r w:rsidR="0060326C">
          <w:rPr>
            <w:noProof/>
            <w:webHidden/>
          </w:rPr>
          <w:fldChar w:fldCharType="separate"/>
        </w:r>
        <w:r w:rsidR="004306BD">
          <w:rPr>
            <w:noProof/>
            <w:webHidden/>
          </w:rPr>
          <w:t>231</w:t>
        </w:r>
        <w:r w:rsidR="0060326C">
          <w:rPr>
            <w:noProof/>
            <w:webHidden/>
          </w:rPr>
          <w:fldChar w:fldCharType="end"/>
        </w:r>
      </w:hyperlink>
    </w:p>
    <w:p w14:paraId="2C86E2EC" w14:textId="461007AD"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92" w:history="1">
        <w:r w:rsidR="0060326C" w:rsidRPr="0013478A">
          <w:rPr>
            <w:rStyle w:val="Hyperlink"/>
            <w:noProof/>
          </w:rPr>
          <w:t>A</w:t>
        </w:r>
        <w:r w:rsidR="0060326C" w:rsidRPr="0013478A">
          <w:rPr>
            <w:rStyle w:val="Hyperlink"/>
            <w:rFonts w:eastAsia="Calibri" w:cs="Arial"/>
            <w:noProof/>
            <w:spacing w:val="5"/>
            <w:kern w:val="32"/>
          </w:rPr>
          <w:t>PÊNDIC</w:t>
        </w:r>
        <w:r w:rsidR="0060326C" w:rsidRPr="0013478A">
          <w:rPr>
            <w:rStyle w:val="Hyperlink"/>
            <w:noProof/>
          </w:rPr>
          <w:t>E H – Resultados Gerados pelo Algoritmo PRIM</w:t>
        </w:r>
        <w:r w:rsidR="0060326C">
          <w:rPr>
            <w:noProof/>
            <w:webHidden/>
          </w:rPr>
          <w:tab/>
        </w:r>
        <w:r w:rsidR="0060326C">
          <w:rPr>
            <w:noProof/>
            <w:webHidden/>
          </w:rPr>
          <w:fldChar w:fldCharType="begin"/>
        </w:r>
        <w:r w:rsidR="0060326C">
          <w:rPr>
            <w:noProof/>
            <w:webHidden/>
          </w:rPr>
          <w:instrText xml:space="preserve"> PAGEREF _Toc505523792 \h </w:instrText>
        </w:r>
        <w:r w:rsidR="0060326C">
          <w:rPr>
            <w:noProof/>
            <w:webHidden/>
          </w:rPr>
        </w:r>
        <w:r w:rsidR="0060326C">
          <w:rPr>
            <w:noProof/>
            <w:webHidden/>
          </w:rPr>
          <w:fldChar w:fldCharType="separate"/>
        </w:r>
        <w:r w:rsidR="004306BD">
          <w:rPr>
            <w:noProof/>
            <w:webHidden/>
          </w:rPr>
          <w:t>238</w:t>
        </w:r>
        <w:r w:rsidR="0060326C">
          <w:rPr>
            <w:noProof/>
            <w:webHidden/>
          </w:rPr>
          <w:fldChar w:fldCharType="end"/>
        </w:r>
      </w:hyperlink>
    </w:p>
    <w:p w14:paraId="4DBC2FA1" w14:textId="6EB5A708" w:rsidR="0060326C" w:rsidRDefault="00462A29">
      <w:pPr>
        <w:pStyle w:val="Sumrio1"/>
        <w:tabs>
          <w:tab w:val="right" w:leader="dot" w:pos="9061"/>
        </w:tabs>
        <w:rPr>
          <w:rFonts w:asciiTheme="minorHAnsi" w:eastAsiaTheme="minorEastAsia" w:hAnsiTheme="minorHAnsi" w:cstheme="minorBidi"/>
          <w:b w:val="0"/>
          <w:caps w:val="0"/>
          <w:noProof/>
          <w:sz w:val="22"/>
          <w:szCs w:val="22"/>
        </w:rPr>
      </w:pPr>
      <w:hyperlink w:anchor="_Toc505523793" w:history="1">
        <w:r w:rsidR="0060326C" w:rsidRPr="0013478A">
          <w:rPr>
            <w:rStyle w:val="Hyperlink"/>
            <w:noProof/>
          </w:rPr>
          <w:t>A</w:t>
        </w:r>
        <w:r w:rsidR="0060326C" w:rsidRPr="0013478A">
          <w:rPr>
            <w:rStyle w:val="Hyperlink"/>
            <w:rFonts w:eastAsia="Calibri" w:cs="Arial"/>
            <w:noProof/>
            <w:spacing w:val="5"/>
            <w:kern w:val="32"/>
          </w:rPr>
          <w:t>PÊNDICE</w:t>
        </w:r>
        <w:r w:rsidR="0060326C" w:rsidRPr="0013478A">
          <w:rPr>
            <w:rStyle w:val="Hyperlink"/>
            <w:noProof/>
          </w:rPr>
          <w:t xml:space="preserve"> I – Artigo Submetido à Revista Gestão e Produção</w:t>
        </w:r>
        <w:r w:rsidR="0060326C">
          <w:rPr>
            <w:noProof/>
            <w:webHidden/>
          </w:rPr>
          <w:tab/>
        </w:r>
        <w:r w:rsidR="0060326C">
          <w:rPr>
            <w:noProof/>
            <w:webHidden/>
          </w:rPr>
          <w:fldChar w:fldCharType="begin"/>
        </w:r>
        <w:r w:rsidR="0060326C">
          <w:rPr>
            <w:noProof/>
            <w:webHidden/>
          </w:rPr>
          <w:instrText xml:space="preserve"> PAGEREF _Toc505523793 \h </w:instrText>
        </w:r>
        <w:r w:rsidR="0060326C">
          <w:rPr>
            <w:noProof/>
            <w:webHidden/>
          </w:rPr>
        </w:r>
        <w:r w:rsidR="0060326C">
          <w:rPr>
            <w:noProof/>
            <w:webHidden/>
          </w:rPr>
          <w:fldChar w:fldCharType="separate"/>
        </w:r>
        <w:r w:rsidR="004306BD">
          <w:rPr>
            <w:noProof/>
            <w:webHidden/>
          </w:rPr>
          <w:t>239</w:t>
        </w:r>
        <w:r w:rsidR="0060326C">
          <w:rPr>
            <w:noProof/>
            <w:webHidden/>
          </w:rPr>
          <w:fldChar w:fldCharType="end"/>
        </w:r>
      </w:hyperlink>
    </w:p>
    <w:p w14:paraId="2E57EA8B" w14:textId="24C874DB"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1" w:name="_Toc505523723"/>
      <w:r w:rsidRPr="003B46D6">
        <w:lastRenderedPageBreak/>
        <w:t>INTRODUÇÃO</w:t>
      </w:r>
      <w:bookmarkEnd w:id="1"/>
    </w:p>
    <w:p w14:paraId="1DA1CD79" w14:textId="2F3CC74C" w:rsidR="001215A3" w:rsidRDefault="001215A3" w:rsidP="001215A3">
      <w:bookmarkStart w:id="2"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A23A6">
        <w:instrText>ADDIN CSL_CITATION {"citationItems":[{"id":"ITEM-1","itemData":{"DOI":"10.1108/09596111111129977","ISBN":"9780077645069","ISSN":"0959-6119","PMID":"121463","author":[{"dropping-particle":"","family":"Wilson","given":"David","non-dropping-particle":"","parse-names":false,"suffix":""}],"container-title":"Wiley Encyclopedia of Management","id":"ITEM-1","issued":{"date-parts":[["2015"]]},"page":"12:1-4","title":"Strategic Decision Making","type":"chapter"},"uris":["http://www.mendeley.com/documents/?uuid=29815124-a06b-42f1-9a0a-c76cb644504c"]}],"mendeley":{"formattedCitation":"(WILSON, 2015)","plainTextFormattedCitation":"(WILSON, 2015)","previouslyFormattedCitation":"(WILSON, 2015)"},"properties":{"noteIndex":0},"schema":"https://github.com/citation-style-language/schema/raw/master/csl-citation.json"}</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A23A6">
        <w:instrText>ADDIN CSL_CITATION {"citationItems":[{"id":"ITEM-1","itemData":{"DOI":"10.1057/jors.1973.52","ISBN":"00303623","ISSN":"0160-5682","abstract":"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author":[{"dropping-particle":"","family":"Rosenhead","given":"Jonathan","non-dropping-particle":"","parse-names":false,"suffix":""},{"dropping-particle":"","family":"Elton","given":"Martin","non-dropping-particle":"","parse-names":false,"suffix":""},{"dropping-particle":"","family":"Gupta","given":"Shiv K.","non-dropping-particle":"","parse-names":false,"suffix":""}],"container-title":"Operational Research Quarterly","id":"ITEM-1","issue":"4","issued":{"date-parts":[["1973"]]},"page":"413-431","title":"Robustness and optimality as criteria for strategic decisions","type":"article-journal","volume":"23"},"uris":["http://www.mendeley.com/documents/?uuid=999022a7-9d19-436d-a757-07dc4f5ca5a1"]}],"mendeley":{"formattedCitation":"(ROSENHEAD; ELTON; GUPTA, 1973)","plainTextFormattedCitation":"(ROSENHEAD; ELTON; GUPTA, 1973)","previouslyFormattedCitation":"(ROSENHEAD; ELTON; GUPTA, 1973)"},"properties":{"noteIndex":0},"schema":"https://github.com/citation-style-language/schema/raw/master/csl-citation.json"}</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A23A6">
        <w:instrText>ADDIN CSL_CITATION {"citationItems":[{"id":"ITEM-1","itemData":{"DOI":"10.1002/smj.4250130904","ISSN":"01432095","author":[{"dropping-particle":"","family":"Eisenhardt","given":"Kathleen M.","non-dropping-particle":"","parse-names":false,"suffix":""},{"dropping-particle":"","family":"Zbaracki","given":"Mark J.","non-dropping-particle":"","parse-names":false,"suffix":""}],"container-title":"Strategic Management Journal","id":"ITEM-1","issue":"S2","issued":{"date-parts":[["1992"]]},"page":"17-37","title":"Strategic decision making","type":"article-journal","volume":"13"},"uris":["http://www.mendeley.com/documents/?uuid=e313b4e0-a8ae-45d6-984f-b15be022f698"]},{"id":"ITEM-2","itemData":{"DOI":"10.1108/09596111111129977","ISBN":"9780077645069","ISSN":"0959-6119","PMID":"121463","author":[{"dropping-particle":"","family":"Wilson","given":"David","non-dropping-particle":"","parse-names":false,"suffix":""}],"container-title":"Wiley Encyclopedia of Management","id":"ITEM-2","issued":{"date-parts":[["2015"]]},"page":"12:1-4","title":"Strategic Decision Making","type":"chapter"},"uris":["http://www.mendeley.com/documents/?uuid=29815124-a06b-42f1-9a0a-c76cb644504c"]}],"mendeley":{"formattedCitation":"(EISENHARDT; ZBARACKI, 1992; WILSON, 2015)","plainTextFormattedCitation":"(EISENHARDT; ZBARACKI, 1992; WILSON, 2015)","previouslyFormattedCitation":"(EISENHARDT; ZBARACKI, 1992; WILSON, 2015)"},"properties":{"noteIndex":0},"schema":"https://github.com/citation-style-language/schema/raw/master/csl-citation.json"}</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locator":"246","suppress-author":1,"uris":["http://www.mendeley.com/documents/?uuid=b69a9a03-ae74-49ec-9f1f-28fb719734b3"]}],"mendeley":{"formattedCitation":"(1976, p. 246)","plainTextFormattedCitation":"(1976, p. 246)","previouslyFormattedCitation":"(1976, p. 246)"},"properties":{"noteIndex":0},"schema":"https://github.com/citation-style-language/schema/raw/master/csl-citation.json"}</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A23A6">
        <w:instrText>ADDIN CSL_CITATION {"citationItems":[{"id":"ITEM-1","itemData":{"DOI":"10.1002/smj.4250130904","ISSN":"01432095","author":[{"dropping-particle":"","family":"Eisenhardt","given":"Kathleen M.","non-dropping-particle":"","parse-names":false,"suffix":""},{"dropping-particle":"","family":"Zbaracki","given":"Mark J.","non-dropping-particle":"","parse-names":false,"suffix":""}],"container-title":"Strategic Management Journal","id":"ITEM-1","issue":"S2","issued":{"date-parts":[["1992"]]},"page":"17-37","title":"Strategic decision making","type":"article-journal","volume":"13"},"locator":"17","suppress-author":1,"uris":["http://www.mendeley.com/documents/?uuid=e313b4e0-a8ae-45d6-984f-b15be022f698"]}],"mendeley":{"formattedCitation":"(1992, p. 17)","plainTextFormattedCitation":"(1992, p. 17)","previouslyFormattedCitation":"(1992, p. 17)"},"properties":{"noteIndex":0},"schema":"https://github.com/citation-style-language/schema/raw/master/csl-citation.json"}</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2F100D8C"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A23A6">
        <w:instrText>ADDIN CSL_CITATION {"citationItems":[{"id":"ITEM-1","itemData":{"ISBN":"9781476754765","abstract":"Strategic planning isn’t strategic thinking. One is analysis, and the other is synthesis.","author":[{"dropping-particle":"","family":"Mintzberg","given":"Henry","non-dropping-particle":"","parse-names":false,"suffix":""}],"container-title":"Strategic Planning","id":"ITEM-1","issued":{"date-parts":[["1994"]]},"page":"107-114","title":"The Fall and Rise of Strategic Planning","type":"article-journal"},"uris":["http://www.mendeley.com/documents/?uuid=05ae9d02-6b07-49ed-a2a9-52ee88cbddcf"]}],"mendeley":{"formattedCitation":"(MINTZBERG, 1994)","plainTextFormattedCitation":"(MINTZBERG, 1994)","previouslyFormattedCitation":"(MINTZBERG, 1994)"},"properties":{"noteIndex":0},"schema":"https://github.com/citation-style-language/schema/raw/master/csl-citation.json"}</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A23A6">
        <w:instrText>ADDIN CSL_CITATION {"citationItems":[{"id":"ITEM-1","itemData":{"DOI":"10.1002/smj.4250030303","ISSN":"01432095","author":[{"dropping-particle":"","family":"Armstrong","given":"J Scott","non-dropping-particle":"","parse-names":false,"suffix":""}],"container-title":"Strategic Management Journal","id":"ITEM-1","issue":"3","issued":{"date-parts":[["1982","7"]]},"page":"197-211","title":"The value of formal planning for strategic decisions: Review of empirical research","type":"article-journal","volume":"3"},"locator":"1998","suffix":"grifo do autor","uris":["http://www.mendeley.com/documents/?uuid=c78f9a1b-6336-4295-9baf-fdc0b1639f95"]}],"mendeley":{"formattedCitation":"(ARMSTRONG, 1982, p. 1998 grifo do autor)","plainTextFormattedCitation":"(ARMSTRONG, 1982, p. 1998 grifo do autor)","previouslyFormattedCitation":"(ARMSTRONG, 1982, p. 1998 grifo do autor)"},"properties":{"noteIndex":0},"schema":"https://github.com/citation-style-language/schema/raw/master/csl-citation.json"}</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0326C">
        <w:t xml:space="preserve">Figura </w:t>
      </w:r>
      <w:r w:rsidR="0060326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A23A6">
        <w:instrText>ADDIN CSL_CITATION {"citationItems":[{"id":"ITEM-1","itemData":{"DOI":"10.1002/smj.4250030303","ISSN":"01432095","author":[{"dropping-particle":"","family":"Armstrong","given":"J Scott","non-dropping-particle":"","parse-names":false,"suffix":""}],"container-title":"Strategic Management Journal","id":"ITEM-1","issue":"3","issued":{"date-parts":[["1982","7"]]},"page":"197-211","title":"The value of formal planning for strategic decisions: Review of empirical research","type":"article-journal","volume":"3"},"uris":["http://www.mendeley.com/documents/?uuid=c78f9a1b-6336-4295-9baf-fdc0b1639f95"]}],"mendeley":{"formattedCitation":"(ARMSTRONG, 1982)","plainTextFormattedCitation":"(ARMSTRONG, 1982)","previouslyFormattedCitation":"(ARMSTRONG, 1982)"},"properties":{"noteIndex":0},"schema":"https://github.com/citation-style-language/schema/raw/master/csl-citation.json"}</w:instrText>
      </w:r>
      <w:r>
        <w:fldChar w:fldCharType="separate"/>
      </w:r>
      <w:r w:rsidRPr="00ED70D5">
        <w:rPr>
          <w:noProof/>
        </w:rPr>
        <w:t>(ARMSTRONG, 1982)</w:t>
      </w:r>
      <w:r>
        <w:fldChar w:fldCharType="end"/>
      </w:r>
      <w:r>
        <w:t xml:space="preserve">. </w:t>
      </w:r>
    </w:p>
    <w:p w14:paraId="38009F94" w14:textId="00963778" w:rsidR="001215A3" w:rsidRDefault="001215A3" w:rsidP="001215A3">
      <w:pPr>
        <w:pStyle w:val="Legenda"/>
      </w:pPr>
      <w:bookmarkStart w:id="3" w:name="_Ref480553143"/>
      <w:bookmarkStart w:id="4" w:name="_Toc505523663"/>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w:t>
      </w:r>
      <w:r w:rsidR="00462A29">
        <w:rPr>
          <w:noProof/>
        </w:rPr>
        <w:fldChar w:fldCharType="end"/>
      </w:r>
      <w:bookmarkEnd w:id="3"/>
      <w:r>
        <w:t xml:space="preserve"> – Processo Formal para Suporte à Decisões Estratégicas</w:t>
      </w:r>
      <w:bookmarkEnd w:id="4"/>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6D826C46" w:rsidR="001215A3" w:rsidRDefault="001215A3" w:rsidP="001215A3">
      <w:pPr>
        <w:ind w:firstLine="0"/>
        <w:jc w:val="center"/>
      </w:pPr>
      <w:r>
        <w:t xml:space="preserve">Fonte: Adaptado de Armstrong </w:t>
      </w:r>
      <w:r>
        <w:fldChar w:fldCharType="begin" w:fldLock="1"/>
      </w:r>
      <w:r w:rsidR="008A23A6">
        <w:instrText>ADDIN CSL_CITATION {"citationItems":[{"id":"ITEM-1","itemData":{"DOI":"10.1002/smj.4250030303","ISSN":"01432095","author":[{"dropping-particle":"","family":"Armstrong","given":"J Scott","non-dropping-particle":"","parse-names":false,"suffix":""}],"container-title":"Strategic Management Journal","id":"ITEM-1","issue":"3","issued":{"date-parts":[["1982","7"]]},"page":"197-211","title":"The value of formal planning for strategic decisions: Review of empirical research","type":"article-journal","volume":"3"},"locator":"198","uris":["http://www.mendeley.com/documents/?uuid=c78f9a1b-6336-4295-9baf-fdc0b1639f95"]}],"mendeley":{"formattedCitation":"(ARMSTRONG, 1982, p. 198)","plainTextFormattedCitation":"(ARMSTRONG, 1982, p. 198)","previouslyFormattedCitation":"(ARMSTRONG, 1982, p. 198)"},"properties":{"noteIndex":0},"schema":"https://github.com/citation-style-language/schema/raw/master/csl-citation.json"}</w:instrText>
      </w:r>
      <w:r>
        <w:fldChar w:fldCharType="separate"/>
      </w:r>
      <w:r w:rsidRPr="00835F75">
        <w:rPr>
          <w:noProof/>
        </w:rPr>
        <w:t>(ARMSTRONG, 1982, p. 198)</w:t>
      </w:r>
      <w:r>
        <w:fldChar w:fldCharType="end"/>
      </w:r>
      <w:r>
        <w:t>.</w:t>
      </w:r>
    </w:p>
    <w:p w14:paraId="0F2AF15A" w14:textId="14BC6670"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A23A6">
        <w:instrText>ADDIN CSL_CITATION {"citationItems":[{"id":"ITEM-1","itemData":{"ISBN":"9781476754765","abstract":"Strategic planning isn’t strategic thinking. One is analysis, and the other is synthesis.","author":[{"dropping-particle":"","family":"Mintzberg","given":"Henry","non-dropping-particle":"","parse-names":false,"suffix":""}],"container-title":"Strategic Planning","id":"ITEM-1","issued":{"date-parts":[["1994"]]},"page":"107-114","title":"The Fall and Rise of Strategic Planning","type":"article-journal"},"suppress-author":1,"uris":["http://www.mendeley.com/documents/?uuid=05ae9d02-6b07-49ed-a2a9-52ee88cbddcf"]}],"mendeley":{"formattedCitation":"(1994)","plainTextFormattedCitation":"(1994)","previouslyFormattedCitation":"(1994)"},"properties":{"noteIndex":0},"schema":"https://github.com/citation-style-language/schema/raw/master/csl-citation.json"}</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A23A6">
        <w:instrText>ADDIN CSL_CITATION {"citationItems":[{"id":"ITEM-1","itemData":{"ISBN":"9781476754765","abstract":"Strategic planning isn’t strategic thinking. One is analysis, and the other is synthesis.","author":[{"dropping-particle":"","family":"Mintzberg","given":"Henry","non-dropping-particle":"","parse-names":false,"suffix":""}],"container-title":"Strategic Planning","id":"ITEM-1","issued":{"date-parts":[["1994"]]},"page":"107-114","title":"The Fall and Rise of Strategic Planning","type":"article-journal"},"uris":["http://www.mendeley.com/documents/?uuid=05ae9d02-6b07-49ed-a2a9-52ee88cbddcf"]}],"mendeley":{"formattedCitation":"(MINTZBERG, 1994)","plainTextFormattedCitation":"(MINTZBERG, 1994)","previouslyFormattedCitation":"(MINTZBERG, 1994)"},"properties":{"noteIndex":0},"schema":"https://github.com/citation-style-language/schema/raw/master/csl-citation.json"}</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A23A6">
        <w:instrText>ADDIN CSL_CITATION {"citationItems":[{"id":"ITEM-1","itemData":{"ISBN":"9781476754765","abstract":"Strategic planning isn’t strategic thinking. One is analysis, and the other is synthesis.","author":[{"dropping-particle":"","family":"Mintzberg","given":"Henry","non-dropping-particle":"","parse-names":false,"suffix":""}],"container-title":"Strategic Planning","id":"ITEM-1","issued":{"date-parts":[["1994"]]},"page":"107-114","title":"The Fall and Rise of Strategic Planning","type":"article-journal"},"suppress-author":1,"uris":["http://www.mendeley.com/documents/?uuid=05ae9d02-6b07-49ed-a2a9-52ee88cbddcf"]}],"mendeley":{"formattedCitation":"(1994)","plainTextFormattedCitation":"(1994)","previouslyFormattedCitation":"(1994)"},"properties":{"noteIndex":0},"schema":"https://github.com/citation-style-language/schema/raw/master/csl-citation.json"}</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2707D3F6"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suppress-author":1,"uris":["http://www.mendeley.com/documents/?uuid=b69a9a03-ae74-49ec-9f1f-28fb719734b3"]}],"mendeley":{"formattedCitation":"(1976)","plainTextFormattedCitation":"(1976)","previouslyFormattedCitation":"(1976)"},"properties":{"noteIndex":0},"schema":"https://github.com/citation-style-language/schema/raw/master/csl-citation.json"}</w:instrText>
      </w:r>
      <w:r>
        <w:fldChar w:fldCharType="separate"/>
      </w:r>
      <w:r w:rsidRPr="00AF673E">
        <w:rPr>
          <w:noProof/>
        </w:rPr>
        <w:t>(1976)</w:t>
      </w:r>
      <w:r>
        <w:fldChar w:fldCharType="end"/>
      </w:r>
      <w:r>
        <w:t xml:space="preserve"> a “Rotina de Avaliação e Escolha” é detalhadamente discutida.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uris":["http://www.mendeley.com/documents/?uuid=b69a9a03-ae74-49ec-9f1f-28fb719734b3"]}],"mendeley":{"formattedCitation":"(MINTZBERG; RAISINGHANI; THEORET, 1976)","plainTextFormattedCitation":"(MINTZBERG; RAISINGHANI; THEORET, 1976)","previouslyFormattedCitation":"(MINTZBERG; RAISINGHANI; THEORET, 1976)"},"properties":{"noteIndex":0},"schema":"https://github.com/citation-style-language/schema/raw/master/csl-citation.json"}</w:instrText>
      </w:r>
      <w:r>
        <w:fldChar w:fldCharType="separate"/>
      </w:r>
      <w:r w:rsidRPr="00AF673E">
        <w:rPr>
          <w:noProof/>
        </w:rPr>
        <w:t>(MINTZBERG; RAISINGHANI; THEORET, 1976)</w:t>
      </w:r>
      <w:r>
        <w:fldChar w:fldCharType="end"/>
      </w:r>
      <w:r>
        <w:t xml:space="preserve">. </w:t>
      </w:r>
    </w:p>
    <w:p w14:paraId="7FDA0BBB" w14:textId="75D1EDE5"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A23A6">
        <w:rPr>
          <w:spacing w:val="-4"/>
        </w:rPr>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uris":["http://www.mendeley.com/documents/?uuid=3d1e1042-6d3c-47b1-8b19-fad4b3a09774"]}],"mendeley":{"formattedCitation":"(WALKER; LEMPERT; KWAKKEL, 2013)","plainTextFormattedCitation":"(WALKER; LEMPERT; KWAKKEL, 2013)","previouslyFormattedCitation":"(WALKER; LEMPERT; KWAKKEL, 2013)"},"properties":{"noteIndex":0},"schema":"https://github.com/citation-style-language/schema/raw/master/csl-citation.json"}</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A23A6">
        <w:rPr>
          <w:spacing w:val="-4"/>
        </w:rPr>
        <w:instrText>ADDIN CSL_CITATION {"citationItems":[{"id":"ITEM-1","itemData":{"DOI":"10.1017/CBO9781107415324.004","ISSN":"1098-6596","PMID":"140","abstract":"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author":[{"dropping-particle":"","family":"Knight","given":"Frank H.","non-dropping-particle":"","parse-names":false,"suffix":""}],"id":"ITEM-1","issued":{"date-parts":[["1921"]]},"number-of-pages":"1-30","title":"Risk, Uncertainty and Profit","type":"book","volume":"XXXI"},"uris":["http://www.mendeley.com/documents/?uuid=9a813bee-8b9c-4a63-9022-28b6b9ae8791"]}],"mendeley":{"formattedCitation":"(KNIGHT, 1921)","plainTextFormattedCitation":"(KNIGHT, 1921)","previouslyFormattedCitation":"(KNIGHT, 1921)"},"properties":{"noteIndex":0},"schema":"https://github.com/citation-style-language/schema/raw/master/csl-citation.json"}</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A23A6">
        <w:instrText>ADDIN CSL_CITATION {"citationItems":[{"id":"ITEM-1","itemData":{"DOI":"10.1002/smj.4250030303","ISSN":"01432095","author":[{"dropping-particle":"","family":"Armstrong","given":"J Scott","non-dropping-particle":"","parse-names":false,"suffix":""}],"container-title":"Strategic Management Journal","id":"ITEM-1","issue":"3","issued":{"date-parts":[["1982","7"]]},"page":"197-211","title":"The value of formal planning for strategic decisions: Review of empirical research","type":"article-journal","volume":"3"},"uris":["http://www.mendeley.com/documents/?uuid=c78f9a1b-6336-4295-9baf-fdc0b1639f95"]}],"mendeley":{"formattedCitation":"(ARMSTRONG, 1982)","plainTextFormattedCitation":"(ARMSTRONG, 1982)","previouslyFormattedCitation":"(ARMSTRONG, 1982)"},"properties":{"noteIndex":0},"schema":"https://github.com/citation-style-language/schema/raw/master/csl-citation.json"}</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A23A6">
        <w:instrText>ADDIN CSL_CITATION {"citationItems":[{"id":"ITEM-1","itemData":{"DOI":"10.2307/256784","ISBN":"0001-4273","ISSN":"00014273","PMID":"5","abstract":"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author":[{"dropping-particle":"","family":"Dean","given":"James W.","non-dropping-particle":"","parse-names":false,"suffix":""},{"dropping-particle":"","family":"Sharfman","given":"Mark P.","non-dropping-particle":"","parse-names":false,"suffix":""}],"container-title":"Academy of Management Journal","id":"ITEM-1","issue":"2","issued":{"date-parts":[["1996"]]},"page":"368-396","title":"Does decision process matter? A study of strategic decision-making effectiveness","type":"article-journal","volume":"39"},"uris":["http://www.mendeley.com/documents/?uuid=f1edcbfa-1305-4bc7-8f5b-232e2364e7fc"]}],"mendeley":{"formattedCitation":"(DEAN; SHARFMAN, 1996)","plainTextFormattedCitation":"(DEAN; SHARFMAN, 1996)","previouslyFormattedCitation":"(DEAN; SHARFMAN, 1996)"},"properties":{"noteIndex":0},"schema":"https://github.com/citation-style-language/schema/raw/master/csl-citation.json"}</w:instrText>
      </w:r>
      <w:r>
        <w:fldChar w:fldCharType="separate"/>
      </w:r>
      <w:r w:rsidRPr="00A558F3">
        <w:rPr>
          <w:noProof/>
        </w:rPr>
        <w:t>(DEAN; SHARFMAN, 1996)</w:t>
      </w:r>
      <w:r>
        <w:fldChar w:fldCharType="end"/>
      </w:r>
      <w:r>
        <w:t xml:space="preserve">, há também argumentos contrários. Hough e White </w:t>
      </w:r>
      <w:r>
        <w:fldChar w:fldCharType="begin" w:fldLock="1"/>
      </w:r>
      <w:r w:rsidR="008A23A6">
        <w:instrText>ADDIN CSL_CITATION {"citationItems":[{"id":"ITEM-1","itemData":{"DOI":"10.1002/smj.303","ISBN":"0143-2095","ISSN":"01432095","PMID":"9515884","abstract":"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author":[{"dropping-particle":"","family":"Hough","given":"Jill R.","non-dropping-particle":"","parse-names":false,"suffix":""},{"dropping-particle":"","family":"White","given":"Margaret A.","non-dropping-particle":"","parse-names":false,"suffix":""}],"container-title":"Strategic Management Journal","id":"ITEM-1","issue":"5","issued":{"date-parts":[["2003"]]},"page":"481-489","title":"Environmental dynamism and strategic decision-making rationality: An examination at the decision level","type":"article-journal","volume":"24"},"suppress-author":1,"uris":["http://www.mendeley.com/documents/?uuid=4ad34691-6c0b-4eea-b04d-b124c33dc84c"]}],"mendeley":{"formattedCitation":"(2003)","plainTextFormattedCitation":"(2003)","previouslyFormattedCitation":"(2003)"},"properties":{"noteIndex":0},"schema":"https://github.com/citation-style-language/schema/raw/master/csl-citation.json"}</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1E103042"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8A23A6">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uris":["http://www.mendeley.com/documents/?uuid=ba3ae769-23ac-41bf-b506-68e895a98dd3"]}],"mendeley":{"formattedCitation":"(BASS, 1969)","plainTextFormattedCitation":"(BASS, 1969)","previouslyFormattedCitation":"(BASS, 1969)"},"properties":{"noteIndex":0},"schema":"https://github.com/citation-style-language/schema/raw/master/csl-citation.json"}</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0615FB9D"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8A23A6">
        <w:instrText>ADDIN CSL_CITATION {"citationItems":[{"id":"ITEM-1","itemData":{"ISBN":"0991333225","author":[{"dropping-particle":"","family":"Caffrey","given":"Tim","non-dropping-particle":"","parse-names":false,"suffix":""},{"dropping-particle":"","family":"Wohlers","given":"Terry","non-dropping-particle":"","parse-names":false,"suffix":""},{"dropping-particle":"","family":"Campbell","given":"R.I.","non-dropping-particle":"","parse-names":false,"suffix":""}],"id":"ITEM-1","issued":{"date-parts":[["2016"]]},"number-of-pages":"1-10","publisher-place":"Fort Collins, Colorado","title":"Executive summary of the Wohlers Report 2016","type":"report"},"uris":["http://www.mendeley.com/documents/?uuid=3a3134c1-3459-48e9-bf59-475b8f56ddc1"]}],"mendeley":{"formattedCitation":"(CAFFREY; WOHLERS; CAMPBELL, 2016)","plainTextFormattedCitation":"(CAFFREY; WOHLERS; CAMPBELL, 2016)","previouslyFormattedCitation":"(CAFFREY; WOHLERS; CAMPBELL, 2016)"},"properties":{"noteIndex":0},"schema":"https://github.com/citation-style-language/schema/raw/master/csl-citation.json"}</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8A23A6">
        <w:instrText>ADDIN CSL_CITATION {"citationItems":[{"id":"ITEM-1","itemData":{"ISSN":"21526877","abstract":"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author":[{"dropping-particle":"","family":"Ford","given":"Sharon L N","non-dropping-particle":"","parse-names":false,"suffix":""}],"container-title":"Journal of International Commerce &amp; Economics","id":"ITEM-1","issued":{"date-parts":[["2014","9"]]},"page":"1-35","publisher":"U.S. International Trade Commission, Office of Industries","title":"Additive Manufacturing Technology: Potential Implications for U.S. Manufacturing Competitiveness.","type":"article-journal"},"uris":["http://www.mendeley.com/documents/?uuid=c180b1ac-409d-48ea-a514-e3d1717e0190"]}],"mendeley":{"formattedCitation":"(FORD, 2014)","plainTextFormattedCitation":"(FORD, 2014)","previouslyFormattedCitation":"(FORD, 2014)"},"properties":{"noteIndex":0},"schema":"https://github.com/citation-style-language/schema/raw/master/csl-citation.json"}</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8A23A6">
        <w:instrText>ADDIN CSL_CITATION {"citationItems":[{"id":"ITEM-1","itemData":{"ISSN":"00076813","abstract":"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author":[{"dropping-particle":"","family":"Berman","given":"Barry","non-dropping-particle":"","parse-names":false,"suffix":""}],"container-title":"Business Horizons","id":"ITEM-1","issue":"2","issued":{"date-parts":[["2012","3"]]},"page":"155-162","title":"3-D printing: The new industrial revolution.","type":"article-journal","volume":"55"},"uris":["http://www.mendeley.com/documents/?uuid=6b180b16-5d4b-4a9d-89bb-cf33848555f8"]}],"mendeley":{"formattedCitation":"(BERMAN, 2012)","plainTextFormattedCitation":"(BERMAN, 2012)","previouslyFormattedCitation":"(BERMAN, 2012)"},"properties":{"noteIndex":0},"schema":"https://github.com/citation-style-language/schema/raw/master/csl-citation.json"}</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8A23A6">
        <w:instrText>ADDIN CSL_CITATION {"citationItems":[{"id":"ITEM-1","itemData":{"DOI":"10.1080/00207543.2015.1115909","ISBN":"0020-7543","ISSN":"0020-7543","abstract":"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author":[{"dropping-particle":"","family":"Gardan","given":"Julien","non-dropping-particle":"","parse-names":false,"suffix":""}],"container-title":"International Journal of Production Research","id":"ITEM-1","issue":"August","issued":{"date-parts":[["2015"]]},"page":"1-15","title":"Additive manufacturing technologies: state of the art and trends","type":"article-journal","volume":"7543"},"uris":["http://www.mendeley.com/documents/?uuid=71b2ee31-8466-4565-bb5f-ca6e48983988"]}],"mendeley":{"formattedCitation":"(GARDAN, 2015)","plainTextFormattedCitation":"(GARDAN, 2015)","previouslyFormattedCitation":"(GARDAN, 2015)"},"properties":{"noteIndex":0},"schema":"https://github.com/citation-style-language/schema/raw/master/csl-citation.json"}</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w:t>
      </w:r>
      <w:r w:rsidR="001A6B0B" w:rsidRPr="001A6B0B">
        <w:rPr>
          <w:i/>
        </w:rPr>
        <w:t>players</w:t>
      </w:r>
      <w:r w:rsidR="00291712">
        <w:t xml:space="preserve"> fabricantes de sistemas de impressão 3D, em princípio, não teriam motivos para preocuparem-se com os prospectos de crescimento de sua demanda.</w:t>
      </w:r>
    </w:p>
    <w:p w14:paraId="35712A98" w14:textId="15D4A699"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8A23A6">
        <w:instrText>ADDIN CSL_CITATION {"citationItems":[{"id":"ITEM-1","itemData":{"ISSN":"00178012","abstract":"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author":[{"dropping-particle":"","family":"D'Aveni","given":"Richard","non-dropping-particle":"","parse-names":false,"suffix":""}],"container-title":"Harvard Business Review","id":"ITEM-1","issue":"5","issued":{"date-parts":[["2015","5"]]},"page":"40-48","publisher":"Harvard Business School Publication Corp.","title":"The 3-D Printing Revolution.","type":"article-journal","volume":"93"},"uris":["http://www.mendeley.com/documents/?uuid=6f829319-73e7-4c50-9637-71464ac53441"]}],"mendeley":{"formattedCitation":"(D’AVENI, 2015)","plainTextFormattedCitation":"(D’AVENI, 2015)","previouslyFormattedCitation":"(D’AVENI, 2015)"},"properties":{"noteIndex":0},"schema":"https://github.com/citation-style-language/schema/raw/master/csl-citation.json"}</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5F4691F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rsidR="008A23A6">
        <w:instrText>ADDIN CSL_CITATION {"citationItems":[{"id":"ITEM-1","itemData":{"DOI":"10.1016/J.ENG.2017.05.015","ISBN":"4861665337","ISSN":"24058963","abstract":"The relentless parade of new technologies is unfolding on many fronts. Almost every advance is billed as a breakthrough, and the list of “next big things” grows ever longer. Not every emerging technology will alter the business or social landscape—but some truly do have the potential to disrupt the status quo, alter the way people live and work, and rearrange value pools. It is therefore critical that business and policy leaders understand which technologies will matter to them and prepare accordingly.","author":[{"dropping-particle":"","family":"McKinsey Global Institute","given":"","non-dropping-particle":"","parse-names":false,"suffix":""}],"container-title":"McKinsey Global Insitute","id":"ITEM-1","issue":"May","issued":{"date-parts":[["2013"]]},"page":"163","title":"Disruptive technologies: Advances that will transform life, business, and the global economy","type":"article-journal"},"locator":"110","uris":["http://www.mendeley.com/documents/?uuid=8398f412-7849-48cd-ad57-338688d3c322"]}],"mendeley":{"formattedCitation":"(MCKINSEY GLOBAL INSTITUTE, 2013, p. 110)","plainTextFormattedCitation":"(MCKINSEY GLOBAL INSTITUTE, 2013, p. 110)","previouslyFormattedCitation":"(MCKINSEY GLOBAL INSTITUTE, 2013, p. 110)"},"properties":{"noteIndex":0},"schema":"https://github.com/citation-style-language/schema/raw/master/csl-citation.json"}</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rsidR="008A23A6">
        <w:instrText>ADDIN CSL_CITATION {"citationItems":[{"id":"ITEM-1","itemData":{"DOI":"10.1016/S0733-8619(03)00096-3","ISBN":"1359-7345","ISSN":"07338619","PMID":"24239943","URL":"http://wohlersassociates.com/press71.html","accessed":{"date-parts":[["2017","12","12"]]},"author":[{"dropping-particle":"","family":"Wohlers Associates","given":"","non-dropping-particle":"","parse-names":false,"suffix":""}],"id":"ITEM-1","issued":{"date-parts":[["2016"]]},"title":"Wohlers Report 2016 Published: Additive Manufacturing Industry Surpassed 5.1 Billion","type":"webpage"},"uris":["http://www.mendeley.com/documents/?uuid=75636ff8-35ed-4a9c-9347-3a46e111cc7d"]}],"mendeley":{"formattedCitation":"(WOHLERS ASSOCIATES, 2016)","plainTextFormattedCitation":"(WOHLERS ASSOCIATES, 2016)","previouslyFormattedCitation":"(WOHLERS ASSOCIATES, 2016)"},"properties":{"noteIndex":0},"schema":"https://github.com/citation-style-language/schema/raw/master/csl-citation.json"}</w:instrText>
      </w:r>
      <w:r>
        <w:fldChar w:fldCharType="separate"/>
      </w:r>
      <w:r w:rsidRPr="003A505A">
        <w:rPr>
          <w:noProof/>
        </w:rPr>
        <w:t>(WOHLERS ASSOCIATES, 2016)</w:t>
      </w:r>
      <w:r>
        <w:fldChar w:fldCharType="end"/>
      </w:r>
      <w:r>
        <w:t>.</w:t>
      </w:r>
      <w:r w:rsidR="000601BF">
        <w:t xml:space="preserve"> </w:t>
      </w:r>
    </w:p>
    <w:p w14:paraId="218AC68B" w14:textId="33C6194A"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w:t>
      </w:r>
      <w:r w:rsidR="001A6B0B" w:rsidRPr="001A6B0B">
        <w:rPr>
          <w:i/>
        </w:rPr>
        <w:t>players</w:t>
      </w:r>
      <w:r w:rsidR="00887453">
        <w:t xml:space="preserve">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A23A6">
        <w:instrText>ADDIN CSL_CITATION {"citationItems":[{"id":"ITEM-1","itemData":{"URL":"http://time.com/3916323/3d-printer-stocks/","accessed":{"date-parts":[["2017","12","1"]]},"author":[{"dropping-particle":"","family":"Kelleher","given":"Kevin","non-dropping-particle":"","parse-names":false,"suffix":""}],"container-title":"Time","id":"ITEM-1","issued":{"date-parts":[["2015"]]},"title":"Was 3D Printing Just a Passing Fad?","type":"webpage"},"uris":["http://www.mendeley.com/documents/?uuid=5088ae78-64d4-411f-a73a-58426ca3fe8e"]}],"mendeley":{"formattedCitation":"(KELLEHER, 2015)","plainTextFormattedCitation":"(KELLEHER, 2015)","previouslyFormattedCitation":"(KELLEHER, 2015)"},"properties":{"noteIndex":0},"schema":"https://github.com/citation-style-language/schema/raw/master/csl-citation.json"}</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3FB323D0" w:rsidR="009D667B" w:rsidRDefault="00291712" w:rsidP="001215A3">
      <w:r>
        <w:t xml:space="preserve">Um indício final do impacto relevante da incerteza sobre as decisões estratégicas destes </w:t>
      </w:r>
      <w:r w:rsidR="001A6B0B" w:rsidRPr="001A6B0B">
        <w:rPr>
          <w:i/>
        </w:rPr>
        <w:t>players</w:t>
      </w:r>
      <w:r>
        <w:t xml:space="preserve">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0326C">
        <w:t xml:space="preserve">Figura </w:t>
      </w:r>
      <w:r w:rsidR="0060326C">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39262068" w:rsidR="00F52869" w:rsidRDefault="00F52869" w:rsidP="00F52869">
      <w:pPr>
        <w:pStyle w:val="Legenda"/>
      </w:pPr>
      <w:bookmarkStart w:id="5" w:name="_Ref504743014"/>
      <w:bookmarkStart w:id="6" w:name="_Toc505523664"/>
      <w:r>
        <w:t xml:space="preserve">Figura </w:t>
      </w:r>
      <w:r w:rsidR="00462A29">
        <w:rPr>
          <w:noProof/>
        </w:rPr>
        <w:fldChar w:fldCharType="begin"/>
      </w:r>
      <w:r w:rsidR="00462A29">
        <w:rPr>
          <w:noProof/>
        </w:rPr>
        <w:instrText xml:space="preserve"> SEQ Figura \* ARABIC</w:instrText>
      </w:r>
      <w:r w:rsidR="00462A29">
        <w:rPr>
          <w:noProof/>
        </w:rPr>
        <w:instrText xml:space="preserve"> </w:instrText>
      </w:r>
      <w:r w:rsidR="00462A29">
        <w:rPr>
          <w:noProof/>
        </w:rPr>
        <w:fldChar w:fldCharType="separate"/>
      </w:r>
      <w:r w:rsidR="0060326C">
        <w:rPr>
          <w:noProof/>
        </w:rPr>
        <w:t>2</w:t>
      </w:r>
      <w:r w:rsidR="00462A29">
        <w:rPr>
          <w:noProof/>
        </w:rPr>
        <w:fldChar w:fldCharType="end"/>
      </w:r>
      <w:bookmarkEnd w:id="5"/>
      <w:r>
        <w:t xml:space="preserve"> – Performance Financeira dos Players de Impressão 3D</w:t>
      </w:r>
      <w:bookmarkEnd w:id="6"/>
    </w:p>
    <w:p w14:paraId="733FF7D3" w14:textId="1093321A" w:rsidR="001D7CFD" w:rsidRDefault="00F52869" w:rsidP="001D7CFD">
      <w:pPr>
        <w:ind w:firstLine="0"/>
      </w:pPr>
      <w:r>
        <w:rPr>
          <w:noProof/>
        </w:rPr>
        <w:drawing>
          <wp:inline distT="0" distB="0" distL="0" distR="0" wp14:anchorId="79F5BC19" wp14:editId="6318BA65">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4C7B71" w14:textId="00D81C38" w:rsidR="00F52869" w:rsidRDefault="00F52869" w:rsidP="00F52869">
      <w:pPr>
        <w:ind w:firstLine="0"/>
      </w:pPr>
      <w:r>
        <w:t xml:space="preserve">Fonte: Elaborado pelo autor com base em dados de </w:t>
      </w:r>
      <w:r>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locator":"61","uris":["http://www.mendeley.com/documents/?uuid=88a88e9f-b1aa-45af-b8a0-420325a404a7"]}],"mendeley":{"formattedCitation":"(ERNST &amp; YOUNG GMBH, 2016, p. 61)","plainTextFormattedCitation":"(ERNST &amp; YOUNG GMBH, 2016, p. 61)","previouslyFormattedCitation":"(ERNST &amp; YOUNG GMBH, 2016, p. 61)"},"properties":{"noteIndex":0},"schema":"https://github.com/citation-style-language/schema/raw/master/csl-citation.json"}</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6092F0CF" w14:textId="77777777" w:rsidR="00D54DB7" w:rsidRDefault="00D54DB7">
      <w:pPr>
        <w:autoSpaceDE/>
        <w:autoSpaceDN/>
        <w:adjustRightInd/>
        <w:spacing w:after="160" w:line="259" w:lineRule="auto"/>
        <w:ind w:firstLine="0"/>
        <w:jc w:val="left"/>
        <w:rPr>
          <w:b/>
        </w:rPr>
      </w:pPr>
      <w:bookmarkStart w:id="7" w:name="_Toc505523724"/>
      <w:r>
        <w:br w:type="page"/>
      </w:r>
    </w:p>
    <w:p w14:paraId="0B4444EF" w14:textId="451C0FB2" w:rsidR="001215A3" w:rsidRPr="00C040FC" w:rsidRDefault="001215A3" w:rsidP="001215A3">
      <w:pPr>
        <w:pStyle w:val="Ttulo2"/>
      </w:pPr>
      <w:r>
        <w:lastRenderedPageBreak/>
        <w:t xml:space="preserve">Objeto e </w:t>
      </w:r>
      <w:r w:rsidRPr="00C040FC">
        <w:t>Questão de Pesquisa</w:t>
      </w:r>
      <w:bookmarkEnd w:id="7"/>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t>Inicialmente o objeto de pesquisa será localizado em seu contexto. Em seguida, os problemas centrais da decisão estratégicas serão discutidos, culminando na questão de pesquisa do trabalho.</w:t>
      </w:r>
    </w:p>
    <w:p w14:paraId="28CD62C7" w14:textId="27EF40EF"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A23A6">
        <w:instrText>ADDIN CSL_CITATION {"citationItems":[{"id":"ITEM-1","itemData":{"DOI":"10.1111/j.1468-2370.2006.00118.x","ISBN":"1460-8545","ISSN":"14608545","PMID":"20387012","abstract":"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author":[{"dropping-particle":"","family":"Elbanna","given":"Said","non-dropping-particle":"","parse-names":false,"suffix":""}],"container-title":"International Journal of Management Reviews","id":"ITEM-1","issue":"1","issued":{"date-parts":[["2006"]]},"page":"1-20","title":"Strategic decision-making: Process perspectives","type":"article-journal","volume":"8"},"uris":["http://www.mendeley.com/documents/?uuid=834622a6-46fb-4482-8b6e-865c1dfdbe61"]},{"id":"ITEM-2","itemData":{"DOI":"10.1177/0149206306291485","ISBN":"0149-2063","ISSN":"0149-2063","abstract":"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author":[{"dropping-particle":"","family":"Hutzschenreuter, Thomas; Kleindienst","given":"Ingo","non-dropping-particle":"","parse-names":false,"suffix":""}],"container-title":"Journal of Management","id":"ITEM-2","issue":"5","issued":{"date-parts":[["2006"]]},"page":"673-620","title":"Strategy-process research: What have we learned and what is still to be explored","type":"article-journal","volume":"32"},"uris":["http://www.mendeley.com/documents/?uuid=9b24f5ef-8391-4894-97e6-bd10ec781984"]}],"mendeley":{"formattedCitation":"(ELBANNA, 2006; HUTZSCHENREUTER, THOMAS; KLEINDIENST, 2006)","plainTextFormattedCitation":"(ELBANNA, 2006; HUTZSCHENREUTER, THOMAS; KLEINDIENST, 2006)","previouslyFormattedCitation":"(ELBANNA, 2006; HUTZSCHENREUTER, THOMAS; KLEINDIENST, 2006)"},"properties":{"noteIndex":0},"schema":"https://github.com/citation-style-language/schema/raw/master/csl-citation.json"}</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D034275" w:rsidR="001215A3" w:rsidRDefault="001215A3" w:rsidP="001215A3">
      <w:r>
        <w:t xml:space="preserve">Mintzberg, Raisinghani e Theoret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suppress-author":1,"uris":["http://www.mendeley.com/documents/?uuid=b69a9a03-ae74-49ec-9f1f-28fb719734b3"]}],"mendeley":{"formattedCitation":"(1976)","plainTextFormattedCitation":"(1976)","previouslyFormattedCitation":"(1976)"},"properties":{"noteIndex":0},"schema":"https://github.com/citation-style-language/schema/raw/master/csl-citation.json"}</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0326C">
        <w:t xml:space="preserve">Figura </w:t>
      </w:r>
      <w:r w:rsidR="0060326C">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7561E192" w:rsidR="001215A3" w:rsidRDefault="001215A3" w:rsidP="001215A3">
      <w:pPr>
        <w:pStyle w:val="Legenda"/>
      </w:pPr>
      <w:bookmarkStart w:id="8" w:name="_Ref481141681"/>
      <w:bookmarkStart w:id="9" w:name="_Toc505523665"/>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3</w:t>
      </w:r>
      <w:r w:rsidR="00462A29">
        <w:rPr>
          <w:noProof/>
        </w:rPr>
        <w:fldChar w:fldCharType="end"/>
      </w:r>
      <w:bookmarkEnd w:id="8"/>
      <w:r>
        <w:t xml:space="preserve"> – Um Modelo Genérico do Processo de Decisão Estratégica</w:t>
      </w:r>
      <w:bookmarkEnd w:id="9"/>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06DCF473" w:rsidR="001215A3" w:rsidRPr="001E70E1" w:rsidRDefault="001215A3" w:rsidP="001215A3">
      <w:pPr>
        <w:ind w:firstLine="0"/>
        <w:jc w:val="center"/>
      </w:pPr>
      <w:r w:rsidRPr="001E70E1">
        <w:t xml:space="preserve">Fonte: Mintzberg, Raisinghani e Theoret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locator":"266","suppress-author":1,"uris":["http://www.mendeley.com/documents/?uuid=b69a9a03-ae74-49ec-9f1f-28fb719734b3"]}],"mendeley":{"formattedCitation":"(1976, p. 266)","plainTextFormattedCitation":"(1976, p. 266)","previouslyFormattedCitation":"(1976, p. 266)"},"properties":{"noteIndex":0},"schema":"https://github.com/citation-style-language/schema/raw/master/csl-citation.json"}</w:instrText>
      </w:r>
      <w:r>
        <w:fldChar w:fldCharType="separate"/>
      </w:r>
      <w:r w:rsidRPr="001E70E1">
        <w:rPr>
          <w:noProof/>
        </w:rPr>
        <w:t>(1976, p. 266)</w:t>
      </w:r>
      <w:r>
        <w:fldChar w:fldCharType="end"/>
      </w:r>
      <w:r w:rsidRPr="001E70E1">
        <w:t>.</w:t>
      </w:r>
    </w:p>
    <w:p w14:paraId="142945B3" w14:textId="5EDCD004" w:rsidR="001215A3" w:rsidRDefault="001215A3" w:rsidP="001215A3">
      <w:r>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A23A6">
        <w:instrText>ADDIN CSL_CITATION {"citationItems":[{"id":"ITEM-1","itemData":{"ISBN":"9780743270571","author":[{"dropping-particle":"","family":"Mintzberg","given":"H","non-dropping-particle":"","parse-names":false,"suffix":""},{"dropping-particle":"","family":"Ahlstrand","given":"B","non-dropping-particle":"","parse-names":false,"suffix":""},{"dropping-particle":"","family":"Lampel","given":"Joseph","non-dropping-particle":"","parse-names":false,"suffix":""}],"id":"ITEM-1","issued":{"date-parts":[["2005"]]},"number-of-pages":"407","publisher":"Simon and Schuster","title":"Strategy Safari: A Guided Tour Through The Wilds of Strategic Mangament","type":"book"},"uris":["http://www.mendeley.com/documents/?uuid=7ac528b6-7568-4da2-a7d8-a240ac762a94"]}],"mendeley":{"formattedCitation":"(MINTZBERG; AHLSTRAND; LAMPEL, 2005)","plainTextFormattedCitation":"(MINTZBERG; AHLSTRAND; LAMPEL, 2005)","previouslyFormattedCitation":"(MINTZBERG; AHLSTRAND; LAMPEL, 2005)"},"properties":{"noteIndex":0},"schema":"https://github.com/citation-style-language/schema/raw/master/csl-citation.json"}</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A23A6">
        <w:instrText>ADDIN CSL_CITATION {"citationItems":[{"id":"ITEM-1","itemData":{"DOI":"10.1002/smj.4250050207","ISBN":"01432095","ISSN":"01432095","PMID":"19064477","abstract":"Wernerfelt, B. (1984). ‘The resource-based view of the firm’. Strategic Management Journal, 5, 171–80.","author":[{"dropping-particle":"","family":"Wernerfelt","given":"B.","non-dropping-particle":"","parse-names":false,"suffix":""}],"container-title":"Strategic Management Journal","id":"ITEM-1","issue":"April 1983","issued":{"date-parts":[["1984"]]},"page":"171-180","title":"The Resource-Based view of the firm","type":"article-journal","volume":"5"},"uris":["http://www.mendeley.com/documents/?uuid=cccee1c8-2390-4f01-909a-43b3baf25039"]}],"mendeley":{"formattedCitation":"(WERNERFELT, 1984)","plainTextFormattedCitation":"(WERNERFELT, 1984)","previouslyFormattedCitation":"(WERNERFELT, 1984)"},"properties":{"noteIndex":0},"schema":"https://github.com/citation-style-language/schema/raw/master/csl-citation.json"}</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w:t>
      </w:r>
      <w:r w:rsidRPr="003A584F">
        <w:lastRenderedPageBreak/>
        <w:t>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2"/>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730CE327" w:rsidR="000A09BB" w:rsidRDefault="000A09BB" w:rsidP="001215A3">
      <w:r>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8A23A6">
        <w:instrText>ADDIN CSL_CITATION {"citationItems":[{"id":"ITEM-1","itemData":{"DOI":"10.2307/1252170","ISSN":"00222429","author":[{"dropping-particle":"","family":"Mahajan","given":"Vijay","non-dropping-particle":"","parse-names":false,"suffix":""},{"dropping-particle":"","family":"Muller","given":"Eitan","non-dropping-particle":"","parse-names":false,"suffix":""},{"dropping-particle":"","family":"Bass","given":"Frank M.","non-dropping-particle":"","parse-names":false,"suffix":""}],"container-title":"Journal of Marketing","id":"ITEM-1","issue":"1","issued":{"date-parts":[["1990","1"]]},"page":"1","title":"New Product Diffusion Models in Marketing: A Review and Directions for Research","type":"article-journal","volume":"54"},"suppress-author":1,"uris":["http://www.mendeley.com/documents/?uuid=e2f52e35-6d4b-4cf0-b5f5-5c9959c5879c"]}],"mendeley":{"formattedCitation":"(1990)","plainTextFormattedCitation":"(1990)","previouslyFormattedCitation":"(1990)"},"properties":{"noteIndex":0},"schema":"https://github.com/citation-style-language/schema/raw/master/csl-citation.json"}</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4CB95D04"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008A23A6">
        <w:instrText>ADDIN CSL_CITATION {"citationItems":[{"id":"ITEM-1","itemData":{"DOI":"10.2307/1252170","ISSN":"00222429","author":[{"dropping-particle":"","family":"Mahajan","given":"Vijay","non-dropping-particle":"","parse-names":false,"suffix":""},{"dropping-particle":"","family":"Muller","given":"Eitan","non-dropping-particle":"","parse-names":false,"suffix":""},{"dropping-particle":"","family":"Bass","given":"Frank M.","non-dropping-particle":"","parse-names":false,"suffix":""}],"container-title":"Journal of Marketing","id":"ITEM-1","issue":"1","issued":{"date-parts":[["1990","1"]]},"page":"1","title":"New Product Diffusion Models in Marketing: A Review and Directions for Research","type":"article-journal","volume":"54"},"locator":"9","uris":["http://www.mendeley.com/documents/?uuid=e2f52e35-6d4b-4cf0-b5f5-5c9959c5879c"]}],"mendeley":{"formattedCitation":"(MAHAJAN; MULLER; BASS, 1990, p. 9)","plainTextFormattedCitation":"(MAHAJAN; MULLER; BASS, 1990, p. 9)","previouslyFormattedCitation":"(MAHAJAN; MULLER; BASS, 1990, p. 9)"},"properties":{"noteIndex":0},"schema":"https://github.com/citation-style-language/schema/raw/master/csl-citation.json"}</w:instrText>
      </w:r>
      <w:r w:rsidRPr="00AE1DBE">
        <w:fldChar w:fldCharType="separate"/>
      </w:r>
      <w:r w:rsidRPr="00AE1DBE">
        <w:rPr>
          <w:noProof/>
        </w:rPr>
        <w:t>(MAHAJAN; MULLER; BASS, 1990, p. 9)</w:t>
      </w:r>
      <w:r w:rsidRPr="00AE1DBE">
        <w:fldChar w:fldCharType="end"/>
      </w:r>
      <w:r w:rsidR="00AE1DBE" w:rsidRPr="00AE1DBE">
        <w:t>.</w:t>
      </w:r>
    </w:p>
    <w:p w14:paraId="70F10AEC" w14:textId="441AABED"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A23A6">
        <w:instrText>ADDIN CSL_CITATION {"citationItems":[{"id":"ITEM-1","itemData":{"DOI":"10.1016/j.ijforecast.2009.05.012","ISBN":"0169-2070","ISSN":"01692070","abstract":"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author":[{"dropping-particle":"","family":"Makridakis","given":"Spyros","non-dropping-particle":"","parse-names":false,"suffix":""},{"dropping-particle":"","family":"Hogarth","given":"Robin M.","non-dropping-particle":"","parse-names":false,"suffix":""},{"dropping-particle":"","family":"Gaba","given":"Anil","non-dropping-particle":"","parse-names":false,"suffix":""}],"container-title":"International Journal of Forecasting","id":"ITEM-1","issue":"4","issued":{"date-parts":[["2009"]]},"page":"794-812","publisher":"Elsevier B.V.","title":"Forecasting and uncertainty in the economic and business world","type":"article-journal","volume":"25"},"uris":["http://www.mendeley.com/documents/?uuid=b4668af4-b936-4607-8d74-c614f161a0a0"]}],"mendeley":{"formattedCitation":"(MAKRIDAKIS; HOGARTH; GABA, 2009)","plainTextFormattedCitation":"(MAKRIDAKIS; HOGARTH; GABA, 2009)","previouslyFormattedCitation":"(MAKRIDAKIS; HOGARTH; GABA, 2009)"},"properties":{"noteIndex":0},"schema":"https://github.com/citation-style-language/schema/raw/master/csl-citation.json"}</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001215A3">
        <w:fldChar w:fldCharType="separate"/>
      </w:r>
      <w:r w:rsidR="001215A3" w:rsidRPr="000B55EA">
        <w:rPr>
          <w:noProof/>
        </w:rPr>
        <w:t>(LEMPERT; POPPER; BANKES, 2003)</w:t>
      </w:r>
      <w:r w:rsidR="001215A3">
        <w:fldChar w:fldCharType="end"/>
      </w:r>
      <w:r w:rsidR="001215A3">
        <w:t>.</w:t>
      </w:r>
    </w:p>
    <w:p w14:paraId="6A3D022F" w14:textId="7A850A4B" w:rsidR="001215A3" w:rsidRDefault="001215A3" w:rsidP="001215A3">
      <w:r>
        <w:t>Previsões são eminentemente sujeitas à falhar.</w:t>
      </w:r>
      <w:r>
        <w:fldChar w:fldCharType="begin" w:fldLock="1"/>
      </w:r>
      <w:r w:rsidR="008A23A6">
        <w:instrText>ADDIN CSL_CITATION {"citationItems":[{"id":"ITEM-1","itemData":{"DOI":"10.1016/j.ijforecast.2009.05.012","ISBN":"0169-2070","ISSN":"01692070","abstract":"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author":[{"dropping-particle":"","family":"Makridakis","given":"Spyros","non-dropping-particle":"","parse-names":false,"suffix":""},{"dropping-particle":"","family":"Hogarth","given":"Robin M.","non-dropping-particle":"","parse-names":false,"suffix":""},{"dropping-particle":"","family":"Gaba","given":"Anil","non-dropping-particle":"","parse-names":false,"suffix":""}],"container-title":"International Journal of Forecasting","id":"ITEM-1","issue":"4","issued":{"date-parts":[["2009"]]},"page":"794-812","publisher":"Elsevier B.V.","title":"Forecasting and uncertainty in the economic and business world","type":"article-journal","volume":"25"},"uris":["http://www.mendeley.com/documents/?uuid=b4668af4-b936-4607-8d74-c614f161a0a0"]}],"mendeley":{"formattedCitation":"(MAKRIDAKIS; HOGARTH; GABA, 2009)","plainTextFormattedCitation":"(MAKRIDAKIS; HOGARTH; GABA, 2009)","previouslyFormattedCitation":"(MAKRIDAKIS; HOGARTH; GABA, 2009)"},"properties":{"noteIndex":0},"schema":"https://github.com/citation-style-language/schema/raw/master/csl-citation.json"}</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A23A6">
        <w:instrText>ADDIN CSL_CITATION {"citationItems":[{"id":"ITEM-1","itemData":{"author":[{"dropping-particle":"","family":"Wack","given":"Pierre","non-dropping-particle":"","parse-names":false,"suffix":""}],"container-title":"Harvard Business Review","id":"ITEM-1","issue":"85516","issued":{"date-parts":[["1985"]]},"title":"Scenarios: Uncharted Waters Ahead","type":"article-journal"},"uris":["http://www.mendeley.com/documents/?uuid=ce00b288-8dc3-4ab0-9326-7364fef01252"]}],"mendeley":{"formattedCitation":"(WACK, 1985)","plainTextFormattedCitation":"(WACK, 1985)","previouslyFormattedCitation":"(WACK, 1985)"},"properties":{"noteIndex":0},"schema":"https://github.com/citation-style-language/schema/raw/master/csl-citation.json"}</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w:t>
      </w:r>
      <w:r w:rsidRPr="008E3CC2">
        <w:lastRenderedPageBreak/>
        <w:t xml:space="preserve">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174BCDB8"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A23A6">
        <w:instrText>ADDIN CSL_CITATION {"citationItems":[{"id":"ITEM-1","itemData":{"author":[{"dropping-particle":"","family":"Wack","given":"Pierre","non-dropping-particle":"","parse-names":false,"suffix":""}],"container-title":"Harvard Business Review","id":"ITEM-1","issue":"85516","issued":{"date-parts":[["1985"]]},"title":"Scenarios: Uncharted Waters Ahead","type":"article-journal"},"locator":"73","uris":["http://www.mendeley.com/documents/?uuid=ce00b288-8dc3-4ab0-9326-7364fef01252"]}],"mendeley":{"formattedCitation":"(WACK, 1985, p. 73)","plainTextFormattedCitation":"(WACK, 1985, p. 73)","previouslyFormattedCitation":"(WACK, 1985, p. 73)"},"properties":{"noteIndex":0},"schema":"https://github.com/citation-style-language/schema/raw/master/csl-citation.json"}</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30F64C11"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A23A6">
        <w:instrText>ADDIN CSL_CITATION {"citationItems":[{"id":"ITEM-1","itemData":{"DOI":"10.1016/j.ijforecast.2009.05.012","ISBN":"0169-2070","ISSN":"01692070","abstract":"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author":[{"dropping-particle":"","family":"Makridakis","given":"Spyros","non-dropping-particle":"","parse-names":false,"suffix":""},{"dropping-particle":"","family":"Hogarth","given":"Robin M.","non-dropping-particle":"","parse-names":false,"suffix":""},{"dropping-particle":"","family":"Gaba","given":"Anil","non-dropping-particle":"","parse-names":false,"suffix":""}],"container-title":"International Journal of Forecasting","id":"ITEM-1","issue":"4","issued":{"date-parts":[["2009"]]},"page":"794-812","publisher":"Elsevier B.V.","title":"Forecasting and uncertainty in the economic and business world","type":"article-journal","volume":"25"},"uris":["http://www.mendeley.com/documents/?uuid=b4668af4-b936-4607-8d74-c614f161a0a0"]}],"mendeley":{"formattedCitation":"(MAKRIDAKIS; HOGARTH; GABA, 2009)","plainTextFormattedCitation":"(MAKRIDAKIS; HOGARTH; GABA, 2009)","previouslyFormattedCitation":"(MAKRIDAKIS; HOGARTH; GABA, 2009)"},"properties":{"noteIndex":0},"schema":"https://github.com/citation-style-language/schema/raw/master/csl-citation.json"}</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A23A6">
        <w:instrText>ADDIN CSL_CITATION {"citationItems":[{"id":"ITEM-1","itemData":{"DOI":"10.1287/mnsc.39.1.17","ISBN":"00251909","ISSN":"0025-1909","abstract":"Daniel K. Dan L., Tutto fotocopiato","author":[{"dropping-particle":"","family":"Kahneman D. Lovallo","given":"D","non-dropping-particle":"","parse-names":false,"suffix":""}],"container-title":"Management Science","id":"ITEM-1","issued":{"date-parts":[["1993"]]},"note":"NULL","page":"393-413","title":"Timid Choises and Bold Forecasts: A Cognitive Perspective on Risk Taking","type":"article","volume":"39, n. 1, "},"uris":["http://www.mendeley.com/documents/?uuid=8a9badb5-c054-4d7f-8ce6-9aa938ed7cec"]}],"mendeley":{"formattedCitation":"(KAHNEMAN D. LOVALLO, 1993)","plainTextFormattedCitation":"(KAHNEMAN D. LOVALLO, 1993)","previouslyFormattedCitation":"(KAHNEMAN D. LOVALLO, 1993)"},"properties":{"noteIndex":0},"schema":"https://github.com/citation-style-language/schema/raw/master/csl-citation.json"}</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A23A6">
        <w:instrText>ADDIN CSL_CITATION {"citationItems":[{"id":"ITEM-1","itemData":{"DOI":"10.1002/smj.4250050204","ISSN":"01432095","abstract":"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author":[{"dropping-particle":"","family":"Barnes","given":"James H.","non-dropping-particle":"","parse-names":false,"suffix":""}],"container-title":"Strategic Management Journal","id":"ITEM-1","issue":"2","issued":{"date-parts":[["1984","4"]]},"page":"129-137","title":"Cognitive biases and their impact on strategic planning","type":"article-journal","volume":"5"},"uris":["http://www.mendeley.com/documents/?uuid=1949703a-d02b-4bff-8283-90715f8dc289"]}],"mendeley":{"formattedCitation":"(BARNES, 1984)","plainTextFormattedCitation":"(BARNES, 1984)","previouslyFormattedCitation":"(BARNES, 1984)"},"properties":{"noteIndex":0},"schema":"https://github.com/citation-style-language/schema/raw/master/csl-citation.json"}</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A23A6">
        <w:instrText>ADDIN CSL_CITATION {"citationItems":[{"id":"ITEM-1","itemData":{"DOI":"10.1016/j.emj.2013.01.001","ISBN":"02632373","ISSN":"02632373","PMID":"86371970","abstract":"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author":[{"dropping-particle":"","family":"Gudmundsson","given":"Sveinn Vidar","non-dropping-particle":"","parse-names":false,"suffix":""},{"dropping-particle":"","family":"Lechner","given":"Christian","non-dropping-particle":"","parse-names":false,"suffix":""}],"container-title":"European Management Journal","id":"ITEM-1","issue":"3","issued":{"date-parts":[["2013"]]},"page":"278-294","title":"Cognitive biases, organization, and entrepreneurial firm survival","type":"article-journal","volume":"31"},"uris":["http://www.mendeley.com/documents/?uuid=ebb1e979-cd1e-44d8-9bbb-de12ffa31560"]}],"mendeley":{"formattedCitation":"(GUDMUNDSSON; LECHNER, 2013)","plainTextFormattedCitation":"(GUDMUNDSSON; LECHNER, 2013)","previouslyFormattedCitation":"(GUDMUNDSSON; LECHNER, 2013)"},"properties":{"noteIndex":0},"schema":"https://github.com/citation-style-language/schema/raw/master/csl-citation.json"}</w:instrText>
      </w:r>
      <w:r>
        <w:fldChar w:fldCharType="separate"/>
      </w:r>
      <w:r w:rsidRPr="00BA679B">
        <w:rPr>
          <w:noProof/>
        </w:rPr>
        <w:t>(GUDMUNDSSON; LECHNER, 2013)</w:t>
      </w:r>
      <w:r>
        <w:fldChar w:fldCharType="end"/>
      </w:r>
      <w:r>
        <w:t>.</w:t>
      </w:r>
    </w:p>
    <w:p w14:paraId="6B85D4C1" w14:textId="43509FB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0326C">
        <w:t xml:space="preserve">Figura </w:t>
      </w:r>
      <w:r w:rsidR="0060326C">
        <w:rPr>
          <w:noProof/>
        </w:rPr>
        <w:t>4</w:t>
      </w:r>
      <w:r w:rsidR="001215A3">
        <w:fldChar w:fldCharType="end"/>
      </w:r>
      <w:r w:rsidR="004F2A28">
        <w:t>.</w:t>
      </w:r>
    </w:p>
    <w:p w14:paraId="12D73FF2" w14:textId="1A3C3807" w:rsidR="001215A3" w:rsidRDefault="001215A3" w:rsidP="001215A3">
      <w:pPr>
        <w:pStyle w:val="Legenda"/>
      </w:pPr>
      <w:bookmarkStart w:id="10" w:name="_Ref481156768"/>
      <w:bookmarkStart w:id="11" w:name="_Toc505523666"/>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4</w:t>
      </w:r>
      <w:r w:rsidR="00462A29">
        <w:rPr>
          <w:noProof/>
        </w:rPr>
        <w:fldChar w:fldCharType="end"/>
      </w:r>
      <w:bookmarkEnd w:id="10"/>
      <w:r>
        <w:t xml:space="preserve"> – Desenho da Pesquisa</w:t>
      </w:r>
      <w:bookmarkEnd w:id="11"/>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3BB127" w:rsidR="001215A3" w:rsidRDefault="001215A3" w:rsidP="001215A3">
      <w:pPr>
        <w:ind w:firstLine="0"/>
      </w:pPr>
      <w:r>
        <w:t xml:space="preserve">Fonte: Elaborado pelo autor, com base em Mintzberg, Raisinghani e Theoret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locator":"266","suppress-author":1,"uris":["http://www.mendeley.com/documents/?uuid=b69a9a03-ae74-49ec-9f1f-28fb719734b3"]}],"mendeley":{"formattedCitation":"(1976, p. 266)","plainTextFormattedCitation":"(1976, p. 266)","previouslyFormattedCitation":"(1976, p. 266)"},"properties":{"noteIndex":0},"schema":"https://github.com/citation-style-language/schema/raw/master/csl-citation.json"}</w:instrText>
      </w:r>
      <w:r>
        <w:fldChar w:fldCharType="separate"/>
      </w:r>
      <w:r w:rsidRPr="001F3D54">
        <w:rPr>
          <w:noProof/>
        </w:rPr>
        <w:t>(1976, p. 266)</w:t>
      </w:r>
      <w:r>
        <w:fldChar w:fldCharType="end"/>
      </w:r>
      <w:r>
        <w:t>.</w:t>
      </w:r>
    </w:p>
    <w:p w14:paraId="570B1DAB" w14:textId="3AA9A6A1" w:rsidR="00E40AEE" w:rsidRDefault="00E40AEE" w:rsidP="00E40AEE">
      <w:r>
        <w:t xml:space="preserve">Diante da relevância da incerteza para as decisões estratégicas, Courtney </w:t>
      </w:r>
      <w:r>
        <w:fldChar w:fldCharType="begin" w:fldLock="1"/>
      </w:r>
      <w:r w:rsidR="008A23A6">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suppress-author":1,"uris":["http://www.mendeley.com/documents/?uuid=46af7d69-c758-4107-ae0d-2242fa22a40c"]}],"mendeley":{"formattedCitation":"(1997)","plainTextFormattedCitation":"(1997)","previouslyFormattedCitation":"(1997)"},"properties":{"noteIndex":0},"schema":"https://github.com/citation-style-language/schema/raw/master/csl-citation.json"}</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A23A6">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uris":["http://www.mendeley.com/documents/?uuid=46af7d69-c758-4107-ae0d-2242fa22a40c"]}],"mendeley":{"formattedCitation":"(COURTNEY; KIRKLAND; VIGUERIE, 1997)","plainTextFormattedCitation":"(COURTNEY; KIRKLAND; VIGUERIE, 1997)","previouslyFormattedCitation":"(COURTNEY; KIRKLAND; VIGUERIE, 1997)"},"properties":{"noteIndex":0},"schema":"https://github.com/citation-style-language/schema/raw/master/csl-citation.json"}</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A23A6">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suppress-author":1,"uris":["http://www.mendeley.com/documents/?uuid=46af7d69-c758-4107-ae0d-2242fa22a40c"]}],"mendeley":{"formattedCitation":"(1997)","plainTextFormattedCitation":"(1997)","previouslyFormattedCitation":"(1997)"},"properties":{"noteIndex":0},"schema":"https://github.com/citation-style-language/schema/raw/master/csl-citation.json"}</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A23A6">
        <w:instrText>ADDIN CSL_CITATION {"citationItems":[{"id":"ITEM-1","itemData":{"author":[{"dropping-particle":"","family":"Hillier","given":"Frederick S.","non-dropping-particle":"","parse-names":false,"suffix":""},{"dropping-particle":"","family":"Lieberman","given":"Gerald J.","non-dropping-particle":"","parse-names":false,"suffix":""}],"container-title":"Introduction to Operations Research","edition":"9","id":"ITEM-1","issued":{"date-parts":[["2010"]]},"page":"1047","publisher":"McGraw-Hill Higher Education","publisher-place":"New York","title":"Decision Analysis","type":"chapter"},"uris":["http://www.mendeley.com/documents/?uuid=9568ced7-483a-4383-bc74-3fff6333ebdd"]}],"mendeley":{"formattedCitation":"(HILLIER; LIEBERMAN, 2010)","plainTextFormattedCitation":"(HILLIER; LIEBERMAN, 2010)","previouslyFormattedCitation":"(HILLIER; LIEBERMAN, 2010)"},"properties":{"noteIndex":0},"schema":"https://github.com/citation-style-language/schema/raw/master/csl-citation.json"}</w:instrText>
      </w:r>
      <w:r>
        <w:fldChar w:fldCharType="separate"/>
      </w:r>
      <w:r w:rsidRPr="00B77E5C">
        <w:rPr>
          <w:noProof/>
        </w:rPr>
        <w:t>(HILLIER; LIEBERMAN, 2010)</w:t>
      </w:r>
      <w:r>
        <w:fldChar w:fldCharType="end"/>
      </w:r>
      <w:r>
        <w:t>), Avaliação de Opções Reais e Teoria dos Jogos.</w:t>
      </w:r>
    </w:p>
    <w:p w14:paraId="18F94EF0" w14:textId="65E016B2"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A23A6">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suppress-author":1,"uris":["http://www.mendeley.com/documents/?uuid=46af7d69-c758-4107-ae0d-2242fa22a40c"]}],"mendeley":{"formattedCitation":"(1997)","plainTextFormattedCitation":"(1997)","previouslyFormattedCitation":"(1997)"},"properties":{"noteIndex":0},"schema":"https://github.com/citation-style-language/schema/raw/master/csl-citation.json"}</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A23A6">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suppress-author":1,"uris":["http://www.mendeley.com/documents/?uuid=46af7d69-c758-4107-ae0d-2242fa22a40c"]}],"mendeley":{"formattedCitation":"(1997)","plainTextFormattedCitation":"(1997)","previouslyFormattedCitation":"(1997)"},"properties":{"noteIndex":0},"schema":"https://github.com/citation-style-language/schema/raw/master/csl-citation.json"}</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A23A6">
        <w:instrText>ADDIN CSL_CITATION {"citationItems":[{"id":"ITEM-1","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1","issue":"November","issued":{"date-parts":[["2013"]]},"page":"1-10","title":"Deciding How To Decide","type":"article-journal"},"suppress-author":1,"uris":["http://www.mendeley.com/documents/?uuid=1f5de6ec-e5e0-4fa0-af78-fcd71754d5ed"]}],"mendeley":{"formattedCitation":"(2013)","plainTextFormattedCitation":"(2013)","previouslyFormattedCitation":"(2013)"},"properties":{"noteIndex":0},"schema":"https://github.com/citation-style-language/schema/raw/master/csl-citation.json"}</w:instrText>
      </w:r>
      <w:r>
        <w:fldChar w:fldCharType="separate"/>
      </w:r>
      <w:r w:rsidRPr="00683DDD">
        <w:rPr>
          <w:noProof/>
        </w:rPr>
        <w:t>(2013)</w:t>
      </w:r>
      <w:r>
        <w:fldChar w:fldCharType="end"/>
      </w:r>
      <w:r>
        <w:t xml:space="preserve"> atualizam esta lista </w:t>
      </w:r>
      <w:r>
        <w:lastRenderedPageBreak/>
        <w:t>de recomendações, incluindo explicitamente ferramentas de agregação de informação, reforçando seu argumento a favor das ferramentas de decisão baseadas em caso.</w:t>
      </w:r>
    </w:p>
    <w:p w14:paraId="2F560190" w14:textId="142AE53A" w:rsidR="001215A3" w:rsidRDefault="001215A3" w:rsidP="001215A3">
      <w:r>
        <w:t xml:space="preserve">Walker, Lempert e Kwakkel </w:t>
      </w:r>
      <w:r>
        <w:fldChar w:fldCharType="begin" w:fldLock="1"/>
      </w:r>
      <w:r w:rsidR="008A23A6">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suppress-author":1,"uris":["http://www.mendeley.com/documents/?uuid=3d1e1042-6d3c-47b1-8b19-fad4b3a09774"]}],"mendeley":{"formattedCitation":"(2013)","plainTextFormattedCitation":"(2013)","previouslyFormattedCitation":"(2013)"},"properties":{"noteIndex":0},"schema":"https://github.com/citation-style-language/schema/raw/master/csl-citation.json"}</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A23A6">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uris":["http://www.mendeley.com/documents/?uuid=3d1e1042-6d3c-47b1-8b19-fad4b3a09774"]}],"mendeley":{"formattedCitation":"(WALKER; LEMPERT; KWAKKEL, 2013)","plainTextFormattedCitation":"(WALKER; LEMPERT; KWAKKEL, 2013)","previouslyFormattedCitation":"(WALKER; LEMPERT; KWAKKEL, 2013)"},"properties":{"noteIndex":0},"schema":"https://github.com/citation-style-language/schema/raw/master/csl-citation.json"}</w:instrText>
      </w:r>
      <w:r>
        <w:fldChar w:fldCharType="separate"/>
      </w:r>
      <w:r w:rsidRPr="00DE69F0">
        <w:rPr>
          <w:noProof/>
        </w:rPr>
        <w:t>(WALKER; LEMPERT; KWAKKEL, 2013)</w:t>
      </w:r>
      <w:r>
        <w:fldChar w:fldCharType="end"/>
      </w:r>
      <w:r>
        <w:t xml:space="preserve">. </w:t>
      </w:r>
    </w:p>
    <w:p w14:paraId="1186C9E2" w14:textId="189C71B1" w:rsidR="001215A3" w:rsidRDefault="001215A3" w:rsidP="001215A3">
      <w:r>
        <w:t xml:space="preserve">Para este nível de incerteza, Walker, Lempert e Kwakkel </w:t>
      </w:r>
      <w:r>
        <w:fldChar w:fldCharType="begin" w:fldLock="1"/>
      </w:r>
      <w:r w:rsidR="008A23A6">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suppress-author":1,"uris":["http://www.mendeley.com/documents/?uuid=3d1e1042-6d3c-47b1-8b19-fad4b3a09774"]}],"mendeley":{"formattedCitation":"(2013)","plainTextFormattedCitation":"(2013)","previouslyFormattedCitation":"(2013)"},"properties":{"noteIndex":0},"schema":"https://github.com/citation-style-language/schema/raw/master/csl-citation.json"}</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A23A6">
        <w:instrText>ADDIN CSL_CITATION {"citationItems":[{"id":"ITEM-1","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1","issue":"November","issued":{"date-parts":[["2013"]]},"page":"1-10","title":"Deciding How To Decide","type":"article-journal"},"suppress-author":1,"uris":["http://www.mendeley.com/documents/?uuid=1f5de6ec-e5e0-4fa0-af78-fcd71754d5ed"]}],"mendeley":{"formattedCitation":"(2013)","plainTextFormattedCitation":"(2013)","previouslyFormattedCitation":"(2013)"},"properties":{"noteIndex":0},"schema":"https://github.com/citation-style-language/schema/raw/master/csl-citation.json"}</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A23A6">
        <w:instrText>ADDIN CSL_CITATION {"citationItems":[{"id":"ITEM-1","itemData":{"DOI":"10.1016/S0377-2217(00)00071-0","ISBN":"0377-2217","ISSN":"03772217","abstract":"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author":[{"dropping-particle":"","family":"Walker","given":"Warren E.","non-dropping-particle":"","parse-names":false,"suffix":""},{"dropping-particle":"","family":"Rahman","given":"S. Adnan","non-dropping-particle":"","parse-names":false,"suffix":""},{"dropping-particle":"","family":"Cave","given":"Jonathan","non-dropping-particle":"","parse-names":false,"suffix":""}],"container-title":"European Journal of Operational Research","id":"ITEM-1","issue":"2","issued":{"date-parts":[["2001"]]},"page":"282-289","title":"Adaptive policies, policy analysis, and policy-making","type":"article-journal","volume":"128"},"uris":["http://www.mendeley.com/documents/?uuid=215e91c1-107c-4f90-800c-3c584831bfed"]}],"mendeley":{"formattedCitation":"(WALKER; RAHMAN; CAVE, 2001)","plainTextFormattedCitation":"(WALKER; RAHMAN; CAVE, 2001)","previouslyFormattedCitation":"(WALKER; RAHMAN; CAVE, 2001)"},"properties":{"noteIndex":0},"schema":"https://github.com/citation-style-language/schema/raw/master/csl-citation.json"}</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A23A6">
        <w:instrText>ADDIN CSL_CITATION {"citationItems":[{"id":"ITEM-1","itemData":{"DOI":"10.1061/(ASCE)WR.1943-5452.0000509","ISBN":"0733-9496","ISSN":"0733-9496","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author":[{"dropping-particle":"","family":"Herman","given":"J","non-dropping-particle":"","parse-names":false,"suffix":""},{"dropping-particle":"","family":"Reed","given":"P","non-dropping-particle":"","parse-names":false,"suffix":""},{"dropping-particle":"","family":"Zeff","given":"H","non-dropping-particle":"","parse-names":false,"suffix":""},{"dropping-particle":"","family":"Characklis","given":"G","non-dropping-particle":"","parse-names":false,"suffix":""}],"container-title":"Journal of Water Resources Planning and Management","id":"ITEM-1","issue":"10","issued":{"date-parts":[["2015"]]},"page":"4015012","title":"How Should Robustness Be Defined for Water Systems Planning under Change?","type":"article-journal","volume":"141"},"uris":["http://www.mendeley.com/documents/?uuid=46bd7297-ecc2-47b4-8956-17b428deb2c2"]}],"mendeley":{"formattedCitation":"(HERMAN et al., 2015)","plainTextFormattedCitation":"(HERMAN et al., 2015)","previouslyFormattedCitation":"(HERMAN et al., 2015)"},"properties":{"noteIndex":0},"schema":"https://github.com/citation-style-language/schema/raw/master/csl-citation.json"}</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642399A"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A23A6">
        <w:instrText>ADDIN CSL_CITATION {"citationItems":[{"id":"ITEM-1","itemData":{"DOI":"10.2307/1252170","ISSN":"00222429","author":[{"dropping-particle":"","family":"Mahajan","given":"Vijay","non-dropping-particle":"","parse-names":false,"suffix":""},{"dropping-particle":"","family":"Muller","given":"Eitan","non-dropping-particle":"","parse-names":false,"suffix":""},{"dropping-particle":"","family":"Bass","given":"Frank M.","non-dropping-particle":"","parse-names":false,"suffix":""}],"container-title":"Journal of Marketing","id":"ITEM-1","issue":"1","issued":{"date-parts":[["1990","1"]]},"page":"1","title":"New Product Diffusion Models in Marketing: A Review and Directions for Research","type":"article-journal","volume":"54"},"locator":"9","uris":["http://www.mendeley.com/documents/?uuid=e2f52e35-6d4b-4cf0-b5f5-5c9959c5879c"]}],"mendeley":{"formattedCitation":"(MAHAJAN; MULLER; BASS, 1990, p. 9)","plainTextFormattedCitation":"(MAHAJAN; MULLER; BASS, 1990, p. 9)","previouslyFormattedCitation":"(MAHAJAN; MULLER; BASS, 1990, p. 9)"},"properties":{"noteIndex":0},"schema":"https://github.com/citation-style-language/schema/raw/master/csl-citation.json"}</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048C89DD"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w:t>
      </w:r>
      <w:r w:rsidR="00B2578C">
        <w:lastRenderedPageBreak/>
        <w:t xml:space="preserve">processo de difusão de um novo produto. </w:t>
      </w:r>
      <w:r w:rsidR="00B2578C">
        <w:fldChar w:fldCharType="begin" w:fldLock="1"/>
      </w:r>
      <w:r w:rsidR="008A23A6">
        <w:instrText>ADDIN CSL_CITATION {"citationItems":[{"id":"ITEM-1","itemData":{"DOI":"10.1002/sdr.231","ISBN":"1099-1727","ISSN":"08837066","abstract":"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author":[{"dropping-particle":"","family":"Milling","given":"Peter M.","non-dropping-particle":"","parse-names":false,"suffix":""}],"container-title":"System Dynamics Review","id":"ITEM-1","issue":"1","issued":{"date-parts":[["2002"]]},"page":"73-86","title":"Understanding and managing innovation processes","type":"article-journal","volume":"18"},"uris":["http://www.mendeley.com/documents/?uuid=8937e45a-32fa-4ec6-b82c-9e04cb113375"]}],"mendeley":{"formattedCitation":"(MILLING, 2002)","plainTextFormattedCitation":"(MILLING, 2002)","previouslyFormattedCitation":"(MILLING, 2002)"},"properties":{"noteIndex":0},"schema":"https://github.com/citation-style-language/schema/raw/master/csl-citation.json"}</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uris":["http://www.mendeley.com/documents/?uuid=6caefebb-0cb1-43d0-9c7d-ca534a15d09b"]}],"mendeley":{"formattedCitation":"(STERMAN et al., 2007)","plainTextFormattedCitation":"(STERMAN et al., 2007)","previouslyFormattedCitation":"(STERMAN et al., 2007)"},"properties":{"noteIndex":0},"schema":"https://github.com/citation-style-language/schema/raw/master/csl-citation.json"}</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A23A6">
        <w:instrText>ADDIN CSL_CITATION {"citationItems":[{"id":"ITEM-1","itemData":{"DOI":"10.1002/(sici)1099-1727(199623)12:3&lt;211::aid-sdr105&gt;3.0.co;2-8","ISBN":"1099-1727","ISSN":"0883-7066","abstract":"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illing","given":"Peter M","non-dropping-particle":"","parse-names":false,"suffix":""}],"container-title":"System Dynamics Review (Wiley)","id":"ITEM-1","issue":"3","issued":{"date-parts":[["1996"]]},"page":"211-234","title":"Modeling innovation processes for decision support and management simulation","type":"article-journal","volume":"12"},"uris":["http://www.mendeley.com/documents/?uuid=968a669b-193e-42d7-b628-e080c8ed901d"]}],"mendeley":{"formattedCitation":"(MILLING, 1996)","plainTextFormattedCitation":"(MILLING, 1996)","previouslyFormattedCitation":"(MILLING, 1996)"},"properties":{"noteIndex":0},"schema":"https://github.com/citation-style-language/schema/raw/master/csl-citation.json"}</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2" w:name="_Toc505523725"/>
      <w:r>
        <w:t>Objetivos</w:t>
      </w:r>
      <w:bookmarkEnd w:id="12"/>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3" w:name="_Toc505523726"/>
      <w:r>
        <w:t>Objetivo Geral</w:t>
      </w:r>
      <w:bookmarkEnd w:id="13"/>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4" w:name="_Toc505523727"/>
      <w:bookmarkStart w:id="15" w:name="_Toc456015061"/>
      <w:r>
        <w:t>Objetivos Específicos</w:t>
      </w:r>
      <w:bookmarkEnd w:id="14"/>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lastRenderedPageBreak/>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6" w:name="_Toc505523728"/>
      <w:bookmarkEnd w:id="15"/>
      <w:r>
        <w:t>Justificativa</w:t>
      </w:r>
      <w:bookmarkEnd w:id="16"/>
    </w:p>
    <w:p w14:paraId="37421F32" w14:textId="208B45A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A23A6">
        <w:rPr>
          <w:rFonts w:cs="Arial"/>
        </w:rPr>
        <w:instrText>ADDIN CSL_CITATION {"citationItems":[{"id":"ITEM-1","itemData":{"DOI":"10.1007/978-3-319-07374-3","author":[{"dropping-particle":"","family":"Morandi","given":"Maria Isabel Wolf Motta","non-dropping-particle":"","parse-names":false,"suffix":""},{"dropping-particle":"","family":"Camargo","given":"Luis Felipe Riehs","non-dropping-particle":"","parse-names":false,"suffix":""}],"container-title":"Design Science Research A Method for Science and Tecnhology Advancement","editor":[{"dropping-particle":"","family":"Dresch","given":"Aline","non-dropping-particle":"","parse-names":false,"suffix":""},{"dropping-particle":"","family":"Lacerda","given":"Daniel Pacheco","non-dropping-particle":"","parse-names":false,"suffix":""},{"dropping-particle":"","family":"Antunes Jr","given":"José Antônio Valle","non-dropping-particle":"","parse-names":false,"suffix":""}],"id":"ITEM-1","issued":{"date-parts":[["2015"]]},"page":"161","publisher":"Springer","publisher-place":"London","title":"Systematic Literature Review","type":"chapter"},"suppress-author":1,"uris":["http://www.mendeley.com/documents/?uuid=bbb0f5a8-0151-45db-b7c0-177de5b16b18"]}],"mendeley":{"formattedCitation":"(2015)","plainTextFormattedCitation":"(2015)","previouslyFormattedCitation":"(2015)"},"properties":{"noteIndex":0},"schema":"https://github.com/citation-style-language/schema/raw/master/csl-citation.json"}</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0326C" w:rsidRPr="003227AE">
        <w:t xml:space="preserve">Quadro </w:t>
      </w:r>
      <w:r w:rsidR="0060326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44C7D3C1" w:rsidR="004C633F" w:rsidRDefault="006F1FF2" w:rsidP="007E46C8">
      <w:pPr>
        <w:rPr>
          <w:rFonts w:cs="Arial"/>
        </w:rPr>
      </w:pPr>
      <w:r>
        <w:rPr>
          <w:rFonts w:cs="Arial"/>
        </w:rPr>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A23A6">
        <w:rPr>
          <w:rFonts w:cs="Arial"/>
        </w:rPr>
        <w:instrText>ADDIN CSL_CITATION {"citationItems":[{"id":"ITEM-1","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1","issue":"November","issued":{"date-parts":[["2013"]]},"page":"1-10","title":"Deciding How To Decide","type":"article-journal"},"suppress-author":1,"uris":["http://www.mendeley.com/documents/?uuid=1f5de6ec-e5e0-4fa0-af78-fcd71754d5ed"]}],"mendeley":{"formattedCitation":"(2013)","plainTextFormattedCitation":"(2013)","previouslyFormattedCitation":"(2013)"},"properties":{"noteIndex":0},"schema":"https://github.com/citation-style-language/schema/raw/master/csl-citation.json"}</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737F994F"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lastRenderedPageBreak/>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8A23A6">
        <w:rPr>
          <w:rFonts w:cs="Arial"/>
        </w:rPr>
        <w:instrText>ADDIN CSL_CITATION {"citationItems":[{"id":"ITEM-1","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1","issue":"November","issued":{"date-parts":[["2013"]]},"page":"1-10","title":"Deciding How To Decide","type":"article-journal"},"uris":["http://www.mendeley.com/documents/?uuid=1f5de6ec-e5e0-4fa0-af78-fcd71754d5ed"]}],"mendeley":{"formattedCitation":"(COURTNEY; LOVALLO; CLARKE, 2013)","plainTextFormattedCitation":"(COURTNEY; LOVALLO; CLARKE, 2013)","previouslyFormattedCitation":"(COURTNEY; LOVALLO; CLARKE, 2013)"},"properties":{"noteIndex":0},"schema":"https://github.com/citation-style-language/schema/raw/master/csl-citation.json"}</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de deduzir as consequências de decisões estratégicas, a partir de um conjunto de pressupostos. Modelos podem ser especialmente úteis quando deduzem comportamentos contra intuitivos presentes nos sistemas com os quais</w:t>
      </w:r>
      <w:r w:rsidR="009D4408">
        <w:rPr>
          <w:rFonts w:cs="Arial"/>
        </w:rPr>
        <w:t xml:space="preserve"> se interage</w:t>
      </w:r>
      <w:r w:rsidR="00710604">
        <w:rPr>
          <w:rFonts w:cs="Arial"/>
        </w:rPr>
        <w:t xml:space="preserve">. </w:t>
      </w:r>
      <w:r w:rsidR="00710604">
        <w:rPr>
          <w:rFonts w:cs="Arial"/>
        </w:rPr>
        <w:fldChar w:fldCharType="begin" w:fldLock="1"/>
      </w:r>
      <w:r w:rsidR="008A23A6">
        <w:rPr>
          <w:rFonts w:cs="Arial"/>
        </w:rPr>
        <w:instrText>ADDIN CSL_CITATION {"citationItems":[{"id":"ITEM-1","itemData":{"DOI":"10.1002/sdr.261","ISBN":"1099-1727","ISSN":"08837066","PMID":"452","abstract":"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author":[{"dropping-particle":"","family":"Sterman","given":"John D.","non-dropping-particle":"","parse-names":false,"suffix":""}],"container-title":"System Dynamics Review","id":"ITEM-1","issue":"4","issued":{"date-parts":[["2002"]]},"page":"501-531","title":"All models are wrong: Reflections on becoming a systems scientist","type":"article-journal","volume":"18"},"uris":["http://www.mendeley.com/documents/?uuid=2a622eb5-32ae-4de8-a192-d573b99ec989"]}],"mendeley":{"formattedCitation":"(STERMAN, 2002)","plainTextFormattedCitation":"(STERMAN, 2002)","previouslyFormattedCitation":"(STERMAN, 2002)"},"properties":{"noteIndex":0},"schema":"https://github.com/citation-style-language/schema/raw/master/csl-citation.json"}</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8A23A6">
        <w:rPr>
          <w:rFonts w:cs="Arial"/>
        </w:rPr>
        <w:instrText>ADDIN CSL_CITATION {"citationItems":[{"id":"ITEM-1","itemData":{"DOI":"10.1002/smj.4250050303","ISSN":"01432095","author":[{"dropping-particle":"","family":"Morecroft","given":"John D. W.","non-dropping-particle":"","parse-names":false,"suffix":""}],"container-title":"Strategic Management Journal","id":"ITEM-1","issue":"3","issued":{"date-parts":[["1984","7"]]},"page":"215-229","title":"Strategy support models","type":"article-journal","volume":"5"},"uris":["http://www.mendeley.com/documents/?uuid=a7c007c4-e134-4ac5-949e-b0ff2d0f23a7"]}],"mendeley":{"formattedCitation":"(MORECROFT, 1984)","plainTextFormattedCitation":"(MORECROFT, 1984)","previouslyFormattedCitation":"(MORECROFT, 1984)"},"properties":{"noteIndex":0},"schema":"https://github.com/citation-style-language/schema/raw/master/csl-citation.json"}</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8A23A6">
        <w:rPr>
          <w:rFonts w:cs="Arial"/>
        </w:rPr>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8A23A6">
        <w:rPr>
          <w:rFonts w:cs="Arial"/>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8A23A6">
        <w:rPr>
          <w:rFonts w:cs="Arial"/>
        </w:rPr>
        <w:instrText>ADDIN CSL_CITATION {"citationItems":[{"id":"ITEM-1","itemData":{"DOI":"10.1007/978-1-4419-1153-7_314","ISBN":"978-1-4419-1153-7","abstract":"Exploratory Modeling Analysis Definition from Encyclopedia of Operations Research and Management Science","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1","issued":{"date-parts":[["2016"]]},"page":"1-8","publisher":"Springer US","publisher-place":"Boston, MA","title":"Exploratory Modeling and Analysis","type":"chapter","volume":"2"},"uris":["http://www.mendeley.com/documents/?uuid=1a61a445-1c8d-4374-aab2-f24cb4f38807"]}],"mendeley":{"formattedCitation":"(BANKES; WALKER; KWAKKEL, 2016)","plainTextFormattedCitation":"(BANKES; WALKER; KWAKKEL, 2016)","previouslyFormattedCitation":"(BANKES; WALKER; KWAKKEL, 2016)"},"properties":{"noteIndex":0},"schema":"https://github.com/citation-style-language/schema/raw/master/csl-citation.json"}</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62F7D605" w:rsidR="007E46C8" w:rsidRPr="002E01D0" w:rsidRDefault="004C633F" w:rsidP="007E46C8">
      <w:pPr>
        <w:pStyle w:val="Legenda"/>
      </w:pPr>
      <w:bookmarkStart w:id="17" w:name="_Ref481527171"/>
      <w:bookmarkStart w:id="18" w:name="_Toc479346809"/>
      <w:bookmarkStart w:id="19" w:name="_Toc505523632"/>
      <w:r w:rsidRPr="003227AE">
        <w:lastRenderedPageBreak/>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w:t>
      </w:r>
      <w:r w:rsidR="00462A29">
        <w:rPr>
          <w:noProof/>
        </w:rPr>
        <w:fldChar w:fldCharType="end"/>
      </w:r>
      <w:bookmarkEnd w:id="17"/>
      <w:r w:rsidRPr="003227AE">
        <w:t xml:space="preserve"> – Buscas Realizadas durante a Revisão da Literatura</w:t>
      </w:r>
      <w:bookmarkEnd w:id="18"/>
      <w:bookmarkEnd w:id="19"/>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181915EF"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A23A6">
        <w:instrText>ADDIN CSL_CITATION {"citationItems":[{"id":"ITEM-1","itemData":{"author":[{"dropping-particle":"","family":"Hillier","given":"Frederick S.","non-dropping-particle":"","parse-names":false,"suffix":""},{"dropping-particle":"","family":"Lieberman","given":"Gerald J.","non-dropping-particle":"","parse-names":false,"suffix":""}],"container-title":"Introduction to Operations Research","edition":"9","id":"ITEM-1","issued":{"date-parts":[["2010"]]},"page":"1047","publisher":"McGraw-Hill Higher Education","publisher-place":"New York","title":"Decision Analysis","type":"chapter"},"uris":["http://www.mendeley.com/documents/?uuid=9568ced7-483a-4383-bc74-3fff6333ebdd"]}],"mendeley":{"formattedCitation":"(HILLIER; LIEBERMAN, 2010)","plainTextFormattedCitation":"(HILLIER; LIEBERMAN, 2010)","previouslyFormattedCitation":"(HILLIER; LIEBERMAN, 2010)"},"properties":{"noteIndex":0},"schema":"https://github.com/citation-style-language/schema/raw/master/csl-citation.json"}</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A23A6">
        <w:instrText>ADDIN CSL_CITATION {"citationItems":[{"id":"ITEM-1","itemData":{"author":[{"dropping-particle":"","family":"Luehrman","given":"Timothy a","non-dropping-particle":"","parse-names":false,"suffix":""}],"id":"ITEM-1","issue":"June 1997","issued":{"date-parts":[["1998"]]},"page":"89-99","title":"Strategy as a Portfolio of Real Options","type":"article-journal"},"uris":["http://www.mendeley.com/documents/?uuid=9d04fc6c-dcf0-459f-a79b-e0b147a2bede"]},{"id":"ITEM-2","itemData":{"DOI":"10.1002/smj.2593","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Trigeorgis","given":"Lenos","non-dropping-particle":"","parse-names":false,"suffix":""},{"dropping-particle":"","family":"Reuer","given":"Jeffrey J.","non-dropping-particle":"","parse-names":false,"suffix":""}],"container-title":"Strategic Management Journal","id":"ITEM-2","issue":"1","issued":{"date-parts":[["2017","1"]]},"page":"42-63","title":"Real options theory in strategic management","type":"article-journal","volume":"38"},"uris":["http://www.mendeley.com/documents/?uuid=ea23d494-30f2-4617-9bed-746e78b4b463"]}],"mendeley":{"formattedCitation":"(LUEHRMAN, 1998; TRIGEORGIS; REUER, 2017)","plainTextFormattedCitation":"(LUEHRMAN, 1998; TRIGEORGIS; REUER, 2017)","previouslyFormattedCitation":"(LUEHRMAN, 1998; TRIGEORGIS; REUER, 2017)"},"properties":{"noteIndex":0},"schema":"https://github.com/citation-style-language/schema/raw/master/csl-citation.json"}</w:instrText>
      </w:r>
      <w:r w:rsidR="006D4859">
        <w:fldChar w:fldCharType="separate"/>
      </w:r>
      <w:r w:rsidR="006D4859">
        <w:rPr>
          <w:noProof/>
        </w:rPr>
        <w:t>(LUEHRMAN, 1998; TRIGEORGIS; REUER, 2017)</w:t>
      </w:r>
      <w:r w:rsidR="006D4859">
        <w:fldChar w:fldCharType="end"/>
      </w:r>
      <w:r w:rsidR="006D4859">
        <w:t xml:space="preserve"> procuram </w:t>
      </w:r>
      <w:r w:rsidR="009D4408">
        <w:t>abordar este problema</w:t>
      </w:r>
      <w:r w:rsidR="006D4859">
        <w:t xml:space="preserve">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o modelo. Quando existe incerteza sobre o modelo ou sobre os </w:t>
      </w:r>
      <w:r w:rsidR="009D4408">
        <w:rPr>
          <w:spacing w:val="-4"/>
        </w:rPr>
        <w:t>parâmetros</w:t>
      </w:r>
      <w:r w:rsidR="006D4859">
        <w:rPr>
          <w:spacing w:val="-4"/>
        </w:rPr>
        <w:t xml:space="preserve"> do modelo, frequentemente são realizadas análises de sensibilidade para testar a dependência da estratégia escolhida em relação ao modelo e aos seus </w:t>
      </w:r>
      <w:r w:rsidR="009D4408">
        <w:rPr>
          <w:spacing w:val="-4"/>
        </w:rPr>
        <w:t>parâmetros</w:t>
      </w:r>
      <w:r w:rsidR="006D4859">
        <w:rPr>
          <w:spacing w:val="-4"/>
        </w:rPr>
        <w:t xml:space="preserve">. </w:t>
      </w:r>
      <w:r w:rsidR="006D4859">
        <w:fldChar w:fldCharType="begin" w:fldLock="1"/>
      </w:r>
      <w:r w:rsidR="008A23A6">
        <w:instrText>ADDIN CSL_CITATION {"citationItems":[{"id":"ITEM-1","itemData":{"author":[{"dropping-particle":"","family":"Hillier","given":"Frederick S.","non-dropping-particle":"","parse-names":false,"suffix":""},{"dropping-particle":"","family":"Lieberman","given":"Gerald J.","non-dropping-particle":"","parse-names":false,"suffix":""}],"container-title":"Introduction to Operations Research","edition":"9","id":"ITEM-1","issued":{"date-parts":[["2010"]]},"page":"1047","publisher":"McGraw-Hill Higher Education","publisher-place":"New York","title":"Decision Analysis","type":"chapter"},"uris":["http://www.mendeley.com/documents/?uuid=9568ced7-483a-4383-bc74-3fff6333ebdd"]}],"mendeley":{"formattedCitation":"(HILLIER; LIEBERMAN, 2010)","plainTextFormattedCitation":"(HILLIER; LIEBERMAN, 2010)","previouslyFormattedCitation":"(HILLIER; LIEBERMAN, 2010)"},"properties":{"noteIndex":0},"schema":"https://github.com/citation-style-language/schema/raw/master/csl-citation.json"}</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A23A6">
        <w:rPr>
          <w:rFonts w:cs="Arial"/>
        </w:rPr>
        <w:instrText>ADDIN CSL_CITATION {"citationItems":[{"id":"ITEM-1","itemData":{"DOI":"10.1177/014920639502100506","ISBN":"01492063","ISSN":"0149-2063","abstract":"Abstract This study tests competing theories of how the relationship between rationality in strategic decision processes and firm performance may be moderated by environmental dynamism . Results, based on a survey of 101 manufacturing firms , indicate a positive ... \\n","author":[{"dropping-particle":"","family":"Priem","given":"R L","non-dropping-particle":"","parse-names":false,"suffix":""}],"container-title":"Journal of Management","id":"ITEM-1","issue":"5","issued":{"date-parts":[["1995"]]},"page":"913-929","title":"Rationality in Strategic Decision Processes, Environmental Dynamism and Firm Performance","type":"article-journal","volume":"21"},"uris":["http://www.mendeley.com/documents/?uuid=b43e67bf-f91a-4094-ad62-856886b2e972"]}],"mendeley":{"formattedCitation":"(PRIEM, 1995)","plainTextFormattedCitation":"(PRIEM, 1995)","previouslyFormattedCitation":"(PRIEM, 1995)"},"properties":{"noteIndex":0},"schema":"https://github.com/citation-style-language/schema/raw/master/csl-citation.json"}</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244191DE"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A23A6">
        <w:rPr>
          <w:rFonts w:cs="Arial"/>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A23A6">
        <w:rPr>
          <w:rFonts w:cs="Arial"/>
        </w:rPr>
        <w:instrText>ADDIN CSL_CITATION {"citationItems":[{"id":"ITEM-1","itemData":{"DOI":"10.1002/smj.4250050204","ISSN":"01432095","abstract":"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author":[{"dropping-particle":"","family":"Barnes","given":"James H.","non-dropping-particle":"","parse-names":false,"suffix":""}],"container-title":"Strategic Management Journal","id":"ITEM-1","issue":"2","issued":{"date-parts":[["1984","4"]]},"page":"129-137","title":"Cognitive biases and their impact on strategic planning","type":"article-journal","volume":"5"},"uris":["http://www.mendeley.com/documents/?uuid=1949703a-d02b-4bff-8283-90715f8dc289"]}],"mendeley":{"formattedCitation":"(BARNES, 1984)","plainTextFormattedCitation":"(BARNES, 1984)","previouslyFormattedCitation":"(BARNES, 1984)"},"properties":{"noteIndex":0},"schema":"https://github.com/citation-style-language/schema/raw/master/csl-citation.json"}</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32777646" w:rsidR="0094491A" w:rsidRDefault="0094491A" w:rsidP="0094491A">
      <w:r>
        <w:t xml:space="preserve">Questionando a utilidade e efetividade das abordagens até então existentes em situações de incerteza, </w:t>
      </w:r>
      <w:r w:rsidR="00656EEB">
        <w:t>a</w:t>
      </w:r>
      <w:r>
        <w:t xml:space="preserve"> abordage</w:t>
      </w:r>
      <w:r w:rsidR="00656EEB">
        <w:t>m</w:t>
      </w:r>
      <w:r>
        <w:t xml:space="preserve"> de Planejamento por Cenários</w:t>
      </w:r>
      <w:r w:rsidR="00656EEB">
        <w:t xml:space="preserve"> foi concebida</w:t>
      </w:r>
      <w:r>
        <w:t xml:space="preserve">. </w:t>
      </w:r>
      <w:r>
        <w:fldChar w:fldCharType="begin" w:fldLock="1"/>
      </w:r>
      <w:r w:rsidR="008A23A6">
        <w:instrText>ADDIN CSL_CITATION {"citationItems":[{"id":"ITEM-1","itemData":{"author":[{"dropping-particle":"","family":"Schoemaker","given":"P J","non-dropping-particle":"","parse-names":false,"suffix":""}],"container-title":"Sloan management review","id":"ITEM-1","issue":"2","issued":{"date-parts":[["1995"]]},"page":"25","title":"Scenario planning: a tool for strategic thinking","type":"article-journal","volume":"36"},"uris":["http://www.mendeley.com/documents/?uuid=25ac4895-745e-462d-b4f3-234a77dd1e7d"]},{"id":"ITEM-2","itemData":{"author":[{"dropping-particle":"","family":"Wack","given":"Pierre","non-dropping-particle":"","parse-names":false,"suffix":""}],"container-title":"Harvard Business Review","id":"ITEM-2","issue":"85516","issued":{"date-parts":[["1985"]]},"title":"Scenarios: Uncharted Waters Ahead","type":"article-journal"},"uris":["http://www.mendeley.com/documents/?uuid=ce00b288-8dc3-4ab0-9326-7364fef01252"]}],"mendeley":{"formattedCitation":"(SCHOEMAKER, 1995; WACK, 1985)","plainTextFormattedCitation":"(SCHOEMAKER, 1995; WACK, 1985)","previouslyFormattedCitation":"(SCHOEMAKER, 1995; WACK, 1985)"},"properties":{"noteIndex":0},"schema":"https://github.com/citation-style-language/schema/raw/master/csl-citation.json"}</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A23A6">
        <w:instrText>ADDIN CSL_CITATION {"citationItems":[{"id":"ITEM-1","itemData":{"author":[{"dropping-particle":"","family":"Wack","given":"Pierre","non-dropping-particle":"","parse-names":false,"suffix":""}],"container-title":"Harvard Business Review","id":"ITEM-1","issue":"85516","issued":{"date-parts":[["1985"]]},"title":"Scenarios: Uncharted Waters Ahead","type":"article-journal"},"uris":["http://www.mendeley.com/documents/?uuid=ce00b288-8dc3-4ab0-9326-7364fef01252"]}],"mendeley":{"formattedCitation":"(WACK, 1985)","plainTextFormattedCitation":"(WACK, 1985)","previouslyFormattedCitation":"(WACK, 1985)"},"properties":{"noteIndex":0},"schema":"https://github.com/citation-style-language/schema/raw/master/csl-citation.json"}</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A23A6">
        <w:instrText>ADDIN CSL_CITATION {"citationItems":[{"id":"ITEM-1","itemData":{"DOI":"10.1016/j.futures.2005.01.003","ISBN":"0016-3287","ISSN":"00163287","abstract":"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author":[{"dropping-particle":"","family":"Bradfield","given":"Ron","non-dropping-particle":"","parse-names":false,"suffix":""},{"dropping-particle":"","family":"Wright","given":"George","non-dropping-particle":"","parse-names":false,"suffix":""},{"dropping-particle":"","family":"Burt","given":"George","non-dropping-particle":"","parse-names":false,"suffix":""},{"dropping-particle":"","family":"Cairns","given":"George","non-dropping-particle":"","parse-names":false,"suffix":""},{"dropping-particle":"","family":"Heijden","given":"Kees","non-dropping-particle":"Van Der","parse-names":false,"suffix":""}],"container-title":"Futures","id":"ITEM-1","issue":"8","issued":{"date-parts":[["2005"]]},"page":"795-812","title":"The origins and evolution of scenario techniques in long range business planning","type":"article-journal","volume":"37"},"uris":["http://www.mendeley.com/documents/?uuid=a8ed13e8-77ea-4452-83e8-0bd160e680b1"]}],"mendeley":{"formattedCitation":"(BRADFIELD et al., 2005)","plainTextFormattedCitation":"(BRADFIELD et al., 2005)","previouslyFormattedCitation":"(BRADFIELD et al., 2005)"},"properties":{"noteIndex":0},"schema":"https://github.com/citation-style-language/schema/raw/master/csl-citation.json"}</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A23A6">
        <w:instrText>ADDIN CSL_CITATION {"citationItems":[{"id":"ITEM-1","itemData":{"DOI":"10.1108/14636680710727516","ISBN":"1463-6689","ISSN":"1463-6689","PMID":"24918825","abstract":"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author":[{"dropping-particle":"","family":"Bishop","given":"Peter","non-dropping-particle":"","parse-names":false,"suffix":""},{"dropping-particle":"","family":"Hines","given":"Andy","non-dropping-particle":"","parse-names":false,"suffix":""},{"dropping-particle":"","family":"Collins","given":"Terry","non-dropping-particle":"","parse-names":false,"suffix":""}],"container-title":"Foresight : the Journal of Futures Studies, Strategic Thinking and Policy","id":"ITEM-1","issue":"1","issued":{"date-parts":[["2007"]]},"page":"5-25","title":"The current state of scenario development: an overview of techniques","type":"article-journal","volume":"9"},"uris":["http://www.mendeley.com/documents/?uuid=f1b2c475-5e89-40b8-8e0a-e5db9179541d"]}],"mendeley":{"formattedCitation":"(BISHOP; HINES; COLLINS, 2007)","plainTextFormattedCitation":"(BISHOP; HINES; COLLINS, 2007)","previouslyFormattedCitation":"(BISHOP; HINES; COLLINS, 2007)"},"properties":{"noteIndex":0},"schema":"https://github.com/citation-style-language/schema/raw/master/csl-citation.json"}</w:instrText>
      </w:r>
      <w:r>
        <w:fldChar w:fldCharType="separate"/>
      </w:r>
      <w:r>
        <w:rPr>
          <w:noProof/>
        </w:rPr>
        <w:t>(BISHOP; HINES; COLLINS, 2007)</w:t>
      </w:r>
      <w:r>
        <w:fldChar w:fldCharType="end"/>
      </w:r>
      <w:r>
        <w:t>.</w:t>
      </w:r>
    </w:p>
    <w:p w14:paraId="1263855D" w14:textId="48A9B623"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A23A6">
        <w:rPr>
          <w:spacing w:val="-4"/>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id":"ITEM-2","itemData":{"DOI":"10.1016/j.gloenvcha.2006.11.006","ISBN":"0377-2217","ISSN":"09593780","PMID":"23947421","abstract":"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author":[{"dropping-particle":"","family":"Groves","given":"David G.","non-dropping-particle":"","parse-names":false,"suffix":""},{"dropping-particle":"","family":"Lempert","given":"Robert J.","non-dropping-particle":"","parse-names":false,"suffix":""}],"container-title":"Global Environmental Change","id":"ITEM-2","issue":"1","issued":{"date-parts":[["2007"]]},"page":"73-85","title":"A new analytic method for finding policy-relevant scenarios","type":"article-journal","volume":"17"},"uris":["http://www.mendeley.com/documents/?uuid=37690120-ada9-4435-85f5-a814ba10acb3"]}],"mendeley":{"formattedCitation":"(GROVES; LEMPERT, 2007; LEMPERT; POPPER; BANKES, 2003)","plainTextFormattedCitation":"(GROVES; LEMPERT, 2007; LEMPERT; POPPER; BANKES, 2003)","previouslyFormattedCitation":"(GROVES; LEMPERT, 2007; LEMPERT; POPPER; BANKES, 2003)"},"properties":{"noteIndex":0},"schema":"https://github.com/citation-style-language/schema/raw/master/csl-citation.json"}</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A23A6">
        <w:rPr>
          <w:spacing w:val="-4"/>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26C5386E"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0326C">
        <w:t xml:space="preserve">Quadro </w:t>
      </w:r>
      <w:r w:rsidR="0060326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3E616C63"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sidR="008A23A6">
        <w:rPr>
          <w:rFonts w:cs="Arial"/>
        </w:rPr>
        <w:instrText>ADDIN CSL_CITATION {"citationItems":[{"id":"ITEM-1","itemData":{"DOI":"10.2307/1252170","ISSN":"00222429","author":[{"dropping-particle":"","family":"Mahajan","given":"Vijay","non-dropping-particle":"","parse-names":false,"suffix":""},{"dropping-particle":"","family":"Muller","given":"Eitan","non-dropping-particle":"","parse-names":false,"suffix":""},{"dropping-particle":"","family":"Bass","given":"Frank M.","non-dropping-particle":"","parse-names":false,"suffix":""}],"container-title":"Journal of Marketing","id":"ITEM-1","issue":"1","issued":{"date-parts":[["1990","1"]]},"page":"1","title":"New Product Diffusion Models in Marketing: A Review and Directions for Research","type":"article-journal","volume":"54"},"uris":["http://www.mendeley.com/documents/?uuid=e2f52e35-6d4b-4cf0-b5f5-5c9959c5879c"]}],"mendeley":{"formattedCitation":"(MAHAJAN; MULLER; BASS, 1990)","plainTextFormattedCitation":"(MAHAJAN; MULLER; BASS, 1990)","previouslyFormattedCitation":"(MAHAJAN; MULLER; BASS, 1990)"},"properties":{"noteIndex":0},"schema":"https://github.com/citation-style-language/schema/raw/master/csl-citation.json"}</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13170FAB" w:rsidR="005A649D" w:rsidRDefault="005A649D" w:rsidP="005A649D">
      <w:pPr>
        <w:rPr>
          <w:spacing w:val="-4"/>
        </w:rPr>
      </w:pPr>
      <w:r>
        <w:t xml:space="preserve">Diante das implicações da incerteza para a avaliação de decisões estratégicas, </w:t>
      </w:r>
      <w:r w:rsidR="00FE1877">
        <w:t>há argumentos</w:t>
      </w:r>
      <w:r>
        <w:t xml:space="preserve"> pela adoção do critério de robustez para a tomada de decisões estratégicas </w:t>
      </w:r>
      <w:r>
        <w:fldChar w:fldCharType="begin" w:fldLock="1"/>
      </w:r>
      <w:r w:rsidR="008A23A6">
        <w:instrText>ADDIN CSL_CITATION {"citationItems":[{"id":"ITEM-1","itemData":{"DOI":"10.1057/jors.1973.52","ISBN":"00303623","ISSN":"0160-5682","abstract":"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author":[{"dropping-particle":"","family":"Rosenhead","given":"Jonathan","non-dropping-particle":"","parse-names":false,"suffix":""},{"dropping-particle":"","family":"Elton","given":"Martin","non-dropping-particle":"","parse-names":false,"suffix":""},{"dropping-particle":"","family":"Gupta","given":"Shiv K.","non-dropping-particle":"","parse-names":false,"suffix":""}],"container-title":"Operational Research Quarterly","id":"ITEM-1","issue":"4","issued":{"date-parts":[["1973"]]},"page":"413-431","title":"Robustness and optimality as criteria for strategic decisions","type":"article-journal","volume":"23"},"uris":["http://www.mendeley.com/documents/?uuid=999022a7-9d19-436d-a757-07dc4f5ca5a1"]}],"mendeley":{"formattedCitation":"(ROSENHEAD; ELTON; GUPTA, 1973)","plainTextFormattedCitation":"(ROSENHEAD; ELTON; GUPTA, 1973)","previouslyFormattedCitation":"(ROSENHEAD; ELTON; GUPTA, 1973)"},"properties":{"noteIndex":0},"schema":"https://github.com/citation-style-language/schema/raw/master/csl-citation.json"}</w:instrText>
      </w:r>
      <w:r>
        <w:fldChar w:fldCharType="separate"/>
      </w:r>
      <w:r w:rsidRPr="00E33A0F">
        <w:rPr>
          <w:noProof/>
        </w:rPr>
        <w:t>(ROSENHEAD; ELTON; GUPTA, 1973)</w:t>
      </w:r>
      <w:r>
        <w:fldChar w:fldCharType="end"/>
      </w:r>
      <w:r>
        <w:t xml:space="preserve">, pela flexibilidade das decisões estratégicas </w:t>
      </w:r>
      <w:r>
        <w:fldChar w:fldCharType="begin" w:fldLock="1"/>
      </w:r>
      <w:r w:rsidR="008A23A6">
        <w:instrText>ADDIN CSL_CITATION {"citationItems":[{"id":"ITEM-1","itemData":{"DOI":"Article","ISBN":"10795545","ISSN":"10795545","abstract":"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author":[{"dropping-particle":"","family":"Shimizu","given":"Katsuhiko","non-dropping-particle":"","parse-names":false,"suffix":""},{"dropping-particle":"","family":"Hitt","given":"Michael A.","non-dropping-particle":"","parse-names":false,"suffix":""}],"container-title":"Academy of Management Executive","id":"ITEM-1","issue":"4","issued":{"date-parts":[["2004"]]},"page":"44-59","title":"Strategic flexibility: Organizational preparedness to reverse ineffective strategic decisions.","type":"article-journal","volume":"18"},"uris":["http://www.mendeley.com/documents/?uuid=29ae4fb2-7f37-40ba-9378-124311f10838"]}],"mendeley":{"formattedCitation":"(SHIMIZU; HITT, 2004)","plainTextFormattedCitation":"(SHIMIZU; HITT, 2004)","previouslyFormattedCitation":"(SHIMIZU; HITT, 2004)"},"properties":{"noteIndex":0},"schema":"https://github.com/citation-style-language/schema/raw/master/csl-citation.json"}</w:instrText>
      </w:r>
      <w:r>
        <w:fldChar w:fldCharType="separate"/>
      </w:r>
      <w:r w:rsidRPr="00E33A0F">
        <w:rPr>
          <w:noProof/>
        </w:rPr>
        <w:t>(SHIMIZU; HITT, 2004)</w:t>
      </w:r>
      <w:r>
        <w:fldChar w:fldCharType="end"/>
      </w:r>
      <w:r>
        <w:t xml:space="preserve">, ou por “estratégias não-preditivas” </w:t>
      </w:r>
      <w:r>
        <w:fldChar w:fldCharType="begin" w:fldLock="1"/>
      </w:r>
      <w:r w:rsidR="008A23A6">
        <w:instrText>ADDIN CSL_CITATION {"citationItems":[{"id":"ITEM-1","itemData":{"DOI":"10.1002/smj.555","ISBN":"1097-0266","ISSN":"0143-2095","PMID":"31767271","abstract":"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s continual efforts to innovate","author":[{"dropping-particle":"","family":"Wiltbank","given":"Robert","non-dropping-particle":"","parse-names":false,"suffix":""},{"dropping-particle":"","family":"Dew","given":"Nicholas","non-dropping-particle":"","parse-names":false,"suffix":""},{"dropping-particle":"","family":"Read","given":"Stuart","non-dropping-particle":"","parse-names":false,"suffix":""},{"dropping-particle":"","family":"Sarasvathy","given":"Saras D.","non-dropping-particle":"","parse-names":false,"suffix":""}],"container-title":"Strategic Management Journal","id":"ITEM-1","issue":"10","issued":{"date-parts":[["2006","10"]]},"page":"981-998","title":"What to do next? The case for non-predictive strategy","type":"article-journal","volume":"27"},"uris":["http://www.mendeley.com/documents/?uuid=c44fa77a-c7df-492b-ba37-d36be8061650"]}],"mendeley":{"formattedCitation":"(WILTBANK et al., 2006)","plainTextFormattedCitation":"(WILTBANK et al., 2006)","previouslyFormattedCitation":"(WILTBANK et al., 2006)"},"properties":{"noteIndex":0},"schema":"https://github.com/citation-style-language/schema/raw/master/csl-citation.json"}</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728D2B8A" w:rsidR="00DB3F45" w:rsidRDefault="00DB3F45" w:rsidP="00DB3F45">
      <w:pPr>
        <w:pStyle w:val="Legenda"/>
      </w:pPr>
      <w:bookmarkStart w:id="20" w:name="_Ref481572021"/>
      <w:bookmarkStart w:id="21" w:name="_Toc505523633"/>
      <w:r>
        <w:lastRenderedPageBreak/>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w:t>
      </w:r>
      <w:r w:rsidR="00462A29">
        <w:rPr>
          <w:noProof/>
        </w:rPr>
        <w:fldChar w:fldCharType="end"/>
      </w:r>
      <w:bookmarkEnd w:id="20"/>
      <w:r>
        <w:t xml:space="preserve"> – Abordagens para Avaliação de Decisões Estratégicas</w:t>
      </w:r>
      <w:bookmarkEnd w:id="21"/>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071BA9E5"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 xml:space="preserve">serão </w:t>
            </w:r>
            <w:r w:rsidR="009D4408">
              <w:rPr>
                <w:rFonts w:cs="Arial"/>
                <w:b/>
                <w:bCs/>
                <w:color w:val="000000"/>
                <w:sz w:val="20"/>
                <w:szCs w:val="22"/>
              </w:rPr>
              <w:t>abordadas</w:t>
            </w:r>
            <w:r>
              <w:rPr>
                <w:rFonts w:cs="Arial"/>
                <w:b/>
                <w:bCs/>
                <w:color w:val="000000"/>
                <w:sz w:val="20"/>
                <w:szCs w:val="22"/>
              </w:rPr>
              <w:t xml:space="preserve">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FAF182D"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A23A6">
        <w:rPr>
          <w:rFonts w:cs="Arial"/>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suppress-author":1,"uris":["http://www.mendeley.com/documents/?uuid=fc7eef92-8664-499e-ab2a-e8053d5b7ae4"]}],"mendeley":{"formattedCitation":"(2003)","plainTextFormattedCitation":"(2003)","previouslyFormattedCitation":"(2003)"},"properties":{"noteIndex":0},"schema":"https://github.com/citation-style-language/schema/raw/master/csl-citation.json"}</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68C00FF9" w:rsidR="0087166F" w:rsidRPr="007B2692" w:rsidRDefault="0087166F" w:rsidP="0087166F">
      <w:pPr>
        <w:rPr>
          <w:spacing w:val="-4"/>
        </w:rPr>
      </w:pPr>
      <w:r>
        <w:lastRenderedPageBreak/>
        <w:t xml:space="preserve">Phadnis et. al </w:t>
      </w:r>
      <w:r>
        <w:fldChar w:fldCharType="begin" w:fldLock="1"/>
      </w:r>
      <w:r w:rsidR="008A23A6">
        <w:instrText>ADDIN CSL_CITATION {"citationItems":[{"id":"ITEM-1","itemData":{"DOI":"10.1002/smj.2293","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Phadnis","given":"Shardul","non-dropping-particle":"","parse-names":false,"suffix":""},{"dropping-particle":"","family":"Caplice","given":"Chris","non-dropping-particle":"","parse-names":false,"suffix":""},{"dropping-particle":"","family":"Sheffi","given":"Yossi","non-dropping-particle":"","parse-names":false,"suffix":""},{"dropping-particle":"","family":"Singh","given":"Mahender","non-dropping-particle":"","parse-names":false,"suffix":""}],"container-title":"Strategic Management Journal","id":"ITEM-1","issue":"9","issued":{"date-parts":[["2015","9"]]},"page":"1401-1411","title":"Effect of scenario planning on field experts' judgment of long-range investment decisions","type":"article-journal","volume":"36"},"suppress-author":1,"uris":["http://www.mendeley.com/documents/?uuid=ea59bae7-fc9e-4692-b329-8b9fbee3b82a"]}],"mendeley":{"formattedCitation":"(2015)","plainTextFormattedCitation":"(2015)","previouslyFormattedCitation":"(2015)"},"properties":{"noteIndex":0},"schema":"https://github.com/citation-style-language/schema/raw/master/csl-citation.json"}</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51F9AF55"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rsidR="008A23A6">
        <w:instrText>ADDIN CSL_CITATION {"citationItems":[{"id":"ITEM-1","itemData":{"DOI":"10.1002/smj.2293","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Phadnis","given":"Shardul","non-dropping-particle":"","parse-names":false,"suffix":""},{"dropping-particle":"","family":"Caplice","given":"Chris","non-dropping-particle":"","parse-names":false,"suffix":""},{"dropping-particle":"","family":"Sheffi","given":"Yossi","non-dropping-particle":"","parse-names":false,"suffix":""},{"dropping-particle":"","family":"Singh","given":"Mahender","non-dropping-particle":"","parse-names":false,"suffix":""}],"container-title":"Strategic Management Journal","id":"ITEM-1","issue":"9","issued":{"date-parts":[["2015","9"]]},"page":"1401-1411","title":"Effect of scenario planning on field experts' judgment of long-range investment decisions","type":"article-journal","volume":"36"},"locator":"1410","uris":["http://www.mendeley.com/documents/?uuid=ea59bae7-fc9e-4692-b329-8b9fbee3b82a"]}],"mendeley":{"formattedCitation":"(PHADNIS et al., 2015, p. 1410)","plainTextFormattedCitation":"(PHADNIS et al., 2015, p. 1410)","previouslyFormattedCitation":"(PHADNIS et al., 2015, p. 1410)"},"properties":{"noteIndex":0},"schema":"https://github.com/citation-style-language/schema/raw/master/csl-citation.json"}</w:instrText>
      </w:r>
      <w:r w:rsidRPr="00BC5831">
        <w:fldChar w:fldCharType="separate"/>
      </w:r>
      <w:r w:rsidRPr="00BC5831">
        <w:rPr>
          <w:noProof/>
        </w:rPr>
        <w:t>(PHADNIS et al., 2015, p. 1410)</w:t>
      </w:r>
      <w:r w:rsidRPr="00BC5831">
        <w:fldChar w:fldCharType="end"/>
      </w:r>
      <w:r w:rsidRPr="00BC5831">
        <w:t>.</w:t>
      </w:r>
    </w:p>
    <w:p w14:paraId="39624DAB" w14:textId="0FDB5E05"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sidR="008A23A6">
        <w:rPr>
          <w:rFonts w:cs="Arial"/>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27","uris":["http://www.mendeley.com/documents/?uuid=4a76305e-bf08-4fcd-b85b-18bd106f7fb5"]}],"mendeley":{"formattedCitation":"(LEMPERT et al., 2006, p. 527)","plainTextFormattedCitation":"(LEMPERT et al., 2006, p. 527)","previouslyFormattedCitation":"(LEMPERT et al., 2006, p. 527)"},"properties":{"noteIndex":0},"schema":"https://github.com/citation-style-language/schema/raw/master/csl-citation.json"}</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1ABADB89"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0326C">
        <w:t xml:space="preserve">Quadro </w:t>
      </w:r>
      <w:r w:rsidR="0060326C">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A23A6">
        <w:instrText>ADDIN CSL_CITATION {"citationItems":[{"id":"ITEM-1","itemData":{"DOI":"10.1002/sdr.261","ISBN":"1099-1727","ISSN":"08837066","PMID":"452","abstract":"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author":[{"dropping-particle":"","family":"Sterman","given":"John D.","non-dropping-particle":"","parse-names":false,"suffix":""}],"container-title":"System Dynamics Review","id":"ITEM-1","issue":"4","issued":{"date-parts":[["2002"]]},"page":"501-531","title":"All models are wrong: Reflections on becoming a systems scientist","type":"article-journal","volume":"18"},"uris":["http://www.mendeley.com/documents/?uuid=2a622eb5-32ae-4de8-a192-d573b99ec989"]}],"mendeley":{"formattedCitation":"(STERMAN, 2002)","plainTextFormattedCitation":"(STERMAN, 2002)","previouslyFormattedCitation":"(STERMAN, 2002)"},"properties":{"noteIndex":0},"schema":"https://github.com/citation-style-language/schema/raw/master/csl-citation.json"}</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4D07E6C6"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sidR="008A23A6">
        <w:rPr>
          <w:spacing w:val="-4"/>
        </w:rPr>
        <w:instrText>ADDIN CSL_CITATION {"citationItems":[{"id":"ITEM-1","itemData":{"DOI":"10.1057/jors.2011.2","ISBN":"0160-5682\\r1476-9360","ISSN":"0160-5682","abstract":"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soft’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author":[{"dropping-particle":"","family":"O'Brien","given":"F.","non-dropping-particle":"","parse-names":false,"suffix":""}],"container-title":"Journal of the Operational Research Society","id":"ITEM-1","issue":"5","issued":{"date-parts":[["2011"]]},"page":"900-920","title":"Supporting the strategy process: a survey of UK OR/MS practitioners","type":"article-journal","volume":"62"},"uris":["http://www.mendeley.com/documents/?uuid=9ceb8116-91e1-46dc-9f0b-29e7784e86bc"]}],"mendeley":{"formattedCitation":"(O’BRIEN, 2011)","plainTextFormattedCitation":"(O’BRIEN, 2011)","previouslyFormattedCitation":"(O’BRIEN, 2011)"},"properties":{"noteIndex":0},"schema":"https://github.com/citation-style-language/schema/raw/master/csl-citation.json"}</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A23A6">
        <w:rPr>
          <w:spacing w:val="-4"/>
        </w:rPr>
        <w:instrText>ADDIN CSL_CITATION {"citationItems":[{"id":"ITEM-1","itemData":{"DOI":"10.1057/jors.2011.2","ISBN":"0160-5682\\r1476-9360","ISSN":"0160-5682","abstract":"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soft’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author":[{"dropping-particle":"","family":"O'Brien","given":"F.","non-dropping-particle":"","parse-names":false,"suffix":""}],"container-title":"Journal of the Operational Research Society","id":"ITEM-1","issue":"5","issued":{"date-parts":[["2011"]]},"page":"900-920","title":"Supporting the strategy process: a survey of UK OR/MS practitioners","type":"article-journal","volume":"62"},"uris":["http://www.mendeley.com/documents/?uuid=9ceb8116-91e1-46dc-9f0b-29e7784e86bc"]}],"mendeley":{"formattedCitation":"(O’BRIEN, 2011)","plainTextFormattedCitation":"(O’BRIEN, 2011)","previouslyFormattedCitation":"(O’BRIEN, 2011)"},"properties":{"noteIndex":0},"schema":"https://github.com/citation-style-language/schema/raw/master/csl-citation.json"}</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A23A6">
        <w:rPr>
          <w:spacing w:val="-4"/>
        </w:rPr>
        <w:instrText>ADDIN CSL_CITATION {"citationItems":[{"id":"ITEM-1","itemData":{"DOI":"10.1111/j.1539-6924.2007.00940.x","ISBN":"02724332","ISSN":"02724332","PMID":"17958508","abstract":"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author":[{"dropping-particle":"","family":"Lempert","given":"Robert J.","non-dropping-particle":"","parse-names":false,"suffix":""},{"dropping-particle":"","family":"Collins","given":"Myles T.","non-dropping-particle":"","parse-names":false,"suffix":""}],"container-title":"Risk Analysis","id":"ITEM-1","issue":"4","issued":{"date-parts":[["2007"]]},"page":"1009-1026","title":"Managing the risk of uncertain threshold responses: Comparison of robust, optimum, and precautionary approaches","type":"article-journal","volume":"27"},"uris":["http://www.mendeley.com/documents/?uuid=8ba7beae-d914-4d85-b1a6-9c8bb86ac4b6"]}],"mendeley":{"formattedCitation":"(LEMPERT; COLLINS, 2007)","plainTextFormattedCitation":"(LEMPERT; COLLINS, 2007)","previouslyFormattedCitation":"(LEMPERT; COLLINS, 2007)"},"properties":{"noteIndex":0},"schema":"https://github.com/citation-style-language/schema/raw/master/csl-citation.json"}</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0326C">
        <w:t xml:space="preserve">Quadro </w:t>
      </w:r>
      <w:r w:rsidR="0060326C">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61480D30"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rsidR="008A23A6">
        <w:instrText>ADDIN CSL_CITATION {"citationItems":[{"id":"ITEM-1","itemData":{"DOI":"10.1016/j.emj.2013.01.001","ISBN":"02632373","ISSN":"02632373","PMID":"86371970","abstract":"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author":[{"dropping-particle":"","family":"Gudmundsson","given":"Sveinn Vidar","non-dropping-particle":"","parse-names":false,"suffix":""},{"dropping-particle":"","family":"Lechner","given":"Christian","non-dropping-particle":"","parse-names":false,"suffix":""}],"container-title":"European Management Journal","id":"ITEM-1","issue":"3","issued":{"date-parts":[["2013"]]},"page":"278-294","title":"Cognitive biases, organization, and entrepreneurial firm survival","type":"article-journal","volume":"31"},"uris":["http://www.mendeley.com/documents/?uuid=ebb1e979-cd1e-44d8-9bbb-de12ffa31560"]}],"mendeley":{"formattedCitation":"(GUDMUNDSSON; LECHNER, 2013)","plainTextFormattedCitation":"(GUDMUNDSSON; LECHNER, 2013)","previouslyFormattedCitation":"(GUDMUNDSSON; LECHNER, 2013)"},"properties":{"noteIndex":0},"schema":"https://github.com/citation-style-language/schema/raw/master/csl-citation.json"}</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rsidR="008A23A6">
        <w:instrText>ADDIN CSL_CITATION {"citationItems":[{"id":"ITEM-1","itemData":{"DOI":"10.1002/smj.555","ISBN":"1097-0266","ISSN":"0143-2095","PMID":"31767271","abstract":"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s continual efforts to innovate","author":[{"dropping-particle":"","family":"Wiltbank","given":"Robert","non-dropping-particle":"","parse-names":false,"suffix":""},{"dropping-particle":"","family":"Dew","given":"Nicholas","non-dropping-particle":"","parse-names":false,"suffix":""},{"dropping-particle":"","family":"Read","given":"Stuart","non-dropping-particle":"","parse-names":false,"suffix":""},{"dropping-particle":"","family":"Sarasvathy","given":"Saras D.","non-dropping-particle":"","parse-names":false,"suffix":""}],"container-title":"Strategic Management Journal","id":"ITEM-1","issue":"10","issued":{"date-parts":[["2006","10"]]},"page":"981-998","title":"What to do next? The case for non-predictive strategy","type":"article-journal","volume":"27"},"uris":["http://www.mendeley.com/documents/?uuid=c44fa77a-c7df-492b-ba37-d36be8061650"]}],"mendeley":{"formattedCitation":"(WILTBANK et al., 2006)","plainTextFormattedCitation":"(WILTBANK et al., 2006)","previouslyFormattedCitation":"(WILTBANK et al., 2006)"},"properties":{"noteIndex":0},"schema":"https://github.com/citation-style-language/schema/raw/master/csl-citation.json"}</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2" w:name="_Toc505523729"/>
      <w:r>
        <w:t>Delimitações</w:t>
      </w:r>
      <w:bookmarkEnd w:id="22"/>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1DDB548E"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8A23A6">
        <w:rPr>
          <w:rFonts w:cs="Arial"/>
        </w:rPr>
        <w:instrText>ADDIN CSL_CITATION {"citationItems":[{"id":"ITEM-1","itemData":{"DOI":"10.1016/j.techfore.2014.01.010","ISBN":"0040-1625","ISSN":"00401625","abstract":"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author":[{"dropping-particle":"","family":"Parker","given":"Andrew M.","non-dropping-particle":"","parse-names":false,"suffix":""},{"dropping-particle":"V.","family":"Srinivasan","given":"Sinduja","non-dropping-particle":"","parse-names":false,"suffix":""},{"dropping-particle":"","family":"Lempert","given":"Robert J.","non-dropping-particle":"","parse-names":false,"suffix":""},{"dropping-particle":"","family":"Berry","given":"Sandra H.","non-dropping-particle":"","parse-names":false,"suffix":""}],"container-title":"Technological Forecasting and Social Change","id":"ITEM-1","issued":{"date-parts":[["2015"]]},"page":"64-77","publisher":"Elsevier Inc.","title":"Evaluating simulation-derived scenarios for effective decision support","type":"article-journal","volume":"91"},"uris":["http://www.mendeley.com/documents/?uuid=1da2208f-da79-4f49-aaee-f9a37a6cff9b"]}],"mendeley":{"formattedCitation":"(PARKER et al., 2015)","plainTextFormattedCitation":"(PARKER et al., 2015)","previouslyFormattedCitation":"(PARKER et al., 2015)"},"properties":{"noteIndex":0},"schema":"https://github.com/citation-style-language/schema/raw/master/csl-citation.json"}</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7B3312AF" w14:textId="0F2550A6" w:rsidR="00FC0D4E" w:rsidRDefault="00FC0D4E" w:rsidP="00974266">
      <w:pPr>
        <w:rPr>
          <w:rFonts w:cs="Arial"/>
        </w:rPr>
      </w:pPr>
      <w:r>
        <w:t>Uma quarta delimitação está nos limites do contexto a ser analisado. Este trabalho opta por focalizar sua atenção aos fabricantes de impressoras 3D, delimitando-se impressoras 3D profissionais (aquelas que são vendidas a mais do que 5.000 dólares).</w:t>
      </w:r>
      <w:r w:rsidR="0012605F">
        <w:t xml:space="preserve"> </w:t>
      </w:r>
      <w:r w:rsidR="0012605F">
        <w:fldChar w:fldCharType="begin" w:fldLock="1"/>
      </w:r>
      <w:r w:rsidR="008A23A6">
        <w:instrText>ADDIN CSL_CITATION {"citationItems":[{"id":"ITEM-1","itemData":{"ISBN":"0991333225","author":[{"dropping-particle":"","family":"Caffrey","given":"Tim","non-dropping-particle":"","parse-names":false,"suffix":""},{"dropping-particle":"","family":"Wohlers","given":"Terry","non-dropping-particle":"","parse-names":false,"suffix":""},{"dropping-particle":"","family":"Campbell","given":"R.I.","non-dropping-particle":"","parse-names":false,"suffix":""}],"id":"ITEM-1","issued":{"date-parts":[["2016"]]},"number-of-pages":"1-10","publisher-place":"Fort Collins, Colorado","title":"Executive summary of the Wohlers Report 2016","type":"report"},"uris":["http://www.mendeley.com/documents/?uuid=3a3134c1-3459-48e9-bf59-475b8f56ddc1"]}],"mendeley":{"formattedCitation":"(CAFFREY; WOHLERS; CAMPBELL, 2016)","plainTextFormattedCitation":"(CAFFREY; WOHLERS; CAMPBELL, 2016)","previouslyFormattedCitation":"(CAFFREY; WOHLERS; CAMPBELL, 2016)"},"properties":{"noteIndex":0},"schema":"https://github.com/citation-style-language/schema/raw/master/csl-citation.json"}</w:instrText>
      </w:r>
      <w:r w:rsidR="0012605F">
        <w:fldChar w:fldCharType="separate"/>
      </w:r>
      <w:r w:rsidR="0012605F" w:rsidRPr="0012605F">
        <w:rPr>
          <w:noProof/>
        </w:rPr>
        <w:t>(CAFFREY; WOHLERS; CAMPBELL, 2016)</w:t>
      </w:r>
      <w:r w:rsidR="0012605F">
        <w:fldChar w:fldCharType="end"/>
      </w:r>
      <w:r>
        <w:t xml:space="preserve">. </w:t>
      </w:r>
      <w:r w:rsidR="00A54AE8">
        <w:t>A distinção entre impressoras 3D de uso profissional e pessoal é reconhecida pela literatura especializada</w:t>
      </w:r>
      <w:r w:rsidR="0012605F">
        <w:t xml:space="preserve">. </w:t>
      </w:r>
      <w:r w:rsidR="00A54AE8">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id":"ITEM-2","itemData":{"ISBN":"978-0-9913332-0-2","abstract":"Wohlers report on some history of AM up to 2011","author":[{"dropping-particle":"","family":"Wohlers","given":"Terry","non-dropping-particle":"","parse-names":false,"suffix":""},{"dropping-particle":"","family":"Gornet","given":"Tim","non-dropping-particle":"","parse-names":false,"suffix":""}],"container-title":"Wohlers Report 2016","id":"ITEM-2","issued":{"date-parts":[["2016"]]},"page":"1-23","title":"History of additive manufacturing","type":"chapter"},"uris":["http://www.mendeley.com/documents/?uuid=1132f1f6-c688-4b12-9d73-9d56a1419be1"]}],"mendeley":{"formattedCitation":"(ERNST &amp; YOUNG GMBH, 2016; WOHLERS; GORNET, 2016)","plainTextFormattedCitation":"(ERNST &amp; YOUNG GMBH, 2016; WOHLERS; GORNET, 2016)","previouslyFormattedCitation":"(ERNST &amp; YOUNG GMBH, 2016; WOHLERS; GORNET, 2016)"},"properties":{"noteIndex":0},"schema":"https://github.com/citation-style-language/schema/raw/master/csl-citation.json"}</w:instrText>
      </w:r>
      <w:r w:rsidR="00A54AE8">
        <w:fldChar w:fldCharType="separate"/>
      </w:r>
      <w:r w:rsidR="00A54AE8" w:rsidRPr="00A54AE8">
        <w:rPr>
          <w:noProof/>
        </w:rPr>
        <w:t>(ERNST &amp; YOUNG GMBH, 2016; WOHLERS; GORNET, 2016)</w:t>
      </w:r>
      <w:r w:rsidR="00A54AE8">
        <w:fldChar w:fldCharType="end"/>
      </w:r>
      <w:r w:rsidR="00A54AE8">
        <w:t xml:space="preserve">. </w:t>
      </w:r>
      <w:r w:rsidR="0012605F">
        <w:t xml:space="preserve">Em se tratando de mercados com dinâmicas de crescimento distintas, este trabalho opta por focalizar sua atenção </w:t>
      </w:r>
      <w:r w:rsidR="005F0542">
        <w:t>a</w:t>
      </w:r>
      <w:r w:rsidR="0012605F">
        <w:t xml:space="preserve">o segmento profissional. </w:t>
      </w:r>
    </w:p>
    <w:p w14:paraId="4C2CE4DA" w14:textId="38DE5817"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r w:rsidR="008050CF">
        <w:rPr>
          <w:rFonts w:cs="Arial"/>
        </w:rPr>
        <w:t xml:space="preserve"> utilizando dados internos</w:t>
      </w:r>
      <w:r w:rsidR="001C48AF">
        <w:rPr>
          <w:rFonts w:cs="Arial"/>
        </w:rPr>
        <w:t>.</w:t>
      </w:r>
      <w:r w:rsidR="008050CF">
        <w:rPr>
          <w:rFonts w:cs="Arial"/>
        </w:rPr>
        <w:t xml:space="preserve"> Ainda assim, a avaliação de decisões estratégicas deve ser realizada utilizando um dos players como referência. Para tanto,</w:t>
      </w:r>
      <w:r w:rsidR="003E63BC">
        <w:rPr>
          <w:rFonts w:cs="Arial"/>
        </w:rPr>
        <w:t xml:space="preserve"> este trabalho opta</w:t>
      </w:r>
      <w:r w:rsidR="00555817">
        <w:rPr>
          <w:rFonts w:cs="Arial"/>
        </w:rPr>
        <w:t xml:space="preserve"> por avaliar as decisões do</w:t>
      </w:r>
      <w:r w:rsidR="003E63BC">
        <w:rPr>
          <w:rFonts w:cs="Arial"/>
        </w:rPr>
        <w:t xml:space="preserve"> player </w:t>
      </w:r>
      <w:r w:rsidR="00555817">
        <w:rPr>
          <w:rFonts w:cs="Arial"/>
        </w:rPr>
        <w:t>com</w:t>
      </w:r>
      <w:r w:rsidR="003E63BC">
        <w:rPr>
          <w:rFonts w:cs="Arial"/>
        </w:rPr>
        <w:t xml:space="preserve"> maior participação no mercado</w:t>
      </w:r>
      <w:r w:rsidR="00555817">
        <w:rPr>
          <w:rFonts w:cs="Arial"/>
        </w:rPr>
        <w:t xml:space="preserve">, </w:t>
      </w:r>
      <w:r w:rsidR="00C97B7A">
        <w:rPr>
          <w:rFonts w:cs="Arial"/>
        </w:rPr>
        <w:t>assumindo</w:t>
      </w:r>
      <w:r w:rsidR="00555817">
        <w:rPr>
          <w:rFonts w:cs="Arial"/>
        </w:rPr>
        <w:t xml:space="preserve"> que haverá mais dados disponíveis sobre este player do que sobre os demais. No contexto atual, </w:t>
      </w:r>
      <w:r w:rsidR="008050CF">
        <w:rPr>
          <w:rFonts w:cs="Arial"/>
        </w:rPr>
        <w:t>as empresas Stratasys e 3D Systems lideram o mercado com uma participação no mercado de aproximadamente 30%</w:t>
      </w:r>
      <w:r w:rsidR="00C97B7A">
        <w:rPr>
          <w:rFonts w:cs="Arial"/>
        </w:rPr>
        <w:t xml:space="preserve"> </w:t>
      </w:r>
      <w:r w:rsidR="00C97B7A">
        <w:rPr>
          <w:rFonts w:cs="Arial"/>
        </w:rPr>
        <w:fldChar w:fldCharType="begin" w:fldLock="1"/>
      </w:r>
      <w:r w:rsidR="008A23A6">
        <w:rPr>
          <w:rFonts w:cs="Arial"/>
        </w:rPr>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mendeley":{"formattedCitation":"(ERNST &amp; YOUNG GMBH, 2016)","plainTextFormattedCitation":"(ERNST &amp; YOUNG GMBH, 2016)","previouslyFormattedCitation":"(ERNST &amp; YOUNG GMBH, 2016)"},"properties":{"noteIndex":0},"schema":"https://github.com/citation-style-language/schema/raw/master/csl-citation.json"}</w:instrText>
      </w:r>
      <w:r w:rsidR="00C97B7A">
        <w:rPr>
          <w:rFonts w:cs="Arial"/>
        </w:rPr>
        <w:fldChar w:fldCharType="separate"/>
      </w:r>
      <w:r w:rsidR="00C97B7A" w:rsidRPr="00C97B7A">
        <w:rPr>
          <w:rFonts w:cs="Arial"/>
          <w:noProof/>
        </w:rPr>
        <w:t>(ERNST &amp; YOUNG GMBH, 2016)</w:t>
      </w:r>
      <w:r w:rsidR="00C97B7A">
        <w:rPr>
          <w:rFonts w:cs="Arial"/>
        </w:rPr>
        <w:fldChar w:fldCharType="end"/>
      </w:r>
      <w:r w:rsidR="00C97B7A">
        <w:rPr>
          <w:rFonts w:cs="Arial"/>
        </w:rPr>
        <w:t>.</w:t>
      </w:r>
    </w:p>
    <w:p w14:paraId="09C4BB34" w14:textId="77777777" w:rsidR="001215A3" w:rsidRDefault="001215A3" w:rsidP="001215A3">
      <w:pPr>
        <w:pStyle w:val="Ttulo2"/>
      </w:pPr>
      <w:bookmarkStart w:id="23" w:name="_Toc505523730"/>
      <w:r>
        <w:lastRenderedPageBreak/>
        <w:t>Estrutura do Trabalho</w:t>
      </w:r>
      <w:bookmarkEnd w:id="23"/>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4" w:name="_Toc505523731"/>
      <w:r>
        <w:lastRenderedPageBreak/>
        <w:t>FUNDAMENTAÇÃO TÉORICA</w:t>
      </w:r>
      <w:bookmarkEnd w:id="24"/>
    </w:p>
    <w:p w14:paraId="1D801CAC" w14:textId="6A52F335"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 xml:space="preserve">s conceitos de avaliação estratégia e incerteza profunda são analisados. Em seguida, o método RDM é analisado em profundidade, visto que </w:t>
      </w:r>
      <w:r w:rsidR="00C94B2C">
        <w:t xml:space="preserve">trata-se de uma abordagem recente, e é </w:t>
      </w:r>
      <w:r w:rsidR="00C04BDA">
        <w:t xml:space="preserve">a </w:t>
      </w:r>
      <w:r w:rsidR="00C94B2C">
        <w:t xml:space="preserve">base para a </w:t>
      </w:r>
      <w:r w:rsidR="00C04BDA">
        <w:t xml:space="preserve">compreensão </w:t>
      </w:r>
      <w:r w:rsidR="00C94B2C">
        <w:t>da condução deste trabalho e dos resultados desta pesquisa</w:t>
      </w:r>
      <w:r w:rsidR="00C04BDA">
        <w:t>.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5" w:name="_Toc505523732"/>
      <w:r>
        <w:t xml:space="preserve">Avaliação de Decisões Estratégicas </w:t>
      </w:r>
      <w:r w:rsidR="00576605">
        <w:t>e</w:t>
      </w:r>
      <w:r>
        <w:t xml:space="preserve"> Incerteza</w:t>
      </w:r>
      <w:r w:rsidR="00573AAD">
        <w:t xml:space="preserve"> Profunda</w:t>
      </w:r>
      <w:bookmarkEnd w:id="25"/>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6" w:name="_Toc505523733"/>
      <w:r>
        <w:t xml:space="preserve">Avaliação de </w:t>
      </w:r>
      <w:r w:rsidR="00EF7350">
        <w:t>Decisões</w:t>
      </w:r>
      <w:r>
        <w:t xml:space="preserve"> Estratégias</w:t>
      </w:r>
      <w:bookmarkEnd w:id="26"/>
    </w:p>
    <w:p w14:paraId="07181F01" w14:textId="425873CD" w:rsidR="00661317" w:rsidRDefault="007D2350" w:rsidP="00661317">
      <w:r>
        <w:t xml:space="preserve">Mintzberg, Raisinghani e Theoret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locator":"246","suppress-author":1,"uris":["http://www.mendeley.com/documents/?uuid=b69a9a03-ae74-49ec-9f1f-28fb719734b3"]}],"mendeley":{"formattedCitation":"(1976, p. 246)","plainTextFormattedCitation":"(1976, p. 246)","previouslyFormattedCitation":"(1976, p. 246)"},"properties":{"noteIndex":0},"schema":"https://github.com/citation-style-language/schema/raw/master/csl-citation.json"}</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A23A6">
        <w:instrText>ADDIN CSL_CITATION {"citationItems":[{"id":"ITEM-1","itemData":{"DOI":"10.1002/smj.4250130904","ISSN":"01432095","author":[{"dropping-particle":"","family":"Eisenhardt","given":"Kathleen M.","non-dropping-particle":"","parse-names":false,"suffix":""},{"dropping-particle":"","family":"Zbaracki","given":"Mark J.","non-dropping-particle":"","parse-names":false,"suffix":""}],"container-title":"Strategic Management Journal","id":"ITEM-1","issue":"S2","issued":{"date-parts":[["1992"]]},"page":"17-37","title":"Strategic decision making","type":"article-journal","volume":"13"},"locator":"17","suppress-author":1,"uris":["http://www.mendeley.com/documents/?uuid=e313b4e0-a8ae-45d6-984f-b15be022f698"]}],"mendeley":{"formattedCitation":"(1992, p. 17)","plainTextFormattedCitation":"(1992, p. 17)","previouslyFormattedCitation":"(1992, p. 17)"},"properties":{"noteIndex":0},"schema":"https://github.com/citation-style-language/schema/raw/master/csl-citation.json"}</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0A85961D"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suppress-author":1,"uris":["http://www.mendeley.com/documents/?uuid=e662ee86-59b0-4974-be2e-3cd1ae4beb20"]}],"mendeley":{"formattedCitation":"(2007)","plainTextFormattedCitation":"(2007)","previouslyFormattedCitation":"(2007)"},"properties":{"noteIndex":0},"schema":"https://github.com/citation-style-language/schema/raw/master/csl-citation.json"}</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suppress-author":1,"uris":["http://www.mendeley.com/documents/?uuid=e662ee86-59b0-4974-be2e-3cd1ae4beb20"]}],"mendeley":{"formattedCitation":"(2007)","plainTextFormattedCitation":"(2007)","previouslyFormattedCitation":"(2007)"},"properties":{"noteIndex":0},"schema":"https://github.com/citation-style-language/schema/raw/master/csl-citation.json"}</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A23A6">
        <w:instrText>ADDIN CSL_CITATION {"citationItems":[{"id":"ITEM-1","itemData":{"ISBN":"9780743270571","author":[{"dropping-particle":"","family":"Mintzberg","given":"H","non-dropping-particle":"","parse-names":false,"suffix":""},{"dropping-particle":"","family":"Ahlstrand","given":"B","non-dropping-particle":"","parse-names":false,"suffix":""},{"dropping-particle":"","family":"Lampel","given":"Joseph","non-dropping-particle":"","parse-names":false,"suffix":""}],"id":"ITEM-1","issued":{"date-parts":[["2005"]]},"number-of-pages":"407","publisher":"Simon and Schuster","title":"Strategy Safari: A Guided Tour Through The Wilds of Strategic Mangament","type":"book"},"uris":["http://www.mendeley.com/documents/?uuid=7ac528b6-7568-4da2-a7d8-a240ac762a94"]}],"mendeley":{"formattedCitation":"(MINTZBERG; AHLSTRAND; LAMPEL, 2005)","plainTextFormattedCitation":"(MINTZBERG; AHLSTRAND; LAMPEL, 2005)","previouslyFormattedCitation":"(MINTZBERG; AHLSTRAND; LAMPEL, 2005)"},"properties":{"noteIndex":0},"schema":"https://github.com/citation-style-language/schema/raw/master/csl-citation.json"}</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suppress-author":1,"uris":["http://www.mendeley.com/documents/?uuid=e662ee86-59b0-4974-be2e-3cd1ae4beb20"]}],"mendeley":{"formattedCitation":"(2007)","plainTextFormattedCitation":"(2007)","previouslyFormattedCitation":"(2007)"},"properties":{"noteIndex":0},"schema":"https://github.com/citation-style-language/schema/raw/master/csl-citation.json"}</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suppress-author":1,"uris":["http://www.mendeley.com/documents/?uuid=e662ee86-59b0-4974-be2e-3cd1ae4beb20"]}],"mendeley":{"formattedCitation":"(2007)","plainTextFormattedCitation":"(2007)","previouslyFormattedCitation":"(2007)"},"properties":{"noteIndex":0},"schema":"https://github.com/citation-style-language/schema/raw/master/csl-citation.json"}</w:instrText>
      </w:r>
      <w:r w:rsidR="00203F10">
        <w:fldChar w:fldCharType="separate"/>
      </w:r>
      <w:r w:rsidR="00203F10" w:rsidRPr="00A02539">
        <w:rPr>
          <w:noProof/>
        </w:rPr>
        <w:t>(2007)</w:t>
      </w:r>
      <w:r w:rsidR="00203F10">
        <w:fldChar w:fldCharType="end"/>
      </w:r>
      <w:r w:rsidR="00203F10">
        <w:t>.</w:t>
      </w:r>
    </w:p>
    <w:p w14:paraId="1A91C38F" w14:textId="1D021CC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0326C">
        <w:t xml:space="preserve">Quadro </w:t>
      </w:r>
      <w:r w:rsidR="0060326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uris":["http://www.mendeley.com/documents/?uuid=e662ee86-59b0-4974-be2e-3cd1ae4beb20"]}],"mendeley":{"formattedCitation":"(DYSON et al., 2007)","plainTextFormattedCitation":"(DYSON et al., 2007)","previouslyFormattedCitation":"(DYSON et al., 2007)"},"properties":{"noteIndex":0},"schema":"https://github.com/citation-style-language/schema/raw/master/csl-citation.json"}</w:instrText>
      </w:r>
      <w:r w:rsidR="003A446F">
        <w:fldChar w:fldCharType="separate"/>
      </w:r>
      <w:r w:rsidR="003A446F" w:rsidRPr="00203F10">
        <w:rPr>
          <w:noProof/>
        </w:rPr>
        <w:t>(DYSON et al., 2007)</w:t>
      </w:r>
      <w:r w:rsidR="003A446F">
        <w:fldChar w:fldCharType="end"/>
      </w:r>
      <w:r w:rsidR="003A446F">
        <w:t>.</w:t>
      </w:r>
    </w:p>
    <w:p w14:paraId="65080F6D" w14:textId="01B155B5" w:rsidR="00F914AA" w:rsidRDefault="00F914AA" w:rsidP="00F914AA">
      <w:pPr>
        <w:pStyle w:val="Legenda"/>
      </w:pPr>
      <w:bookmarkStart w:id="27" w:name="_Ref478472175"/>
      <w:bookmarkStart w:id="28" w:name="_Toc505523634"/>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3</w:t>
      </w:r>
      <w:r w:rsidR="00462A29">
        <w:rPr>
          <w:noProof/>
        </w:rPr>
        <w:fldChar w:fldCharType="end"/>
      </w:r>
      <w:bookmarkEnd w:id="27"/>
      <w:r>
        <w:t xml:space="preserve"> – Características de Decisões Estratégicas</w:t>
      </w:r>
      <w:bookmarkEnd w:id="28"/>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793FC19"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suppress-author":1,"uris":["http://www.mendeley.com/documents/?uuid=e662ee86-59b0-4974-be2e-3cd1ae4beb20"]}],"mendeley":{"formattedCitation":"(2007)","plainTextFormattedCitation":"(2007)","previouslyFormattedCitation":"(2007)"},"properties":{"noteIndex":0},"schema":"https://github.com/citation-style-language/schema/raw/master/csl-citation.json"}</w:instrText>
      </w:r>
      <w:r>
        <w:fldChar w:fldCharType="separate"/>
      </w:r>
      <w:r w:rsidR="00102893" w:rsidRPr="00102893">
        <w:rPr>
          <w:noProof/>
        </w:rPr>
        <w:t>(2007)</w:t>
      </w:r>
      <w:r>
        <w:fldChar w:fldCharType="end"/>
      </w:r>
      <w:r w:rsidR="00102893">
        <w:t>.</w:t>
      </w:r>
    </w:p>
    <w:p w14:paraId="722B22D1" w14:textId="3A2B0C67" w:rsidR="002F67F5" w:rsidRDefault="0013681D" w:rsidP="0093529F">
      <w:r>
        <w:t xml:space="preserve">Considerando estas características das decisões estratégicas, Dyson et al </w:t>
      </w:r>
      <w:r>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suppress-author":1,"uris":["http://www.mendeley.com/documents/?uuid=e662ee86-59b0-4974-be2e-3cd1ae4beb20"]}],"mendeley":{"formattedCitation":"(2007)","plainTextFormattedCitation":"(2007)","previouslyFormattedCitation":"(2007)"},"properties":{"noteIndex":0},"schema":"https://github.com/citation-style-language/schema/raw/master/csl-citation.json"}</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uris":["http://www.mendeley.com/documents/?uuid=e662ee86-59b0-4974-be2e-3cd1ae4beb20"]}],"mendeley":{"formattedCitation":"(DYSON et al., 2007)","plainTextFormattedCitation":"(DYSON et al., 2007)","previouslyFormattedCitation":"(DYSON et al., 2007)"},"properties":{"noteIndex":0},"schema":"https://github.com/citation-style-language/schema/raw/master/csl-citation.json"}</w:instrText>
      </w:r>
      <w:r w:rsidR="0093529F">
        <w:fldChar w:fldCharType="separate"/>
      </w:r>
      <w:r w:rsidR="0093529F" w:rsidRPr="00F914AA">
        <w:rPr>
          <w:noProof/>
        </w:rPr>
        <w:t>(DYSON et al., 2007)</w:t>
      </w:r>
      <w:r w:rsidR="0093529F">
        <w:fldChar w:fldCharType="end"/>
      </w:r>
      <w:r w:rsidR="0093529F">
        <w:t>.</w:t>
      </w:r>
    </w:p>
    <w:p w14:paraId="7BE396EC" w14:textId="1756F773" w:rsidR="00CA4F77" w:rsidRDefault="00CA4F77" w:rsidP="00CA4F77">
      <w:r>
        <w:t xml:space="preserve">Tal loop de aprendizagem é definitivamente necessário, porém igualmente insuficiente. Senge </w:t>
      </w:r>
      <w:r>
        <w:fldChar w:fldCharType="begin" w:fldLock="1"/>
      </w:r>
      <w:r w:rsidR="008A23A6">
        <w:instrText>ADDIN CSL_CITATION {"citationItems":[{"id":"ITEM-1","itemData":{"ISBN":"9788573030457","author":[{"dropping-particle":"","family":"Senge","given":"P M","non-dropping-particle":"","parse-names":false,"suffix":""},{"dropping-particle":"","family":"Ross","given":"R B","non-dropping-particle":"","parse-names":false,"suffix":""},{"dropping-particle":"","family":"Kleiner","given":"A","non-dropping-particle":"","parse-names":false,"suffix":""},{"dropping-particle":"","family":"Roberts","given":"C","non-dropping-particle":"","parse-names":false,"suffix":""},{"dropping-particle":"","family":"Smith","given":"B J","non-dropping-particle":"","parse-names":false,"suffix":""}],"id":"ITEM-1","issued":{"date-parts":[["1995"]]},"publisher":"Qualitymark","title":"A quinta disciplina: caderno de campo: estratégias e ferramentas para construir uma organização que aprende","type":"book"},"suppress-author":1,"uris":["http://www.mendeley.com/documents/?uuid=337fd2f0-bba4-4789-9938-d707f511b54a"]}],"mendeley":{"formattedCitation":"(1995)","plainTextFormattedCitation":"(1995)","previouslyFormattedCitation":"(1995)"},"properties":{"noteIndex":0},"schema":"https://github.com/citation-style-language/schema/raw/master/csl-citation.json"}</w:instrText>
      </w:r>
      <w:r>
        <w:fldChar w:fldCharType="separate"/>
      </w:r>
      <w:r w:rsidRPr="00632BE6">
        <w:rPr>
          <w:noProof/>
        </w:rPr>
        <w:t>(1995)</w:t>
      </w:r>
      <w:r>
        <w:fldChar w:fldCharType="end"/>
      </w:r>
      <w:r>
        <w:t xml:space="preserve"> identifica este pro</w:t>
      </w:r>
      <w:r w:rsidR="008936CC">
        <w:t>blema como um dilema:</w:t>
      </w:r>
    </w:p>
    <w:p w14:paraId="6521C442" w14:textId="336169C8"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A23A6">
        <w:rPr>
          <w:szCs w:val="22"/>
        </w:rPr>
        <w:instrText>ADDIN CSL_CITATION {"citationItems":[{"id":"ITEM-1","itemData":{"ISBN":"9788573030457","author":[{"dropping-particle":"","family":"Senge","given":"P M","non-dropping-particle":"","parse-names":false,"suffix":""},{"dropping-particle":"","family":"Ross","given":"R B","non-dropping-particle":"","parse-names":false,"suffix":""},{"dropping-particle":"","family":"Kleiner","given":"A","non-dropping-particle":"","parse-names":false,"suffix":""},{"dropping-particle":"","family":"Roberts","given":"C","non-dropping-particle":"","parse-names":false,"suffix":""},{"dropping-particle":"","family":"Smith","given":"B J","non-dropping-particle":"","parse-names":false,"suffix":""}],"id":"ITEM-1","issued":{"date-parts":[["1995"]]},"publisher":"Qualitymark","title":"A quinta disciplina: caderno de campo: estratégias e ferramentas para construir uma organização que aprende","type":"book"},"locator":"23","uris":["http://www.mendeley.com/documents/?uuid=337fd2f0-bba4-4789-9938-d707f511b54a"]}],"mendeley":{"formattedCitation":"(SENGE et al., 1995, p. 23)","plainTextFormattedCitation":"(SENGE et al., 1995, p. 23)","previouslyFormattedCitation":"(SENGE et al., 1995, p. 23)"},"properties":{"noteIndex":0},"schema":"https://github.com/citation-style-language/schema/raw/master/csl-citation.json"}</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2D23C34E" w:rsidR="00661317" w:rsidRDefault="006A0381" w:rsidP="00661317">
      <w:r>
        <w:t>O d</w:t>
      </w:r>
      <w:r w:rsidR="008936CC">
        <w:t xml:space="preserve">ilema identificado por Senge </w:t>
      </w:r>
      <w:r w:rsidR="008936CC">
        <w:fldChar w:fldCharType="begin" w:fldLock="1"/>
      </w:r>
      <w:r w:rsidR="008A23A6">
        <w:instrText>ADDIN CSL_CITATION {"citationItems":[{"id":"ITEM-1","itemData":{"ISBN":"9788573030457","author":[{"dropping-particle":"","family":"Senge","given":"P M","non-dropping-particle":"","parse-names":false,"suffix":""},{"dropping-particle":"","family":"Ross","given":"R B","non-dropping-particle":"","parse-names":false,"suffix":""},{"dropping-particle":"","family":"Kleiner","given":"A","non-dropping-particle":"","parse-names":false,"suffix":""},{"dropping-particle":"","family":"Roberts","given":"C","non-dropping-particle":"","parse-names":false,"suffix":""},{"dropping-particle":"","family":"Smith","given":"B J","non-dropping-particle":"","parse-names":false,"suffix":""}],"id":"ITEM-1","issued":{"date-parts":[["1995"]]},"publisher":"Qualitymark","title":"A quinta disciplina: caderno de campo: estratégias e ferramentas para construir uma organização que aprende","type":"book"},"suppress-author":1,"uris":["http://www.mendeley.com/documents/?uuid=337fd2f0-bba4-4789-9938-d707f511b54a"]}],"mendeley":{"formattedCitation":"(1995)","plainTextFormattedCitation":"(1995)","previouslyFormattedCitation":"(1995)"},"properties":{"noteIndex":0},"schema":"https://github.com/citation-style-language/schema/raw/master/csl-citation.json"}</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uris":["http://www.mendeley.com/documents/?uuid=e662ee86-59b0-4974-be2e-3cd1ae4beb20"]}],"mendeley":{"formattedCitation":"(DYSON et al., 2007)","plainTextFormattedCitation":"(DYSON et al., 2007)","previouslyFormattedCitation":"(DYSON et al., 2007)"},"properties":{"noteIndex":0},"schema":"https://github.com/citation-style-language/schema/raw/master/csl-citation.json"}</w:instrText>
      </w:r>
      <w:r w:rsidR="00102893">
        <w:fldChar w:fldCharType="separate"/>
      </w:r>
      <w:r w:rsidR="00102893" w:rsidRPr="00F914AA">
        <w:rPr>
          <w:noProof/>
        </w:rPr>
        <w:t>(DYSON et al., 2007)</w:t>
      </w:r>
      <w:r w:rsidR="00102893">
        <w:fldChar w:fldCharType="end"/>
      </w:r>
      <w:r w:rsidR="00102893">
        <w:t>.</w:t>
      </w:r>
    </w:p>
    <w:p w14:paraId="7AA1AEBA" w14:textId="0761626A" w:rsidR="00661317" w:rsidRDefault="00661317" w:rsidP="00661317">
      <w:r>
        <w:t xml:space="preserve">Duas observações de Mintzberg, Raisinghani e Theoret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locator":"246","suppress-author":1,"uris":["http://www.mendeley.com/documents/?uuid=b69a9a03-ae74-49ec-9f1f-28fb719734b3"]}],"mendeley":{"formattedCitation":"(1976, p. 246)","plainTextFormattedCitation":"(1976, p. 246)","previouslyFormattedCitation":"(1976, p. 246)"},"properties":{"noteIndex":0},"schema":"https://github.com/citation-style-language/schema/raw/master/csl-citation.json"}</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A23A6">
        <w:instrText>ADDIN CSL_CITATION {"citationItems":[{"id":"ITEM-1","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1","issue":"November","issued":{"date-parts":[["2013"]]},"page":"1-10","title":"Deciding How To Decide","type":"article-journal"},"uris":["http://www.mendeley.com/documents/?uuid=1f5de6ec-e5e0-4fa0-af78-fcd71754d5ed"]}],"mendeley":{"formattedCitation":"(COURTNEY; LOVALLO; CLARKE, 2013)","plainTextFormattedCitation":"(COURTNEY; LOVALLO; CLARKE, 2013)","previouslyFormattedCitation":"(COURTNEY; LOVALLO; CLARKE, 2013)"},"properties":{"noteIndex":0},"schema":"https://github.com/citation-style-language/schema/raw/master/csl-citation.json"}</w:instrText>
      </w:r>
      <w:r>
        <w:fldChar w:fldCharType="separate"/>
      </w:r>
      <w:r w:rsidRPr="0037717B">
        <w:rPr>
          <w:noProof/>
        </w:rPr>
        <w:t>(COURTNEY; LOVALLO; CLARKE, 2013)</w:t>
      </w:r>
      <w:r>
        <w:fldChar w:fldCharType="end"/>
      </w:r>
      <w:r>
        <w:t xml:space="preserve">. </w:t>
      </w:r>
    </w:p>
    <w:p w14:paraId="27B92044" w14:textId="6D5870A1" w:rsidR="00661317" w:rsidRDefault="00661317" w:rsidP="00661317">
      <w:r>
        <w:t xml:space="preserve">Segundo, durante a Rotina de Avaliação e Escolha, Mintzberg, Raisinghani e Theoret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suppress-author":1,"uris":["http://www.mendeley.com/documents/?uuid=b69a9a03-ae74-49ec-9f1f-28fb719734b3"]}],"mendeley":{"formattedCitation":"(1976)","plainTextFormattedCitation":"(1976)","previouslyFormattedCitation":"(1976)"},"properties":{"noteIndex":0},"schema":"https://github.com/citation-style-language/schema/raw/master/csl-citation.json"}</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rsidR="008A23A6">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locator":"246","suppress-author":1,"uris":["http://www.mendeley.com/documents/?uuid=b69a9a03-ae74-49ec-9f1f-28fb719734b3"]}],"mendeley":{"formattedCitation":"(1976, p. 246)","plainTextFormattedCitation":"(1976, p. 246)","previouslyFormattedCitation":"(1976, p. 246)"},"properties":{"noteIndex":0},"schema":"https://github.com/citation-style-language/schema/raw/master/csl-citation.json"}</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1A668D13"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rsidR="008A23A6">
        <w:instrText>ADDIN CSL_CITATION {"citationItems":[{"id":"ITEM-1","itemData":{"DOI":"10.1016/j.jbusvent.2008.10.007","ISBN":"0883-9026","ISSN":"08839026","PMID":"45416522","abstract":"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author":[{"dropping-particle":"","family":"Brinckmann","given":"Jan","non-dropping-particle":"","parse-names":false,"suffix":""},{"dropping-particle":"","family":"Grichnik","given":"Dietmar","non-dropping-particle":"","parse-names":false,"suffix":""},{"dropping-particle":"","family":"Kapsa","given":"Diana","non-dropping-particle":"","parse-names":false,"suffix":""}],"container-title":"Journal of Business Venturing","id":"ITEM-1","issue":"1","issued":{"date-parts":[["2010"]]},"page":"24-40","publisher":"Elsevier Inc.","title":"Should entrepreneurs plan or just storm the castle? A meta-analysis on contextual factors impacting the business planning-performance relationship in small firms","type":"article-journal","volume":"25"},"uris":["http://www.mendeley.com/documents/?uuid=52da3693-4dd6-4c34-9b60-c3b4f19d1d62"]},{"id":"ITEM-2","itemData":{"DOI":"10.1002/smj.597","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Elbanna","given":"Said","non-dropping-particle":"","parse-names":false,"suffix":""},{"dropping-particle":"","family":"Child","given":"John","non-dropping-particle":"","parse-names":false,"suffix":""}],"container-title":"Strategic Management Journal","id":"ITEM-2","issue":"4","issued":{"date-parts":[["2007","4"]]},"page":"431-453","title":"Influences on strategic decision effectiveness: Development and test of an integrative model","type":"article-journal","volume":"28"},"uris":["http://www.mendeley.com/documents/?uuid=a367034c-8866-4a36-95e9-cf6a1728ed14"]}],"mendeley":{"formattedCitation":"(BRINCKMANN; GRICHNIK; KAPSA, 2010; ELBANNA; CHILD, 2007)","plainTextFormattedCitation":"(BRINCKMANN; GRICHNIK; KAPSA, 2010; ELBANNA; CHILD, 2007)","previouslyFormattedCitation":"(BRINCKMANN; GRICHNIK; KAPSA, 2010; ELBANNA; CHILD, 2007)"},"properties":{"noteIndex":0},"schema":"https://github.com/citation-style-language/schema/raw/master/csl-citation.json"}</w:instrText>
      </w:r>
      <w:r>
        <w:fldChar w:fldCharType="separate"/>
      </w:r>
      <w:r w:rsidRPr="004F2A28">
        <w:rPr>
          <w:noProof/>
        </w:rPr>
        <w:t>(BRINCKMANN; GRICHNIK; KAPSA, 2010; ELBANNA; CHILD, 2007)</w:t>
      </w:r>
      <w:r>
        <w:fldChar w:fldCharType="end"/>
      </w:r>
      <w:r>
        <w:t>.</w:t>
      </w:r>
    </w:p>
    <w:p w14:paraId="16789BE7" w14:textId="7850099C"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rsidR="008A23A6">
        <w:instrText>ADDIN CSL_CITATION {"citationItems":[{"id":"ITEM-1","itemData":{"DOI":"10.1002/smj.4250050204","ISSN":"01432095","abstract":"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author":[{"dropping-particle":"","family":"Barnes","given":"James H.","non-dropping-particle":"","parse-names":false,"suffix":""}],"container-title":"Strategic Management Journal","id":"ITEM-1","issue":"2","issued":{"date-parts":[["1984","4"]]},"page":"129-137","title":"Cognitive biases and their impact on strategic planning","type":"article-journal","volume":"5"},"suppress-author":1,"uris":["http://www.mendeley.com/documents/?uuid=1949703a-d02b-4bff-8283-90715f8dc289"]}],"mendeley":{"formattedCitation":"(1984)","plainTextFormattedCitation":"(1984)","previouslyFormattedCitation":"(1984)"},"properties":{"noteIndex":0},"schema":"https://github.com/citation-style-language/schema/raw/master/csl-citation.json"}</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A23A6">
        <w:instrText>ADDIN CSL_CITATION {"citationItems":[{"id":"ITEM-1","itemData":{"DOI":"10.1016/j.emj.2013.01.001","ISBN":"02632373","ISSN":"02632373","PMID":"86371970","abstract":"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author":[{"dropping-particle":"","family":"Gudmundsson","given":"Sveinn Vidar","non-dropping-particle":"","parse-names":false,"suffix":""},{"dropping-particle":"","family":"Lechner","given":"Christian","non-dropping-particle":"","parse-names":false,"suffix":""}],"container-title":"European Management Journal","id":"ITEM-1","issue":"3","issued":{"date-parts":[["2013"]]},"page":"278-294","title":"Cognitive biases, organization, and entrepreneurial firm survival","type":"article-journal","volume":"31"},"uris":["http://www.mendeley.com/documents/?uuid=ebb1e979-cd1e-44d8-9bbb-de12ffa31560"]}],"mendeley":{"formattedCitation":"(GUDMUNDSSON; LECHNER, 2013)","plainTextFormattedCitation":"(GUDMUNDSSON; LECHNER, 2013)","previouslyFormattedCitation":"(GUDMUNDSSON; LECHNER, 2013)"},"properties":{"noteIndex":0},"schema":"https://github.com/citation-style-language/schema/raw/master/csl-citation.json"}</w:instrText>
      </w:r>
      <w:r>
        <w:fldChar w:fldCharType="separate"/>
      </w:r>
      <w:r w:rsidRPr="008E02A8">
        <w:rPr>
          <w:noProof/>
        </w:rPr>
        <w:t>(GUDMUNDSSON; LECHNER, 2013)</w:t>
      </w:r>
      <w:r>
        <w:fldChar w:fldCharType="end"/>
      </w:r>
      <w:r>
        <w:t xml:space="preserve">. </w:t>
      </w:r>
    </w:p>
    <w:p w14:paraId="08EB71A8" w14:textId="78210015"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rsidR="008A23A6">
        <w:instrText>ADDIN CSL_CITATION {"citationItems":[{"id":"ITEM-1","itemData":{"DOI":"10.2307/256784","ISBN":"0001-4273","ISSN":"00014273","PMID":"5","abstract":"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author":[{"dropping-particle":"","family":"Dean","given":"James W.","non-dropping-particle":"","parse-names":false,"suffix":""},{"dropping-particle":"","family":"Sharfman","given":"Mark P.","non-dropping-particle":"","parse-names":false,"suffix":""}],"container-title":"Academy of Management Journal","id":"ITEM-1","issue":"2","issued":{"date-parts":[["1996"]]},"page":"368-396","title":"Does decision process matter? A study of strategic decision-making effectiveness","type":"article-journal","volume":"39"},"suppress-author":1,"uris":["http://www.mendeley.com/documents/?uuid=f1edcbfa-1305-4bc7-8f5b-232e2364e7fc"]}],"mendeley":{"formattedCitation":"(1996)","plainTextFormattedCitation":"(1996)","previouslyFormattedCitation":"(1996)"},"properties":{"noteIndex":0},"schema":"https://github.com/citation-style-language/schema/raw/master/csl-citation.json"}</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A23A6">
        <w:instrText>ADDIN CSL_CITATION {"citationItems":[{"id":"ITEM-1","itemData":{"DOI":"10.1002/(SICI)1097-0266(199910)20:10&lt;889::AID-SMJ60&gt;3.0.CO;2-F","ISBN":"0143-2095","ISSN":"0143-2095","author":[{"dropping-particle":"","family":"Brews","given":"PJ","non-dropping-particle":"","parse-names":false,"suffix":""},{"dropping-particle":"","family":"Hunt","given":"MR","non-dropping-particle":"","parse-names":false,"suffix":""}],"container-title":"Strategic Management Journal","id":"ITEM-1","issue":"10","issued":{"date-parts":[["1999"]]},"page":"889-913","title":"Learning to plan and planning to learn: resolving the planning school/learning school debate","type":"article-journal","volume":"20"},"suppress-author":1,"uris":["http://www.mendeley.com/documents/?uuid=553fe4c8-990c-4f70-8ff4-65846b864809"]}],"mendeley":{"formattedCitation":"(1999)","plainTextFormattedCitation":"(1999)","previouslyFormattedCitation":"(1999)"},"properties":{"noteIndex":0},"schema":"https://github.com/citation-style-language/schema/raw/master/csl-citation.json"}</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7E40A0B8" w:rsidR="00A672C9" w:rsidRDefault="00CA0619" w:rsidP="00A765BA">
      <w:r>
        <w:t xml:space="preserve">Dyson et al. </w:t>
      </w:r>
      <w:r>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locator":"21","suppress-author":1,"uris":["http://www.mendeley.com/documents/?uuid=e662ee86-59b0-4974-be2e-3cd1ae4beb20"]}],"mendeley":{"formattedCitation":"(2007, p. 21)","plainTextFormattedCitation":"(2007, p. 21)","previouslyFormattedCitation":"(2007, p. 21)"},"properties":{"noteIndex":0},"schema":"https://github.com/citation-style-language/schema/raw/master/csl-citation.json"}</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A23A6">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locator":"21","uris":["http://www.mendeley.com/documents/?uuid=e662ee86-59b0-4974-be2e-3cd1ae4beb20"]}],"mendeley":{"formattedCitation":"(DYSON et al., 2007, p. 21)","plainTextFormattedCitation":"(DYSON et al., 2007, p. 21)","previouslyFormattedCitation":"(DYSON et al., 2007, p. 21)"},"properties":{"noteIndex":0},"schema":"https://github.com/citation-style-language/schema/raw/master/csl-citation.json"}</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972CD88"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A23A6">
        <w:rPr>
          <w:spacing w:val="-4"/>
        </w:rPr>
        <w:instrText>ADDIN CSL_CITATION {"citationItems":[{"id":"ITEM-1","itemData":{"author":[{"dropping-particle":"","family":"Wack","given":"Pierre","non-dropping-particle":"","parse-names":false,"suffix":""}],"container-title":"Harvard Business Review","id":"ITEM-1","issue":"85516","issued":{"date-parts":[["1985"]]},"title":"Scenarios: Uncharted Waters Ahead","type":"article-journal"},"uris":["http://www.mendeley.com/documents/?uuid=ce00b288-8dc3-4ab0-9326-7364fef01252"]},{"id":"ITEM-2","itemData":{"author":[{"dropping-particle":"","family":"Schoemaker","given":"P J","non-dropping-particle":"","parse-names":false,"suffix":""}],"container-title":"Sloan management review","id":"ITEM-2","issue":"2","issued":{"date-parts":[["1995"]]},"page":"25","title":"Scenario planning: a tool for strategic thinking","type":"article-journal","volume":"36"},"uris":["http://www.mendeley.com/documents/?uuid=25ac4895-745e-462d-b4f3-234a77dd1e7d"]}],"mendeley":{"formattedCitation":"(SCHOEMAKER, 1995; WACK, 1985)","plainTextFormattedCitation":"(SCHOEMAKER, 1995; WACK, 1985)","previouslyFormattedCitation":"(SCHOEMAKER, 1995; WACK, 1985)"},"properties":{"noteIndex":0},"schema":"https://github.com/citation-style-language/schema/raw/master/csl-citation.json"}</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A23A6">
        <w:rPr>
          <w:spacing w:val="-4"/>
        </w:rPr>
        <w:instrText>ADDIN CSL_CITATION {"citationItems":[{"id":"ITEM-1","itemData":{"author":[{"dropping-particle":"","family":"Wack","given":"Pierre","non-dropping-particle":"","parse-names":false,"suffix":""}],"container-title":"Harvard Business Review","id":"ITEM-1","issue":"85516","issued":{"date-parts":[["1985"]]},"title":"Scenarios: Uncharted Waters Ahead","type":"article-journal"},"uris":["http://www.mendeley.com/documents/?uuid=ce00b288-8dc3-4ab0-9326-7364fef01252"]}],"mendeley":{"formattedCitation":"(WACK, 1985)","plainTextFormattedCitation":"(WACK, 1985)","previouslyFormattedCitation":"(WACK, 1985)"},"properties":{"noteIndex":0},"schema":"https://github.com/citation-style-language/schema/raw/master/csl-citation.json"}</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0326C">
        <w:t xml:space="preserve">Figura </w:t>
      </w:r>
      <w:r w:rsidR="0060326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A23A6">
        <w:rPr>
          <w:spacing w:val="-4"/>
        </w:rPr>
        <w:instrText>ADDIN CSL_CITATION {"citationItems":[{"id":"ITEM-1","itemData":{"author":[{"dropping-particle":"","family":"Wack","given":"Pierre","non-dropping-particle":"","parse-names":false,"suffix":""}],"container-title":"Harvard Business Review","id":"ITEM-1","issue":"85516","issued":{"date-parts":[["1985"]]},"title":"Scenarios: Uncharted Waters Ahead","type":"article-journal"},"uris":["http://www.mendeley.com/documents/?uuid=ce00b288-8dc3-4ab0-9326-7364fef01252"]}],"mendeley":{"formattedCitation":"(WACK, 1985)","plainTextFormattedCitation":"(WACK, 1985)","previouslyFormattedCitation":"(WACK, 1985)"},"properties":{"noteIndex":0},"schema":"https://github.com/citation-style-language/schema/raw/master/csl-citation.json"}</w:instrText>
      </w:r>
      <w:r>
        <w:rPr>
          <w:spacing w:val="-4"/>
        </w:rPr>
        <w:fldChar w:fldCharType="separate"/>
      </w:r>
      <w:r w:rsidRPr="00097BC2">
        <w:rPr>
          <w:noProof/>
          <w:spacing w:val="-4"/>
        </w:rPr>
        <w:t>(WACK, 1985)</w:t>
      </w:r>
      <w:r>
        <w:rPr>
          <w:spacing w:val="-4"/>
        </w:rPr>
        <w:fldChar w:fldCharType="end"/>
      </w:r>
      <w:r>
        <w:rPr>
          <w:spacing w:val="-4"/>
        </w:rPr>
        <w:t>.</w:t>
      </w:r>
    </w:p>
    <w:p w14:paraId="6D4D9376" w14:textId="33D70824" w:rsidR="00793BDB" w:rsidRDefault="00793BDB" w:rsidP="00793BDB">
      <w:pPr>
        <w:pStyle w:val="Legenda"/>
      </w:pPr>
      <w:bookmarkStart w:id="29" w:name="_Ref471827157"/>
      <w:bookmarkStart w:id="30" w:name="_Toc479347014"/>
      <w:bookmarkStart w:id="31" w:name="_Toc505523667"/>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5</w:t>
      </w:r>
      <w:r w:rsidR="00462A29">
        <w:rPr>
          <w:noProof/>
        </w:rPr>
        <w:fldChar w:fldCharType="end"/>
      </w:r>
      <w:bookmarkEnd w:id="29"/>
      <w:r>
        <w:t xml:space="preserve"> – Previsões e </w:t>
      </w:r>
      <w:r w:rsidR="009B0DD1">
        <w:t>c</w:t>
      </w:r>
      <w:r>
        <w:t>omportamento real da demanda de petróleo</w:t>
      </w:r>
      <w:bookmarkEnd w:id="30"/>
      <w:bookmarkEnd w:id="31"/>
    </w:p>
    <w:p w14:paraId="541F1133" w14:textId="5907AFDB" w:rsidR="00793BDB" w:rsidRDefault="009B0DD1" w:rsidP="00793BDB">
      <w:pPr>
        <w:jc w:val="center"/>
        <w:rPr>
          <w:spacing w:val="-4"/>
        </w:rPr>
      </w:pPr>
      <w:r>
        <w:rPr>
          <w:noProof/>
          <w:spacing w:val="-4"/>
        </w:rPr>
        <w:drawing>
          <wp:inline distT="0" distB="0" distL="0" distR="0" wp14:anchorId="19E2F1DD" wp14:editId="59A210FB">
            <wp:extent cx="4246592" cy="3487420"/>
            <wp:effectExtent l="0" t="0" r="1905" b="0"/>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5317" cy="3494585"/>
                    </a:xfrm>
                    <a:prstGeom prst="rect">
                      <a:avLst/>
                    </a:prstGeom>
                    <a:noFill/>
                  </pic:spPr>
                </pic:pic>
              </a:graphicData>
            </a:graphic>
          </wp:inline>
        </w:drawing>
      </w:r>
    </w:p>
    <w:p w14:paraId="46E3AAC4" w14:textId="44E6C282" w:rsidR="00793BDB" w:rsidRDefault="00793BDB" w:rsidP="00793BDB">
      <w:pPr>
        <w:jc w:val="center"/>
        <w:rPr>
          <w:spacing w:val="-4"/>
        </w:rPr>
      </w:pPr>
      <w:r>
        <w:rPr>
          <w:spacing w:val="-4"/>
        </w:rPr>
        <w:t>Fonte:</w:t>
      </w:r>
      <w:r w:rsidR="009B0DD1">
        <w:rPr>
          <w:spacing w:val="-4"/>
        </w:rPr>
        <w:t xml:space="preserve"> Adaptado de</w:t>
      </w:r>
      <w:r>
        <w:rPr>
          <w:spacing w:val="-4"/>
        </w:rPr>
        <w:t xml:space="preserve"> </w:t>
      </w:r>
      <w:r>
        <w:rPr>
          <w:spacing w:val="-4"/>
        </w:rPr>
        <w:fldChar w:fldCharType="begin" w:fldLock="1"/>
      </w:r>
      <w:r w:rsidR="008A23A6">
        <w:rPr>
          <w:spacing w:val="-4"/>
        </w:rPr>
        <w:instrText>ADDIN CSL_CITATION {"citationItems":[{"id":"ITEM-1","itemData":{"author":[{"dropping-particle":"","family":"Wack","given":"Pierre","non-dropping-particle":"","parse-names":false,"suffix":""}],"container-title":"Harvard Business Review","id":"ITEM-1","issue":"85516","issued":{"date-parts":[["1985"]]},"title":"Scenarios: Uncharted Waters Ahead","type":"article-journal"},"locator":"75","uris":["http://www.mendeley.com/documents/?uuid=ce00b288-8dc3-4ab0-9326-7364fef01252"]}],"mendeley":{"formattedCitation":"(WACK, 1985, p. 75)","plainTextFormattedCitation":"(WACK, 1985, p. 75)","previouslyFormattedCitation":"(WACK, 1985, p. 75)"},"properties":{"noteIndex":0},"schema":"https://github.com/citation-style-language/schema/raw/master/csl-citation.json"}</w:instrText>
      </w:r>
      <w:r>
        <w:rPr>
          <w:spacing w:val="-4"/>
        </w:rPr>
        <w:fldChar w:fldCharType="separate"/>
      </w:r>
      <w:r w:rsidRPr="00097BC2">
        <w:rPr>
          <w:noProof/>
          <w:spacing w:val="-4"/>
        </w:rPr>
        <w:t>(WACK, 1985, p. 75)</w:t>
      </w:r>
      <w:r>
        <w:rPr>
          <w:spacing w:val="-4"/>
        </w:rPr>
        <w:fldChar w:fldCharType="end"/>
      </w:r>
    </w:p>
    <w:p w14:paraId="5AD23409" w14:textId="78D57CA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A23A6">
        <w:rPr>
          <w:spacing w:val="-4"/>
        </w:rPr>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uris":["http://www.mendeley.com/documents/?uuid=46af7d69-c758-4107-ae0d-2242fa22a40c"]}],"mendeley":{"formattedCitation":"(COURTNEY; KIRKLAND; VIGUERIE, 1997)","plainTextFormattedCitation":"(COURTNEY; KIRKLAND; VIGUERIE, 1997)","previouslyFormattedCitation":"(COURTNEY; KIRKLAND; VIGUERIE, 1997)"},"properties":{"noteIndex":0},"schema":"https://github.com/citation-style-language/schema/raw/master/csl-citation.json"}</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A23A6">
        <w:rPr>
          <w:spacing w:val="-4"/>
        </w:rPr>
        <w:instrText>ADDIN CSL_CITATION {"citationItems":[{"id":"ITEM-1","itemData":{"URL":"http://www.forbes.com/sites/chunkamui/2012/01/18/how-kodak-failed/","abstract":"A new book by Vince Barabba, a former Kodak executive, offers insight on the choices that set Kodak on the path to bankruptcy. Barabba’s book, “The Decision Loom: A Design for Interactive Decision-Making in Organizations,” also offers sage advice for how other organizations grappling with disruptive technologies might avoid their own Kodak moments.","accessed":{"date-parts":[["2017","3","17"]]},"author":[{"dropping-particle":"","family":"Mui","given":"Chunka","non-dropping-particle":"","parse-names":false,"suffix":""}],"container-title":"Forbes","id":"ITEM-1","issued":{"date-parts":[["2012"]]},"page":"3","title":"How Kodak Failed","type":"webpage"},"uris":["http://www.mendeley.com/documents/?uuid=d10cd3fd-ebdb-4184-b206-3075ea76404e"]}],"mendeley":{"formattedCitation":"(MUI, 2012)","plainTextFormattedCitation":"(MUI, 2012)","previouslyFormattedCitation":"(MUI, 2012)"},"properties":{"noteIndex":0},"schema":"https://github.com/citation-style-language/schema/raw/master/csl-citation.json"}</w:instrText>
      </w:r>
      <w:r>
        <w:rPr>
          <w:spacing w:val="-4"/>
        </w:rPr>
        <w:fldChar w:fldCharType="separate"/>
      </w:r>
      <w:r w:rsidRPr="008B31D5">
        <w:rPr>
          <w:noProof/>
          <w:spacing w:val="-4"/>
        </w:rPr>
        <w:t>(MUI, 2012)</w:t>
      </w:r>
      <w:r>
        <w:rPr>
          <w:spacing w:val="-4"/>
        </w:rPr>
        <w:fldChar w:fldCharType="end"/>
      </w:r>
      <w:r>
        <w:rPr>
          <w:spacing w:val="-4"/>
        </w:rPr>
        <w:t xml:space="preserve">. </w:t>
      </w:r>
      <w:r>
        <w:rPr>
          <w:spacing w:val="-4"/>
        </w:rPr>
        <w:lastRenderedPageBreak/>
        <w:t xml:space="preserve">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A23A6">
        <w:rPr>
          <w:spacing w:val="-4"/>
        </w:rPr>
        <w:instrText>ADDIN CSL_CITATION {"citationItems":[{"id":"ITEM-1","itemData":{"URL":"https://hbr.org/2016/07/kodaks-downfall-wasnt-about-technology","accessed":{"date-parts":[["2017","3","16"]]},"author":[{"dropping-particle":"","family":"Anthony","given":"Scott","non-dropping-particle":"","parse-names":false,"suffix":""}],"container-title":"Harvard Business Review","id":"ITEM-1","issued":{"date-parts":[["2016"]]},"title":"Kodak’s Downfall Wasn’t About Technology","type":"webpage"},"uris":["http://www.mendeley.com/documents/?uuid=77523475-80ba-4f03-9028-0ee23ee2f87a"]}],"mendeley":{"formattedCitation":"(ANTHONY, 2016)","plainTextFormattedCitation":"(ANTHONY, 2016)","previouslyFormattedCitation":"(ANTHONY, 2016)"},"properties":{"noteIndex":0},"schema":"https://github.com/citation-style-language/schema/raw/master/csl-citation.json"}</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2" w:name="_Toc505523734"/>
      <w:r>
        <w:t>Níveis de Incerteza</w:t>
      </w:r>
      <w:r w:rsidR="00573AAD">
        <w:t xml:space="preserve"> e Incerteza Profunda</w:t>
      </w:r>
      <w:bookmarkEnd w:id="32"/>
    </w:p>
    <w:p w14:paraId="5724491B" w14:textId="58EF5749"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A23A6">
        <w:instrText>ADDIN CSL_CITATION {"citationItems":[{"id":"ITEM-1","itemData":{"DOI":"10.1061/(ASCE)WR.1943-5452.0000626","ISBN":"0733-9496","ISSN":"0733-9496","abstract":"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author":[{"dropping-particle":"","family":"Kwakkel","given":"J","non-dropping-particle":"","parse-names":false,"suffix":""},{"dropping-particle":"","family":"Walker","given":"W","non-dropping-particle":"","parse-names":false,"suffix":""},{"dropping-particle":"","family":"Haasnoot","given":"M","non-dropping-particle":"","parse-names":false,"suffix":""}],"container-title":"Journal of Water Resources Planning and Management","id":"ITEM-1","issue":"3","issued":{"date-parts":[["2016"]]},"page":"1816001","title":"Coping with the Wickedness of Public Policy Problems: Approaches for Decision Making under Deep Uncertainty","type":"article-journal","volume":"142"},"uris":["http://www.mendeley.com/documents/?uuid=8309efad-2edd-49f5-9383-c9f50a6bcc90"]}],"mendeley":{"formattedCitation":"(KWAKKEL; WALKER; HAASNOOT, 2016)","plainTextFormattedCitation":"(KWAKKEL; WALKER; HAASNOOT, 2016)","previouslyFormattedCitation":"(KWAKKEL; WALKER; HAASNOOT, 2016)"},"properties":{"noteIndex":0},"schema":"https://github.com/citation-style-language/schema/raw/master/csl-citation.json"}</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0326C" w:rsidRPr="00B66EFC">
        <w:t xml:space="preserve">Figura </w:t>
      </w:r>
      <w:r w:rsidR="0060326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A23A6">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uris":["http://www.mendeley.com/documents/?uuid=3d1e1042-6d3c-47b1-8b19-fad4b3a09774"]}],"mendeley":{"formattedCitation":"(WALKER; LEMPERT; KWAKKEL, 2013)","plainTextFormattedCitation":"(WALKER; LEMPERT; KWAKKEL, 2013)","previouslyFormattedCitation":"(WALKER; LEMPERT; KWAKKEL, 2013)"},"properties":{"noteIndex":0},"schema":"https://github.com/citation-style-language/schema/raw/master/csl-citation.json"}</w:instrText>
      </w:r>
      <w:r w:rsidR="0065212A">
        <w:fldChar w:fldCharType="separate"/>
      </w:r>
      <w:r w:rsidR="0065212A" w:rsidRPr="000D14B8">
        <w:rPr>
          <w:noProof/>
        </w:rPr>
        <w:t>(WALKER; LEMPERT; KWAKKEL, 2013)</w:t>
      </w:r>
      <w:r w:rsidR="0065212A">
        <w:fldChar w:fldCharType="end"/>
      </w:r>
      <w:r w:rsidR="00A12864">
        <w:t xml:space="preserve">: i) o contexto futuro. ii) O modelo do sistema que representa este futuro, iii) os </w:t>
      </w:r>
      <w:r w:rsidR="00A12864" w:rsidRPr="00FE1877">
        <w:rPr>
          <w:i/>
        </w:rPr>
        <w:t>outcomes</w:t>
      </w:r>
      <w:r w:rsidR="00A12864">
        <w:t xml:space="preserve"> presentes neste sistema</w:t>
      </w:r>
      <w:r w:rsidR="00FE1877">
        <w:t>,</w:t>
      </w:r>
      <w:r w:rsidR="00A12864">
        <w:t xml:space="preserve"> </w:t>
      </w:r>
      <w:r w:rsidR="006C2CEC">
        <w:t>e iv) o</w:t>
      </w:r>
      <w:r w:rsidR="00A12864">
        <w:t xml:space="preserve">s pesos que os diversos stakeholders envolvidos na situação atribuem </w:t>
      </w:r>
      <w:r w:rsidR="006C2CEC">
        <w:t>a</w:t>
      </w:r>
      <w:r w:rsidR="00A12864">
        <w:t xml:space="preserve"> estes </w:t>
      </w:r>
      <w:r w:rsidR="00A12864" w:rsidRPr="00FE1877">
        <w:rPr>
          <w:i/>
        </w:rPr>
        <w:t>outcomes</w:t>
      </w:r>
      <w:r w:rsidR="00A12864">
        <w:t>.</w:t>
      </w:r>
    </w:p>
    <w:p w14:paraId="261564BB" w14:textId="3B4D4675"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A23A6">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uris":["http://www.mendeley.com/documents/?uuid=3d1e1042-6d3c-47b1-8b19-fad4b3a09774"]}],"mendeley":{"formattedCitation":"(WALKER; LEMPERT; KWAKKEL, 2013)","plainTextFormattedCitation":"(WALKER; LEMPERT; KWAKKEL, 2013)","previouslyFormattedCitation":"(WALKER; LEMPERT; KWAKKEL, 2013)"},"properties":{"noteIndex":0},"schema":"https://github.com/citation-style-language/schema/raw/master/csl-citation.json"}</w:instrText>
      </w:r>
      <w:r>
        <w:fldChar w:fldCharType="separate"/>
      </w:r>
      <w:r w:rsidRPr="000D14B8">
        <w:rPr>
          <w:noProof/>
        </w:rPr>
        <w:t>(WALKER; LEMPERT; KWAKKEL, 2013)</w:t>
      </w:r>
      <w:r>
        <w:fldChar w:fldCharType="end"/>
      </w:r>
      <w:r>
        <w:t>.</w:t>
      </w:r>
    </w:p>
    <w:p w14:paraId="1DC61E32" w14:textId="5AED4558"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A23A6">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uris":["http://www.mendeley.com/documents/?uuid=3d1e1042-6d3c-47b1-8b19-fad4b3a09774"]}],"mendeley":{"formattedCitation":"(WALKER; LEMPERT; KWAKKEL, 2013)","plainTextFormattedCitation":"(WALKER; LEMPERT; KWAKKEL, 2013)","previouslyFormattedCitation":"(WALKER; LEMPERT; KWAKKEL, 2013)"},"properties":{"noteIndex":0},"schema":"https://github.com/citation-style-language/schema/raw/master/csl-citation.json"}</w:instrText>
      </w:r>
      <w:r>
        <w:fldChar w:fldCharType="separate"/>
      </w:r>
      <w:r w:rsidRPr="000D14B8">
        <w:rPr>
          <w:noProof/>
        </w:rPr>
        <w:t>(WALKER; LEMPERT; KWAKKEL, 2013)</w:t>
      </w:r>
      <w:r>
        <w:fldChar w:fldCharType="end"/>
      </w:r>
      <w:r>
        <w:t xml:space="preserve">. No nível 3 de incerteza (futuros alternativos ranqueados) estão as </w:t>
      </w:r>
      <w:r>
        <w:lastRenderedPageBreak/>
        <w:t>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3" w:name="_Ref471909577"/>
      <w:bookmarkStart w:id="34" w:name="_Ref479347957"/>
      <w:r>
        <w:br w:type="page"/>
      </w:r>
    </w:p>
    <w:p w14:paraId="7A2F40D2" w14:textId="516846DE" w:rsidR="00B66EFC" w:rsidRDefault="00B66EFC" w:rsidP="00B66EFC">
      <w:pPr>
        <w:pStyle w:val="Legenda"/>
      </w:pPr>
      <w:bookmarkStart w:id="35" w:name="_Ref481593491"/>
      <w:bookmarkStart w:id="36" w:name="_Toc505523668"/>
      <w:r w:rsidRPr="00B66EFC">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6</w:t>
      </w:r>
      <w:r w:rsidR="00462A29">
        <w:rPr>
          <w:noProof/>
        </w:rPr>
        <w:fldChar w:fldCharType="end"/>
      </w:r>
      <w:bookmarkEnd w:id="33"/>
      <w:bookmarkEnd w:id="34"/>
      <w:bookmarkEnd w:id="35"/>
      <w:r w:rsidRPr="00B66EFC">
        <w:t xml:space="preserve"> – Níveis de Incerteza e Deep Uncer</w:t>
      </w:r>
      <w:r w:rsidR="00AE5FEF">
        <w:t>tain</w:t>
      </w:r>
      <w:r w:rsidRPr="00B66EFC">
        <w:t>ty</w:t>
      </w:r>
      <w:bookmarkEnd w:id="36"/>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2FE642CA" w:rsidR="00384AF5" w:rsidRPr="00384AF5" w:rsidRDefault="000D14B8" w:rsidP="00A12864">
      <w:pPr>
        <w:ind w:firstLine="0"/>
        <w:jc w:val="center"/>
      </w:pPr>
      <w:r>
        <w:t xml:space="preserve">Fonte: Adaptado de </w:t>
      </w:r>
      <w:r>
        <w:fldChar w:fldCharType="begin" w:fldLock="1"/>
      </w:r>
      <w:r w:rsidR="008A23A6">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uris":["http://www.mendeley.com/documents/?uuid=3d1e1042-6d3c-47b1-8b19-fad4b3a09774"]}],"mendeley":{"formattedCitation":"(WALKER; LEMPERT; KWAKKEL, 2013)","plainTextFormattedCitation":"(WALKER; LEMPERT; KWAKKEL, 2013)","previouslyFormattedCitation":"(WALKER; LEMPERT; KWAKKEL, 2013)"},"properties":{"noteIndex":0},"schema":"https://github.com/citation-style-language/schema/raw/master/csl-citation.json"}</w:instrText>
      </w:r>
      <w:r>
        <w:fldChar w:fldCharType="separate"/>
      </w:r>
      <w:r w:rsidRPr="000D14B8">
        <w:rPr>
          <w:noProof/>
        </w:rPr>
        <w:t>(WALKER; LEMPERT; KWAKKEL, 2013)</w:t>
      </w:r>
      <w:r>
        <w:fldChar w:fldCharType="end"/>
      </w:r>
      <w:r>
        <w:t>.</w:t>
      </w:r>
    </w:p>
    <w:p w14:paraId="112F6AA2" w14:textId="2EC8D951"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A23A6">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uris":["http://www.mendeley.com/documents/?uuid=3d1e1042-6d3c-47b1-8b19-fad4b3a09774"]}],"mendeley":{"formattedCitation":"(WALKER; LEMPERT; KWAKKEL, 2013)","plainTextFormattedCitation":"(WALKER; LEMPERT; KWAKKEL, 2013)","previouslyFormattedCitation":"(WALKER; LEMPERT; KWAKKEL, 2013)"},"properties":{"noteIndex":0},"schema":"https://github.com/citation-style-language/schema/raw/master/csl-citation.json"}</w:instrText>
      </w:r>
      <w:r w:rsidR="00142309">
        <w:fldChar w:fldCharType="separate"/>
      </w:r>
      <w:r w:rsidR="00142309" w:rsidRPr="000D14B8">
        <w:rPr>
          <w:noProof/>
        </w:rPr>
        <w:t>(WALKER; LEMPERT; KWAKKEL, 2013)</w:t>
      </w:r>
      <w:r w:rsidR="00142309">
        <w:fldChar w:fldCharType="end"/>
      </w:r>
      <w:r w:rsidR="00142309">
        <w:t>.</w:t>
      </w:r>
    </w:p>
    <w:p w14:paraId="631A8637" w14:textId="08D9F144"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A23A6">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uris":["http://www.mendeley.com/documents/?uuid=3d1e1042-6d3c-47b1-8b19-fad4b3a09774"]}],"mendeley":{"formattedCitation":"(WALKER; LEMPERT; KWAKKEL, 2013)","plainTextFormattedCitation":"(WALKER; LEMPERT; KWAKKEL, 2013)","previouslyFormattedCitation":"(WALKER; LEMPERT; KWAKKEL, 2013)"},"properties":{"noteIndex":0},"schema":"https://github.com/citation-style-language/schema/raw/master/csl-citation.json"}</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xii","uris":["http://www.mendeley.com/documents/?uuid=fc7eef92-8664-499e-ab2a-e8053d5b7ae4"]}],"mendeley":{"formattedCitation":"(LEMPERT; POPPER; BANKES, 2003, p. xii)","plainTextFormattedCitation":"(LEMPERT; POPPER; BANKES, 2003, p. xii)","previouslyFormattedCitation":"(LEMPERT; POPPER; BANKES, 2003, p. xii)"},"properties":{"noteIndex":0},"schema":"https://github.com/citation-style-language/schema/raw/master/csl-citation.json"}</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7" w:name="_Toc505523735"/>
      <w:r>
        <w:lastRenderedPageBreak/>
        <w:t>Abordagens para Avaliação de Decisão sob Incerteza Profunda</w:t>
      </w:r>
      <w:bookmarkEnd w:id="37"/>
    </w:p>
    <w:p w14:paraId="5105D0F1" w14:textId="01698C5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A23A6">
        <w:rPr>
          <w:rFonts w:cs="Arial"/>
        </w:rPr>
        <w:instrText>ADDIN CSL_CITATION {"citationItems":[{"id":"ITEM-1","itemData":{"DOI":"10.1111/j.1539-6924.2012.01802.x","ISBN":"1539-6924 (Electronic)\\r0272-4332 (Linking)","ISSN":"02724332","PMID":"22519664","abstract":"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author":[{"dropping-particle":"","family":"Hall","given":"Jim W.","non-dropping-particle":"","parse-names":false,"suffix":""},{"dropping-particle":"","family":"Lempert","given":"Robert J.","non-dropping-particle":"","parse-names":false,"suffix":""},{"dropping-particle":"","family":"Keller","given":"Klaus","non-dropping-particle":"","parse-names":false,"suffix":""},{"dropping-particle":"","family":"Hackbarth","given":"Andrew","non-dropping-particle":"","parse-names":false,"suffix":""},{"dropping-particle":"","family":"Mijere","given":"Christophe","non-dropping-particle":"","parse-names":false,"suffix":""},{"dropping-particle":"","family":"Mcinerney","given":"David J.","non-dropping-particle":"","parse-names":false,"suffix":""}],"container-title":"Risk Analysis","id":"ITEM-1","issue":"10","issued":{"date-parts":[["2012"]]},"page":"1657-1672","title":"Robust Climate Policies Under Uncertainty: A Comparison of Robust Decision Making and Info-Gap Methods","type":"article-journal","volume":"32"},"uris":["http://www.mendeley.com/documents/?uuid=26d3abd2-e487-4410-ba78-e5d64543f85f"]}],"mendeley":{"formattedCitation":"(HALL et al., 2012)","plainTextFormattedCitation":"(HALL et al., 2012)","previouslyFormattedCitation":"(HALL et al., 2012)"},"properties":{"noteIndex":0},"schema":"https://github.com/citation-style-language/schema/raw/master/csl-citation.json"}</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0326C">
        <w:t xml:space="preserve">Figura </w:t>
      </w:r>
      <w:r w:rsidR="0060326C">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A23A6">
        <w:rPr>
          <w:rFonts w:cs="Arial"/>
        </w:rPr>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mendeley":{"formattedCitation":"(1993)","plainTextFormattedCitation":"(1993)","previouslyFormattedCitation":"(1993)"},"properties":{"noteIndex":0},"schema":"https://github.com/citation-style-language/schema/raw/master/csl-citation.json"}</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A23A6">
        <w:rPr>
          <w:rFonts w:cs="Arial"/>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id":"ITEM-2","itemData":{"DOI":"10.1016/j.gloenvcha.2006.11.006","ISBN":"0377-2217","ISSN":"09593780","PMID":"23947421","abstract":"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author":[{"dropping-particle":"","family":"Groves","given":"David G.","non-dropping-particle":"","parse-names":false,"suffix":""},{"dropping-particle":"","family":"Lempert","given":"Robert J.","non-dropping-particle":"","parse-names":false,"suffix":""}],"container-title":"Global Environmental Change","id":"ITEM-2","issue":"1","issued":{"date-parts":[["2007"]]},"page":"73-85","title":"A new analytic method for finding policy-relevant scenarios","type":"article-journal","volume":"17"},"uris":["http://www.mendeley.com/documents/?uuid=37690120-ada9-4435-85f5-a814ba10acb3"]}],"mendeley":{"formattedCitation":"(GROVES; LEMPERT, 2007; LEMPERT et al., 2006)","plainTextFormattedCitation":"(GROVES; LEMPERT, 2007; LEMPERT et al., 2006)","previouslyFormattedCitation":"(GROVES; LEMPERT, 2007; LEMPERT et al., 2006)"},"properties":{"noteIndex":0},"schema":"https://github.com/citation-style-language/schema/raw/master/csl-citation.json"}</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44937422" w:rsidR="00617EDA" w:rsidRDefault="00617EDA" w:rsidP="00617EDA">
      <w:pPr>
        <w:pStyle w:val="Legenda"/>
      </w:pPr>
      <w:bookmarkStart w:id="38" w:name="_Ref471830229"/>
      <w:bookmarkStart w:id="39" w:name="_Toc479347017"/>
      <w:bookmarkStart w:id="40" w:name="_Toc505523669"/>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7</w:t>
      </w:r>
      <w:r w:rsidR="00462A29">
        <w:rPr>
          <w:noProof/>
        </w:rPr>
        <w:fldChar w:fldCharType="end"/>
      </w:r>
      <w:bookmarkEnd w:id="38"/>
      <w:r>
        <w:t xml:space="preserve"> – Evolução de Publicações sobre </w:t>
      </w:r>
      <w:bookmarkEnd w:id="39"/>
      <w:r w:rsidR="00FE1877">
        <w:t>RDM e Modelagem Exploratória</w:t>
      </w:r>
      <w:bookmarkEnd w:id="40"/>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58E2E65E" w:rsidR="00617EDA" w:rsidRDefault="00617EDA" w:rsidP="00617EDA">
      <w:pPr>
        <w:rPr>
          <w:rFonts w:cs="Arial"/>
        </w:rPr>
      </w:pPr>
      <w:r>
        <w:rPr>
          <w:rFonts w:cs="Arial"/>
        </w:rPr>
        <w:t xml:space="preserve">Este crescimento no interesse </w:t>
      </w:r>
      <w:r w:rsidR="00FE1877">
        <w:rPr>
          <w:rFonts w:cs="Arial"/>
        </w:rPr>
        <w:t>pelo RDM e Modelagem Exploratória</w:t>
      </w:r>
      <w:r>
        <w:rPr>
          <w:rFonts w:cs="Arial"/>
        </w:rPr>
        <w:t xml:space="preserve">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A23A6">
        <w:rPr>
          <w:rFonts w:cs="Arial"/>
        </w:rPr>
        <w:instrText>ADDIN CSL_CITATION {"citationItems":[{"id":"ITEM-1","itemData":{"URL":"https://www.nsf.gov/news/news_summ.jsp?cntn_id=100447&amp;org=SBE","accessed":{"date-parts":[["2017","2","17"]]},"author":[{"dropping-particle":"","family":"NSF","given":"","non-dropping-particle":"","parse-names":false,"suffix":""}],"id":"ITEM-1","issued":{"date-parts":[["2004"]]},"title":"Climate Change a Focus of New NSF-Supported Research on How Decisions are Made in a World of Uncertainty","type":"webpage"},"uris":["http://www.mendeley.com/documents/?uuid=f17a716a-9fe6-4014-b919-27fbf3a84d1e"]}],"mendeley":{"formattedCitation":"(NSF, 2004)","plainTextFormattedCitation":"(NSF, 2004)","previouslyFormattedCitation":"(NSF, 2004)"},"properties":{"noteIndex":0},"schema":"https://github.com/citation-style-language/schema/raw/master/csl-citation.json"}</w:instrText>
      </w:r>
      <w:r>
        <w:rPr>
          <w:rFonts w:cs="Arial"/>
        </w:rPr>
        <w:fldChar w:fldCharType="separate"/>
      </w:r>
      <w:r w:rsidRPr="0057388D">
        <w:rPr>
          <w:rFonts w:cs="Arial"/>
          <w:noProof/>
        </w:rPr>
        <w:t>(NSF, 2004)</w:t>
      </w:r>
      <w:r>
        <w:rPr>
          <w:rFonts w:cs="Arial"/>
        </w:rPr>
        <w:fldChar w:fldCharType="end"/>
      </w:r>
      <w:r>
        <w:rPr>
          <w:rFonts w:cs="Arial"/>
        </w:rPr>
        <w:t xml:space="preserve">. De fato, a produção </w:t>
      </w:r>
      <w:r>
        <w:rPr>
          <w:rFonts w:cs="Arial"/>
        </w:rPr>
        <w:lastRenderedPageBreak/>
        <w:t xml:space="preserve">de conhecimento relacionado ao RDM foi financiada por este programa de pesquisa. </w:t>
      </w:r>
      <w:r>
        <w:rPr>
          <w:rFonts w:cs="Arial"/>
        </w:rPr>
        <w:fldChar w:fldCharType="begin" w:fldLock="1"/>
      </w:r>
      <w:r w:rsidR="008A23A6">
        <w:rPr>
          <w:rFonts w:cs="Arial"/>
        </w:rPr>
        <w:instrText>ADDIN CSL_CITATION {"citationItems":[{"id":"ITEM-1","itemData":{"URL":"http://www.rand.org/jie/projects/improvingdecisions/about.html","accessed":{"date-parts":[["2017","2","17"]]},"author":[{"dropping-particle":"","family":"Rand","given":"","non-dropping-particle":"","parse-names":false,"suffix":""}],"id":"ITEM-1","issued":{"date-parts":[["2012"]]},"title":"About Improving Decisions in a Complex and Changing World","type":"webpage"},"uris":["http://www.mendeley.com/documents/?uuid=10856549-cc2a-4ffa-b9ba-9bf3788bc2e2"]}],"mendeley":{"formattedCitation":"(RAND, 2012)","plainTextFormattedCitation":"(RAND, 2012)","previouslyFormattedCitation":"(RAND, 2012)"},"properties":{"noteIndex":0},"schema":"https://github.com/citation-style-language/schema/raw/master/csl-citation.json"}</w:instrText>
      </w:r>
      <w:r>
        <w:rPr>
          <w:rFonts w:cs="Arial"/>
        </w:rPr>
        <w:fldChar w:fldCharType="separate"/>
      </w:r>
      <w:r w:rsidRPr="0057388D">
        <w:rPr>
          <w:rFonts w:cs="Arial"/>
          <w:noProof/>
        </w:rPr>
        <w:t>(RAND, 2012)</w:t>
      </w:r>
      <w:r>
        <w:rPr>
          <w:rFonts w:cs="Arial"/>
        </w:rPr>
        <w:fldChar w:fldCharType="end"/>
      </w:r>
      <w:r>
        <w:rPr>
          <w:rFonts w:cs="Arial"/>
        </w:rPr>
        <w:t>.</w:t>
      </w:r>
    </w:p>
    <w:p w14:paraId="3D69FECE" w14:textId="70FFA5E4"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A23A6">
        <w:rPr>
          <w:rFonts w:cs="Arial"/>
        </w:rPr>
        <w:instrText>ADDIN CSL_CITATION {"citationItems":[{"id":"ITEM-1","itemData":{"DOI":"10.1177/1094428114562629","ISSN":"1094-4281","abstract":"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author":[{"dropping-particle":"","family":"Zupic","given":"I.","non-dropping-particle":"","parse-names":false,"suffix":""},{"dropping-particle":"","family":"Cater","given":"T.","non-dropping-particle":"","parse-names":false,"suffix":""}],"container-title":"Organizational Research Methods","id":"ITEM-1","issue":"3","issued":{"date-parts":[["2014"]]},"page":"429-472","title":"Bibliometric Methods in Management and Organization","type":"article-journal","volume":"18"},"uris":["http://www.mendeley.com/documents/?uuid=89162fcc-c5d7-44a5-88e6-12f52c6fe496"]}],"mendeley":{"formattedCitation":"(ZUPIC; CATER, 2014)","plainTextFormattedCitation":"(ZUPIC; CATER, 2014)","previouslyFormattedCitation":"(ZUPIC; CATER, 2014)"},"properties":{"noteIndex":0},"schema":"https://github.com/citation-style-language/schema/raw/master/csl-citation.json"}</w:instrText>
      </w:r>
      <w:r>
        <w:rPr>
          <w:rFonts w:cs="Arial"/>
        </w:rPr>
        <w:fldChar w:fldCharType="separate"/>
      </w:r>
      <w:r w:rsidRPr="00FE6A1C">
        <w:rPr>
          <w:rFonts w:cs="Arial"/>
          <w:noProof/>
        </w:rPr>
        <w:t>(ZUPIC; CATER, 2014)</w:t>
      </w:r>
      <w:r>
        <w:rPr>
          <w:rFonts w:cs="Arial"/>
        </w:rPr>
        <w:fldChar w:fldCharType="end"/>
      </w:r>
      <w:r>
        <w:rPr>
          <w:rFonts w:cs="Arial"/>
        </w:rPr>
        <w:t>. Dentre os 26</w:t>
      </w:r>
      <w:r w:rsidR="00FE1877">
        <w:rPr>
          <w:rFonts w:cs="Arial"/>
        </w:rPr>
        <w:t>.</w:t>
      </w:r>
      <w:r>
        <w:rPr>
          <w:rFonts w:cs="Arial"/>
        </w:rPr>
        <w:t xml:space="preserve">801 autores identificados pelo software VOSViewer </w:t>
      </w:r>
      <w:r>
        <w:rPr>
          <w:rFonts w:cs="Arial"/>
        </w:rPr>
        <w:fldChar w:fldCharType="begin" w:fldLock="1"/>
      </w:r>
      <w:r w:rsidR="008A23A6">
        <w:rPr>
          <w:rFonts w:cs="Arial"/>
        </w:rPr>
        <w:instrText>ADDIN CSL_CITATION {"citationItems":[{"id":"ITEM-1","itemData":{"DOI":"10.1007/s11192-009-0146-3","author":[{"dropping-particle":"","family":"Eck","given":"Nees Jan","non-dropping-particle":"Van","parse-names":false,"suffix":""},{"dropping-particle":"","family":"Waltman","given":"Ludo","non-dropping-particle":"","parse-names":false,"suffix":""}],"container-title":"Scientometrics","id":"ITEM-1","issued":{"date-parts":[["2010"]]},"page":"523-538","title":"Software survey : VOSviewer , a computer program for bibliometric mapping","type":"article-journal"},"uris":["http://www.mendeley.com/documents/?uuid=a6678b54-75c7-4d4f-ae04-3c28db2c7ded"]}],"mendeley":{"formattedCitation":"(VAN ECK; WALTMAN, 2010)","plainTextFormattedCitation":"(VAN ECK; WALTMAN, 2010)","previouslyFormattedCitation":"(VAN ECK; WALTMAN, 2010)"},"properties":{"noteIndex":0},"schema":"https://github.com/citation-style-language/schema/raw/master/csl-citation.json"}</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0326C">
        <w:t xml:space="preserve">Figura </w:t>
      </w:r>
      <w:r w:rsidR="0060326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0326C">
        <w:t xml:space="preserve">Figura </w:t>
      </w:r>
      <w:r w:rsidR="0060326C">
        <w:rPr>
          <w:noProof/>
        </w:rPr>
        <w:t>9</w:t>
      </w:r>
      <w:r>
        <w:rPr>
          <w:rFonts w:cs="Arial"/>
        </w:rPr>
        <w:fldChar w:fldCharType="end"/>
      </w:r>
      <w:r>
        <w:rPr>
          <w:rFonts w:cs="Arial"/>
        </w:rPr>
        <w:t>.</w:t>
      </w:r>
    </w:p>
    <w:p w14:paraId="2660EB32" w14:textId="751BB761" w:rsidR="00617EDA" w:rsidRDefault="00617EDA" w:rsidP="00617EDA">
      <w:pPr>
        <w:pStyle w:val="Legenda"/>
      </w:pPr>
      <w:bookmarkStart w:id="41" w:name="_Ref479259439"/>
      <w:bookmarkStart w:id="42" w:name="_Toc479347018"/>
      <w:bookmarkStart w:id="43" w:name="_Toc505523670"/>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8</w:t>
      </w:r>
      <w:r w:rsidR="00462A29">
        <w:rPr>
          <w:noProof/>
        </w:rPr>
        <w:fldChar w:fldCharType="end"/>
      </w:r>
      <w:bookmarkEnd w:id="41"/>
      <w:r>
        <w:t xml:space="preserve"> – Um Mapa de Co-Citação de Trabalhos relacionados ao RDM</w:t>
      </w:r>
      <w:bookmarkEnd w:id="42"/>
      <w:bookmarkEnd w:id="43"/>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647A76CC" w:rsidR="00617EDA" w:rsidRDefault="00617EDA" w:rsidP="00617EDA">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 xml:space="preserve">pesquisadores associados à RAND literalmente </w:t>
      </w:r>
      <w:r w:rsidR="00FE1877">
        <w:rPr>
          <w:rFonts w:cs="Arial"/>
        </w:rPr>
        <w:t xml:space="preserve">direcionam </w:t>
      </w:r>
      <w:r>
        <w:rPr>
          <w:rFonts w:cs="Arial"/>
        </w:rPr>
        <w:t>a pesquisa nesta área, e devem ser primariamente considerados.</w:t>
      </w:r>
    </w:p>
    <w:p w14:paraId="24C3F8F2" w14:textId="065A3FC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A23A6">
        <w:rPr>
          <w:rFonts w:cs="Arial"/>
        </w:rPr>
        <w:instrText>ADDIN CSL_CITATION {"citationItems":[{"id":"ITEM-1","itemData":{"DOI":"10.1016/j.techfore.2012.10.005","ISBN":"00401625 (ISSN)","ISSN":"00401625","abstract":"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author":[{"dropping-particle":"","family":"Kwakkel","given":"Jan H.","non-dropping-particle":"","parse-names":false,"suffix":""},{"dropping-particle":"","family":"Pruyt","given":"Erik","non-dropping-particle":"","parse-names":false,"suffix":""}],"container-title":"Technological Forecasting and Social Change","id":"ITEM-1","issue":"3","issued":{"date-parts":[["2013"]]},"page":"419-431","publisher":"Elsevier Inc.","title":"Exploratory Modeling and Analysis, an approach for model-based foresight under deep uncertainty","type":"article-journal","volume":"80"},"suppress-author":1,"uris":["http://www.mendeley.com/documents/?uuid=8cd7ea62-47b8-4591-9472-3c13b5448bf4"]}],"mendeley":{"formattedCitation":"(2013)","plainTextFormattedCitation":"(2013)","previouslyFormattedCitation":"(2013)"},"properties":{"noteIndex":0},"schema":"https://github.com/citation-style-language/schema/raw/master/csl-citation.json"}</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A23A6">
        <w:rPr>
          <w:rFonts w:cs="Arial"/>
        </w:rPr>
        <w:instrText>ADDIN CSL_CITATION {"citationItems":[{"id":"ITEM-1","itemData":{"author":[{"dropping-particle":"","family":"Kwakkel","given":"Jan","non-dropping-particle":"","parse-names":false,"suffix":""}],"id":"ITEM-1","issued":{"date-parts":[["2013"]]},"page":"1-4","title":"Exploratory Modelling and Analysis (EMA) Workbench","type":"article-journal"},"uris":["http://www.mendeley.com/documents/?uuid=c3fed6df-3c52-4838-a143-d2e9f003522c"]}],"mendeley":{"formattedCitation":"(KWAKKEL, 2013)","plainTextFormattedCitation":"(KWAKKEL, 2013)","previouslyFormattedCitation":"(KWAKKEL, 2013)"},"properties":{"noteIndex":0},"schema":"https://github.com/citation-style-language/schema/raw/master/csl-citation.json"}</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A23A6">
        <w:rPr>
          <w:rFonts w:cs="Arial"/>
        </w:rPr>
        <w:instrText>ADDIN CSL_CITATION {"citationItems":[{"id":"ITEM-1","itemData":{"DOI":"10.1016/j.envsoft.2012.12.007","ISBN":"1364-8152","ISSN":"13648152","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 2012 Elsevier Ltd.","author":[{"dropping-particle":"","family":"Kasprzyk","given":"Joseph R.","non-dropping-particle":"","parse-names":false,"suffix":""},{"dropping-particle":"","family":"Nataraj","given":"Shanthi","non-dropping-particle":"","parse-names":false,"suffix":""},{"dropping-particle":"","family":"Reed","given":"Patrick M.","non-dropping-particle":"","parse-names":false,"suffix":""},{"dropping-particle":"","family":"Lempert","given":"Robert J.","non-dropping-particle":"","parse-names":false,"suffix":""}],"container-title":"Environmental Modelling and Software","id":"ITEM-1","issued":{"date-parts":[["2013"]]},"page":"55-71","publisher":"Elsevier Ltd","title":"Many objective robust decision making for complex environmental systems undergoing change","type":"article-journal","volume":"42"},"uris":["http://www.mendeley.com/documents/?uuid=64470563-1ae5-4516-8ad0-fa261f413373"]}],"mendeley":{"formattedCitation":"(KASPRZYK et al., 2013)","plainTextFormattedCitation":"(KASPRZYK et al., 2013)","previouslyFormattedCitation":"(KASPRZYK et al., 2013)"},"properties":{"noteIndex":0},"schema":"https://github.com/citation-style-language/schema/raw/master/csl-citation.json"}</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A23A6">
        <w:rPr>
          <w:rFonts w:cs="Arial"/>
        </w:rPr>
        <w:instrText>ADDIN CSL_CITATION {"citationItems":[{"id":"ITEM-1","itemData":{"DOI":"10.1016/j.envsoft.2015.07.014","ISSN":"13648152","abstract":"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author":[{"dropping-particle":"","family":"Hadka","given":"David","non-dropping-particle":"","parse-names":false,"suffix":""},{"dropping-particle":"","family":"Herman","given":"Jonathan","non-dropping-particle":"","parse-names":false,"suffix":""},{"dropping-particle":"","family":"Reed","given":"Patrick","non-dropping-particle":"","parse-names":false,"suffix":""},{"dropping-particle":"","family":"Keller","given":"Klaus","non-dropping-particle":"","parse-names":false,"suffix":""}],"container-title":"Environmental Modelling and Software","id":"ITEM-1","issued":{"date-parts":[["2015"]]},"note":"NULL","page":"114-129","publisher":"Elsevier Ltd","title":"An open source framework for many-objective robust decision making","type":"article-journal","volume":"74"},"uris":["http://www.mendeley.com/documents/?uuid=1e0686c7-0e58-4912-a96f-dc0cc8f6cac5"]}],"mendeley":{"formattedCitation":"(HADKA et al., 2015)","plainTextFormattedCitation":"(HADKA et al., 2015)","previouslyFormattedCitation":"(HADKA et al., 2015)"},"properties":{"noteIndex":0},"schema":"https://github.com/citation-style-language/schema/raw/master/csl-citation.json"}</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488C0E9" w:rsidR="00617EDA" w:rsidRDefault="00617EDA" w:rsidP="00617EDA">
      <w:pPr>
        <w:pStyle w:val="Legenda"/>
      </w:pPr>
      <w:bookmarkStart w:id="44" w:name="_Ref479259512"/>
      <w:bookmarkStart w:id="45" w:name="_Toc479347019"/>
      <w:bookmarkStart w:id="46" w:name="_Toc505523671"/>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9</w:t>
      </w:r>
      <w:r w:rsidR="00462A29">
        <w:rPr>
          <w:noProof/>
        </w:rPr>
        <w:fldChar w:fldCharType="end"/>
      </w:r>
      <w:bookmarkEnd w:id="44"/>
      <w:r>
        <w:t xml:space="preserve"> – 10 Autores mais Citados em RDM e Instituições</w:t>
      </w:r>
      <w:bookmarkEnd w:id="45"/>
      <w:bookmarkEnd w:id="46"/>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60413021"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A23A6">
        <w:rPr>
          <w:rFonts w:cs="Arial"/>
        </w:rPr>
        <w:instrText>ADDIN CSL_CITATION {"citationItems":[{"id":"ITEM-1","itemData":{"author":[{"dropping-particle":"","family":"Ben-Haim","given":"Yakov","non-dropping-particle":"","parse-names":false,"suffix":""}],"edition":"2","id":"ITEM-1","issued":{"date-parts":[["2006"]]},"number-of-pages":"384","publisher":"Academic Press","title":"Info-Gap Decision Theory: Decisions Under Severe Uncertainty","type":"book"},"uris":["http://www.mendeley.com/documents/?uuid=19bcbf89-7a38-449e-8d38-3d841e3dfa9c"]}],"mendeley":{"formattedCitation":"(BEN-HAIM, 2006)","plainTextFormattedCitation":"(BEN-HAIM, 2006)","previouslyFormattedCitation":"(BEN-HAIM, 2006)"},"properties":{"noteIndex":0},"schema":"https://github.com/citation-style-language/schema/raw/master/csl-citation.json"}</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7" w:name="_Toc505523736"/>
      <w:r>
        <w:t xml:space="preserve">Abordagens para Suporte </w:t>
      </w:r>
      <w:r w:rsidR="00130703">
        <w:t>a</w:t>
      </w:r>
      <w:r>
        <w:t xml:space="preserve"> Decisão Estratégica</w:t>
      </w:r>
      <w:bookmarkEnd w:id="47"/>
    </w:p>
    <w:p w14:paraId="561F4362" w14:textId="1E90AB60"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w:t>
      </w:r>
      <w:r w:rsidRPr="000A20BE">
        <w:rPr>
          <w:spacing w:val="-4"/>
          <w:lang w:val="en-US"/>
        </w:rPr>
        <w:t xml:space="preserve">Hallegatte et al. </w:t>
      </w:r>
      <w:r w:rsidRPr="00130703">
        <w:rPr>
          <w:spacing w:val="-4"/>
        </w:rPr>
        <w:fldChar w:fldCharType="begin" w:fldLock="1"/>
      </w:r>
      <w:r w:rsidR="008A23A6">
        <w:rPr>
          <w:spacing w:val="-4"/>
          <w:lang w:val="en-US"/>
        </w:rPr>
        <w:instrText>ADDIN CSL_CITATION {"citationItems":[{"id":"ITEM-1","itemData":{"DOI":"doi:10.1596/1813-9450-6193","ISBN":"&lt;null&gt;","PMID":"4","abstract":"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best”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s lifetime, cost, and vulnerability.","author":[{"dropping-particle":"","family":"Hallegatte","given":"Stéphane","non-dropping-particle":"","parse-names":false,"suffix":""},{"dropping-particle":"","family":"Shah","given":"A","non-dropping-particle":"","parse-names":false,"suffix":""},{"dropping-particle":"","family":"Brown","given":"Casey","non-dropping-particle":"","parse-names":false,"suffix":""},{"dropping-particle":"","family":"Lempert","given":"Robert J.","non-dropping-particle":"","parse-names":false,"suffix":""},{"dropping-particle":"","family":"Gill","given":"S","non-dropping-particle":"","parse-names":false,"suffix":""}],"container-title":"Policy Research Working Paper","id":"ITEM-1","issue":"6193","issued":{"date-parts":[["2012"]]},"page":"1-41","title":"Investment Decision Making Under Deep Uncertainty: Application to Climate Change","type":"article-journal"},"suppress-author":1,"uris":["http://www.mendeley.com/documents/?uuid=fb95274c-4103-45cb-a8b5-8c65b85d7a35"]}],"mendeley":{"formattedCitation":"(2012)","plainTextFormattedCitation":"(2012)","previouslyFormattedCitation":"(2012)"},"properties":{"noteIndex":0},"schema":"https://github.com/citation-style-language/schema/raw/master/csl-citation.json"}</w:instrText>
      </w:r>
      <w:r w:rsidRPr="00130703">
        <w:rPr>
          <w:spacing w:val="-4"/>
        </w:rPr>
        <w:fldChar w:fldCharType="separate"/>
      </w:r>
      <w:r w:rsidRPr="000A20BE">
        <w:rPr>
          <w:noProof/>
          <w:spacing w:val="-4"/>
          <w:lang w:val="en-US"/>
        </w:rPr>
        <w:t>(2012)</w:t>
      </w:r>
      <w:r w:rsidRPr="00130703">
        <w:rPr>
          <w:spacing w:val="-4"/>
        </w:rPr>
        <w:fldChar w:fldCharType="end"/>
      </w:r>
      <w:r w:rsidRPr="000A20BE">
        <w:rPr>
          <w:spacing w:val="-4"/>
          <w:lang w:val="en-US"/>
        </w:rPr>
        <w:t xml:space="preserve"> compara o RDM a outras abordagens utilizadas para avaliar decisões investimento sob incerteza climática. </w:t>
      </w:r>
      <w:r w:rsidRPr="00130703">
        <w:rPr>
          <w:spacing w:val="-4"/>
        </w:rPr>
        <w:t xml:space="preserve">As críticas e limitações das abordagens Cost Benefit Analysis e Opções Reais de Hallegatte </w:t>
      </w:r>
      <w:r w:rsidRPr="00130703">
        <w:rPr>
          <w:spacing w:val="-4"/>
        </w:rPr>
        <w:fldChar w:fldCharType="begin" w:fldLock="1"/>
      </w:r>
      <w:r w:rsidR="008A23A6">
        <w:rPr>
          <w:spacing w:val="-4"/>
        </w:rPr>
        <w:instrText>ADDIN CSL_CITATION {"citationItems":[{"id":"ITEM-1","itemData":{"DOI":"doi:10.1596/1813-9450-6193","ISBN":"&lt;null&gt;","PMID":"4","abstract":"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best”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s lifetime, cost, and vulnerability.","author":[{"dropping-particle":"","family":"Hallegatte","given":"Stéphane","non-dropping-particle":"","parse-names":false,"suffix":""},{"dropping-particle":"","family":"Shah","given":"A","non-dropping-particle":"","parse-names":false,"suffix":""},{"dropping-particle":"","family":"Brown","given":"Casey","non-dropping-particle":"","parse-names":false,"suffix":""},{"dropping-particle":"","family":"Lempert","given":"Robert J.","non-dropping-particle":"","parse-names":false,"suffix":""},{"dropping-particle":"","family":"Gill","given":"S","non-dropping-particle":"","parse-names":false,"suffix":""}],"container-title":"Policy Research Working Paper","id":"ITEM-1","issue":"6193","issued":{"date-parts":[["2012"]]},"page":"1-41","title":"Investment Decision Making Under Deep Uncertainty: Application to Climate Change","type":"article-journal"},"suppress-author":1,"uris":["http://www.mendeley.com/documents/?uuid=fb95274c-4103-45cb-a8b5-8c65b85d7a35"]}],"mendeley":{"formattedCitation":"(2012)","plainTextFormattedCitation":"(2012)","previouslyFormattedCitation":"(2012)"},"properties":{"noteIndex":0},"schema":"https://github.com/citation-style-language/schema/raw/master/csl-citation.json"}</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A23A6">
        <w:rPr>
          <w:spacing w:val="-4"/>
        </w:rPr>
        <w:instrText>ADDIN CSL_CITATION {"citationItems":[{"id":"ITEM-1","itemData":{"DOI":"10.1061/(ASCE)WR.1943-5452.0000509","ISBN":"0733-9496","ISSN":"0733-9496","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author":[{"dropping-particle":"","family":"Herman","given":"J","non-dropping-particle":"","parse-names":false,"suffix":""},{"dropping-particle":"","family":"Reed","given":"P","non-dropping-particle":"","parse-names":false,"suffix":""},{"dropping-particle":"","family":"Zeff","given":"H","non-dropping-particle":"","parse-names":false,"suffix":""},{"dropping-particle":"","family":"Characklis","given":"G","non-dropping-particle":"","parse-names":false,"suffix":""}],"container-title":"Journal of Water Resources Planning and Management","id":"ITEM-1","issue":"10","issued":{"date-parts":[["2015"]]},"page":"4015012","title":"How Should Robustness Be Defined for Water Systems Planning under Change?","type":"article-journal","volume":"141"},"suppress-author":1,"uris":["http://www.mendeley.com/documents/?uuid=46bd7297-ecc2-47b4-8956-17b428deb2c2"]}],"mendeley":{"formattedCitation":"(2015)","plainTextFormattedCitation":"(2015)","previouslyFormattedCitation":"(2015)"},"properties":{"noteIndex":0},"schema":"https://github.com/citation-style-language/schema/raw/master/csl-citation.json"}</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115486A8"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A23A6">
        <w:rPr>
          <w:spacing w:val="-4"/>
        </w:rPr>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uris":["http://www.mendeley.com/documents/?uuid=46af7d69-c758-4107-ae0d-2242fa22a40c"]},{"id":"ITEM-2","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2","issue":"November","issued":{"date-parts":[["2013"]]},"page":"1-10","title":"Deciding How To Decide","type":"article-journal"},"uris":["http://www.mendeley.com/documents/?uuid=1f5de6ec-e5e0-4fa0-af78-fcd71754d5ed"]},{"id":"ITEM-3","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3","issue":"January 2015","issued":{"date-parts":[["2007"]]},"page":"3–24","title":"The strategic development process","type":"chapter"},"uris":["http://www.mendeley.com/documents/?uuid=e662ee86-59b0-4974-be2e-3cd1ae4beb20"]}],"mendeley":{"formattedCitation":"(COURTNEY; KIRKLAND; VIGUERIE, 1997; COURTNEY; LOVALLO; CLARKE, 2013; DYSON et al., 2007)","plainTextFormattedCitation":"(COURTNEY; KIRKLAND; VIGUERIE, 1997; COURTNEY; LOVALLO; CLARKE, 2013; DYSON et al., 2007)","previouslyFormattedCitation":"(COURTNEY; KIRKLAND; VIGUERIE, 1997; COURTNEY; LOVALLO; CLARKE, 2013; DYSON et al., 2007)"},"properties":{"noteIndex":0},"schema":"https://github.com/citation-style-language/schema/raw/master/csl-citation.json"}</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A23A6">
        <w:rPr>
          <w:spacing w:val="-4"/>
        </w:rPr>
        <w:instrText>ADDIN CSL_CITATION {"citationItems":[{"id":"ITEM-1","itemData":{"DOI":"10.1057/jors.2011.2","ISBN":"0160-5682\\r1476-9360","ISSN":"0160-5682","abstract":"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soft’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author":[{"dropping-particle":"","family":"O'Brien","given":"F.","non-dropping-particle":"","parse-names":false,"suffix":""}],"container-title":"Journal of the Operational Research Society","id":"ITEM-1","issue":"5","issued":{"date-parts":[["2011"]]},"page":"900-920","title":"Supporting the strategy process: a survey of UK OR/MS practitioners","type":"article-journal","volume":"62"},"uris":["http://www.mendeley.com/documents/?uuid=9ceb8116-91e1-46dc-9f0b-29e7784e86bc"]}],"mendeley":{"formattedCitation":"(O’BRIEN, 2011)","plainTextFormattedCitation":"(O’BRIEN, 2011)","previouslyFormattedCitation":"(O’BRIEN, 2011)"},"properties":{"noteIndex":0},"schema":"https://github.com/citation-style-language/schema/raw/master/csl-citation.json"}</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0326C">
        <w:t xml:space="preserve">Figura </w:t>
      </w:r>
      <w:r w:rsidR="0060326C">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0326C">
        <w:t xml:space="preserve">Quadro </w:t>
      </w:r>
      <w:r w:rsidR="0060326C">
        <w:rPr>
          <w:noProof/>
        </w:rPr>
        <w:t>4</w:t>
      </w:r>
      <w:r>
        <w:rPr>
          <w:spacing w:val="-4"/>
        </w:rPr>
        <w:fldChar w:fldCharType="end"/>
      </w:r>
      <w:r>
        <w:rPr>
          <w:spacing w:val="-4"/>
        </w:rPr>
        <w:t xml:space="preserve">. Outros trabalhos foram omitidos desta tabela </w:t>
      </w:r>
      <w:r>
        <w:rPr>
          <w:spacing w:val="-4"/>
        </w:rPr>
        <w:fldChar w:fldCharType="begin" w:fldLock="1"/>
      </w:r>
      <w:r w:rsidR="008A23A6">
        <w:rPr>
          <w:spacing w:val="-4"/>
        </w:rPr>
        <w:instrText>ADDIN CSL_CITATION {"citationItems":[{"id":"ITEM-1","itemData":{"DOI":"doi:10.1596/1813-9450-6906","abstract":"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Agree-on-Decision”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author":[{"dropping-particle":"","family":"Kalra","given":"Nidhi","non-dropping-particle":"","parse-names":false,"suffix":""},{"dropping-particle":"","family":"Hallegatte","given":"Stéphane","non-dropping-particle":"","parse-names":false,"suffix":""},{"dropping-particle":"","family":"Lempert","given":"Robert J.","non-dropping-particle":"","parse-names":false,"suffix":""},{"dropping-particle":"","family":"Brown","given":"Casey","non-dropping-particle":"","parse-names":false,"suffix":""},{"dropping-particle":"","family":"Fozzard","given":"Adrian","non-dropping-particle":"","parse-names":false,"suffix":""},{"dropping-particle":"","family":"Gill","given":"Stuart","non-dropping-particle":"","parse-names":false,"suffix":""},{"dropping-particle":"","family":"Shah","given":"Ankur","non-dropping-particle":"","parse-names":false,"suffix":""}],"container-title":"World Bank Policy Research Working Paper","id":"ITEM-1","issue":"June","issued":{"date-parts":[["2014"]]},"title":"Agreeing on Robust Decisions New Processes for Decision Making Under Deep Uncertainty","type":"article-journal","volume":"No. 6906"},"uris":["http://www.mendeley.com/documents/?uuid=210db002-188d-43d6-a19e-ff726a9f8ca3"]},{"id":"ITEM-2","itemData":{"DOI":"10.1111/j.1539-6924.2012.01802.x","ISBN":"1539-6924 (Electronic)\\r0272-4332 (Linking)","ISSN":"02724332","PMID":"22519664","abstract":"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author":[{"dropping-particle":"","family":"Hall","given":"Jim W.","non-dropping-particle":"","parse-names":false,"suffix":""},{"dropping-particle":"","family":"Lempert","given":"Robert J.","non-dropping-particle":"","parse-names":false,"suffix":""},{"dropping-particle":"","family":"Keller","given":"Klaus","non-dropping-particle":"","parse-names":false,"suffix":""},{"dropping-particle":"","family":"Hackbarth","given":"Andrew","non-dropping-particle":"","parse-names":false,"suffix":""},{"dropping-particle":"","family":"Mijere","given":"Christophe","non-dropping-particle":"","parse-names":false,"suffix":""},{"dropping-particle":"","family":"Mcinerney","given":"David J.","non-dropping-particle":"","parse-names":false,"suffix":""}],"container-title":"Risk Analysis","id":"ITEM-2","issue":"10","issued":{"date-parts":[["2012"]]},"page":"1657-1672","title":"Robust Climate Policies Under Uncertainty: A Comparison of Robust Decision Making and Info-Gap Methods","type":"article-journal","volume":"32"},"uris":["http://www.mendeley.com/documents/?uuid=26d3abd2-e487-4410-ba78-e5d64543f85f"]},{"id":"ITEM-3","itemData":{"DOI":"10.1007/s10584-012-0574-6","ISBN":"0165-0009","ISSN":"01650009","abstract":"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author":[{"dropping-particle":"","family":"Lempert","given":"Robert J.","non-dropping-particle":"","parse-names":false,"suffix":""}],"container-title":"Climatic Change","id":"ITEM-3","issue":"4","issued":{"date-parts":[["2013"]]},"page":"627-646","title":"Scenarios that illuminate vulnerabilities and robust responses","type":"article-journal","volume":"117"},"uris":["http://www.mendeley.com/documents/?uuid=d920d252-3562-4c27-a892-9a8c0f36f6ef"]},{"id":"ITEM-4","itemData":{"DOI":"10.1016/j.envsoft.2012.12.007","ISBN":"1364-8152","ISSN":"13648152","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 2012 Elsevier Ltd.","author":[{"dropping-particle":"","family":"Kasprzyk","given":"Joseph R.","non-dropping-particle":"","parse-names":false,"suffix":""},{"dropping-particle":"","family":"Nataraj","given":"Shanthi","non-dropping-particle":"","parse-names":false,"suffix":""},{"dropping-particle":"","family":"Reed","given":"Patrick M.","non-dropping-particle":"","parse-names":false,"suffix":""},{"dropping-particle":"","family":"Lempert","given":"Robert J.","non-dropping-particle":"","parse-names":false,"suffix":""}],"container-title":"Environmental Modelling and Software","id":"ITEM-4","issued":{"date-parts":[["2013"]]},"page":"55-71","publisher":"Elsevier Ltd","title":"Many objective robust decision making for complex environmental systems undergoing change","type":"article-journal","volume":"42"},"uris":["http://www.mendeley.com/documents/?uuid=64470563-1ae5-4516-8ad0-fa261f413373"]}],"mendeley":{"formattedCitation":"(HALL et al., 2012; KALRA et al., 2014; KASPRZYK et al., 2013; LEMPERT, 2013)","plainTextFormattedCitation":"(HALL et al., 2012; KALRA et al., 2014; KASPRZYK et al., 2013; LEMPERT, 2013)","previouslyFormattedCitation":"(HALL et al., 2012; KALRA et al., 2014; KASPRZYK et al., 2013; LEMPERT, 2013)"},"properties":{"noteIndex":0},"schema":"https://github.com/citation-style-language/schema/raw/master/csl-citation.json"}</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w:t>
      </w:r>
      <w:r w:rsidR="00987B08">
        <w:rPr>
          <w:spacing w:val="-4"/>
        </w:rPr>
        <w:t>F</w:t>
      </w:r>
      <w:r>
        <w:rPr>
          <w:spacing w:val="-4"/>
        </w:rPr>
        <w:t xml:space="preserve"> contém o quadro completo.</w:t>
      </w:r>
    </w:p>
    <w:p w14:paraId="3AD5FC75" w14:textId="63CC721C"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A23A6">
        <w:rPr>
          <w:spacing w:val="-4"/>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Pr>
          <w:spacing w:val="-4"/>
        </w:rPr>
        <w:fldChar w:fldCharType="separate"/>
      </w:r>
      <w:r w:rsidRPr="008A23A6">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A23A6">
        <w:rPr>
          <w:spacing w:val="-4"/>
          <w:lang w:val="en-US"/>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58C90F2" w:rsidR="00617EDA" w:rsidRDefault="00617EDA" w:rsidP="00617EDA">
      <w:pPr>
        <w:pStyle w:val="Legenda"/>
      </w:pPr>
      <w:bookmarkStart w:id="48" w:name="_Ref478981231"/>
      <w:bookmarkStart w:id="49" w:name="_Toc479347021"/>
      <w:bookmarkStart w:id="50" w:name="_Toc505523672"/>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0</w:t>
      </w:r>
      <w:r w:rsidR="00462A29">
        <w:rPr>
          <w:noProof/>
        </w:rPr>
        <w:fldChar w:fldCharType="end"/>
      </w:r>
      <w:bookmarkEnd w:id="48"/>
      <w:r>
        <w:t xml:space="preserve"> – Uso de Ferramentas para Suporte ao Desenvolvimento da Estratégia</w:t>
      </w:r>
      <w:bookmarkEnd w:id="49"/>
      <w:bookmarkEnd w:id="50"/>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36FE28D8" w:rsidR="00617EDA" w:rsidRDefault="00617EDA" w:rsidP="00617EDA">
      <w:r>
        <w:rPr>
          <w:rFonts w:cs="Arial"/>
        </w:rPr>
        <w:t xml:space="preserve">Fonte: Elaborado pelo autor a partir dos dados de O’Brien </w:t>
      </w:r>
      <w:r>
        <w:rPr>
          <w:rFonts w:cs="Arial"/>
        </w:rPr>
        <w:fldChar w:fldCharType="begin" w:fldLock="1"/>
      </w:r>
      <w:r w:rsidR="008A23A6">
        <w:rPr>
          <w:rFonts w:cs="Arial"/>
        </w:rPr>
        <w:instrText>ADDIN CSL_CITATION {"citationItems":[{"id":"ITEM-1","itemData":{"DOI":"10.1057/jors.2011.2","ISBN":"0160-5682\\r1476-9360","ISSN":"0160-5682","abstract":"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soft’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author":[{"dropping-particle":"","family":"O'Brien","given":"F.","non-dropping-particle":"","parse-names":false,"suffix":""}],"container-title":"Journal of the Operational Research Society","id":"ITEM-1","issue":"5","issued":{"date-parts":[["2011"]]},"page":"900-920","title":"Supporting the strategy process: a survey of UK OR/MS practitioners","type":"article-journal","volume":"62"},"locator":"919-920","suppress-author":1,"uris":["http://www.mendeley.com/documents/?uuid=9ceb8116-91e1-46dc-9f0b-29e7784e86bc"]}],"mendeley":{"formattedCitation":"(2011, p. 919–920)","plainTextFormattedCitation":"(2011, p. 919–920)","previouslyFormattedCitation":"(2011, p. 919–920)"},"properties":{"noteIndex":0},"schema":"https://github.com/citation-style-language/schema/raw/master/csl-citation.json"}</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2B9C336" w:rsidR="00617EDA" w:rsidRDefault="00617EDA" w:rsidP="00617EDA">
      <w:pPr>
        <w:pStyle w:val="Legenda"/>
      </w:pPr>
      <w:bookmarkStart w:id="51" w:name="_Ref479317898"/>
      <w:bookmarkStart w:id="52" w:name="_Toc479346810"/>
      <w:bookmarkStart w:id="53" w:name="_Toc505523635"/>
      <w:r>
        <w:lastRenderedPageBreak/>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4</w:t>
      </w:r>
      <w:r w:rsidR="00462A29">
        <w:rPr>
          <w:noProof/>
        </w:rPr>
        <w:fldChar w:fldCharType="end"/>
      </w:r>
      <w:bookmarkEnd w:id="51"/>
      <w:r>
        <w:t xml:space="preserve"> – RDM e Abordagens Relacionadas</w:t>
      </w:r>
      <w:bookmarkEnd w:id="52"/>
      <w:bookmarkEnd w:id="53"/>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523"/>
        <w:gridCol w:w="1559"/>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1C48640F" w:rsidR="00617EDA" w:rsidRPr="0050339B" w:rsidRDefault="00987B08"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w:t>
            </w:r>
            <w:r w:rsidR="00617EDA">
              <w:rPr>
                <w:rFonts w:cs="Arial"/>
                <w:b/>
                <w:bCs/>
                <w:color w:val="000000"/>
                <w:sz w:val="18"/>
                <w:szCs w:val="20"/>
              </w:rPr>
              <w:t xml:space="preserve"> Decisões</w:t>
            </w:r>
            <w:r w:rsidR="00617EDA" w:rsidRPr="0050339B">
              <w:rPr>
                <w:rFonts w:cs="Arial"/>
                <w:b/>
                <w:bCs/>
                <w:color w:val="000000"/>
                <w:sz w:val="18"/>
                <w:szCs w:val="20"/>
              </w:rPr>
              <w:t xml:space="preserve"> Estrat</w:t>
            </w:r>
            <w:r w:rsidR="00617EDA">
              <w:rPr>
                <w:rFonts w:cs="Arial"/>
                <w:b/>
                <w:bCs/>
                <w:color w:val="000000"/>
                <w:sz w:val="18"/>
                <w:szCs w:val="20"/>
              </w:rPr>
              <w:t>égias / Decisões</w:t>
            </w:r>
            <w:r w:rsidR="00617EDA" w:rsidRPr="0050339B">
              <w:rPr>
                <w:rFonts w:cs="Arial"/>
                <w:b/>
                <w:bCs/>
                <w:color w:val="000000"/>
                <w:sz w:val="18"/>
                <w:szCs w:val="20"/>
              </w:rPr>
              <w:t xml:space="preserve"> P</w:t>
            </w:r>
            <w:r w:rsidR="00617EDA">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987B08">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2B65589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A23A6">
              <w:rPr>
                <w:rFonts w:cs="Arial"/>
                <w:b/>
                <w:bCs/>
                <w:color w:val="000000"/>
                <w:sz w:val="16"/>
                <w:szCs w:val="20"/>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04EF5614"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A23A6">
              <w:rPr>
                <w:rFonts w:cs="Arial"/>
                <w:b/>
                <w:bCs/>
                <w:color w:val="000000"/>
                <w:sz w:val="16"/>
                <w:szCs w:val="20"/>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53197F84"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A23A6">
              <w:rPr>
                <w:rFonts w:cs="Arial"/>
                <w:b/>
                <w:bCs/>
                <w:color w:val="000000"/>
                <w:sz w:val="16"/>
                <w:szCs w:val="20"/>
                <w:lang w:val="en-US"/>
              </w:rPr>
              <w:instrText>ADDIN CSL_CITATION {"citationItems":[{"id":"ITEM-1","itemData":{"DOI":"doi:10.1596/1813-9450-6193","ISBN":"&lt;null&gt;","PMID":"4","abstract":"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best”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s lifetime, cost, and vulnerability.","author":[{"dropping-particle":"","family":"Hallegatte","given":"Stéphane","non-dropping-particle":"","parse-names":false,"suffix":""},{"dropping-particle":"","family":"Shah","given":"A","non-dropping-particle":"","parse-names":false,"suffix":""},{"dropping-particle":"","family":"Brown","given":"Casey","non-dropping-particle":"","parse-names":false,"suffix":""},{"dropping-particle":"","family":"Lempert","given":"Robert J.","non-dropping-particle":"","parse-names":false,"suffix":""},{"dropping-particle":"","family":"Gill","given":"S","non-dropping-particle":"","parse-names":false,"suffix":""}],"container-title":"Policy Research Working Paper","id":"ITEM-1","issue":"6193","issued":{"date-parts":[["2012"]]},"page":"1-41","title":"Investment Decision Making Under Deep Uncertainty: Application to Climate Change","type":"article-journal"},"uris":["http://www.mendeley.com/documents/?uuid=fb95274c-4103-45cb-a8b5-8c65b85d7a35"]}],"mendeley":{"formattedCitation":"(HALLEGATTE et al., 2012)","plainTextFormattedCitation":"(HALLEGATTE et al., 2012)","previouslyFormattedCitation":"(HALLEGATTE et al., 2012)"},"properties":{"noteIndex":0},"schema":"https://github.com/citation-style-language/schema/raw/master/csl-citation.json"}</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1C8EDDE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A23A6">
              <w:rPr>
                <w:rFonts w:cs="Arial"/>
                <w:b/>
                <w:bCs/>
                <w:color w:val="000000"/>
                <w:sz w:val="16"/>
                <w:szCs w:val="20"/>
                <w:lang w:val="en-US"/>
              </w:rPr>
              <w:instrText>ADDIN CSL_CITATION {"citationItems":[{"id":"ITEM-1","itemData":{"DOI":"10.1061/(ASCE)WR.1943-5452.0000509","ISBN":"0733-9496","ISSN":"0733-9496","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author":[{"dropping-particle":"","family":"Herman","given":"J","non-dropping-particle":"","parse-names":false,"suffix":""},{"dropping-particle":"","family":"Reed","given":"P","non-dropping-particle":"","parse-names":false,"suffix":""},{"dropping-particle":"","family":"Zeff","given":"H","non-dropping-particle":"","parse-names":false,"suffix":""},{"dropping-particle":"","family":"Characklis","given":"G","non-dropping-particle":"","parse-names":false,"suffix":""}],"container-title":"Journal of Water Resources Planning and Management","id":"ITEM-1","issue":"10","issued":{"date-parts":[["2015"]]},"page":"4015012","title":"How Should Robustness Be Defined for Water Systems Planning under Change?","type":"article-journal","volume":"141"},"uris":["http://www.mendeley.com/documents/?uuid=46bd7297-ecc2-47b4-8956-17b428deb2c2"]}],"mendeley":{"formattedCitation":"(HERMAN et al., 2015)","plainTextFormattedCitation":"(HERMAN et al., 2015)","previouslyFormattedCitation":"(HERMAN et al., 2015)"},"properties":{"noteIndex":0},"schema":"https://github.com/citation-style-language/schema/raw/master/csl-citation.json"}</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523" w:type="dxa"/>
            <w:shd w:val="clear" w:color="auto" w:fill="D9D9D9" w:themeFill="background1" w:themeFillShade="D9"/>
            <w:vAlign w:val="center"/>
            <w:hideMark/>
          </w:tcPr>
          <w:p w14:paraId="0D72EDB7" w14:textId="54A4BA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A23A6">
              <w:rPr>
                <w:rFonts w:cs="Arial"/>
                <w:b/>
                <w:bCs/>
                <w:color w:val="000000"/>
                <w:sz w:val="16"/>
                <w:szCs w:val="20"/>
                <w:lang w:val="en-US"/>
              </w:rPr>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uris":["http://www.mendeley.com/documents/?uuid=46af7d69-c758-4107-ae0d-2242fa22a40c"]}],"mendeley":{"formattedCitation":"(COURTNEY; KIRKLAND; VIGUERIE, 1997)","plainTextFormattedCitation":"(COURTNEY; KIRKLAND; VIGUERIE, 1997)","previouslyFormattedCitation":"(COURTNEY; KIRKLAND; VIGUERIE, 1997)"},"properties":{"noteIndex":0},"schema":"https://github.com/citation-style-language/schema/raw/master/csl-citation.json"}</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559" w:type="dxa"/>
            <w:shd w:val="clear" w:color="auto" w:fill="D9D9D9" w:themeFill="background1" w:themeFillShade="D9"/>
            <w:vAlign w:val="center"/>
          </w:tcPr>
          <w:p w14:paraId="0D164852" w14:textId="37411770"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A23A6">
              <w:rPr>
                <w:rFonts w:cs="Arial"/>
                <w:b/>
                <w:bCs/>
                <w:color w:val="000000"/>
                <w:sz w:val="16"/>
                <w:szCs w:val="20"/>
                <w:lang w:val="en-US"/>
              </w:rPr>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uris":["http://www.mendeley.com/documents/?uuid=e662ee86-59b0-4974-be2e-3cd1ae4beb20"]}],"mendeley":{"formattedCitation":"(DYSON et al., 2007)","plainTextFormattedCitation":"(DYSON et al., 2007)","previouslyFormattedCitation":"(DYSON et al., 2007)"},"properties":{"noteIndex":0},"schema":"https://github.com/citation-style-language/schema/raw/master/csl-citation.json"}</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4B63D0F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A23A6">
              <w:rPr>
                <w:rFonts w:cs="Arial"/>
                <w:b/>
                <w:bCs/>
                <w:color w:val="000000"/>
                <w:sz w:val="16"/>
                <w:szCs w:val="20"/>
                <w:lang w:val="en-US"/>
              </w:rPr>
              <w:instrText>ADDIN CSL_CITATION {"citationItems":[{"id":"ITEM-1","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1","issue":"November","issued":{"date-parts":[["2013"]]},"page":"1-10","title":"Deciding How To Decide","type":"article-journal"},"uris":["http://www.mendeley.com/documents/?uuid=1f5de6ec-e5e0-4fa0-af78-fcd71754d5ed"]}],"mendeley":{"formattedCitation":"(COURTNEY; LOVALLO; CLARKE, 2013)","plainTextFormattedCitation":"(COURTNEY; LOVALLO; CLARKE, 2013)","previouslyFormattedCitation":"(COURTNEY; LOVALLO; CLARKE, 2013)"},"properties":{"noteIndex":0},"schema":"https://github.com/citation-style-language/schema/raw/master/csl-citation.json"}</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0D75732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A23A6">
              <w:rPr>
                <w:rFonts w:cs="Arial"/>
                <w:b/>
                <w:bCs/>
                <w:color w:val="000000"/>
                <w:sz w:val="16"/>
                <w:szCs w:val="20"/>
                <w:lang w:val="en-US"/>
              </w:rPr>
              <w:instrText>ADDIN CSL_CITATION {"citationItems":[{"id":"ITEM-1","itemData":{"DOI":"10.1057/jors.2011.2","ISBN":"0160-5682\\r1476-9360","ISSN":"0160-5682","abstract":"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soft’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author":[{"dropping-particle":"","family":"O'Brien","given":"F.","non-dropping-particle":"","parse-names":false,"suffix":""}],"container-title":"Journal of the Operational Research Society","id":"ITEM-1","issue":"5","issued":{"date-parts":[["2011"]]},"page":"900-920","title":"Supporting the strategy process: a survey of UK OR/MS practitioners","type":"article-journal","volume":"62"},"uris":["http://www.mendeley.com/documents/?uuid=9ceb8116-91e1-46dc-9f0b-29e7784e86bc"]}],"mendeley":{"formattedCitation":"(O’BRIEN, 2011)","plainTextFormattedCitation":"(O’BRIEN, 2011)","previouslyFormattedCitation":"(O’BRIEN, 2011)"},"properties":{"noteIndex":0},"schema":"https://github.com/citation-style-language/schema/raw/master/csl-citation.json"}</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987B08">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523"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559"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987B08" w:rsidRPr="00263686" w14:paraId="78B4B3A6" w14:textId="77777777" w:rsidTr="00987B08">
        <w:trPr>
          <w:trHeight w:val="170"/>
        </w:trPr>
        <w:tc>
          <w:tcPr>
            <w:tcW w:w="3342" w:type="dxa"/>
            <w:shd w:val="clear" w:color="auto" w:fill="auto"/>
            <w:vAlign w:val="bottom"/>
            <w:hideMark/>
          </w:tcPr>
          <w:p w14:paraId="1423F5B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cenario Planning</w:t>
            </w:r>
          </w:p>
        </w:tc>
        <w:tc>
          <w:tcPr>
            <w:tcW w:w="1368" w:type="dxa"/>
            <w:shd w:val="clear" w:color="auto" w:fill="auto"/>
            <w:hideMark/>
          </w:tcPr>
          <w:p w14:paraId="42966105" w14:textId="0B69CBF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E14DA1B" w14:textId="4E5797A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20FFF6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6AA25C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8771636" w14:textId="7E99A87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B9BD8D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hideMark/>
          </w:tcPr>
          <w:p w14:paraId="14DA143C" w14:textId="755D1C8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0D4705C3" w14:textId="6835CB2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50DE011" w14:textId="77777777" w:rsidTr="00987B08">
        <w:trPr>
          <w:trHeight w:val="170"/>
        </w:trPr>
        <w:tc>
          <w:tcPr>
            <w:tcW w:w="3342" w:type="dxa"/>
            <w:shd w:val="clear" w:color="auto" w:fill="auto"/>
            <w:vAlign w:val="bottom"/>
            <w:hideMark/>
          </w:tcPr>
          <w:p w14:paraId="475CCEC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lphi</w:t>
            </w:r>
          </w:p>
        </w:tc>
        <w:tc>
          <w:tcPr>
            <w:tcW w:w="1368" w:type="dxa"/>
            <w:shd w:val="clear" w:color="auto" w:fill="auto"/>
            <w:hideMark/>
          </w:tcPr>
          <w:p w14:paraId="4E75A2A6" w14:textId="09E3A3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1EDA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5E8581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D894E4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78C589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E2FD3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2BE0209A" w14:textId="0A8F36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504F80D2" w14:textId="570607C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3AA7883" w14:textId="77777777" w:rsidTr="00987B08">
        <w:trPr>
          <w:trHeight w:val="170"/>
        </w:trPr>
        <w:tc>
          <w:tcPr>
            <w:tcW w:w="3342" w:type="dxa"/>
            <w:shd w:val="clear" w:color="auto" w:fill="auto"/>
            <w:vAlign w:val="bottom"/>
            <w:hideMark/>
          </w:tcPr>
          <w:p w14:paraId="5059B59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Foresight</w:t>
            </w:r>
          </w:p>
        </w:tc>
        <w:tc>
          <w:tcPr>
            <w:tcW w:w="1368" w:type="dxa"/>
            <w:shd w:val="clear" w:color="auto" w:fill="auto"/>
            <w:hideMark/>
          </w:tcPr>
          <w:p w14:paraId="1C98D573" w14:textId="4C104C8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2E4163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A49D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F32562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91FFA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ACE3CD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14FFB9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17F173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6EE91833" w14:textId="77777777" w:rsidTr="00987B08">
        <w:trPr>
          <w:trHeight w:val="170"/>
        </w:trPr>
        <w:tc>
          <w:tcPr>
            <w:tcW w:w="3342" w:type="dxa"/>
            <w:shd w:val="clear" w:color="auto" w:fill="auto"/>
            <w:vAlign w:val="bottom"/>
            <w:hideMark/>
          </w:tcPr>
          <w:p w14:paraId="6DDE2A2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Analysis</w:t>
            </w:r>
          </w:p>
        </w:tc>
        <w:tc>
          <w:tcPr>
            <w:tcW w:w="1368" w:type="dxa"/>
            <w:shd w:val="clear" w:color="auto" w:fill="auto"/>
            <w:hideMark/>
          </w:tcPr>
          <w:p w14:paraId="7F032D98" w14:textId="002DA3C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37F918EE" w14:textId="5A1D105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6A3E2DE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74407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CDA5352" w14:textId="2E582EF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EBB6A3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56E7DDA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82F7004" w14:textId="1CF563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8AB6318" w14:textId="77777777" w:rsidTr="00987B08">
        <w:trPr>
          <w:trHeight w:val="170"/>
        </w:trPr>
        <w:tc>
          <w:tcPr>
            <w:tcW w:w="3342" w:type="dxa"/>
            <w:shd w:val="clear" w:color="auto" w:fill="auto"/>
            <w:vAlign w:val="bottom"/>
            <w:hideMark/>
          </w:tcPr>
          <w:p w14:paraId="7F52590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mputer Simulation</w:t>
            </w:r>
          </w:p>
        </w:tc>
        <w:tc>
          <w:tcPr>
            <w:tcW w:w="1368" w:type="dxa"/>
            <w:shd w:val="clear" w:color="auto" w:fill="auto"/>
            <w:hideMark/>
          </w:tcPr>
          <w:p w14:paraId="152F6A18" w14:textId="4739DC7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5705E5D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507C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D711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FCA52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FD19C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75F27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196" w:type="dxa"/>
            <w:shd w:val="clear" w:color="auto" w:fill="auto"/>
            <w:hideMark/>
          </w:tcPr>
          <w:p w14:paraId="4886DBCF" w14:textId="146DB5B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351107EA" w14:textId="77777777" w:rsidTr="00987B08">
        <w:trPr>
          <w:trHeight w:val="170"/>
        </w:trPr>
        <w:tc>
          <w:tcPr>
            <w:tcW w:w="3342" w:type="dxa"/>
            <w:shd w:val="clear" w:color="000000" w:fill="F2F2F2"/>
            <w:vAlign w:val="bottom"/>
            <w:hideMark/>
          </w:tcPr>
          <w:p w14:paraId="62059A2F"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Decision Making</w:t>
            </w:r>
          </w:p>
        </w:tc>
        <w:tc>
          <w:tcPr>
            <w:tcW w:w="1368" w:type="dxa"/>
            <w:shd w:val="clear" w:color="000000" w:fill="F2F2F2"/>
            <w:hideMark/>
          </w:tcPr>
          <w:p w14:paraId="0BF8F0B1" w14:textId="64802DE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000000" w:fill="F2F2F2"/>
            <w:vAlign w:val="center"/>
            <w:hideMark/>
          </w:tcPr>
          <w:p w14:paraId="68367430" w14:textId="5AA9225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000000" w:fill="F2F2F2"/>
            <w:vAlign w:val="center"/>
            <w:hideMark/>
          </w:tcPr>
          <w:p w14:paraId="0C1456FE" w14:textId="262B51C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000000" w:fill="F2F2F2"/>
            <w:vAlign w:val="center"/>
            <w:hideMark/>
          </w:tcPr>
          <w:p w14:paraId="035A03E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000000" w:fill="F2F2F2"/>
            <w:vAlign w:val="center"/>
            <w:hideMark/>
          </w:tcPr>
          <w:p w14:paraId="2F5550A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000000" w:fill="F2F2F2"/>
          </w:tcPr>
          <w:p w14:paraId="7704AB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000000" w:fill="F2F2F2"/>
            <w:vAlign w:val="center"/>
            <w:hideMark/>
          </w:tcPr>
          <w:p w14:paraId="09325A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000000" w:fill="F2F2F2"/>
            <w:vAlign w:val="center"/>
            <w:hideMark/>
          </w:tcPr>
          <w:p w14:paraId="6BBC6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1D6D0C1A" w14:textId="77777777" w:rsidTr="00987B08">
        <w:trPr>
          <w:trHeight w:val="170"/>
        </w:trPr>
        <w:tc>
          <w:tcPr>
            <w:tcW w:w="3342" w:type="dxa"/>
            <w:shd w:val="clear" w:color="auto" w:fill="auto"/>
            <w:vAlign w:val="bottom"/>
            <w:hideMark/>
          </w:tcPr>
          <w:p w14:paraId="6969625D"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isk Analysis</w:t>
            </w:r>
          </w:p>
        </w:tc>
        <w:tc>
          <w:tcPr>
            <w:tcW w:w="1368" w:type="dxa"/>
            <w:shd w:val="clear" w:color="auto" w:fill="auto"/>
            <w:vAlign w:val="center"/>
            <w:hideMark/>
          </w:tcPr>
          <w:p w14:paraId="0AEF79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006BDAF" w14:textId="32DF76DF" w:rsidR="00617EDA" w:rsidRPr="00987B08" w:rsidRDefault="00987B08"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3DA79C1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1D17E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12B773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4B89B24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892F3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5E4967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617EDA" w:rsidRPr="00263686" w14:paraId="1A129FCD" w14:textId="77777777" w:rsidTr="00987B08">
        <w:trPr>
          <w:trHeight w:val="170"/>
        </w:trPr>
        <w:tc>
          <w:tcPr>
            <w:tcW w:w="3342" w:type="dxa"/>
            <w:shd w:val="clear" w:color="auto" w:fill="F2F2F2" w:themeFill="background1" w:themeFillShade="F2"/>
            <w:vAlign w:val="bottom"/>
            <w:hideMark/>
          </w:tcPr>
          <w:p w14:paraId="7B76161C"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fo-Gap</w:t>
            </w:r>
          </w:p>
        </w:tc>
        <w:tc>
          <w:tcPr>
            <w:tcW w:w="1368" w:type="dxa"/>
            <w:shd w:val="clear" w:color="auto" w:fill="F2F2F2" w:themeFill="background1" w:themeFillShade="F2"/>
            <w:vAlign w:val="center"/>
            <w:hideMark/>
          </w:tcPr>
          <w:p w14:paraId="7C3B3A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073153D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A690DF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7B4A31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685D85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6C95F5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565C4FD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E70023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987B08" w:rsidRPr="00263686" w14:paraId="23C81643" w14:textId="77777777" w:rsidTr="00987B08">
        <w:trPr>
          <w:trHeight w:val="170"/>
        </w:trPr>
        <w:tc>
          <w:tcPr>
            <w:tcW w:w="3342" w:type="dxa"/>
            <w:shd w:val="clear" w:color="auto" w:fill="auto"/>
            <w:vAlign w:val="bottom"/>
            <w:hideMark/>
          </w:tcPr>
          <w:p w14:paraId="5789337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st Benefit Analysis (CBA)</w:t>
            </w:r>
          </w:p>
        </w:tc>
        <w:tc>
          <w:tcPr>
            <w:tcW w:w="1368" w:type="dxa"/>
            <w:shd w:val="clear" w:color="auto" w:fill="auto"/>
            <w:vAlign w:val="center"/>
            <w:hideMark/>
          </w:tcPr>
          <w:p w14:paraId="45876A3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01A21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4B4CA84" w14:textId="131DE8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76C9E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9F88E5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F7A176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59E04B7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0CBC02E7" w14:textId="5A45C07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78E4028" w14:textId="77777777" w:rsidTr="00987B08">
        <w:trPr>
          <w:trHeight w:val="170"/>
        </w:trPr>
        <w:tc>
          <w:tcPr>
            <w:tcW w:w="3342" w:type="dxa"/>
            <w:shd w:val="clear" w:color="auto" w:fill="auto"/>
            <w:vAlign w:val="bottom"/>
            <w:hideMark/>
          </w:tcPr>
          <w:p w14:paraId="4E0AC09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BA Under Uncertainty</w:t>
            </w:r>
          </w:p>
        </w:tc>
        <w:tc>
          <w:tcPr>
            <w:tcW w:w="1368" w:type="dxa"/>
            <w:shd w:val="clear" w:color="auto" w:fill="auto"/>
            <w:vAlign w:val="center"/>
            <w:hideMark/>
          </w:tcPr>
          <w:p w14:paraId="0D8C0A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074C9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2B753BA9" w14:textId="00BF739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4B7E92F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1D80B8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683E398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36324FA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4325ADED" w14:textId="21068A7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035E2730" w14:textId="77777777" w:rsidTr="00987B08">
        <w:trPr>
          <w:trHeight w:val="170"/>
        </w:trPr>
        <w:tc>
          <w:tcPr>
            <w:tcW w:w="3342" w:type="dxa"/>
            <w:shd w:val="clear" w:color="auto" w:fill="auto"/>
            <w:vAlign w:val="bottom"/>
            <w:hideMark/>
          </w:tcPr>
          <w:p w14:paraId="473FF6F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eal Options</w:t>
            </w:r>
          </w:p>
        </w:tc>
        <w:tc>
          <w:tcPr>
            <w:tcW w:w="1368" w:type="dxa"/>
            <w:shd w:val="clear" w:color="auto" w:fill="auto"/>
            <w:vAlign w:val="center"/>
            <w:hideMark/>
          </w:tcPr>
          <w:p w14:paraId="7BF1BFD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045A573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8D13319" w14:textId="0833CDF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2CA216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1482292" w14:textId="69F4384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76324D7" w14:textId="5C566F1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218911DE" w14:textId="5A0A109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227F293F" w14:textId="5229C8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D27A94B" w14:textId="77777777" w:rsidTr="00987B08">
        <w:trPr>
          <w:trHeight w:val="170"/>
        </w:trPr>
        <w:tc>
          <w:tcPr>
            <w:tcW w:w="3342" w:type="dxa"/>
            <w:shd w:val="clear" w:color="auto" w:fill="F2F2F2" w:themeFill="background1" w:themeFillShade="F2"/>
            <w:vAlign w:val="bottom"/>
            <w:hideMark/>
          </w:tcPr>
          <w:p w14:paraId="4E1212F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limate Informed Decision Analysis</w:t>
            </w:r>
          </w:p>
        </w:tc>
        <w:tc>
          <w:tcPr>
            <w:tcW w:w="1368" w:type="dxa"/>
            <w:shd w:val="clear" w:color="auto" w:fill="F2F2F2" w:themeFill="background1" w:themeFillShade="F2"/>
            <w:vAlign w:val="center"/>
            <w:hideMark/>
          </w:tcPr>
          <w:p w14:paraId="266F30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129FC3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hideMark/>
          </w:tcPr>
          <w:p w14:paraId="160D337D" w14:textId="091AE24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F2F2F2" w:themeFill="background1" w:themeFillShade="F2"/>
            <w:vAlign w:val="center"/>
            <w:hideMark/>
          </w:tcPr>
          <w:p w14:paraId="137CF0D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F2F2F2" w:themeFill="background1" w:themeFillShade="F2"/>
            <w:vAlign w:val="center"/>
            <w:hideMark/>
          </w:tcPr>
          <w:p w14:paraId="3B313F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B697C6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48D763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A0F04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56E1A202" w14:textId="77777777" w:rsidTr="00987B08">
        <w:trPr>
          <w:trHeight w:val="170"/>
        </w:trPr>
        <w:tc>
          <w:tcPr>
            <w:tcW w:w="3342" w:type="dxa"/>
            <w:shd w:val="clear" w:color="auto" w:fill="F2F2F2" w:themeFill="background1" w:themeFillShade="F2"/>
            <w:vAlign w:val="bottom"/>
            <w:hideMark/>
          </w:tcPr>
          <w:p w14:paraId="75969AF4"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RDM</w:t>
            </w:r>
          </w:p>
        </w:tc>
        <w:tc>
          <w:tcPr>
            <w:tcW w:w="1368" w:type="dxa"/>
            <w:shd w:val="clear" w:color="auto" w:fill="F2F2F2" w:themeFill="background1" w:themeFillShade="F2"/>
            <w:vAlign w:val="center"/>
            <w:hideMark/>
          </w:tcPr>
          <w:p w14:paraId="2DC3747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3E5783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3E4B355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6649CCC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3841D26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5031604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114874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3ADA0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6A0D7AAD" w14:textId="77777777" w:rsidTr="00987B08">
        <w:trPr>
          <w:trHeight w:val="170"/>
        </w:trPr>
        <w:tc>
          <w:tcPr>
            <w:tcW w:w="3342" w:type="dxa"/>
            <w:shd w:val="clear" w:color="auto" w:fill="F2F2F2" w:themeFill="background1" w:themeFillShade="F2"/>
            <w:vAlign w:val="bottom"/>
            <w:hideMark/>
          </w:tcPr>
          <w:p w14:paraId="291102A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Scaling</w:t>
            </w:r>
          </w:p>
        </w:tc>
        <w:tc>
          <w:tcPr>
            <w:tcW w:w="1368" w:type="dxa"/>
            <w:shd w:val="clear" w:color="auto" w:fill="F2F2F2" w:themeFill="background1" w:themeFillShade="F2"/>
            <w:vAlign w:val="center"/>
            <w:hideMark/>
          </w:tcPr>
          <w:p w14:paraId="0CA008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727BA0A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BCF4C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2AA7AA6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7D41489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4C8BEA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2EB8E23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5CB79D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2330FE99" w14:textId="77777777" w:rsidTr="00987B08">
        <w:trPr>
          <w:trHeight w:val="170"/>
        </w:trPr>
        <w:tc>
          <w:tcPr>
            <w:tcW w:w="3342" w:type="dxa"/>
            <w:shd w:val="clear" w:color="auto" w:fill="auto"/>
            <w:vAlign w:val="bottom"/>
            <w:hideMark/>
          </w:tcPr>
          <w:p w14:paraId="222835B0"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Optimization</w:t>
            </w:r>
          </w:p>
        </w:tc>
        <w:tc>
          <w:tcPr>
            <w:tcW w:w="1368" w:type="dxa"/>
            <w:shd w:val="clear" w:color="auto" w:fill="auto"/>
            <w:vAlign w:val="center"/>
            <w:hideMark/>
          </w:tcPr>
          <w:p w14:paraId="7BA0578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14BF2B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9AC758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824DA3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auto"/>
            <w:vAlign w:val="center"/>
            <w:hideMark/>
          </w:tcPr>
          <w:p w14:paraId="58D334B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399AED3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78AED1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77B62ED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617EDA" w:rsidRPr="00263686" w14:paraId="5D2A4B08" w14:textId="77777777" w:rsidTr="00987B08">
        <w:trPr>
          <w:trHeight w:val="170"/>
        </w:trPr>
        <w:tc>
          <w:tcPr>
            <w:tcW w:w="3342" w:type="dxa"/>
            <w:shd w:val="clear" w:color="auto" w:fill="auto"/>
            <w:vAlign w:val="bottom"/>
            <w:hideMark/>
          </w:tcPr>
          <w:p w14:paraId="29A4087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raditional Strategy Toolkit"</w:t>
            </w:r>
          </w:p>
        </w:tc>
        <w:tc>
          <w:tcPr>
            <w:tcW w:w="1368" w:type="dxa"/>
            <w:shd w:val="clear" w:color="auto" w:fill="auto"/>
            <w:vAlign w:val="center"/>
            <w:hideMark/>
          </w:tcPr>
          <w:p w14:paraId="14E6027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6F885E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735315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B2318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4522722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55828D9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C7F065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002316B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46C439" w14:textId="77777777" w:rsidTr="00987B08">
        <w:trPr>
          <w:trHeight w:val="170"/>
        </w:trPr>
        <w:tc>
          <w:tcPr>
            <w:tcW w:w="3342" w:type="dxa"/>
            <w:shd w:val="clear" w:color="auto" w:fill="auto"/>
            <w:vAlign w:val="bottom"/>
            <w:hideMark/>
          </w:tcPr>
          <w:p w14:paraId="3A8D5DB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Game Theory</w:t>
            </w:r>
          </w:p>
        </w:tc>
        <w:tc>
          <w:tcPr>
            <w:tcW w:w="1368" w:type="dxa"/>
            <w:shd w:val="clear" w:color="auto" w:fill="auto"/>
            <w:vAlign w:val="center"/>
            <w:hideMark/>
          </w:tcPr>
          <w:p w14:paraId="5C519F6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25D35C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CE48A0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68F0E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91D9939" w14:textId="4012868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6F8BF10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6A990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210B043" w14:textId="1E7DD20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84FC4C4" w14:textId="77777777" w:rsidTr="00987B08">
        <w:trPr>
          <w:trHeight w:val="170"/>
        </w:trPr>
        <w:tc>
          <w:tcPr>
            <w:tcW w:w="3342" w:type="dxa"/>
            <w:shd w:val="clear" w:color="auto" w:fill="auto"/>
            <w:vAlign w:val="bottom"/>
            <w:hideMark/>
          </w:tcPr>
          <w:p w14:paraId="26E275E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echnology Forecasting</w:t>
            </w:r>
          </w:p>
        </w:tc>
        <w:tc>
          <w:tcPr>
            <w:tcW w:w="1368" w:type="dxa"/>
            <w:shd w:val="clear" w:color="auto" w:fill="auto"/>
            <w:vAlign w:val="center"/>
            <w:hideMark/>
          </w:tcPr>
          <w:p w14:paraId="58D3004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1BE95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772D8A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BEE808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57C53FEA" w14:textId="3B384E9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4531C66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21963C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B946E1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CF21F58" w14:textId="77777777" w:rsidTr="00987B08">
        <w:trPr>
          <w:trHeight w:val="170"/>
        </w:trPr>
        <w:tc>
          <w:tcPr>
            <w:tcW w:w="3342" w:type="dxa"/>
            <w:shd w:val="clear" w:color="auto" w:fill="auto"/>
            <w:vAlign w:val="bottom"/>
            <w:hideMark/>
          </w:tcPr>
          <w:p w14:paraId="173C6255"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ystem Dynamics Modeling</w:t>
            </w:r>
          </w:p>
        </w:tc>
        <w:tc>
          <w:tcPr>
            <w:tcW w:w="1368" w:type="dxa"/>
            <w:shd w:val="clear" w:color="auto" w:fill="auto"/>
            <w:vAlign w:val="center"/>
            <w:hideMark/>
          </w:tcPr>
          <w:p w14:paraId="0295032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9A7232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BFC27D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3908AE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3B2E14DD" w14:textId="5C8D4EF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71E344AA" w14:textId="51D2341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36CE1A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BDD8989" w14:textId="09BEAAA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0C0AC57" w14:textId="77777777" w:rsidTr="00987B08">
        <w:trPr>
          <w:trHeight w:val="170"/>
        </w:trPr>
        <w:tc>
          <w:tcPr>
            <w:tcW w:w="3342" w:type="dxa"/>
            <w:shd w:val="clear" w:color="auto" w:fill="auto"/>
            <w:vAlign w:val="bottom"/>
            <w:hideMark/>
          </w:tcPr>
          <w:p w14:paraId="0FA92CE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Agent-Based Modeling</w:t>
            </w:r>
          </w:p>
        </w:tc>
        <w:tc>
          <w:tcPr>
            <w:tcW w:w="1368" w:type="dxa"/>
            <w:shd w:val="clear" w:color="auto" w:fill="auto"/>
            <w:vAlign w:val="center"/>
            <w:hideMark/>
          </w:tcPr>
          <w:p w14:paraId="682BE9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BB78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E1CFD4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92CE9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7B0C7E50" w14:textId="7E3DA40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956AA51" w14:textId="7FA93DD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D0A49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6B47136A" w14:textId="6AE4A5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4D1A21EC" w14:textId="77777777" w:rsidTr="00987B08">
        <w:trPr>
          <w:trHeight w:val="170"/>
        </w:trPr>
        <w:tc>
          <w:tcPr>
            <w:tcW w:w="3342" w:type="dxa"/>
            <w:shd w:val="clear" w:color="auto" w:fill="auto"/>
            <w:vAlign w:val="bottom"/>
            <w:hideMark/>
          </w:tcPr>
          <w:p w14:paraId="1AA04F90"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Latent-demand Research</w:t>
            </w:r>
          </w:p>
        </w:tc>
        <w:tc>
          <w:tcPr>
            <w:tcW w:w="1368" w:type="dxa"/>
            <w:shd w:val="clear" w:color="auto" w:fill="auto"/>
            <w:vAlign w:val="center"/>
            <w:hideMark/>
          </w:tcPr>
          <w:p w14:paraId="131905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1F4F69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DA3BDD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DB6BE8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6B8A174" w14:textId="1C2D9E1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1416B9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46D765F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506EFE2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F08F6FF" w14:textId="77777777" w:rsidTr="00987B08">
        <w:trPr>
          <w:trHeight w:val="170"/>
        </w:trPr>
        <w:tc>
          <w:tcPr>
            <w:tcW w:w="3342" w:type="dxa"/>
            <w:shd w:val="clear" w:color="auto" w:fill="auto"/>
            <w:vAlign w:val="bottom"/>
            <w:hideMark/>
          </w:tcPr>
          <w:p w14:paraId="7E943432"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nventional Capital-Budgeting</w:t>
            </w:r>
          </w:p>
        </w:tc>
        <w:tc>
          <w:tcPr>
            <w:tcW w:w="1368" w:type="dxa"/>
            <w:shd w:val="clear" w:color="auto" w:fill="auto"/>
            <w:vAlign w:val="center"/>
            <w:hideMark/>
          </w:tcPr>
          <w:p w14:paraId="16A35DB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44F49E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0D3695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97C94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396C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69BB13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320" w:type="dxa"/>
            <w:shd w:val="clear" w:color="auto" w:fill="auto"/>
            <w:hideMark/>
          </w:tcPr>
          <w:p w14:paraId="1DE9BCC2" w14:textId="50D6F01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AFB200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B5E510" w14:textId="77777777" w:rsidTr="00987B08">
        <w:trPr>
          <w:trHeight w:val="170"/>
        </w:trPr>
        <w:tc>
          <w:tcPr>
            <w:tcW w:w="3342" w:type="dxa"/>
            <w:shd w:val="clear" w:color="auto" w:fill="auto"/>
            <w:vAlign w:val="bottom"/>
            <w:hideMark/>
          </w:tcPr>
          <w:p w14:paraId="15F88CE6"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nte Carlo Methods</w:t>
            </w:r>
          </w:p>
        </w:tc>
        <w:tc>
          <w:tcPr>
            <w:tcW w:w="1368" w:type="dxa"/>
            <w:shd w:val="clear" w:color="auto" w:fill="auto"/>
            <w:vAlign w:val="center"/>
            <w:hideMark/>
          </w:tcPr>
          <w:p w14:paraId="7B421B8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2282C2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A3250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73B765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F36C75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4389F3C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E59E25A" w14:textId="1E359D5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794D4DF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69CB63E3" w14:textId="77777777" w:rsidTr="00987B08">
        <w:trPr>
          <w:trHeight w:val="170"/>
        </w:trPr>
        <w:tc>
          <w:tcPr>
            <w:tcW w:w="3342" w:type="dxa"/>
            <w:shd w:val="clear" w:color="auto" w:fill="auto"/>
            <w:vAlign w:val="bottom"/>
            <w:hideMark/>
          </w:tcPr>
          <w:p w14:paraId="4E215DE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ase-based Decision Analysis</w:t>
            </w:r>
          </w:p>
        </w:tc>
        <w:tc>
          <w:tcPr>
            <w:tcW w:w="1368" w:type="dxa"/>
            <w:shd w:val="clear" w:color="auto" w:fill="auto"/>
            <w:vAlign w:val="center"/>
            <w:hideMark/>
          </w:tcPr>
          <w:p w14:paraId="711CE8A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D16E2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1F5943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754505B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3F9D6D5" w14:textId="7DE2B92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2B3AB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51D986BD" w14:textId="51D01EE2"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112D0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6BDF72B" w14:textId="77777777" w:rsidTr="00987B08">
        <w:trPr>
          <w:trHeight w:val="170"/>
        </w:trPr>
        <w:tc>
          <w:tcPr>
            <w:tcW w:w="3342" w:type="dxa"/>
            <w:shd w:val="clear" w:color="auto" w:fill="auto"/>
            <w:vAlign w:val="bottom"/>
            <w:hideMark/>
          </w:tcPr>
          <w:p w14:paraId="3AC3F05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Prediction Markets</w:t>
            </w:r>
          </w:p>
        </w:tc>
        <w:tc>
          <w:tcPr>
            <w:tcW w:w="1368" w:type="dxa"/>
            <w:shd w:val="clear" w:color="auto" w:fill="auto"/>
            <w:vAlign w:val="center"/>
            <w:hideMark/>
          </w:tcPr>
          <w:p w14:paraId="09E894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A8EEFA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8C6F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5E97899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6860F7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00B34A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8EE9832" w14:textId="2E0C41C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1451873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9633C5F" w14:textId="77777777" w:rsidTr="00987B08">
        <w:trPr>
          <w:trHeight w:val="170"/>
        </w:trPr>
        <w:tc>
          <w:tcPr>
            <w:tcW w:w="3342" w:type="dxa"/>
            <w:shd w:val="clear" w:color="auto" w:fill="auto"/>
            <w:vAlign w:val="bottom"/>
            <w:hideMark/>
          </w:tcPr>
          <w:p w14:paraId="10BFF57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centivized Estimate Approaches</w:t>
            </w:r>
          </w:p>
        </w:tc>
        <w:tc>
          <w:tcPr>
            <w:tcW w:w="1368" w:type="dxa"/>
            <w:shd w:val="clear" w:color="auto" w:fill="auto"/>
            <w:vAlign w:val="center"/>
            <w:hideMark/>
          </w:tcPr>
          <w:p w14:paraId="2F382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8F8D85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906D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8D416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7447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3BB26B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0DC8C98B" w14:textId="18596A4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6AE8A08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bl>
    <w:p w14:paraId="2AF343B1" w14:textId="220C189F" w:rsidR="00987B08" w:rsidRPr="00987B08" w:rsidRDefault="00987B08" w:rsidP="00617EDA">
      <w:pPr>
        <w:ind w:firstLine="0"/>
        <w:jc w:val="center"/>
        <w:rPr>
          <w:sz w:val="20"/>
        </w:rPr>
      </w:pPr>
      <w:r w:rsidRPr="00987B08">
        <w:rPr>
          <w:sz w:val="20"/>
        </w:rPr>
        <w:t>*O trabalho menciona a abordagem, porém sem utilizar explicitamente o nome indicado.</w:t>
      </w:r>
      <w:r>
        <w:rPr>
          <w:sz w:val="20"/>
        </w:rPr>
        <w:t xml:space="preserve"> ** Resultados omitidos estão presentes no Apêndice G.</w:t>
      </w:r>
    </w:p>
    <w:p w14:paraId="6F1006EA" w14:textId="12B4537B"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350314C6"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0326C">
        <w:t xml:space="preserve">Quadro </w:t>
      </w:r>
      <w:r w:rsidR="0060326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A23A6">
        <w:rPr>
          <w:spacing w:val="-4"/>
        </w:rPr>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uris":["http://www.mendeley.com/documents/?uuid=46af7d69-c758-4107-ae0d-2242fa22a40c"]},{"id":"ITEM-2","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2","issue":"January 2015","issued":{"date-parts":[["2007"]]},"page":"3–24","title":"The strategic development process","type":"chapter"},"uris":["http://www.mendeley.com/documents/?uuid=e662ee86-59b0-4974-be2e-3cd1ae4beb20"]},{"id":"ITEM-3","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3","issue":"November","issued":{"date-parts":[["2013"]]},"page":"1-10","title":"Deciding How To Decide","type":"article-journal"},"uris":["http://www.mendeley.com/documents/?uuid=1f5de6ec-e5e0-4fa0-af78-fcd71754d5ed"]},{"id":"ITEM-4","itemData":{"DOI":"10.1057/jors.2011.2","ISBN":"0160-5682\\r1476-9360","ISSN":"0160-5682","abstract":"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soft’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author":[{"dropping-particle":"","family":"O'Brien","given":"F.","non-dropping-particle":"","parse-names":false,"suffix":""}],"container-title":"Journal of the Operational Research Society","id":"ITEM-4","issue":"5","issued":{"date-parts":[["2011"]]},"page":"900-920","title":"Supporting the strategy process: a survey of UK OR/MS practitioners","type":"article-journal","volume":"62"},"uris":["http://www.mendeley.com/documents/?uuid=9ceb8116-91e1-46dc-9f0b-29e7784e86bc"]}],"mendeley":{"formattedCitation":"(COURTNEY; KIRKLAND; VIGUERIE, 1997; COURTNEY; LOVALLO; CLARKE, 2013; DYSON et al., 2007; O’BRIEN, 2011)","plainTextFormattedCitation":"(COURTNEY; KIRKLAND; VIGUERIE, 1997; COURTNEY; LOVALLO; CLARKE, 2013; DYSON et al., 2007; O’BRIEN, 2011)","previouslyFormattedCitation":"(COURTNEY; KIRKLAND; VIGUERIE, 1997; COURTNEY; LOVALLO; CLARKE, 2013; DYSON et al., 2007; O’BRIEN, 2011)"},"properties":{"noteIndex":0},"schema":"https://github.com/citation-style-language/schema/raw/master/csl-citation.json"}</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A23A6">
        <w:rPr>
          <w:spacing w:val="-4"/>
        </w:rPr>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uris":["http://www.mendeley.com/documents/?uuid=46af7d69-c758-4107-ae0d-2242fa22a40c"]},{"id":"ITEM-2","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2","issue":"January 2015","issued":{"date-parts":[["2007"]]},"page":"3–24","title":"The strategic development process","type":"chapter"},"uris":["http://www.mendeley.com/documents/?uuid=e662ee86-59b0-4974-be2e-3cd1ae4beb20"]}],"mendeley":{"formattedCitation":"(COURTNEY; KIRKLAND; VIGUERIE, 1997; DYSON et al., 2007)","plainTextFormattedCitation":"(COURTNEY; KIRKLAND; VIGUERIE, 1997; DYSON et al., 2007)","previouslyFormattedCitation":"(COURTNEY; KIRKLAND; VIGUERIE, 1997; DYSON et al., 2007)"},"properties":{"noteIndex":0},"schema":"https://github.com/citation-style-language/schema/raw/master/csl-citation.json"}</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A23A6">
        <w:rPr>
          <w:spacing w:val="-4"/>
        </w:rPr>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w:t>
      </w:r>
      <w:r w:rsidR="009D4408">
        <w:rPr>
          <w:spacing w:val="-4"/>
        </w:rPr>
        <w:t>superar</w:t>
      </w:r>
      <w:r>
        <w:rPr>
          <w:spacing w:val="-4"/>
        </w:rPr>
        <w:t xml:space="preserve">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4" w:name="_Toc505523737"/>
      <w:r>
        <w:t>Contextos de Aplicação do RDM</w:t>
      </w:r>
      <w:bookmarkEnd w:id="54"/>
    </w:p>
    <w:p w14:paraId="7C888971" w14:textId="46747EB4"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A23A6">
        <w:rPr>
          <w:spacing w:val="-4"/>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18CA815" w:rsidR="00617EDA" w:rsidRDefault="00617EDA" w:rsidP="00617EDA">
      <w:pPr>
        <w:pStyle w:val="Legenda"/>
      </w:pPr>
      <w:bookmarkStart w:id="55" w:name="_Ref479103260"/>
      <w:bookmarkStart w:id="56" w:name="_Toc479347020"/>
      <w:bookmarkStart w:id="57" w:name="_Toc505523673"/>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1</w:t>
      </w:r>
      <w:r w:rsidR="00462A29">
        <w:rPr>
          <w:noProof/>
        </w:rPr>
        <w:fldChar w:fldCharType="end"/>
      </w:r>
      <w:bookmarkEnd w:id="55"/>
      <w:r>
        <w:t xml:space="preserve"> – Em que Contextos o RDM foi aplicado</w:t>
      </w:r>
      <w:bookmarkEnd w:id="56"/>
      <w:bookmarkEnd w:id="57"/>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87F0512"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0326C">
        <w:t xml:space="preserve">Figura </w:t>
      </w:r>
      <w:r w:rsidR="0060326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A23A6">
        <w:rPr>
          <w:spacing w:val="-4"/>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suppress-author":1,"uris":["http://www.mendeley.com/documents/?uuid=4a76305e-bf08-4fcd-b85b-18bd106f7fb5"]}],"mendeley":{"formattedCitation":"(2006)","plainTextFormattedCitation":"(2006)","previouslyFormattedCitation":"(2006)"},"properties":{"noteIndex":0},"schema":"https://github.com/citation-style-language/schema/raw/master/csl-citation.json"}</w:instrText>
      </w:r>
      <w:r>
        <w:rPr>
          <w:spacing w:val="-4"/>
        </w:rPr>
        <w:fldChar w:fldCharType="separate"/>
      </w:r>
      <w:r w:rsidRPr="004E12E5">
        <w:rPr>
          <w:noProof/>
          <w:spacing w:val="-4"/>
        </w:rPr>
        <w:t>(2006)</w:t>
      </w:r>
      <w:r>
        <w:rPr>
          <w:spacing w:val="-4"/>
        </w:rPr>
        <w:fldChar w:fldCharType="end"/>
      </w:r>
      <w:r>
        <w:rPr>
          <w:spacing w:val="-4"/>
        </w:rPr>
        <w:t xml:space="preserve">. </w:t>
      </w:r>
    </w:p>
    <w:p w14:paraId="75A33455" w14:textId="416C2AE4"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58" w:name="_Toc505523738"/>
      <w:r w:rsidRPr="002A58D4">
        <w:rPr>
          <w:lang w:val="en-US"/>
        </w:rPr>
        <w:lastRenderedPageBreak/>
        <w:t>RDM – Robust Decision Making</w:t>
      </w:r>
      <w:bookmarkEnd w:id="58"/>
    </w:p>
    <w:p w14:paraId="21DE262C" w14:textId="59D31F91" w:rsidR="00617EDA" w:rsidRDefault="00617EDA" w:rsidP="00617EDA">
      <w:pPr>
        <w:ind w:firstLine="737"/>
      </w:pPr>
      <w:r w:rsidRPr="00B16A97">
        <w:t>O</w:t>
      </w:r>
      <w:r w:rsidRPr="003227C0">
        <w:t xml:space="preserve"> RDM (Robust Decision Maki</w:t>
      </w:r>
      <w:r>
        <w:t xml:space="preserve">ng) é uma abordagem quantitativa que busca </w:t>
      </w:r>
      <w:r w:rsidR="009D4408">
        <w:t>abordar</w:t>
      </w:r>
      <w:r>
        <w:t xml:space="preserve"> o desafio de tomar decisões em condições de incerteza profunda (ou </w:t>
      </w:r>
      <w:r>
        <w:rPr>
          <w:i/>
        </w:rPr>
        <w:t xml:space="preserve">deep </w:t>
      </w:r>
      <w:r w:rsidRPr="009E12E9">
        <w:t>uncertainty</w:t>
      </w:r>
      <w:r>
        <w:t xml:space="preserve">).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id":"ITEM-2","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2","issued":{"date-parts":[["2003"]]},"number-of-pages":"1-208","title":"Shaping the Next One Hundred Years: New Methods for Quantitative, Long-Term Policy Analysis","type":"book"},"uris":["http://www.mendeley.com/documents/?uuid=fc7eef92-8664-499e-ab2a-e8053d5b7ae4"]}],"mendeley":{"formattedCitation":"(LEMPERT et al., 2006; LEMPERT; POPPER; BANKES, 2003)","plainTextFormattedCitation":"(LEMPERT et al., 2006; LEMPERT; POPPER; BANKES, 2003)","previouslyFormattedCitation":"(LEMPERT et al., 2006; LEMPERT; POPPER; BANKES, 2003)"},"properties":{"noteIndex":0},"schema":"https://github.com/citation-style-language/schema/raw/master/csl-citation.json"}</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A23A6">
        <w:instrText>ADDIN CSL_CITATION {"citationItems":[{"id":"ITEM-1","itemData":{"ISBN":"RB-9701","abstract":"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author":[{"dropping-particle":"","family":"Rand","given":"","non-dropping-particle":"","parse-names":false,"suffix":""}],"container-title":"RAND Corporation Research Highlights","id":"ITEM-1","issued":{"date-parts":[["2013"]]},"page":"1-7","title":"Making Good Decisions Without Predictions","type":"article-journal"},"uris":["http://www.mendeley.com/documents/?uuid=5d54119c-5cfa-4ce1-a55e-6a4b16585f01"]}],"mendeley":{"formattedCitation":"(RAND, 2013)","plainTextFormattedCitation":"(RAND, 2013)","previouslyFormattedCitation":"(RAND, 2013)"},"properties":{"noteIndex":0},"schema":"https://github.com/citation-style-language/schema/raw/master/csl-citation.json"}</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4B0057">
        <w:rPr>
          <w:noProof/>
        </w:rPr>
        <w:t>(GROVES, 2006)</w:t>
      </w:r>
      <w:r>
        <w:fldChar w:fldCharType="end"/>
      </w:r>
      <w:r>
        <w:t>.</w:t>
      </w:r>
    </w:p>
    <w:p w14:paraId="626B1DF4" w14:textId="14444430"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5926AE">
        <w:rPr>
          <w:noProof/>
        </w:rPr>
        <w:t>(LEMPERT et al., 2006)</w:t>
      </w:r>
      <w:r>
        <w:fldChar w:fldCharType="end"/>
      </w:r>
      <w:r>
        <w:t>.</w:t>
      </w:r>
    </w:p>
    <w:p w14:paraId="42690DC8" w14:textId="4482C75B"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A23A6">
        <w:instrText>ADDIN CSL_CITATION {"citationItems":[{"id":"ITEM-1","itemData":{"DOI":"10.1016/j.gloenvcha.2006.11.006","ISBN":"0377-2217","ISSN":"09593780","PMID":"23947421","abstract":"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author":[{"dropping-particle":"","family":"Groves","given":"David G.","non-dropping-particle":"","parse-names":false,"suffix":""},{"dropping-particle":"","family":"Lempert","given":"Robert J.","non-dropping-particle":"","parse-names":false,"suffix":""}],"container-title":"Global Environmental Change","id":"ITEM-1","issue":"1","issued":{"date-parts":[["2007"]]},"page":"73-85","title":"A new analytic method for finding policy-relevant scenarios","type":"article-journal","volume":"17"},"uris":["http://www.mendeley.com/documents/?uuid=37690120-ada9-4435-85f5-a814ba10acb3"]}],"mendeley":{"formattedCitation":"(GROVES; LEMPERT, 2007)","plainTextFormattedCitation":"(GROVES; LEMPERT, 2007)","previouslyFormattedCitation":"(GROVES; LEMPERT, 2007)"},"properties":{"noteIndex":0},"schema":"https://github.com/citation-style-language/schema/raw/master/csl-citation.json"}</w:instrText>
      </w:r>
      <w:r>
        <w:fldChar w:fldCharType="separate"/>
      </w:r>
      <w:r w:rsidRPr="00CC20D6">
        <w:rPr>
          <w:noProof/>
        </w:rPr>
        <w:t>(GROVES; LEMPERT, 2007)</w:t>
      </w:r>
      <w:r>
        <w:fldChar w:fldCharType="end"/>
      </w:r>
      <w:r>
        <w:t xml:space="preserve">. Neste sentido, o RDM busca utilizar as capabilidades </w:t>
      </w:r>
      <w:r w:rsidR="00BF2676">
        <w:t>humanas</w:t>
      </w:r>
      <w:r>
        <w:t xml:space="preserve"> e algoritmos computacionais de maneira complementar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3059A5">
        <w:rPr>
          <w:noProof/>
        </w:rPr>
        <w:t>(LEMPERT et al., 2006)</w:t>
      </w:r>
      <w:r>
        <w:fldChar w:fldCharType="end"/>
      </w:r>
      <w:r>
        <w:t>.</w:t>
      </w:r>
    </w:p>
    <w:p w14:paraId="534279F6" w14:textId="1EAA1B6E"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59" w:name="_Toc505523739"/>
      <w:r>
        <w:t>Elementos Analíticos</w:t>
      </w:r>
      <w:bookmarkEnd w:id="59"/>
    </w:p>
    <w:p w14:paraId="18750C2D" w14:textId="21322648" w:rsidR="00617EDA" w:rsidRDefault="00617EDA" w:rsidP="00617EDA">
      <w:pPr>
        <w:ind w:firstLine="737"/>
      </w:pPr>
      <w:r>
        <w:t xml:space="preserve">A abordagem do RDM é composta por quatro elementos principai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5D60DDA2" w14:textId="72C4298A"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BF6972">
        <w:rPr>
          <w:noProof/>
        </w:rPr>
        <w:t>(GROVES, 2006)</w:t>
      </w:r>
      <w:r>
        <w:fldChar w:fldCharType="end"/>
      </w:r>
      <w:r>
        <w:t>. Uma seção específica deste trabalho discutirá o paradigma da modelagem exploratória.</w:t>
      </w:r>
    </w:p>
    <w:p w14:paraId="68236E09" w14:textId="29381067"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155F80">
        <w:rPr>
          <w:noProof/>
        </w:rPr>
        <w:t>(GROVES, 2006)</w:t>
      </w:r>
      <w:r>
        <w:fldChar w:fldCharType="end"/>
      </w:r>
      <w:r>
        <w:t xml:space="preserve">. </w:t>
      </w:r>
    </w:p>
    <w:p w14:paraId="32413579" w14:textId="6137D395"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BC5B27">
        <w:rPr>
          <w:noProof/>
          <w:lang w:val="en-US"/>
        </w:rPr>
        <w:t>(GROVES, 2006)</w:t>
      </w:r>
      <w:r>
        <w:fldChar w:fldCharType="end"/>
      </w:r>
      <w:r w:rsidRPr="00BC5B27">
        <w:rPr>
          <w:lang w:val="en-US"/>
        </w:rPr>
        <w:t>.</w:t>
      </w:r>
    </w:p>
    <w:p w14:paraId="0AAD3382" w14:textId="15E6912B"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A23A6">
        <w:rPr>
          <w:lang w:val="en-US"/>
        </w:rPr>
        <w:instrText>ADDIN CSL_CITATION {"citationItems":[{"id":"ITEM-1","itemData":{"DOI":"doi:10.1596/1813-9450-6193","ISBN":"&lt;null&gt;","PMID":"4","abstract":"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best”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s lifetime, cost, and vulnerability.","author":[{"dropping-particle":"","family":"Hallegatte","given":"Stéphane","non-dropping-particle":"","parse-names":false,"suffix":""},{"dropping-particle":"","family":"Shah","given":"A","non-dropping-particle":"","parse-names":false,"suffix":""},{"dropping-particle":"","family":"Brown","given":"Casey","non-dropping-particle":"","parse-names":false,"suffix":""},{"dropping-particle":"","family":"Lempert","given":"Robert J.","non-dropping-particle":"","parse-names":false,"suffix":""},{"dropping-particle":"","family":"Gill","given":"S","non-dropping-particle":"","parse-names":false,"suffix":""}],"container-title":"Policy Research Working Paper","id":"ITEM-1","issue":"6193","issued":{"date-parts":[["2012"]]},"page":"1-41","title":"Investment Decision Making Under Deep Uncertainty: Application to Climate Change","type":"article-journal"},"locator":"16","suppress-author":1,"uris":["http://www.mendeley.com/documents/?uuid=fb95274c-4103-45cb-a8b5-8c65b85d7a35"]}],"mendeley":{"formattedCitation":"(2012, p. 16)","plainTextFormattedCitation":"(2012, p. 16)","previouslyFormattedCitation":"(2012, p. 16)"},"properties":{"noteIndex":0},"schema":"https://github.com/citation-style-language/schema/raw/master/csl-citation.json"}</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60F50060"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id":"ITEM-2","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2","issued":{"date-parts":[["2003"]]},"number-of-pages":"1-208","title":"Shaping the Next One Hundred Years: New Methods for Quantitative, Long-Term Policy Analysis","type":"book"},"uris":["http://www.mendeley.com/documents/?uuid=fc7eef92-8664-499e-ab2a-e8053d5b7ae4"]},{"id":"ITEM-3","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3","issue":"4","issued":{"date-parts":[["2006","4"]]},"page":"514-528","title":"A General, Analytic Method for Generating Robust Strategies and Narrative Scenarios","type":"article-journal","volume":"52"},"uris":["http://www.mendeley.com/documents/?uuid=4a76305e-bf08-4fcd-b85b-18bd106f7fb5"]}],"mendeley":{"formattedCitation":"(GROVES, 2006; LEMPERT et al., 2006; LEMPERT; POPPER; BANKES, 2003)","plainTextFormattedCitation":"(GROVES, 2006; LEMPERT et al., 2006; LEMPERT; POPPER; BANKES, 2003)","previouslyFormattedCitation":"(GROVES, 2006; LEMPERT et al., 2006; LEMPERT; POPPER; BANKES, 2003)"},"properties":{"noteIndex":0},"schema":"https://github.com/citation-style-language/schema/raw/master/csl-citation.json"}</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0" w:name="_Toc505523740"/>
      <w:r>
        <w:t>Modelagem e Análise Exploratória</w:t>
      </w:r>
      <w:bookmarkEnd w:id="60"/>
    </w:p>
    <w:p w14:paraId="763BF270" w14:textId="7169C257" w:rsidR="00617EDA" w:rsidRDefault="00617EDA" w:rsidP="00617EDA">
      <w:r>
        <w:t xml:space="preserve">A criação do termo “modelagem exploratória”, é atribuída à discussão promovida por Banke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id":"ITEM-2","itemData":{"author":[{"dropping-particle":"","family":"Bankes","given":"Steven C.","non-dropping-particle":"","parse-names":false,"suffix":""}],"id":"ITEM-2","issued":{"date-parts":[["1992"]]},"number-of-pages":"40","title":"Exploratory Modeling and the Use of Simulation for Policy Analysis","type":"report"},"suppress-author":1,"uris":["http://www.mendeley.com/documents/?uuid=0611fb62-289a-40b7-b89e-233f00fa01ac"]}],"mendeley":{"formattedCitation":"(1993, 1992)","plainTextFormattedCitation":"(1993, 1992)","previouslyFormattedCitation":"(1993, 1992)"},"properties":{"noteIndex":0},"schema":"https://github.com/citation-style-language/schema/raw/master/csl-citation.json"}</w:instrText>
      </w:r>
      <w:r>
        <w:fldChar w:fldCharType="separate"/>
      </w:r>
      <w:r w:rsidRPr="00816EA8">
        <w:rPr>
          <w:noProof/>
        </w:rPr>
        <w:t>(1993, 1992)</w:t>
      </w:r>
      <w:r>
        <w:fldChar w:fldCharType="end"/>
      </w:r>
      <w:r>
        <w:t xml:space="preserve"> </w:t>
      </w:r>
      <w:r>
        <w:fldChar w:fldCharType="begin" w:fldLock="1"/>
      </w:r>
      <w:r w:rsidR="008A23A6">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id":"ITEM-2","itemData":{"DOI":"10.1016/j.techfore.2012.10.005","ISBN":"00401625 (ISSN)","ISSN":"00401625","abstract":"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author":[{"dropping-particle":"","family":"Kwakkel","given":"Jan H.","non-dropping-particle":"","parse-names":false,"suffix":""},{"dropping-particle":"","family":"Pruyt","given":"Erik","non-dropping-particle":"","parse-names":false,"suffix":""}],"container-title":"Technological Forecasting and Social Change","id":"ITEM-2","issue":"3","issued":{"date-parts":[["2013"]]},"page":"419-431","publisher":"Elsevier Inc.","title":"Exploratory Modeling and Analysis, an approach for model-based foresight under deep uncertainty","type":"article-journal","volume":"80"},"uris":["http://www.mendeley.com/documents/?uuid=8cd7ea62-47b8-4591-9472-3c13b5448bf4"]}],"mendeley":{"formattedCitation":"(BANKES; WALKER; KWAKKEL, 2013; KWAKKEL; PRUYT, 2013)","plainTextFormattedCitation":"(BANKES; WALKER; KWAKKEL, 2013; KWAKKEL; PRUYT, 2013)","previouslyFormattedCitation":"(BANKES; WALKER; KWAKKEL, 2013; KWAKKEL; PRUYT, 2013)"},"properties":{"noteIndex":0},"schema":"https://github.com/citation-style-language/schema/raw/master/csl-citation.json"}</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mendeley":{"formattedCitation":"(1993)","plainTextFormattedCitation":"(1993)","previouslyFormattedCitation":"(1993)"},"properties":{"noteIndex":0},"schema":"https://github.com/citation-style-language/schema/raw/master/csl-citation.json"}</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A23A6">
        <w:instrText>ADDIN CSL_CITATION {"citationItems":[{"id":"ITEM-1","itemData":{"author":[{"dropping-particle":"","family":"Law","given":"Averill M.","non-dropping-particle":"","parse-names":false,"suffix":""},{"dropping-particle":"","family":"Kelton","given":"W. David","non-dropping-particle":"","parse-names":false,"suffix":""}],"edition":"2","id":"ITEM-1","issued":{"date-parts":[["1991"]]},"number-of-pages":"759","publisher":"McGraw-Hill","publisher-place":"New York","title":"Simulation Modeling and Analysis","type":"book"},"suppress-author":1,"uris":["http://www.mendeley.com/documents/?uuid=1f51d34c-3193-43c2-a25a-456fc45d441b"]}],"mendeley":{"formattedCitation":"(1991)","plainTextFormattedCitation":"(1991)","previouslyFormattedCitation":"(1991)"},"properties":{"noteIndex":0},"schema":"https://github.com/citation-style-language/schema/raw/master/csl-citation.json"}</w:instrText>
      </w:r>
      <w:r>
        <w:fldChar w:fldCharType="separate"/>
      </w:r>
      <w:r w:rsidRPr="00815E05">
        <w:rPr>
          <w:noProof/>
        </w:rPr>
        <w:t>(1991)</w:t>
      </w:r>
      <w:r>
        <w:fldChar w:fldCharType="end"/>
      </w:r>
      <w:r>
        <w:t>:</w:t>
      </w:r>
    </w:p>
    <w:p w14:paraId="74D0B37D" w14:textId="6F19916D"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8A23A6">
        <w:instrText>ADDIN CSL_CITATION {"citationItems":[{"id":"ITEM-1","itemData":{"author":[{"dropping-particle":"","family":"Law","given":"Averill M.","non-dropping-particle":"","parse-names":false,"suffix":""},{"dropping-particle":"","family":"Kelton","given":"W. David","non-dropping-particle":"","parse-names":false,"suffix":""}],"edition":"2","id":"ITEM-1","issued":{"date-parts":[["1991"]]},"number-of-pages":"759","publisher":"McGraw-Hill","publisher-place":"New York","title":"Simulation Modeling and Analysis","type":"book"},"locator":"298","suffix":", tradução livre, grifo do autor","uris":["http://www.mendeley.com/documents/?uuid=1f51d34c-3193-43c2-a25a-456fc45d441b"]}],"mendeley":{"formattedCitation":"(LAW; KELTON, 1991, p. 298, tradução livre, grifo do autor)","plainTextFormattedCitation":"(LAW; KELTON, 1991, p. 298, tradução livre, grifo do autor)","previouslyFormattedCitation":"(LAW; KELTON, 1991, p. 298, tradução livre, grifo do autor)"},"properties":{"noteIndex":0},"schema":"https://github.com/citation-style-language/schema/raw/master/csl-citation.json"}</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6F18DE2B"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id":"ITEM-2","itemData":{"author":[{"dropping-particle":"","family":"Bankes","given":"Steven C.","non-dropping-particle":"","parse-names":false,"suffix":""}],"id":"ITEM-2","issued":{"date-parts":[["1992"]]},"number-of-pages":"40","title":"Exploratory Modeling and the Use of Simulation for Policy Analysis","type":"report"},"suppress-author":1,"uris":["http://www.mendeley.com/documents/?uuid=0611fb62-289a-40b7-b89e-233f00fa01ac"]}],"mendeley":{"formattedCitation":"(1993, 1992)","plainTextFormattedCitation":"(1993, 1992)","previouslyFormattedCitation":"(1993, 1992)"},"properties":{"noteIndex":0},"schema":"https://github.com/citation-style-language/schema/raw/master/csl-citation.json"}</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id":"ITEM-2","itemData":{"author":[{"dropping-particle":"","family":"Bankes","given":"Steven C.","non-dropping-particle":"","parse-names":false,"suffix":""}],"id":"ITEM-2","issued":{"date-parts":[["1992"]]},"number-of-pages":"40","title":"Exploratory Modeling and the Use of Simulation for Policy Analysis","type":"report"},"suppress-author":1,"uris":["http://www.mendeley.com/documents/?uuid=0611fb62-289a-40b7-b89e-233f00fa01ac"]}],"mendeley":{"formattedCitation":"(1993, 1992)","plainTextFormattedCitation":"(1993, 1992)","previouslyFormattedCitation":"(1993, 1992)"},"properties":{"noteIndex":0},"schema":"https://github.com/citation-style-language/schema/raw/master/csl-citation.json"}</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68F15D6A"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fldChar w:fldCharType="separate"/>
      </w:r>
      <w:r w:rsidRPr="00AF47C6">
        <w:rPr>
          <w:noProof/>
        </w:rPr>
        <w:t>(BANKES, 1993)</w:t>
      </w:r>
      <w:r>
        <w:fldChar w:fldCharType="end"/>
      </w:r>
      <w:r>
        <w:t>.</w:t>
      </w:r>
    </w:p>
    <w:p w14:paraId="549AA570" w14:textId="2CA8E121" w:rsidR="00617EDA" w:rsidRDefault="00617EDA" w:rsidP="00617EDA">
      <w:r>
        <w:t xml:space="preserve">Banke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mendeley":{"formattedCitation":"(1993)","plainTextFormattedCitation":"(1993)","previouslyFormattedCitation":"(1993)"},"properties":{"noteIndex":0},"schema":"https://github.com/citation-style-language/schema/raw/master/csl-citation.json"}</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2620FCEA" w:rsidR="00617EDA" w:rsidRDefault="00617EDA" w:rsidP="00617EDA">
      <w:r>
        <w:t xml:space="preserve">Banke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mendeley":{"formattedCitation":"(1993)","plainTextFormattedCitation":"(1993)","previouslyFormattedCitation":"(1993)"},"properties":{"noteIndex":0},"schema":"https://github.com/citation-style-language/schema/raw/master/csl-citation.json"}</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mendeley":{"formattedCitation":"(1993)","plainTextFormattedCitation":"(1993)","previouslyFormattedCitation":"(1993)"},"properties":{"noteIndex":0},"schema":"https://github.com/citation-style-language/schema/raw/master/csl-citation.json"}</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w:t>
      </w:r>
      <w:r w:rsidR="00E00E5A">
        <w:t xml:space="preserve">tendem a </w:t>
      </w:r>
      <w:r>
        <w:t>defende</w:t>
      </w:r>
      <w:r w:rsidR="00E00E5A">
        <w:t>r</w:t>
      </w:r>
      <w:r>
        <w:t xml:space="preserve"> a qualidade do modelo por seu realismo e detalhamento.</w:t>
      </w:r>
    </w:p>
    <w:p w14:paraId="0E084E8C" w14:textId="307D573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fldChar w:fldCharType="separate"/>
      </w:r>
      <w:r w:rsidRPr="00D26FE5">
        <w:rPr>
          <w:noProof/>
        </w:rPr>
        <w:t>(BANKES, 1993)</w:t>
      </w:r>
      <w:r>
        <w:fldChar w:fldCharType="end"/>
      </w:r>
      <w:r>
        <w:t xml:space="preserve">. Por estes motivos, Banke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mendeley":{"formattedCitation":"(1993)","plainTextFormattedCitation":"(1993)","previouslyFormattedCitation":"(1993)"},"properties":{"noteIndex":0},"schema":"https://github.com/citation-style-language/schema/raw/master/csl-citation.json"}</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0EEC3F5D" w:rsidR="00617EDA" w:rsidRDefault="00617EDA" w:rsidP="00617EDA">
      <w:r>
        <w:t xml:space="preserve">Banke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suppress-author":1,"uris":["http://www.mendeley.com/documents/?uuid=6593c117-cf89-4728-846e-fc17d7f3b737"]}],"mendeley":{"formattedCitation":"(1993)","plainTextFormattedCitation":"(1993)","previouslyFormattedCitation":"(1993)"},"properties":{"noteIndex":0},"schema":"https://github.com/citation-style-language/schema/raw/master/csl-citation.json"}</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fldChar w:fldCharType="separate"/>
      </w:r>
      <w:r w:rsidRPr="00AF47C6">
        <w:rPr>
          <w:noProof/>
        </w:rPr>
        <w:t>(BANKES, 1993)</w:t>
      </w:r>
      <w:r>
        <w:fldChar w:fldCharType="end"/>
      </w:r>
      <w:r>
        <w:t>.</w:t>
      </w:r>
    </w:p>
    <w:p w14:paraId="4E4AE8A8" w14:textId="42700509" w:rsidR="00617EDA" w:rsidRDefault="00617EDA" w:rsidP="00617EDA">
      <w:r>
        <w:lastRenderedPageBreak/>
        <w:t xml:space="preserve">Em situações que são caracterizadas por conhecimento insuficiente ou por incertezas irredutíveis, os analistas que constroem o modelo precisam utilizar pressupostos sobre </w:t>
      </w:r>
      <w:r w:rsidR="00E00E5A">
        <w:t xml:space="preserve">seus </w:t>
      </w:r>
      <w:r>
        <w:t xml:space="preserve">detalhes e mecanismos.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fldChar w:fldCharType="separate"/>
      </w:r>
      <w:r w:rsidRPr="00AF47C6">
        <w:rPr>
          <w:noProof/>
        </w:rPr>
        <w:t>(BANKES, 1993)</w:t>
      </w:r>
      <w:r>
        <w:fldChar w:fldCharType="end"/>
      </w:r>
      <w:r>
        <w:t>.</w:t>
      </w:r>
    </w:p>
    <w:p w14:paraId="2ACC462E" w14:textId="378BBB9C"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A23A6">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mendeley":{"formattedCitation":"(BANKES; WALKER; KWAKKEL, 2013)","plainTextFormattedCitation":"(BANKES; WALKER; KWAKKEL, 2013)","previouslyFormattedCitation":"(BANKES; WALKER; KWAKKEL, 2013)"},"properties":{"noteIndex":0},"schema":"https://github.com/citation-style-language/schema/raw/master/csl-citation.json"}</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A23A6">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mendeley":{"formattedCitation":"(BANKES; WALKER; KWAKKEL, 2013)","plainTextFormattedCitation":"(BANKES; WALKER; KWAKKEL, 2013)","previouslyFormattedCitation":"(BANKES; WALKER; KWAKKEL, 2013)"},"properties":{"noteIndex":0},"schema":"https://github.com/citation-style-language/schema/raw/master/csl-citation.json"}</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A23A6">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mendeley":{"formattedCitation":"(BANKES; WALKER; KWAKKEL, 2013)","plainTextFormattedCitation":"(BANKES; WALKER; KWAKKEL, 2013)","previouslyFormattedCitation":"(BANKES; WALKER; KWAKKEL, 2013)"},"properties":{"noteIndex":0},"schema":"https://github.com/citation-style-language/schema/raw/master/csl-citation.json"}</w:instrText>
      </w:r>
      <w:r>
        <w:fldChar w:fldCharType="separate"/>
      </w:r>
      <w:r w:rsidRPr="00124B37">
        <w:rPr>
          <w:noProof/>
        </w:rPr>
        <w:t>(BANKES; WALKER; KWAKKEL, 2013)</w:t>
      </w:r>
      <w:r>
        <w:fldChar w:fldCharType="end"/>
      </w:r>
      <w:r>
        <w:t>.</w:t>
      </w:r>
    </w:p>
    <w:p w14:paraId="79AD21AF" w14:textId="669C71AE"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w:t>
      </w:r>
      <w:r w:rsidR="009C4567">
        <w:t xml:space="preserve">seus </w:t>
      </w:r>
      <w:r>
        <w:t xml:space="preserve">resultados. </w:t>
      </w:r>
      <w:r>
        <w:fldChar w:fldCharType="begin" w:fldLock="1"/>
      </w:r>
      <w:r w:rsidR="008A23A6">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mendeley":{"formattedCitation":"(BANKES; WALKER; KWAKKEL, 2013)","plainTextFormattedCitation":"(BANKES; WALKER; KWAKKEL, 2013)","previouslyFormattedCitation":"(BANKES; WALKER; KWAKKEL, 2013)"},"properties":{"noteIndex":0},"schema":"https://github.com/citation-style-language/schema/raw/master/csl-citation.json"}</w:instrText>
      </w:r>
      <w:r>
        <w:fldChar w:fldCharType="separate"/>
      </w:r>
      <w:r w:rsidRPr="00124B37">
        <w:rPr>
          <w:noProof/>
        </w:rPr>
        <w:t>(BANKES; WALKER; KWAKKEL, 2013)</w:t>
      </w:r>
      <w:r>
        <w:fldChar w:fldCharType="end"/>
      </w:r>
      <w:r>
        <w:t>.</w:t>
      </w:r>
    </w:p>
    <w:p w14:paraId="01F221A7" w14:textId="2603EEE8" w:rsidR="00617EDA" w:rsidRDefault="00617EDA" w:rsidP="00617EDA">
      <w:r>
        <w:t xml:space="preserve">A EMA pode ser vista como uma forma de inferência realizada a partir das restrições de conhecimento que especifica um conjunto de modelos. </w:t>
      </w:r>
      <w:r>
        <w:fldChar w:fldCharType="begin" w:fldLock="1"/>
      </w:r>
      <w:r w:rsidR="008A23A6">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mendeley":{"formattedCitation":"(BANKES; WALKER; KWAKKEL, 2013)","plainTextFormattedCitation":"(BANKES; WALKER; KWAKKEL, 2013)","previouslyFormattedCitation":"(BANKES; WALKER; KWAKKEL, 2013)"},"properties":{"noteIndex":0},"schema":"https://github.com/citation-style-language/schema/raw/master/csl-citation.json"}</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A23A6">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mendeley":{"formattedCitation":"(BANKES; WALKER; KWAKKEL, 2013)","plainTextFormattedCitation":"(BANKES; WALKER; KWAKKEL, 2013)","previouslyFormattedCitation":"(BANKES; WALKER; KWAKKEL, 2013)"},"properties":{"noteIndex":0},"schema":"https://github.com/citation-style-language/schema/raw/master/csl-citation.json"}</w:instrText>
      </w:r>
      <w:r>
        <w:fldChar w:fldCharType="separate"/>
      </w:r>
      <w:r w:rsidRPr="00124B37">
        <w:rPr>
          <w:noProof/>
        </w:rPr>
        <w:t>(BANKES; WALKER; KWAKKEL, 2013)</w:t>
      </w:r>
      <w:r>
        <w:fldChar w:fldCharType="end"/>
      </w:r>
      <w:r>
        <w:t>.</w:t>
      </w:r>
    </w:p>
    <w:p w14:paraId="4101A683" w14:textId="192161DE" w:rsidR="00617EDA" w:rsidRDefault="00617EDA" w:rsidP="00617EDA">
      <w:r>
        <w:t xml:space="preserve">A Análise Exploratória utiliza geralmente geradores de cenários para avaliar a performance de estratégias em diversos futuros plausívei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 xml:space="preserve">. Geradores de Cenários não são utilizados para prever o futuro. Ao </w:t>
      </w:r>
      <w:r>
        <w:lastRenderedPageBreak/>
        <w:t xml:space="preserve">invés disto, eles são utilizados para representar diversas visões diferentes, porém plausíveis, do futuro.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775DB4D3" w14:textId="2CAFF428" w:rsidR="00617EDA" w:rsidRDefault="00617EDA" w:rsidP="00617EDA">
      <w:r>
        <w:t xml:space="preserve">Uma diferença decisiva entre um gerador de cenários e um modelo de previsão probabilístico está em como eles </w:t>
      </w:r>
      <w:r w:rsidR="009D4408">
        <w:t>abordam</w:t>
      </w:r>
      <w:r>
        <w:t xml:space="preserve">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w:t>
      </w:r>
      <w:r w:rsidR="0022783B">
        <w:t>entrada</w:t>
      </w:r>
      <w:r>
        <w:t xml:space="preserve">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3C22CA">
        <w:rPr>
          <w:noProof/>
        </w:rPr>
        <w:t>(GROVES, 2006)</w:t>
      </w:r>
      <w:r>
        <w:fldChar w:fldCharType="end"/>
      </w:r>
      <w:r>
        <w:t xml:space="preserve">. Ao contrário, geradores de cenários quantificam “histórias” individuais, internamente consistentes sobre o futuro, </w:t>
      </w:r>
      <w:r w:rsidR="00D152A6">
        <w:t xml:space="preserve">porém sem </w:t>
      </w:r>
      <w:r w:rsidR="00BA4827">
        <w:t>agregar pressupostos sobre a probabilidade dos parâmetros do modelo no início da análise</w:t>
      </w:r>
      <w:r>
        <w:t xml:space="preserve">. </w:t>
      </w:r>
      <w:bookmarkStart w:id="61" w:name="OLE_LINK1"/>
      <w:bookmarkStart w:id="62" w:name="OLE_LINK2"/>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3C22CA">
        <w:rPr>
          <w:noProof/>
        </w:rPr>
        <w:t>(GROVES, 2006)</w:t>
      </w:r>
      <w:r>
        <w:fldChar w:fldCharType="end"/>
      </w:r>
      <w:r>
        <w:t>.</w:t>
      </w:r>
      <w:bookmarkEnd w:id="61"/>
      <w:bookmarkEnd w:id="62"/>
    </w:p>
    <w:p w14:paraId="60EEED33" w14:textId="094A1342"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50","uris":["http://www.mendeley.com/documents/?uuid=fc7eef92-8664-499e-ab2a-e8053d5b7ae4"]}],"mendeley":{"formattedCitation":"(LEMPERT; POPPER; BANKES, 2003, p. 50)","plainTextFormattedCitation":"(LEMPERT; POPPER; BANKES, 2003, p. 50)","previouslyFormattedCitation":"(LEMPERT; POPPER; BANKES, 2003, p. 50)"},"properties":{"noteIndex":0},"schema":"https://github.com/citation-style-language/schema/raw/master/csl-citation.json"}</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50","uris":["http://www.mendeley.com/documents/?uuid=fc7eef92-8664-499e-ab2a-e8053d5b7ae4"]}],"mendeley":{"formattedCitation":"(LEMPERT; POPPER; BANKES, 2003, p. 50)","plainTextFormattedCitation":"(LEMPERT; POPPER; BANKES, 2003, p. 50)","previouslyFormattedCitation":"(LEMPERT; POPPER; BANKES, 2003, p. 50)"},"properties":{"noteIndex":0},"schema":"https://github.com/citation-style-language/schema/raw/master/csl-citation.json"}</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3" w:name="_Toc505523741"/>
      <w:r>
        <w:lastRenderedPageBreak/>
        <w:t>Visão Geral das Etapas do RDM</w:t>
      </w:r>
      <w:bookmarkEnd w:id="63"/>
    </w:p>
    <w:p w14:paraId="5186AF29" w14:textId="692FE7AC"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0326C" w:rsidRPr="008833B2">
        <w:t xml:space="preserve">Figura </w:t>
      </w:r>
      <w:r w:rsidR="0060326C">
        <w:rPr>
          <w:noProof/>
        </w:rPr>
        <w:t>12</w:t>
      </w:r>
      <w:r>
        <w:fldChar w:fldCharType="end"/>
      </w:r>
      <w:r>
        <w:t xml:space="preserve">). A </w:t>
      </w:r>
      <w:r>
        <w:fldChar w:fldCharType="begin"/>
      </w:r>
      <w:r>
        <w:instrText xml:space="preserve"> REF _Ref472928514 \h </w:instrText>
      </w:r>
      <w:r>
        <w:fldChar w:fldCharType="separate"/>
      </w:r>
      <w:r w:rsidR="0060326C">
        <w:t xml:space="preserve">Figura </w:t>
      </w:r>
      <w:r w:rsidR="0060326C">
        <w:rPr>
          <w:noProof/>
        </w:rPr>
        <w:t>13</w:t>
      </w:r>
      <w:r>
        <w:fldChar w:fldCharType="end"/>
      </w:r>
      <w:r>
        <w:t xml:space="preserve"> apresenta as etapas do método, técnicas e ferramentas envolvidas no mesmo, de acordo com o framework de Mingers e Brocklesby </w:t>
      </w:r>
      <w:r>
        <w:fldChar w:fldCharType="begin" w:fldLock="1"/>
      </w:r>
      <w:r w:rsidR="008A23A6">
        <w:instrText>ADDIN CSL_CITATION {"citationItems":[{"id":"ITEM-1","itemData":{"DOI":"10.1016/S0305-0483(97)00018-2","ISBN":"0305-0483","ISSN":"03050483","abstract":"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author":[{"dropping-particle":"","family":"Mingers","given":"John","non-dropping-particle":"","parse-names":false,"suffix":""},{"dropping-particle":"","family":"Brocklesby","given":"J","non-dropping-particle":"","parse-names":false,"suffix":""}],"container-title":"International Journal of Management Science","id":"ITEM-1","issue":"5","issued":{"date-parts":[["1997"]]},"page":"489-509","title":"Multimethodology: Towards a Framework for Mixing Methodologies","type":"article-journal","volume":"25"},"suppress-author":1,"uris":["http://www.mendeley.com/documents/?uuid=f45a3571-ce42-44c4-88e7-1c5dc7e8a677"]}],"mendeley":{"formattedCitation":"(1997)","plainTextFormattedCitation":"(1997)","previouslyFormattedCitation":"(1997)"},"properties":{"noteIndex":0},"schema":"https://github.com/citation-style-language/schema/raw/master/csl-citation.json"}</w:instrText>
      </w:r>
      <w:r>
        <w:fldChar w:fldCharType="separate"/>
      </w:r>
      <w:r w:rsidRPr="002D2A1D">
        <w:rPr>
          <w:noProof/>
        </w:rPr>
        <w:t>(1997)</w:t>
      </w:r>
      <w:r>
        <w:fldChar w:fldCharType="end"/>
      </w:r>
      <w:r>
        <w:t>.</w:t>
      </w:r>
    </w:p>
    <w:p w14:paraId="36FAAB0F" w14:textId="0B122189" w:rsidR="00617EDA" w:rsidRPr="008833B2" w:rsidRDefault="00617EDA" w:rsidP="00617EDA">
      <w:pPr>
        <w:pStyle w:val="Legenda"/>
      </w:pPr>
      <w:bookmarkStart w:id="64" w:name="_Ref472685745"/>
      <w:bookmarkStart w:id="65" w:name="_Toc505523674"/>
      <w:r w:rsidRPr="008833B2">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2</w:t>
      </w:r>
      <w:r w:rsidR="00462A29">
        <w:rPr>
          <w:noProof/>
        </w:rPr>
        <w:fldChar w:fldCharType="end"/>
      </w:r>
      <w:bookmarkEnd w:id="64"/>
      <w:r w:rsidRPr="008833B2">
        <w:t xml:space="preserve"> – Robust Decision Making</w:t>
      </w:r>
      <w:bookmarkEnd w:id="65"/>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FE733DA" w:rsidR="00617EDA" w:rsidRDefault="00617EDA" w:rsidP="00617EDA">
      <w:pPr>
        <w:pStyle w:val="Legenda"/>
      </w:pPr>
      <w:r w:rsidRPr="008833B2">
        <w:t>Font</w:t>
      </w:r>
      <w:r>
        <w:t xml:space="preserve">e: Adaptado de </w:t>
      </w:r>
      <w:r>
        <w:fldChar w:fldCharType="begin" w:fldLock="1"/>
      </w:r>
      <w:r w:rsidR="008A23A6">
        <w:instrText>ADDIN CSL_CITATION {"citationItems":[{"id":"ITEM-1","itemData":{"abstract":"Addressing climate change requires both quantitative analysis and ethical reasoning. But the character of many climate-related decisions – in particular deep uncertainty, competing values, and complex relationships among actions and consequences –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author":[{"dropping-particle":"","family":"Lempert","given":"Robert J.","non-dropping-particle":"","parse-names":false,"suffix":""},{"dropping-particle":"","family":"Groves","given":"David G.","non-dropping-particle":"","parse-names":false,"suffix":""},{"dropping-particle":"","family":"Fischbach","given":"Jordan R.","non-dropping-particle":"","parse-names":false,"suffix":""}],"id":"ITEM-1","issued":{"date-parts":[["2013"]]},"page":"1-26","title":"Is it ethical to use a single probability density function ?","type":"article-journal"},"locator":"4","uris":["http://www.mendeley.com/documents/?uuid=84f02bec-e874-4172-b465-06739dab5f62"]}],"mendeley":{"formattedCitation":"(LEMPERT; GROVES; FISCHBACH, 2013, p. 4)","plainTextFormattedCitation":"(LEMPERT; GROVES; FISCHBACH, 2013, p. 4)","previouslyFormattedCitation":"(LEMPERT; GROVES; FISCHBACH, 2013, p. 4)"},"properties":{"noteIndex":0},"schema":"https://github.com/citation-style-language/schema/raw/master/csl-citation.json"}</w:instrText>
      </w:r>
      <w:r>
        <w:fldChar w:fldCharType="separate"/>
      </w:r>
      <w:r w:rsidRPr="00241694">
        <w:rPr>
          <w:noProof/>
        </w:rPr>
        <w:t>(LEMPERT; GROVES; FISCHBACH, 2013, p. 4)</w:t>
      </w:r>
      <w:r>
        <w:fldChar w:fldCharType="end"/>
      </w:r>
      <w:r>
        <w:t>.</w:t>
      </w:r>
    </w:p>
    <w:p w14:paraId="73A2D8CE" w14:textId="29FA4908"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A23A6">
        <w:instrText>ADDIN CSL_CITATION {"citationItems":[{"id":"ITEM-1","itemData":{"ISBN":"RB-9701","abstract":"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author":[{"dropping-particle":"","family":"Rand","given":"","non-dropping-particle":"","parse-names":false,"suffix":""}],"container-title":"RAND Corporation Research Highlights","id":"ITEM-1","issued":{"date-parts":[["2013"]]},"page":"1-7","title":"Making Good Decisions Without Predictions","type":"article-journal"},"uris":["http://www.mendeley.com/documents/?uuid=5d54119c-5cfa-4ce1-a55e-6a4b16585f01"]}],"mendeley":{"formattedCitation":"(RAND, 2013)","plainTextFormattedCitation":"(RAND, 2013)","previouslyFormattedCitation":"(RAND, 2013)"},"properties":{"noteIndex":0},"schema":"https://github.com/citation-style-language/schema/raw/master/csl-citation.json"}</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4964480D" w14:textId="182B8D8D"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A23A6">
        <w:instrText>ADDIN CSL_CITATION {"citationItems":[{"id":"ITEM-1","itemData":{"abstract":"Addressing climate change requires both quantitative analysis and ethical reasoning. But the character of many climate-related decisions – in particular deep uncertainty, competing values, and complex relationships among actions and consequences –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author":[{"dropping-particle":"","family":"Lempert","given":"Robert J.","non-dropping-particle":"","parse-names":false,"suffix":""},{"dropping-particle":"","family":"Groves","given":"David G.","non-dropping-particle":"","parse-names":false,"suffix":""},{"dropping-particle":"","family":"Fischbach","given":"Jordan R.","non-dropping-particle":"","parse-names":false,"suffix":""}],"id":"ITEM-1","issued":{"date-parts":[["2013"]]},"page":"1-26","title":"Is it ethical to use a single probability density function ?","type":"article-journal"},"uris":["http://www.mendeley.com/documents/?uuid=84f02bec-e874-4172-b465-06739dab5f62"]}],"mendeley":{"formattedCitation":"(LEMPERT; GROVES; FISCHBACH, 2013)","plainTextFormattedCitation":"(LEMPERT; GROVES; FISCHBACH, 2013)","previouslyFormattedCitation":"(LEMPERT; GROVES; FISCHBACH, 2013)"},"properties":{"noteIndex":0},"schema":"https://github.com/citation-style-language/schema/raw/master/csl-citation.json"}</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A23A6">
        <w:instrText>ADDIN CSL_CITATION {"citationItems":[{"id":"ITEM-1","itemData":{"URL":"http://www.rand.org/methods/rdmlab/glossary.html","accessed":{"date-parts":[["2016","12","16"]]},"author":[{"dropping-particle":"","family":"RAND","given":"","non-dropping-particle":"","parse-names":false,"suffix":""}],"id":"ITEM-1","issued":{"date-parts":[["2016"]]},"title":"RDM Glossary","type":"webpage"},"uris":["http://www.mendeley.com/documents/?uuid=eb08c6fa-3120-43ad-acd9-d812a12ae57a"]}],"mendeley":{"formattedCitation":"(RAND, 2016)","plainTextFormattedCitation":"(RAND, 2016)","previouslyFormattedCitation":"(RAND, 2016)"},"properties":{"noteIndex":0},"schema":"https://github.com/citation-style-language/schema/raw/master/csl-citation.json"}</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FE304C7" w:rsidR="00617EDA" w:rsidRDefault="00617EDA" w:rsidP="00617EDA">
      <w:pPr>
        <w:pStyle w:val="Legenda"/>
      </w:pPr>
      <w:bookmarkStart w:id="66" w:name="_Ref472928514"/>
      <w:bookmarkStart w:id="67" w:name="_Toc505523675"/>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3</w:t>
      </w:r>
      <w:r w:rsidR="00462A29">
        <w:rPr>
          <w:noProof/>
        </w:rPr>
        <w:fldChar w:fldCharType="end"/>
      </w:r>
      <w:bookmarkEnd w:id="66"/>
      <w:r>
        <w:t xml:space="preserve"> – Princípios, Etapas, Técnicas e Ferramentas associadas ao RDM</w:t>
      </w:r>
      <w:bookmarkEnd w:id="67"/>
    </w:p>
    <w:p w14:paraId="39088022" w14:textId="79C53EC4" w:rsidR="00617EDA" w:rsidRDefault="00BA4827" w:rsidP="00617EDA">
      <w:pPr>
        <w:jc w:val="center"/>
      </w:pPr>
      <w:r>
        <w:rPr>
          <w:noProof/>
        </w:rPr>
        <w:drawing>
          <wp:inline distT="0" distB="0" distL="0" distR="0" wp14:anchorId="12795BB6" wp14:editId="3DC42DD5">
            <wp:extent cx="7383439" cy="4877034"/>
            <wp:effectExtent l="0" t="0" r="8255" b="0"/>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06792" cy="4892460"/>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14BD8310" w:rsidR="00617EDA" w:rsidRDefault="00617EDA" w:rsidP="00617EDA">
      <w:pPr>
        <w:ind w:firstLine="737"/>
      </w:pPr>
      <w:bookmarkStart w:id="68"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A23A6">
        <w:instrText>ADDIN CSL_CITATION {"citationItems":[{"id":"ITEM-1","itemData":{"DOI":"10.1016/j.gloenvcha.2006.11.006","ISBN":"0377-2217","ISSN":"09593780","PMID":"23947421","abstract":"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author":[{"dropping-particle":"","family":"Groves","given":"David G.","non-dropping-particle":"","parse-names":false,"suffix":""},{"dropping-particle":"","family":"Lempert","given":"Robert J.","non-dropping-particle":"","parse-names":false,"suffix":""}],"container-title":"Global Environmental Change","id":"ITEM-1","issue":"1","issued":{"date-parts":[["2007"]]},"page":"73-85","title":"A new analytic method for finding policy-relevant scenarios","type":"article-journal","volume":"17"},"uris":["http://www.mendeley.com/documents/?uuid=37690120-ada9-4435-85f5-a814ba10acb3"]}],"mendeley":{"formattedCitation":"(GROVES; LEMPERT, 2007)","plainTextFormattedCitation":"(GROVES; LEMPERT, 2007)","previouslyFormattedCitation":"(GROVES; LEMPERT, 2007)"},"properties":{"noteIndex":0},"schema":"https://github.com/citation-style-language/schema/raw/master/csl-citation.json"}</w:instrText>
      </w:r>
      <w:r>
        <w:fldChar w:fldCharType="separate"/>
      </w:r>
      <w:r w:rsidRPr="005D11E9">
        <w:rPr>
          <w:noProof/>
        </w:rPr>
        <w:t>(GROVES; LEMPERT, 2007)</w:t>
      </w:r>
      <w:r>
        <w:fldChar w:fldCharType="end"/>
      </w:r>
      <w:r>
        <w:t xml:space="preserve">. Tais cenários podem ajudar os stakeholders a identificar novas maneiras de </w:t>
      </w:r>
      <w:r w:rsidR="009D4408">
        <w:t>lidar com</w:t>
      </w:r>
      <w:r>
        <w:t xml:space="preserve">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69" w:name="_Toc505523742"/>
      <w:r>
        <w:t>Estruturação da Decisão</w:t>
      </w:r>
      <w:bookmarkEnd w:id="68"/>
      <w:bookmarkEnd w:id="69"/>
    </w:p>
    <w:p w14:paraId="4BDD0EC2" w14:textId="77215236"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0326C">
        <w:t xml:space="preserve">Quadro </w:t>
      </w:r>
      <w:r w:rsidR="0060326C">
        <w:rPr>
          <w:noProof/>
        </w:rPr>
        <w:t>5</w:t>
      </w:r>
      <w:r>
        <w:fldChar w:fldCharType="end"/>
      </w:r>
      <w:r>
        <w:t xml:space="preserve">) é utilizado para este propósito.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7A8C1711" w14:textId="1C072237" w:rsidR="00617EDA" w:rsidRDefault="00617EDA" w:rsidP="00617EDA">
      <w:pPr>
        <w:pStyle w:val="Legenda"/>
      </w:pPr>
      <w:bookmarkStart w:id="70" w:name="_Ref471914665"/>
      <w:bookmarkStart w:id="71" w:name="_Toc505523636"/>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5</w:t>
      </w:r>
      <w:r w:rsidR="00462A29">
        <w:rPr>
          <w:noProof/>
        </w:rPr>
        <w:fldChar w:fldCharType="end"/>
      </w:r>
      <w:bookmarkEnd w:id="70"/>
      <w:r>
        <w:t xml:space="preserve"> – Framework XLRM</w:t>
      </w:r>
      <w:bookmarkEnd w:id="71"/>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593DFA7A" w:rsidR="00617EDA" w:rsidRPr="002C5772" w:rsidRDefault="00617EDA" w:rsidP="00617EDA">
      <w:pPr>
        <w:ind w:firstLine="0"/>
        <w:jc w:val="center"/>
      </w:pPr>
      <w:r>
        <w:t xml:space="preserve">Fonte: Adaptado de Lempert </w:t>
      </w:r>
      <w:r>
        <w:fldChar w:fldCharType="begin" w:fldLock="1"/>
      </w:r>
      <w:r w:rsidR="008A23A6">
        <w:instrText>ADDIN CSL_CITATION {"citationItems":[{"id":"ITEM-1","itemData":{"URL":"https://www.youtube.com/watch?v=D01UM0G2m_k","accessed":{"date-parts":[["2017","1","11"]]},"author":[{"dropping-particle":"","family":"Lempert","given":"Robert J.","non-dropping-particle":"","parse-names":false,"suffix":""}],"id":"ITEM-1","issued":{"date-parts":[["2015"]]},"title":"Robert Lempert: Democratizing Analytics: Scientifically and Ethically Informed Decision Support","type":"webpage"},"suffix":"min. 35","uris":["http://www.mendeley.com/documents/?uuid=030d6ef0-34f6-46ff-a2a8-af66b41ea086"]}],"mendeley":{"formattedCitation":"(LEMPERT, 2015 min. 35)","plainTextFormattedCitation":"(LEMPERT, 2015 min. 35)","previouslyFormattedCitation":"(LEMPERT, 2015 min. 35)"},"properties":{"noteIndex":0},"schema":"https://github.com/citation-style-language/schema/raw/master/csl-citation.json"}</w:instrText>
      </w:r>
      <w:r>
        <w:fldChar w:fldCharType="separate"/>
      </w:r>
      <w:r w:rsidRPr="00691F0A">
        <w:rPr>
          <w:noProof/>
        </w:rPr>
        <w:t>(LEMPERT, 2015 min. 35)</w:t>
      </w:r>
      <w:r>
        <w:fldChar w:fldCharType="end"/>
      </w:r>
    </w:p>
    <w:p w14:paraId="6311374B" w14:textId="022A998F"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A23A6">
        <w:rPr>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17","uris":["http://www.mendeley.com/documents/?uuid=4a76305e-bf08-4fcd-b85b-18bd106f7fb5"]}],"mendeley":{"formattedCitation":"(LEMPERT et al., 2006, p. 517)","plainTextFormattedCitation":"(LEMPERT et al., 2006, p. 517)","previouslyFormattedCitation":"(LEMPERT et al., 2006, p. 517)"},"properties":{"noteIndex":0},"schema":"https://github.com/citation-style-language/schema/raw/master/csl-citation.json"}</w:instrText>
      </w:r>
      <w:r w:rsidRPr="002F15FD">
        <w:rPr>
          <w:sz w:val="22"/>
        </w:rPr>
        <w:fldChar w:fldCharType="separate"/>
      </w:r>
      <w:r w:rsidRPr="002F15FD">
        <w:rPr>
          <w:noProof/>
          <w:sz w:val="22"/>
        </w:rPr>
        <w:t>(LEMPERT et al., 2006, p. 517)</w:t>
      </w:r>
      <w:r w:rsidRPr="002F15FD">
        <w:rPr>
          <w:sz w:val="22"/>
        </w:rPr>
        <w:fldChar w:fldCharType="end"/>
      </w:r>
    </w:p>
    <w:p w14:paraId="26831CCD" w14:textId="10C1DD03"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A23A6">
        <w:rPr>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17","uris":["http://www.mendeley.com/documents/?uuid=4a76305e-bf08-4fcd-b85b-18bd106f7fb5"]}],"mendeley":{"formattedCitation":"(LEMPERT et al., 2006, p. 517)","plainTextFormattedCitation":"(LEMPERT et al., 2006, p. 517)","previouslyFormattedCitation":"(LEMPERT et al., 2006, p. 517)"},"properties":{"noteIndex":0},"schema":"https://github.com/citation-style-language/schema/raw/master/csl-citation.json"}</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494ABD5A"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2" w:name="_Toc505523743"/>
      <w:r>
        <w:t>Geração de Casos</w:t>
      </w:r>
      <w:bookmarkEnd w:id="72"/>
    </w:p>
    <w:p w14:paraId="5F353A6C" w14:textId="3DADFADA"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A23A6">
        <w:instrText>ADDIN CSL_CITATION {"citationItems":[{"id":"ITEM-1","itemData":{"DOI":"10.1007/978-1-4419-1153-7_314","ISBN":"978-1-4419-1153-7","abstract":"Exploratory Modeling Analysis Definition from Encyclopedia of Operations Research and Management Science","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1","issued":{"date-parts":[["2016"]]},"page":"1-8","publisher":"Springer US","publisher-place":"Boston, MA","title":"Exploratory Modeling and Analysis","type":"chapter","volume":"2"},"uris":["http://www.mendeley.com/documents/?uuid=1a61a445-1c8d-4374-aab2-f24cb4f38807"]}],"mendeley":{"formattedCitation":"(BANKES; WALKER; KWAKKEL, 2016)","plainTextFormattedCitation":"(BANKES; WALKER; KWAKKEL, 2016)","previouslyFormattedCitation":"(BANKES; WALKER; KWAKKEL, 2016)"},"properties":{"noteIndex":0},"schema":"https://github.com/citation-style-language/schema/raw/master/csl-citation.json"}</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243527">
        <w:rPr>
          <w:noProof/>
        </w:rPr>
        <w:t>(GROVES, 2006)</w:t>
      </w:r>
      <w:r>
        <w:fldChar w:fldCharType="end"/>
      </w:r>
      <w:r>
        <w:t>.</w:t>
      </w:r>
    </w:p>
    <w:p w14:paraId="180F3AFF" w14:textId="2F096F9A" w:rsidR="00617EDA" w:rsidRDefault="00617EDA" w:rsidP="00617EDA">
      <w:r>
        <w:t>Nestas situações, as análises RDM usualmente</w:t>
      </w:r>
      <w:r w:rsidR="005C51B8">
        <w:t xml:space="preserve"> empregam a técnica </w:t>
      </w:r>
      <w:r w:rsidR="005C51B8" w:rsidRPr="00BC5B27">
        <w:rPr>
          <w:i/>
        </w:rPr>
        <w:t>Latin Hypercube Sampling</w:t>
      </w:r>
      <w:r>
        <w:t xml:space="preserve"> </w:t>
      </w:r>
      <w:r w:rsidR="005C51B8">
        <w:t xml:space="preserve">para </w:t>
      </w:r>
      <w:r>
        <w:t>extra</w:t>
      </w:r>
      <w:r w:rsidR="005C51B8">
        <w:t>ir</w:t>
      </w:r>
      <w:r>
        <w:t xml:space="preserve"> uma amostra uniforme das incertezas exógenas dentro de uma faixa de valores plausíveis. </w:t>
      </w:r>
      <w:r>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A23A6">
        <w:rPr>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17","uris":["http://www.mendeley.com/documents/?uuid=4a76305e-bf08-4fcd-b85b-18bd106f7fb5"]}],"mendeley":{"formattedCitation":"(LEMPERT et al., 2006, p. 517)","plainTextFormattedCitation":"(LEMPERT et al., 2006, p. 517)","previouslyFormattedCitation":"(LEMPERT et al., 2006, p. 517)"},"properties":{"noteIndex":0},"schema":"https://github.com/citation-style-language/schema/raw/master/csl-citation.json"}</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0326C">
        <w:t xml:space="preserve">Quadro </w:t>
      </w:r>
      <w:r w:rsidR="0060326C">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64398C8E" w:rsidR="00617EDA" w:rsidRDefault="00617EDA" w:rsidP="00617EDA">
      <w:r>
        <w:t xml:space="preserve">Quanto à construção do gerador de cenários, a abordagem RDM não impõe o uso de nenhum formalismo matemático de modelagem específico.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 xml:space="preserve">, modelos de Opções Reais </w:t>
      </w:r>
      <w:r>
        <w:fldChar w:fldCharType="begin" w:fldLock="1"/>
      </w:r>
      <w:r w:rsidR="008A23A6">
        <w:instrText>ADDIN CSL_CITATION {"citationItems":[{"id":"ITEM-1","itemData":{"ISBN":"9780833052612","abstract":"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author":[{"dropping-particle":"","family":"Mahnovski","given":"Sergej","non-dropping-particle":"","parse-names":false,"suffix":""}],"container-title":"Pardee Rand Graduate School","id":"ITEM-1","issued":{"date-parts":[["2007"]]},"number-of-pages":"1-130","title":"Robust Decisions and Deep Uncetainty - An Application of Real Options to Public and Private Investment in Hydrogen and Fuel Cell Technologies","type":"thesis"},"uris":["http://www.mendeley.com/documents/?uuid=12011e6d-5e01-4f73-b465-1a777f3f3d5d"]}],"mendeley":{"formattedCitation":"(MAHNOVSKI, 2007)","plainTextFormattedCitation":"(MAHNOVSKI, 2007)","previouslyFormattedCitation":"(MAHNOVSKI, 2007)"},"properties":{"noteIndex":0},"schema":"https://github.com/citation-style-language/schema/raw/master/csl-citation.json"}</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74070B36" w14:textId="74A34D1B" w:rsidR="00617EDA" w:rsidRDefault="00617EDA" w:rsidP="00617EDA">
      <w:pPr>
        <w:pStyle w:val="Legenda"/>
      </w:pPr>
      <w:bookmarkStart w:id="73" w:name="_Ref473040142"/>
      <w:bookmarkStart w:id="74" w:name="_Toc505523637"/>
      <w:r>
        <w:lastRenderedPageBreak/>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6</w:t>
      </w:r>
      <w:r w:rsidR="00462A29">
        <w:rPr>
          <w:noProof/>
        </w:rPr>
        <w:fldChar w:fldCharType="end"/>
      </w:r>
      <w:bookmarkEnd w:id="73"/>
      <w:r>
        <w:t xml:space="preserve"> – </w:t>
      </w:r>
      <w:r w:rsidRPr="00054C85">
        <w:rPr>
          <w:lang w:val="en-US"/>
        </w:rPr>
        <w:t>Scenario Ensemble</w:t>
      </w:r>
      <w:bookmarkEnd w:id="74"/>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462A2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462A2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462A2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462A2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AEEC56F" w:rsidR="00617EDA" w:rsidRDefault="00617EDA" w:rsidP="00617EDA">
      <w:pPr>
        <w:ind w:firstLine="0"/>
        <w:jc w:val="center"/>
      </w:pPr>
      <w:r>
        <w:t xml:space="preserve">Fonte: Adaptado de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locator":"133","uris":["http://www.mendeley.com/documents/?uuid=5b37398b-23b0-4af8-8cfa-bf26dd1a1732"]}],"mendeley":{"formattedCitation":"(GROVES, 2006, p. 133)","plainTextFormattedCitation":"(GROVES, 2006, p. 133)","previouslyFormattedCitation":"(GROVES, 2006, p. 133)"},"properties":{"noteIndex":0},"schema":"https://github.com/citation-style-language/schema/raw/master/csl-citation.json"}</w:instrText>
      </w:r>
      <w:r>
        <w:fldChar w:fldCharType="separate"/>
      </w:r>
      <w:r w:rsidRPr="00AD4997">
        <w:rPr>
          <w:noProof/>
        </w:rPr>
        <w:t>(GROVES, 2006, p. 133)</w:t>
      </w:r>
      <w:r>
        <w:fldChar w:fldCharType="end"/>
      </w:r>
      <w:r>
        <w:t>.</w:t>
      </w:r>
    </w:p>
    <w:p w14:paraId="56ED5A8E" w14:textId="7F74DC1B"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w:t>
      </w:r>
      <w:r w:rsidR="002F20A0">
        <w:t xml:space="preserve">Custo </w:t>
      </w:r>
      <w:r>
        <w:t xml:space="preserve">de Oportunidade).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6AB7D0E0" w14:textId="35C4627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A23A6">
        <w:rPr>
          <w:sz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55","uris":["http://www.mendeley.com/documents/?uuid=fc7eef92-8664-499e-ab2a-e8053d5b7ae4"]}],"mendeley":{"formattedCitation":"(LEMPERT; POPPER; BANKES, 2003, p. 55)","plainTextFormattedCitation":"(LEMPERT; POPPER; BANKES, 2003, p. 55)","previouslyFormattedCitation":"(LEMPERT; POPPER; BANKES, 2003, p. 55)"},"properties":{"noteIndex":0},"schema":"https://github.com/citation-style-language/schema/raw/master/csl-citation.json"}</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462A29"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05777F34"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A23A6">
        <w:rPr>
          <w:sz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56","uris":["http://www.mendeley.com/documents/?uuid=fc7eef92-8664-499e-ab2a-e8053d5b7ae4"]}],"mendeley":{"formattedCitation":"(LEMPERT; POPPER; BANKES, 2003, p. 56)","plainTextFormattedCitation":"(LEMPERT; POPPER; BANKES, 2003, p. 56)","previouslyFormattedCitation":"(LEMPERT; POPPER; BANKES, 2003, p. 56)"},"properties":{"noteIndex":0},"schema":"https://github.com/citation-style-language/schema/raw/master/csl-citation.json"}</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462A29"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43231D29"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9C2E45">
        <w:rPr>
          <w:noProof/>
        </w:rPr>
        <w:t>(LEMPERT et al., 2006)</w:t>
      </w:r>
      <w:r>
        <w:fldChar w:fldCharType="end"/>
      </w:r>
      <w:r>
        <w:t>.</w:t>
      </w:r>
    </w:p>
    <w:p w14:paraId="0584F042" w14:textId="6B52055C"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w:t>
      </w:r>
      <w:r w:rsidR="002F20A0">
        <w:t>custo</w:t>
      </w:r>
      <w:r>
        <w:t xml:space="preserve"> de oportunidade). No entanto, esta estratégia pode ser ruim para uma análise exploratória. Uma estratégia razoavelmente boa pode ter um péssimo valor em um cenário específico, distorcendo a análise realizada.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id":"ITEM-2","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2","issued":{"date-parts":[["2003"]]},"number-of-pages":"1-208","title":"Shaping the Next One Hundred Years: New Methods for Quantitative, Long-Term Policy Analysis","type":"book"},"uris":["http://www.mendeley.com/documents/?uuid=fc7eef92-8664-499e-ab2a-e8053d5b7ae4"]}],"mendeley":{"formattedCitation":"(GROVES, 2006; LEMPERT; POPPER; BANKES, 2003)","plainTextFormattedCitation":"(GROVES, 2006; LEMPERT; POPPER; BANKES, 2003)","previouslyFormattedCitation":"(GROVES, 2006; LEMPERT; POPPER; BANKES, 2003)"},"properties":{"noteIndex":0},"schema":"https://github.com/citation-style-language/schema/raw/master/csl-citation.json"}</w:instrText>
      </w:r>
      <w:r>
        <w:fldChar w:fldCharType="separate"/>
      </w:r>
      <w:r w:rsidRPr="006E1018">
        <w:rPr>
          <w:noProof/>
        </w:rPr>
        <w:t>(GROVES, 2006; LEMPERT; POPPER; BANKES, 2003)</w:t>
      </w:r>
      <w:r>
        <w:fldChar w:fldCharType="end"/>
      </w:r>
      <w:r>
        <w:t>.</w:t>
      </w:r>
    </w:p>
    <w:p w14:paraId="5801C0EF" w14:textId="24EF7DD3"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462A2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7C530B71"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0326C">
        <w:t xml:space="preserve">Figura </w:t>
      </w:r>
      <w:r w:rsidR="0060326C">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462A2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A30D7B5" w:rsidR="00617EDA" w:rsidRDefault="00617EDA" w:rsidP="00617EDA">
      <w:pPr>
        <w:pStyle w:val="Legenda"/>
      </w:pPr>
      <w:bookmarkStart w:id="75" w:name="_Ref475113910"/>
      <w:bookmarkStart w:id="76" w:name="_Toc505523676"/>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4</w:t>
      </w:r>
      <w:r w:rsidR="00462A29">
        <w:rPr>
          <w:noProof/>
        </w:rPr>
        <w:fldChar w:fldCharType="end"/>
      </w:r>
      <w:bookmarkEnd w:id="75"/>
      <w:r>
        <w:t xml:space="preserve"> – Comparação de Estratégias Utilizando o Arrependimento Relativo</w:t>
      </w:r>
      <w:bookmarkEnd w:id="76"/>
    </w:p>
    <w:p w14:paraId="636D83D3" w14:textId="6E316AEA" w:rsidR="00617EDA" w:rsidRDefault="00602845" w:rsidP="00602845">
      <w:pPr>
        <w:ind w:firstLine="0"/>
        <w:jc w:val="center"/>
      </w:pPr>
      <w:r>
        <w:rPr>
          <w:noProof/>
        </w:rPr>
        <w:drawing>
          <wp:inline distT="0" distB="0" distL="0" distR="0" wp14:anchorId="10C2CDE7" wp14:editId="610093C2">
            <wp:extent cx="4919980" cy="3853180"/>
            <wp:effectExtent l="0" t="0" r="0" b="0"/>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9980" cy="3853180"/>
                    </a:xfrm>
                    <a:prstGeom prst="rect">
                      <a:avLst/>
                    </a:prstGeom>
                    <a:noFill/>
                  </pic:spPr>
                </pic:pic>
              </a:graphicData>
            </a:graphic>
          </wp:inline>
        </w:drawing>
      </w:r>
    </w:p>
    <w:p w14:paraId="7B672046" w14:textId="62C67A92" w:rsidR="00617EDA" w:rsidRPr="00602845" w:rsidRDefault="00617EDA" w:rsidP="00617EDA">
      <w:pPr>
        <w:jc w:val="center"/>
      </w:pPr>
      <w:r w:rsidRPr="00602845">
        <w:t>Fonte:</w:t>
      </w:r>
      <w:r w:rsidR="00602845" w:rsidRPr="00602845">
        <w:t>Adapta</w:t>
      </w:r>
      <w:r w:rsidR="00602845">
        <w:t>do de</w:t>
      </w:r>
      <w:r w:rsidRPr="00602845">
        <w:t xml:space="preserve">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21","uris":["http://www.mendeley.com/documents/?uuid=4a76305e-bf08-4fcd-b85b-18bd106f7fb5"]}],"mendeley":{"formattedCitation":"(LEMPERT et al., 2006, p. 521)","plainTextFormattedCitation":"(LEMPERT et al., 2006, p. 521)","previouslyFormattedCitation":"(LEMPERT et al., 2006, p. 521)"},"properties":{"noteIndex":0},"schema":"https://github.com/citation-style-language/schema/raw/master/csl-citation.json"}</w:instrText>
      </w:r>
      <w:r>
        <w:fldChar w:fldCharType="separate"/>
      </w:r>
      <w:r w:rsidRPr="00602845">
        <w:rPr>
          <w:noProof/>
        </w:rPr>
        <w:t>(LEMPERT et al., 2006, p. 521)</w:t>
      </w:r>
      <w:r>
        <w:fldChar w:fldCharType="end"/>
      </w:r>
      <w:r w:rsidRPr="00602845">
        <w:t>.</w:t>
      </w:r>
    </w:p>
    <w:p w14:paraId="3E4E097A" w14:textId="77777777" w:rsidR="00617EDA" w:rsidRDefault="00617EDA" w:rsidP="00617EDA">
      <w:pPr>
        <w:pStyle w:val="Ttulo3"/>
      </w:pPr>
      <w:bookmarkStart w:id="77" w:name="_Toc505523744"/>
      <w:r>
        <w:t>Descoberta de Cenários para Análise de Vulnerabilidade</w:t>
      </w:r>
      <w:bookmarkEnd w:id="77"/>
    </w:p>
    <w:p w14:paraId="52CE6476" w14:textId="64277596" w:rsidR="00617EDA" w:rsidRDefault="00617EDA" w:rsidP="00617EDA">
      <w:r>
        <w:t xml:space="preserve">No contexto da RDM, cenários são um conjunto de estados futuros que representam vulnerabilidades de estratégias propostas. </w:t>
      </w:r>
      <w:r>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fldChar w:fldCharType="separate"/>
      </w:r>
      <w:r w:rsidRPr="00525204">
        <w:rPr>
          <w:noProof/>
        </w:rPr>
        <w:t>(BRYANT; LEMPERT, 2010)</w:t>
      </w:r>
      <w:r>
        <w:fldChar w:fldCharType="end"/>
      </w:r>
      <w:r>
        <w:t>.</w:t>
      </w:r>
    </w:p>
    <w:p w14:paraId="52F0E639" w14:textId="7EDE73B8"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A23A6">
        <w:rPr>
          <w:lang w:val="en-US"/>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suppress-author":1,"uris":["http://www.mendeley.com/documents/?uuid=5b37398b-23b0-4af8-8cfa-bf26dd1a1732"]}],"mendeley":{"formattedCitation":"(2006)","plainTextFormattedCitation":"(2006)","previouslyFormattedCitation":"(2006)"},"properties":{"noteIndex":0},"schema":"https://github.com/citation-style-language/schema/raw/master/csl-citation.json"}</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8665753"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fldChar w:fldCharType="separate"/>
      </w:r>
      <w:r w:rsidRPr="00525204">
        <w:rPr>
          <w:noProof/>
        </w:rPr>
        <w:t>(BRYANT; LEMPERT, 2010)</w:t>
      </w:r>
      <w:r>
        <w:fldChar w:fldCharType="end"/>
      </w:r>
      <w:r>
        <w:t>.</w:t>
      </w:r>
    </w:p>
    <w:p w14:paraId="30DD001A" w14:textId="1AD0636C"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2959BCE3" w14:textId="4F5540B2"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0326C">
        <w:t xml:space="preserve">Figura </w:t>
      </w:r>
      <w:r w:rsidR="0060326C">
        <w:rPr>
          <w:noProof/>
        </w:rPr>
        <w:t>15</w:t>
      </w:r>
      <w:r>
        <w:fldChar w:fldCharType="end"/>
      </w:r>
      <w:r>
        <w:t xml:space="preserve">. </w:t>
      </w:r>
    </w:p>
    <w:p w14:paraId="72B02954" w14:textId="21766B21" w:rsidR="00617EDA" w:rsidRDefault="00617EDA" w:rsidP="00617EDA">
      <w:pPr>
        <w:ind w:firstLine="0"/>
        <w:jc w:val="center"/>
      </w:pPr>
      <w:bookmarkStart w:id="78" w:name="_Ref474316895"/>
      <w:bookmarkStart w:id="79" w:name="_Toc505523677"/>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5</w:t>
      </w:r>
      <w:r w:rsidR="00462A29">
        <w:rPr>
          <w:noProof/>
        </w:rPr>
        <w:fldChar w:fldCharType="end"/>
      </w:r>
      <w:bookmarkEnd w:id="78"/>
      <w:r>
        <w:t xml:space="preserve"> – Visualização de Vulnerabilidades de uma Estratégia</w:t>
      </w:r>
      <w:bookmarkEnd w:id="79"/>
    </w:p>
    <w:p w14:paraId="6B2E65B0" w14:textId="2F6AD4C1" w:rsidR="00617EDA" w:rsidRDefault="00602845" w:rsidP="00602845">
      <w:pPr>
        <w:ind w:firstLine="0"/>
        <w:jc w:val="center"/>
      </w:pPr>
      <w:r>
        <w:rPr>
          <w:noProof/>
        </w:rPr>
        <w:drawing>
          <wp:inline distT="0" distB="0" distL="0" distR="0" wp14:anchorId="14A09849" wp14:editId="4E0959BD">
            <wp:extent cx="5143500" cy="4805502"/>
            <wp:effectExtent l="0" t="0" r="0" b="0"/>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0347" cy="4811899"/>
                    </a:xfrm>
                    <a:prstGeom prst="rect">
                      <a:avLst/>
                    </a:prstGeom>
                    <a:noFill/>
                  </pic:spPr>
                </pic:pic>
              </a:graphicData>
            </a:graphic>
          </wp:inline>
        </w:drawing>
      </w:r>
    </w:p>
    <w:p w14:paraId="6DFFF99C" w14:textId="6400E450" w:rsidR="00617EDA" w:rsidRDefault="00617EDA" w:rsidP="00617EDA">
      <w:pPr>
        <w:jc w:val="center"/>
      </w:pPr>
      <w:r>
        <w:t xml:space="preserve">Fonte: </w:t>
      </w:r>
      <w:r>
        <w:fldChar w:fldCharType="begin" w:fldLock="1"/>
      </w:r>
      <w:r w:rsidR="008A23A6">
        <w:instrText>ADDIN CSL_CITATION {"citationItems":[{"id":"ITEM-1","itemData":{"ISBN":"0833037404 (pbk.)0833036629","ISSN":"00333352","abstract":"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author":[{"dropping-particle":"","family":"Lempert","given":"Robert J.","non-dropping-particle":"","parse-names":false,"suffix":""},{"dropping-particle":"","family":"Popper","given":"Steven W.","non-dropping-particle":"","parse-names":false,"suffix":""}],"container-title":"High-Performance Government: Structure, Leadership, Incentives","editor":[{"dropping-particle":"","family":"Klitgaard","given":"Robert","non-dropping-particle":"","parse-names":false,"suffix":""},{"dropping-particle":"","family":"Light","given":"Paul C.","non-dropping-particle":"","parse-names":false,"suffix":""}],"id":"ITEM-1","issue":"2","issued":{"date-parts":[["2005"]]},"page":"253","title":"High-Performance Government in an Uncertain World","type":"chapter","volume":"65"},"locator":"127","uris":["http://www.mendeley.com/documents/?uuid=5cba3ba4-4f48-4cc0-9bbd-b55ad903a0f8"]}],"mendeley":{"formattedCitation":"(LEMPERT; POPPER, 2005, p. 127)","plainTextFormattedCitation":"(LEMPERT; POPPER, 2005, p. 127)","previouslyFormattedCitation":"(LEMPERT; POPPER, 2005, p. 127)"},"properties":{"noteIndex":0},"schema":"https://github.com/citation-style-language/schema/raw/master/csl-citation.json"}</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4B32B229"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rsidRPr="000A0DDE">
        <w:fldChar w:fldCharType="separate"/>
      </w:r>
      <w:r w:rsidRPr="000A0DDE">
        <w:rPr>
          <w:noProof/>
        </w:rPr>
        <w:t>(GROVES, 2006)</w:t>
      </w:r>
      <w:r w:rsidRPr="000A0DDE">
        <w:fldChar w:fldCharType="end"/>
      </w:r>
      <w:r w:rsidRPr="000A0DDE">
        <w:t>.</w:t>
      </w:r>
    </w:p>
    <w:p w14:paraId="3CEC9B65" w14:textId="3AE6690C" w:rsidR="00617EDA" w:rsidRPr="000A0DDE" w:rsidRDefault="00617EDA" w:rsidP="00617EDA">
      <w:r w:rsidRPr="000A0DDE">
        <w:t xml:space="preserve">Bryant e Lempert </w:t>
      </w:r>
      <w:r w:rsidRPr="000A0DDE">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suppress-author":1,"uris":["http://www.mendeley.com/documents/?uuid=79f47962-3d2f-4007-b2fb-17ac3c6b1afd"]}],"mendeley":{"formattedCitation":"(2010)","plainTextFormattedCitation":"(2010)","previouslyFormattedCitation":"(2010)"},"properties":{"noteIndex":0},"schema":"https://github.com/citation-style-language/schema/raw/master/csl-citation.json"}</w:instrText>
      </w:r>
      <w:r w:rsidRPr="000A0DDE">
        <w:fldChar w:fldCharType="separate"/>
      </w:r>
      <w:r w:rsidRPr="000A0DDE">
        <w:rPr>
          <w:noProof/>
        </w:rPr>
        <w:t>(2010)</w:t>
      </w:r>
      <w:r w:rsidRPr="000A0DDE">
        <w:fldChar w:fldCharType="end"/>
      </w:r>
      <w:r w:rsidRPr="000A0DDE">
        <w:t xml:space="preserve"> sugerem uma abordagem para a descoberta de cenários utilizando </w:t>
      </w:r>
      <w:r w:rsidR="00C63F1D">
        <w:t>o algoritmo PRIM</w:t>
      </w:r>
      <w:r w:rsidRPr="000A0DDE">
        <w:t xml:space="preserve">, cujos passos são demonstrados na </w:t>
      </w:r>
      <w:r w:rsidRPr="000A0DDE">
        <w:fldChar w:fldCharType="begin"/>
      </w:r>
      <w:r w:rsidRPr="000A0DDE">
        <w:instrText xml:space="preserve"> REF _Ref474392734 \h </w:instrText>
      </w:r>
      <w:r w:rsidRPr="000A0DDE">
        <w:fldChar w:fldCharType="separate"/>
      </w:r>
      <w:r w:rsidR="0060326C" w:rsidRPr="000A0DDE">
        <w:t xml:space="preserve">Figura </w:t>
      </w:r>
      <w:r w:rsidR="0060326C">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743CC06E" w:rsidR="00617EDA" w:rsidRPr="000A0DDE" w:rsidRDefault="00617EDA" w:rsidP="00617EDA">
      <w:pPr>
        <w:pStyle w:val="Legenda"/>
      </w:pPr>
      <w:bookmarkStart w:id="80" w:name="_Ref474392734"/>
      <w:bookmarkStart w:id="81" w:name="_Toc505523678"/>
      <w:r w:rsidRPr="000A0DDE">
        <w:t xml:space="preserve">Figura </w:t>
      </w:r>
      <w:r w:rsidR="00462A29">
        <w:rPr>
          <w:noProof/>
        </w:rPr>
        <w:fldChar w:fldCharType="begin"/>
      </w:r>
      <w:r w:rsidR="00462A29">
        <w:rPr>
          <w:noProof/>
        </w:rPr>
        <w:instrText xml:space="preserve"> SEQ Figura \* ARA</w:instrText>
      </w:r>
      <w:r w:rsidR="00462A29">
        <w:rPr>
          <w:noProof/>
        </w:rPr>
        <w:instrText xml:space="preserve">BIC </w:instrText>
      </w:r>
      <w:r w:rsidR="00462A29">
        <w:rPr>
          <w:noProof/>
        </w:rPr>
        <w:fldChar w:fldCharType="separate"/>
      </w:r>
      <w:r w:rsidR="0060326C">
        <w:rPr>
          <w:noProof/>
        </w:rPr>
        <w:t>16</w:t>
      </w:r>
      <w:r w:rsidR="00462A29">
        <w:rPr>
          <w:noProof/>
        </w:rPr>
        <w:fldChar w:fldCharType="end"/>
      </w:r>
      <w:bookmarkEnd w:id="80"/>
      <w:r w:rsidRPr="000A0DDE">
        <w:t xml:space="preserve"> – Passos da Descoberta de Cenários</w:t>
      </w:r>
      <w:bookmarkEnd w:id="81"/>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64E5DBDF" w:rsidR="00617EDA" w:rsidRPr="000A0DDE" w:rsidRDefault="00617EDA" w:rsidP="00617EDA">
      <w:r w:rsidRPr="000A0DDE">
        <w:t xml:space="preserve">Fonte: Elaborada pelo autor com base em </w:t>
      </w:r>
      <w:r w:rsidRPr="000A0DDE">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0A0DDE">
        <w:fldChar w:fldCharType="separate"/>
      </w:r>
      <w:r w:rsidRPr="000A0DDE">
        <w:rPr>
          <w:noProof/>
        </w:rPr>
        <w:t>(BRYANT; LEMPERT, 2010)</w:t>
      </w:r>
      <w:r w:rsidRPr="000A0DDE">
        <w:fldChar w:fldCharType="end"/>
      </w:r>
      <w:r w:rsidRPr="000A0DDE">
        <w:t>.</w:t>
      </w:r>
    </w:p>
    <w:p w14:paraId="6D7C9A90" w14:textId="0C2469A0"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462A29"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4823636"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0A0DDE">
        <w:fldChar w:fldCharType="separate"/>
      </w:r>
      <w:r w:rsidRPr="000A0DDE">
        <w:rPr>
          <w:noProof/>
        </w:rPr>
        <w:t>(BRYANT; LEMPERT, 2010)</w:t>
      </w:r>
      <w:r w:rsidRPr="000A0DDE">
        <w:fldChar w:fldCharType="end"/>
      </w:r>
      <w:r w:rsidRPr="000A0DDE">
        <w:t xml:space="preserve">. </w:t>
      </w:r>
    </w:p>
    <w:p w14:paraId="05A63FB4" w14:textId="66CB6FB7"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0326C" w:rsidRPr="000A0DDE">
        <w:t xml:space="preserve">Figura </w:t>
      </w:r>
      <w:r w:rsidR="0060326C">
        <w:rPr>
          <w:noProof/>
        </w:rPr>
        <w:t>17</w:t>
      </w:r>
      <w:r w:rsidRPr="000A0DDE">
        <w:fldChar w:fldCharType="end"/>
      </w:r>
      <w:r w:rsidRPr="000A0DDE">
        <w:t xml:space="preserve"> apresenta um exemplo de um cenário descoberto </w:t>
      </w:r>
      <w:r w:rsidRPr="000A0DDE">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w:t>
      </w:r>
      <w:r w:rsidR="009F67DC" w:rsidRPr="000A0DDE">
        <w:fldChar w:fldCharType="begin"/>
      </w:r>
      <w:r w:rsidR="009F67DC" w:rsidRPr="000A0DDE">
        <w:instrText xml:space="preserve"> REF _Ref474399002 \h </w:instrText>
      </w:r>
      <w:r w:rsidR="009F67DC" w:rsidRPr="000A0DDE">
        <w:fldChar w:fldCharType="separate"/>
      </w:r>
      <w:r w:rsidR="0060326C" w:rsidRPr="000A0DDE">
        <w:t xml:space="preserve">Figura </w:t>
      </w:r>
      <w:r w:rsidR="0060326C">
        <w:rPr>
          <w:noProof/>
        </w:rPr>
        <w:t>17</w:t>
      </w:r>
      <w:r w:rsidR="009F67DC" w:rsidRPr="000A0DDE">
        <w:fldChar w:fldCharType="end"/>
      </w:r>
      <w:r w:rsidRPr="000A0DDE">
        <w:t xml:space="preserve">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B5847A4" w:rsidR="00617EDA" w:rsidRPr="000A0DDE" w:rsidRDefault="00617EDA" w:rsidP="00617EDA">
      <w:pPr>
        <w:pStyle w:val="Legenda"/>
      </w:pPr>
      <w:bookmarkStart w:id="82" w:name="_Ref474399002"/>
      <w:bookmarkStart w:id="83" w:name="_Toc505523679"/>
      <w:r w:rsidRPr="000A0DDE">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7</w:t>
      </w:r>
      <w:r w:rsidR="00462A29">
        <w:rPr>
          <w:noProof/>
        </w:rPr>
        <w:fldChar w:fldCharType="end"/>
      </w:r>
      <w:bookmarkEnd w:id="82"/>
      <w:r w:rsidRPr="000A0DDE">
        <w:t xml:space="preserve"> – Exemplo de Cenários “Descobertos”</w:t>
      </w:r>
      <w:r w:rsidR="00C63F1D">
        <w:t xml:space="preserve"> com o algoritmo PRIM</w:t>
      </w:r>
      <w:bookmarkEnd w:id="83"/>
    </w:p>
    <w:p w14:paraId="0A82F9CE" w14:textId="2CF227AC" w:rsidR="00617EDA" w:rsidRPr="000A0DDE" w:rsidRDefault="008C7B71" w:rsidP="008C7B71">
      <w:pPr>
        <w:ind w:firstLine="0"/>
        <w:jc w:val="center"/>
      </w:pPr>
      <w:r>
        <w:rPr>
          <w:noProof/>
        </w:rPr>
        <w:drawing>
          <wp:inline distT="0" distB="0" distL="0" distR="0" wp14:anchorId="43604BCD" wp14:editId="563E3E8A">
            <wp:extent cx="5401310" cy="2597150"/>
            <wp:effectExtent l="0" t="0" r="8890" b="0"/>
            <wp:docPr id="1048" name="Imagem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1310" cy="2597150"/>
                    </a:xfrm>
                    <a:prstGeom prst="rect">
                      <a:avLst/>
                    </a:prstGeom>
                    <a:noFill/>
                  </pic:spPr>
                </pic:pic>
              </a:graphicData>
            </a:graphic>
          </wp:inline>
        </w:drawing>
      </w:r>
    </w:p>
    <w:p w14:paraId="5DB60B0E" w14:textId="17390D0C" w:rsidR="00617EDA" w:rsidRPr="008C7B71" w:rsidRDefault="00617EDA" w:rsidP="00617EDA">
      <w:pPr>
        <w:jc w:val="center"/>
      </w:pPr>
      <w:r w:rsidRPr="008C7B71">
        <w:t>Fonte:</w:t>
      </w:r>
      <w:r w:rsidR="008C7B71" w:rsidRPr="008C7B71">
        <w:t xml:space="preserve"> Adapta</w:t>
      </w:r>
      <w:r w:rsidR="008C7B71">
        <w:t>do de</w:t>
      </w:r>
      <w:r w:rsidRPr="008C7B71">
        <w:t xml:space="preserve"> </w:t>
      </w:r>
      <w:r w:rsidRPr="000A0DDE">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locator":"43","uris":["http://www.mendeley.com/documents/?uuid=79f47962-3d2f-4007-b2fb-17ac3c6b1afd"]}],"mendeley":{"formattedCitation":"(BRYANT; LEMPERT, 2010, p. 43)","plainTextFormattedCitation":"(BRYANT; LEMPERT, 2010, p. 43)","previouslyFormattedCitation":"(BRYANT; LEMPERT, 2010, p. 43)"},"properties":{"noteIndex":0},"schema":"https://github.com/citation-style-language/schema/raw/master/csl-citation.json"}</w:instrText>
      </w:r>
      <w:r w:rsidRPr="000A0DDE">
        <w:fldChar w:fldCharType="separate"/>
      </w:r>
      <w:r w:rsidRPr="008C7B71">
        <w:rPr>
          <w:noProof/>
        </w:rPr>
        <w:t>(BRYANT; LEMPERT, 2010, p. 43)</w:t>
      </w:r>
      <w:r w:rsidRPr="000A0DDE">
        <w:fldChar w:fldCharType="end"/>
      </w:r>
      <w:r w:rsidRPr="008C7B71">
        <w:t>.</w:t>
      </w:r>
    </w:p>
    <w:p w14:paraId="2BD31345" w14:textId="4CB5A4B3" w:rsidR="00617EDA" w:rsidRPr="000A0DDE" w:rsidRDefault="00617EDA" w:rsidP="00617EDA">
      <w:r w:rsidRPr="000A0DDE">
        <w:lastRenderedPageBreak/>
        <w:t xml:space="preserve">Independentemente das técnicas de análise utilizadas, Groves </w:t>
      </w:r>
      <w:r w:rsidRPr="000A0DDE">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suppress-author":1,"uris":["http://www.mendeley.com/documents/?uuid=5b37398b-23b0-4af8-8cfa-bf26dd1a1732"]}],"mendeley":{"formattedCitation":"(2006)","plainTextFormattedCitation":"(2006)","previouslyFormattedCitation":"(2006)"},"properties":{"noteIndex":0},"schema":"https://github.com/citation-style-language/schema/raw/master/csl-citation.json"}</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rsidRPr="000A0DDE">
        <w:fldChar w:fldCharType="separate"/>
      </w:r>
      <w:r w:rsidRPr="000A0DDE">
        <w:rPr>
          <w:noProof/>
        </w:rPr>
        <w:t>(GROVES, 2006)</w:t>
      </w:r>
      <w:r w:rsidRPr="000A0DDE">
        <w:fldChar w:fldCharType="end"/>
      </w:r>
      <w:r w:rsidRPr="000A0DDE">
        <w:t>.</w:t>
      </w:r>
    </w:p>
    <w:p w14:paraId="5B970938" w14:textId="1646833E" w:rsidR="00617EDA" w:rsidRPr="000A0DDE" w:rsidRDefault="00617EDA" w:rsidP="00617EDA">
      <w:r w:rsidRPr="000A0DDE">
        <w:t xml:space="preserve">Bryant e Lempert </w:t>
      </w:r>
      <w:r w:rsidRPr="000A0DDE">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suppress-author":1,"uris":["http://www.mendeley.com/documents/?uuid=79f47962-3d2f-4007-b2fb-17ac3c6b1afd"]}],"mendeley":{"formattedCitation":"(2010)","plainTextFormattedCitation":"(2010)","previouslyFormattedCitation":"(2010)"},"properties":{"noteIndex":0},"schema":"https://github.com/citation-style-language/schema/raw/master/csl-citation.json"}</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462A29"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566E5876" w:rsidR="00617EDA" w:rsidRPr="000A0DDE" w:rsidRDefault="00617EDA" w:rsidP="00617EDA">
      <w:r w:rsidRPr="000A0DDE">
        <w:t>A partir desta variável, pode</w:t>
      </w:r>
      <w:r w:rsidR="009F67DC">
        <w:t>-se</w:t>
      </w:r>
      <w:r w:rsidRPr="000A0DDE">
        <w:t xml:space="preserve"> calcular a cobertura </w:t>
      </w:r>
      <w:r w:rsidRPr="000A0DDE">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AA713BA" w:rsidR="00617EDA" w:rsidRPr="000A4285" w:rsidRDefault="00617EDA" w:rsidP="00617EDA">
      <w:pPr>
        <w:rPr>
          <w:lang w:val="en-US"/>
        </w:rPr>
      </w:pPr>
      <w:r w:rsidRPr="00130703">
        <w:t>Por fim, a interpretabilidade refere-se à facilidade de interpretação dos cenários pelos decisores e stakeholders vinculados ao problema</w:t>
      </w:r>
      <w:r w:rsidR="009F67DC">
        <w:t>, sendo</w:t>
      </w:r>
      <w:r w:rsidRPr="00130703">
        <w:t xml:space="preserve"> essencialmente subjetiva. No entanto, pode-se comparar a interpretabilidade quantitativamente </w:t>
      </w:r>
      <w:r w:rsidRPr="00130703">
        <w:lastRenderedPageBreak/>
        <w:t xml:space="preserve">considerando o número de “caixas” contidos no Cenário, e o número de incertezas que formam cada “caixa”. </w:t>
      </w:r>
      <w:r w:rsidRPr="00130703">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A23A6">
        <w:rPr>
          <w:lang w:val="en-US"/>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suppress-author":1,"uris":["http://www.mendeley.com/documents/?uuid=79f47962-3d2f-4007-b2fb-17ac3c6b1afd"]}],"mendeley":{"formattedCitation":"(2010)","plainTextFormattedCitation":"(2010)","previouslyFormattedCitation":"(2010)"},"properties":{"noteIndex":0},"schema":"https://github.com/citation-style-language/schema/raw/master/csl-citation.json"}</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7797F45C"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0326C" w:rsidRPr="000A0DDE">
        <w:t xml:space="preserve">Figura </w:t>
      </w:r>
      <w:r w:rsidR="0060326C">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0326C">
        <w:t xml:space="preserve">Figura </w:t>
      </w:r>
      <w:r w:rsidR="0060326C">
        <w:rPr>
          <w:noProof/>
        </w:rPr>
        <w:t>18</w:t>
      </w:r>
      <w:r>
        <w:fldChar w:fldCharType="end"/>
      </w:r>
      <w:r>
        <w:t xml:space="preserve"> apresenta um gráfico exibindo a fronteira de eficiência da descoberta de cenários.</w:t>
      </w:r>
    </w:p>
    <w:p w14:paraId="416A55E2" w14:textId="024E4CE0" w:rsidR="00617EDA" w:rsidRDefault="00617EDA" w:rsidP="00617EDA">
      <w:pPr>
        <w:pStyle w:val="Legenda"/>
      </w:pPr>
      <w:bookmarkStart w:id="84" w:name="_Ref474478489"/>
      <w:bookmarkStart w:id="85" w:name="_Toc505523680"/>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8</w:t>
      </w:r>
      <w:r w:rsidR="00462A29">
        <w:rPr>
          <w:noProof/>
        </w:rPr>
        <w:fldChar w:fldCharType="end"/>
      </w:r>
      <w:bookmarkEnd w:id="84"/>
      <w:r>
        <w:t xml:space="preserve"> – Curvas de Tradeoff entre Densidade e Cobertura</w:t>
      </w:r>
      <w:bookmarkEnd w:id="85"/>
    </w:p>
    <w:p w14:paraId="276D87EF" w14:textId="0F921840" w:rsidR="00617EDA" w:rsidRPr="00E34ABC" w:rsidRDefault="00AE08CA" w:rsidP="00617EDA">
      <w:pPr>
        <w:ind w:firstLine="0"/>
        <w:jc w:val="center"/>
      </w:pPr>
      <w:r>
        <w:rPr>
          <w:noProof/>
        </w:rPr>
        <w:drawing>
          <wp:inline distT="0" distB="0" distL="0" distR="0" wp14:anchorId="57CEC9A8" wp14:editId="25D526BE">
            <wp:extent cx="3548417" cy="3438027"/>
            <wp:effectExtent l="0" t="0" r="0" b="0"/>
            <wp:docPr id="1050" name="Imagem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62127" cy="3451311"/>
                    </a:xfrm>
                    <a:prstGeom prst="rect">
                      <a:avLst/>
                    </a:prstGeom>
                    <a:noFill/>
                  </pic:spPr>
                </pic:pic>
              </a:graphicData>
            </a:graphic>
          </wp:inline>
        </w:drawing>
      </w:r>
    </w:p>
    <w:p w14:paraId="3004A495" w14:textId="3F618CE6" w:rsidR="00617EDA" w:rsidRDefault="00617EDA" w:rsidP="00617EDA">
      <w:pPr>
        <w:ind w:firstLine="0"/>
        <w:jc w:val="center"/>
      </w:pPr>
      <w:r>
        <w:t xml:space="preserve">Fonte: </w:t>
      </w:r>
      <w:r>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locator":"42","uris":["http://www.mendeley.com/documents/?uuid=79f47962-3d2f-4007-b2fb-17ac3c6b1afd"]}],"mendeley":{"formattedCitation":"(BRYANT; LEMPERT, 2010, p. 42)","plainTextFormattedCitation":"(BRYANT; LEMPERT, 2010, p. 42)","previouslyFormattedCitation":"(BRYANT; LEMPERT, 2010, p. 42)"},"properties":{"noteIndex":0},"schema":"https://github.com/citation-style-language/schema/raw/master/csl-citation.json"}</w:instrText>
      </w:r>
      <w:r>
        <w:fldChar w:fldCharType="separate"/>
      </w:r>
      <w:r w:rsidRPr="000F2B08">
        <w:rPr>
          <w:noProof/>
        </w:rPr>
        <w:t>(BRYANT; LEMPERT, 2010, p. 42)</w:t>
      </w:r>
      <w:r>
        <w:fldChar w:fldCharType="end"/>
      </w:r>
      <w:r>
        <w:t>.</w:t>
      </w:r>
    </w:p>
    <w:p w14:paraId="3D2AA9EB" w14:textId="5D296123" w:rsidR="00617EDA" w:rsidRDefault="00617EDA" w:rsidP="00617EDA">
      <w:r>
        <w:t>N</w:t>
      </w:r>
      <w:r w:rsidR="00482CB0">
        <w:t xml:space="preserve">a </w:t>
      </w:r>
      <w:r w:rsidR="00482CB0">
        <w:fldChar w:fldCharType="begin"/>
      </w:r>
      <w:r w:rsidR="00482CB0">
        <w:instrText xml:space="preserve"> REF _Ref474478489 \h </w:instrText>
      </w:r>
      <w:r w:rsidR="00482CB0">
        <w:fldChar w:fldCharType="separate"/>
      </w:r>
      <w:r w:rsidR="0060326C">
        <w:t xml:space="preserve">Figura </w:t>
      </w:r>
      <w:r w:rsidR="0060326C">
        <w:rPr>
          <w:noProof/>
        </w:rPr>
        <w:t>18</w:t>
      </w:r>
      <w:r w:rsidR="00482CB0">
        <w:fldChar w:fldCharType="end"/>
      </w:r>
      <w:r>
        <w:t>, os três critérios para a escolha dos cenários são exibidos. Cada ponto no gráfico representa um cenário (um conjunto de “caixas”) que delimita faixas de incerteza na qual a uma estratégia sob consideração falha frequentemente. Deve-</w:t>
      </w:r>
      <w:r>
        <w:lastRenderedPageBreak/>
        <w:t>se escolher um cenário que tenha alta Cobertura, e Alta Densidade, com o mínimo de parâmetros considerados.</w:t>
      </w:r>
      <w:r w:rsidRPr="00CF32B3">
        <w:t xml:space="preserve"> </w:t>
      </w:r>
      <w:r w:rsidRPr="00423745">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423745">
        <w:fldChar w:fldCharType="separate"/>
      </w:r>
      <w:r w:rsidRPr="00423745">
        <w:rPr>
          <w:noProof/>
        </w:rPr>
        <w:t>(BRYANT; LEMPERT, 2010)</w:t>
      </w:r>
      <w:r w:rsidRPr="00423745">
        <w:fldChar w:fldCharType="end"/>
      </w:r>
      <w:r>
        <w:t>.</w:t>
      </w:r>
    </w:p>
    <w:p w14:paraId="28C56248" w14:textId="43F642D4"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A23A6">
        <w:instrText>ADDIN CSL_CITATION {"citationItems":[{"id":"ITEM-1","itemData":{"abstract":"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author":[{"dropping-particle":"","family":"Lempert","given":"Robert J.","non-dropping-particle":"","parse-names":false,"suffix":""},{"dropping-particle":"","family":"Bryant","given":"Benjamin P","non-dropping-particle":"","parse-names":false,"suffix":""},{"dropping-particle":"","family":"Bankes","given":"Steven C","non-dropping-particle":"","parse-names":false,"suffix":""}],"container-title":"Working Paper","id":"ITEM-1","issued":{"date-parts":[["2008"]]},"page":"1-35","title":"Comparing Algorithms for Scenario Discovery","type":"article-journal"},"uris":["http://www.mendeley.com/documents/?uuid=edc2e9a6-544c-42c3-acf0-dcd5a3eb2587"]}],"mendeley":{"formattedCitation":"(LEMPERT; BRYANT; BANKES, 2008)","plainTextFormattedCitation":"(LEMPERT; BRYANT; BANKES, 2008)","previouslyFormattedCitation":"(LEMPERT; BRYANT; BANKES, 2008)"},"properties":{"noteIndex":0},"schema":"https://github.com/citation-style-language/schema/raw/master/csl-citation.json"}</w:instrText>
      </w:r>
      <w:r>
        <w:fldChar w:fldCharType="separate"/>
      </w:r>
      <w:r w:rsidRPr="00D0300A">
        <w:rPr>
          <w:noProof/>
        </w:rPr>
        <w:t>(LEMPERT; BRYANT; BANKES, 2008)</w:t>
      </w:r>
      <w:r>
        <w:fldChar w:fldCharType="end"/>
      </w:r>
      <w:r>
        <w:t>.</w:t>
      </w:r>
    </w:p>
    <w:p w14:paraId="736C87F5" w14:textId="262B1BCF" w:rsidR="00617EDA" w:rsidRDefault="00617EDA" w:rsidP="00617EDA">
      <w:r>
        <w:t xml:space="preserve">Quando o número de variáveis de incerteza que caracterizam os cenários é </w:t>
      </w:r>
      <w:r w:rsidR="002B29C0">
        <w:t>elevado</w:t>
      </w:r>
      <w:r>
        <w:t xml:space="preserve">, usualmente as aplicações em RDM representam os cenários indicando “faixas” de valores nos quais a estratégia sob consideração falha. A </w:t>
      </w:r>
      <w:r>
        <w:fldChar w:fldCharType="begin"/>
      </w:r>
      <w:r>
        <w:instrText xml:space="preserve"> REF _Ref474482715 \h </w:instrText>
      </w:r>
      <w:r>
        <w:fldChar w:fldCharType="separate"/>
      </w:r>
      <w:r w:rsidR="0060326C">
        <w:t xml:space="preserve">Figura </w:t>
      </w:r>
      <w:r w:rsidR="0060326C">
        <w:rPr>
          <w:noProof/>
        </w:rPr>
        <w:t>19</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5230B5">
        <w:rPr>
          <w:noProof/>
        </w:rPr>
        <w:t>(LEMPERT et al., 2006)</w:t>
      </w:r>
      <w:r>
        <w:fldChar w:fldCharType="end"/>
      </w:r>
      <w:r>
        <w:t>.</w:t>
      </w:r>
    </w:p>
    <w:p w14:paraId="25A8AA4E" w14:textId="334B8027" w:rsidR="00617EDA" w:rsidRDefault="00617EDA" w:rsidP="00617EDA">
      <w:pPr>
        <w:pStyle w:val="Legenda"/>
      </w:pPr>
      <w:bookmarkStart w:id="86" w:name="_Ref474482715"/>
      <w:bookmarkStart w:id="87" w:name="_Toc505523681"/>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19</w:t>
      </w:r>
      <w:r w:rsidR="00462A29">
        <w:rPr>
          <w:noProof/>
        </w:rPr>
        <w:fldChar w:fldCharType="end"/>
      </w:r>
      <w:bookmarkEnd w:id="86"/>
      <w:r>
        <w:t xml:space="preserve"> – Um Cenário definido por 5 Incertezas</w:t>
      </w:r>
      <w:bookmarkEnd w:id="87"/>
    </w:p>
    <w:p w14:paraId="529A462E" w14:textId="46D71730" w:rsidR="00617EDA" w:rsidRDefault="00B450C1" w:rsidP="00617EDA">
      <w:pPr>
        <w:ind w:firstLine="0"/>
      </w:pPr>
      <w:r>
        <w:rPr>
          <w:noProof/>
        </w:rPr>
        <w:drawing>
          <wp:inline distT="0" distB="0" distL="0" distR="0" wp14:anchorId="5D3651AB" wp14:editId="4B6D9AC3">
            <wp:extent cx="5657850" cy="1786255"/>
            <wp:effectExtent l="0" t="0" r="0" b="4445"/>
            <wp:docPr id="1051" name="Imagem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57850" cy="1786255"/>
                    </a:xfrm>
                    <a:prstGeom prst="rect">
                      <a:avLst/>
                    </a:prstGeom>
                    <a:noFill/>
                  </pic:spPr>
                </pic:pic>
              </a:graphicData>
            </a:graphic>
          </wp:inline>
        </w:drawing>
      </w:r>
    </w:p>
    <w:p w14:paraId="0383365F" w14:textId="1338D17F" w:rsidR="00617EDA" w:rsidRPr="00B450C1" w:rsidRDefault="00617EDA" w:rsidP="00617EDA">
      <w:pPr>
        <w:ind w:firstLine="0"/>
        <w:jc w:val="center"/>
      </w:pPr>
      <w:r w:rsidRPr="00B450C1">
        <w:t>Fonte:</w:t>
      </w:r>
      <w:r w:rsidR="00B450C1" w:rsidRPr="00B450C1">
        <w:t xml:space="preserve"> Adapta</w:t>
      </w:r>
      <w:r w:rsidR="00B450C1">
        <w:t>do de</w:t>
      </w:r>
      <w:r w:rsidRPr="00B450C1">
        <w:t xml:space="preserve">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23","uris":["http://www.mendeley.com/documents/?uuid=4a76305e-bf08-4fcd-b85b-18bd106f7fb5"]}],"mendeley":{"formattedCitation":"(LEMPERT et al., 2006, p. 523)","plainTextFormattedCitation":"(LEMPERT et al., 2006, p. 523)","previouslyFormattedCitation":"(LEMPERT et al., 2006, p. 523)"},"properties":{"noteIndex":0},"schema":"https://github.com/citation-style-language/schema/raw/master/csl-citation.json"}</w:instrText>
      </w:r>
      <w:r>
        <w:fldChar w:fldCharType="separate"/>
      </w:r>
      <w:r w:rsidRPr="00B450C1">
        <w:rPr>
          <w:noProof/>
        </w:rPr>
        <w:t>(LEMPERT et al., 2006, p. 523)</w:t>
      </w:r>
      <w:r>
        <w:fldChar w:fldCharType="end"/>
      </w:r>
    </w:p>
    <w:p w14:paraId="5BC97DF4" w14:textId="6FA9335A" w:rsidR="00617EDA" w:rsidRDefault="00617EDA" w:rsidP="00617EDA">
      <w:r>
        <w:t xml:space="preserve">Uma vez que o cenário foi definido, Bryant e Lempert </w:t>
      </w:r>
      <w:r>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suppress-author":1,"uris":["http://www.mendeley.com/documents/?uuid=79f47962-3d2f-4007-b2fb-17ac3c6b1afd"]}],"mendeley":{"formattedCitation":"(2010)","plainTextFormattedCitation":"(2010)","previouslyFormattedCitation":"(2010)"},"properties":{"noteIndex":0},"schema":"https://github.com/citation-style-language/schema/raw/master/csl-citation.json"}</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fldChar w:fldCharType="separate"/>
      </w:r>
      <w:r w:rsidRPr="005230B5">
        <w:rPr>
          <w:noProof/>
        </w:rPr>
        <w:t>(BRYANT; LEMPERT, 2010)</w:t>
      </w:r>
      <w:r>
        <w:fldChar w:fldCharType="end"/>
      </w:r>
      <w:r>
        <w:t xml:space="preserve">. </w:t>
      </w:r>
    </w:p>
    <w:p w14:paraId="5BF1D042" w14:textId="5C93E71A" w:rsidR="00617EDA" w:rsidRDefault="00617EDA" w:rsidP="00617EDA">
      <w:r>
        <w:lastRenderedPageBreak/>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business as usual</w:t>
      </w:r>
      <w:r>
        <w:t xml:space="preserve">”. </w:t>
      </w:r>
      <w:r>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fldChar w:fldCharType="separate"/>
      </w:r>
      <w:r w:rsidRPr="00525204">
        <w:rPr>
          <w:noProof/>
        </w:rPr>
        <w:t>(BRYANT; LEMPERT, 2010)</w:t>
      </w:r>
      <w:r>
        <w:fldChar w:fldCharType="end"/>
      </w:r>
      <w:r>
        <w:t>.</w:t>
      </w:r>
    </w:p>
    <w:p w14:paraId="66CF4CEA" w14:textId="77777777" w:rsidR="00617EDA" w:rsidRDefault="00617EDA" w:rsidP="00617EDA">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88" w:name="_Toc505523745"/>
      <w:r>
        <w:t>Análise de Tradeoffs</w:t>
      </w:r>
      <w:bookmarkEnd w:id="88"/>
    </w:p>
    <w:p w14:paraId="14B44640" w14:textId="4BFB514D"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62F7D4E6" w14:textId="69AE9C9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A352B">
        <w:rPr>
          <w:i/>
        </w:rPr>
        <w:t>tradeoff</w:t>
      </w:r>
      <w:r>
        <w:t xml:space="preserve"> realiza esta pergunta: O quão prováveis estes “cenários de vulnerabilidade” devem ser para que a escolha de outra estratégia seja justificável?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6E1018">
        <w:rPr>
          <w:noProof/>
        </w:rPr>
        <w:t>(LEMPERT; POPPER; BANKES, 2003)</w:t>
      </w:r>
      <w:r>
        <w:fldChar w:fldCharType="end"/>
      </w:r>
      <w:r>
        <w:t>.</w:t>
      </w:r>
    </w:p>
    <w:p w14:paraId="58AF589D" w14:textId="39B007E8" w:rsidR="00617EDA" w:rsidRDefault="00617EDA" w:rsidP="00617EDA">
      <w:r>
        <w:t xml:space="preserve">Para responder à esta questão, inicia-se identificando estratégias que estão em uma “fronteira de </w:t>
      </w:r>
      <w:r w:rsidR="00F11969" w:rsidRPr="005A352B">
        <w:rPr>
          <w:i/>
        </w:rPr>
        <w:t>tradeoff</w:t>
      </w:r>
      <w:r>
        <w:t xml:space="preserve">”. Lempert et al.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suppress-author":1,"uris":["http://www.mendeley.com/documents/?uuid=4a76305e-bf08-4fcd-b85b-18bd106f7fb5"]}],"mendeley":{"formattedCitation":"(2006)","plainTextFormattedCitation":"(2006)","previouslyFormattedCitation":"(2006)"},"properties":{"noteIndex":0},"schema":"https://github.com/citation-style-language/schema/raw/master/csl-citation.json"}</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0326C">
        <w:t xml:space="preserve">Figura </w:t>
      </w:r>
      <w:r w:rsidR="0060326C">
        <w:rPr>
          <w:noProof/>
        </w:rPr>
        <w:t>20</w:t>
      </w:r>
      <w:r>
        <w:fldChar w:fldCharType="end"/>
      </w:r>
      <w:r>
        <w:t>).</w:t>
      </w:r>
    </w:p>
    <w:p w14:paraId="59E76FCD" w14:textId="73C554C6" w:rsidR="00617EDA" w:rsidRDefault="00617EDA" w:rsidP="00617EDA">
      <w:pPr>
        <w:pStyle w:val="Legenda"/>
      </w:pPr>
      <w:bookmarkStart w:id="89" w:name="_Ref474745248"/>
      <w:bookmarkStart w:id="90" w:name="_Toc505523682"/>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20</w:t>
      </w:r>
      <w:r w:rsidR="00462A29">
        <w:rPr>
          <w:noProof/>
        </w:rPr>
        <w:fldChar w:fldCharType="end"/>
      </w:r>
      <w:bookmarkEnd w:id="89"/>
      <w:r>
        <w:t xml:space="preserve"> – Curva de Tradeoffs Entre Estratégias</w:t>
      </w:r>
      <w:bookmarkEnd w:id="90"/>
    </w:p>
    <w:p w14:paraId="1EB8F37A" w14:textId="6B2F758B" w:rsidR="00617EDA" w:rsidRDefault="007C78A1" w:rsidP="00617EDA">
      <w:pPr>
        <w:ind w:firstLine="0"/>
        <w:jc w:val="center"/>
      </w:pPr>
      <w:r>
        <w:rPr>
          <w:noProof/>
        </w:rPr>
        <w:drawing>
          <wp:inline distT="0" distB="0" distL="0" distR="0" wp14:anchorId="2648F328" wp14:editId="5E6BDDF9">
            <wp:extent cx="4176395" cy="3663950"/>
            <wp:effectExtent l="0" t="0" r="0" b="0"/>
            <wp:docPr id="1053" name="Imagem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76395" cy="3663950"/>
                    </a:xfrm>
                    <a:prstGeom prst="rect">
                      <a:avLst/>
                    </a:prstGeom>
                    <a:noFill/>
                  </pic:spPr>
                </pic:pic>
              </a:graphicData>
            </a:graphic>
          </wp:inline>
        </w:drawing>
      </w:r>
    </w:p>
    <w:p w14:paraId="06F8D607" w14:textId="1CFCE7E7" w:rsidR="00617EDA" w:rsidRPr="007C78A1" w:rsidRDefault="00617EDA" w:rsidP="007C78A1">
      <w:pPr>
        <w:jc w:val="center"/>
      </w:pPr>
      <w:r w:rsidRPr="007C78A1">
        <w:t>Fonte:</w:t>
      </w:r>
      <w:r w:rsidR="007C78A1" w:rsidRPr="007C78A1">
        <w:t xml:space="preserve"> Adapta</w:t>
      </w:r>
      <w:r w:rsidR="007C78A1">
        <w:t>do de</w:t>
      </w:r>
      <w:r w:rsidRPr="007C78A1">
        <w:t xml:space="preserve">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26","uris":["http://www.mendeley.com/documents/?uuid=4a76305e-bf08-4fcd-b85b-18bd106f7fb5"]}],"mendeley":{"formattedCitation":"(LEMPERT et al., 2006, p. 526)","plainTextFormattedCitation":"(LEMPERT et al., 2006, p. 526)","previouslyFormattedCitation":"(LEMPERT et al., 2006, p. 526)"},"properties":{"noteIndex":0},"schema":"https://github.com/citation-style-language/schema/raw/master/csl-citation.json"}</w:instrText>
      </w:r>
      <w:r>
        <w:fldChar w:fldCharType="separate"/>
      </w:r>
      <w:r w:rsidRPr="007C78A1">
        <w:rPr>
          <w:noProof/>
        </w:rPr>
        <w:t>(LEMPERT et al., 2006, p. 526)</w:t>
      </w:r>
      <w:r>
        <w:fldChar w:fldCharType="end"/>
      </w:r>
      <w:r w:rsidRPr="007C78A1">
        <w:t>.</w:t>
      </w:r>
    </w:p>
    <w:p w14:paraId="13376C7D" w14:textId="7F430F6E"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suppress-author":1,"uris":["http://www.mendeley.com/documents/?uuid=4a76305e-bf08-4fcd-b85b-18bd106f7fb5"]}],"mendeley":{"formattedCitation":"(2006)","plainTextFormattedCitation":"(2006)","previouslyFormattedCitation":"(2006)"},"properties":{"noteIndex":0},"schema":"https://github.com/citation-style-language/schema/raw/master/csl-citation.json"}</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0326C">
        <w:t xml:space="preserve">Figura </w:t>
      </w:r>
      <w:r w:rsidR="0060326C">
        <w:rPr>
          <w:noProof/>
        </w:rPr>
        <w:t>20</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3C0F05">
        <w:rPr>
          <w:noProof/>
        </w:rPr>
        <w:t>(LEMPERT et al., 2006)</w:t>
      </w:r>
      <w:r>
        <w:fldChar w:fldCharType="end"/>
      </w:r>
      <w:r>
        <w:t>.</w:t>
      </w:r>
    </w:p>
    <w:p w14:paraId="5049B5C0" w14:textId="7A82CC7A"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0326C">
        <w:t xml:space="preserve">Figura </w:t>
      </w:r>
      <w:r w:rsidR="0060326C">
        <w:rPr>
          <w:noProof/>
        </w:rPr>
        <w:t>21</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3C0F05">
        <w:rPr>
          <w:noProof/>
        </w:rPr>
        <w:t>(LEMPERT et al., 2006)</w:t>
      </w:r>
      <w:r>
        <w:fldChar w:fldCharType="end"/>
      </w:r>
      <w:r>
        <w:t>.</w:t>
      </w:r>
    </w:p>
    <w:p w14:paraId="36CE6563" w14:textId="07C577F9" w:rsidR="00617EDA" w:rsidRDefault="00617EDA" w:rsidP="00617EDA">
      <w:pPr>
        <w:pStyle w:val="Legenda"/>
      </w:pPr>
      <w:bookmarkStart w:id="91" w:name="_Ref474747694"/>
      <w:bookmarkStart w:id="92" w:name="_Toc505523683"/>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21</w:t>
      </w:r>
      <w:r w:rsidR="00462A29">
        <w:rPr>
          <w:noProof/>
        </w:rPr>
        <w:fldChar w:fldCharType="end"/>
      </w:r>
      <w:bookmarkEnd w:id="91"/>
      <w:r>
        <w:t xml:space="preserve"> – Arrependimento Esperado das Estratégias sobre a Curva de Tradeoff</w:t>
      </w:r>
      <w:bookmarkEnd w:id="92"/>
    </w:p>
    <w:p w14:paraId="27144A41" w14:textId="19671F37" w:rsidR="00617EDA" w:rsidRDefault="007C78A1" w:rsidP="00617EDA">
      <w:pPr>
        <w:ind w:firstLine="0"/>
        <w:jc w:val="center"/>
      </w:pPr>
      <w:r>
        <w:rPr>
          <w:noProof/>
        </w:rPr>
        <w:drawing>
          <wp:inline distT="0" distB="0" distL="0" distR="0" wp14:anchorId="7487C200" wp14:editId="488B0C63">
            <wp:extent cx="5047615" cy="3444240"/>
            <wp:effectExtent l="0" t="0" r="635" b="381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7615" cy="3444240"/>
                    </a:xfrm>
                    <a:prstGeom prst="rect">
                      <a:avLst/>
                    </a:prstGeom>
                    <a:noFill/>
                  </pic:spPr>
                </pic:pic>
              </a:graphicData>
            </a:graphic>
          </wp:inline>
        </w:drawing>
      </w:r>
    </w:p>
    <w:p w14:paraId="5071576F" w14:textId="7ACF5832" w:rsidR="00617EDA" w:rsidRPr="007C78A1" w:rsidRDefault="00617EDA" w:rsidP="00617EDA">
      <w:pPr>
        <w:ind w:firstLine="0"/>
        <w:jc w:val="center"/>
      </w:pPr>
      <w:r w:rsidRPr="007C78A1">
        <w:t>Fonte:</w:t>
      </w:r>
      <w:r w:rsidR="007C78A1" w:rsidRPr="007C78A1">
        <w:t xml:space="preserve"> Adapta</w:t>
      </w:r>
      <w:r w:rsidR="007C78A1">
        <w:t>do de</w:t>
      </w:r>
      <w:r w:rsidRPr="007C78A1">
        <w:t xml:space="preserve">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26","uris":["http://www.mendeley.com/documents/?uuid=4a76305e-bf08-4fcd-b85b-18bd106f7fb5"]}],"mendeley":{"formattedCitation":"(LEMPERT et al., 2006, p. 526)","plainTextFormattedCitation":"(LEMPERT et al., 2006, p. 526)","previouslyFormattedCitation":"(LEMPERT et al., 2006, p. 526)"},"properties":{"noteIndex":0},"schema":"https://github.com/citation-style-language/schema/raw/master/csl-citation.json"}</w:instrText>
      </w:r>
      <w:r>
        <w:fldChar w:fldCharType="separate"/>
      </w:r>
      <w:r w:rsidRPr="007C78A1">
        <w:rPr>
          <w:noProof/>
        </w:rPr>
        <w:t>(LEMPERT et al., 2006, p. 526)</w:t>
      </w:r>
      <w:r>
        <w:fldChar w:fldCharType="end"/>
      </w:r>
      <w:r w:rsidRPr="007C78A1">
        <w:t>.</w:t>
      </w:r>
    </w:p>
    <w:p w14:paraId="1643C298" w14:textId="4A7426CB"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3C0F05">
        <w:rPr>
          <w:noProof/>
        </w:rPr>
        <w:t>(LEMPERT et al., 2006)</w:t>
      </w:r>
      <w:r>
        <w:fldChar w:fldCharType="end"/>
      </w:r>
      <w:r>
        <w:t>.</w:t>
      </w:r>
    </w:p>
    <w:p w14:paraId="408CFECF" w14:textId="300BF17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A23A6">
        <w:rPr>
          <w:sz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119","uris":["http://www.mendeley.com/documents/?uuid=fc7eef92-8664-499e-ab2a-e8053d5b7ae4"]}],"mendeley":{"formattedCitation":"(LEMPERT; POPPER; BANKES, 2003, p. 119)","plainTextFormattedCitation":"(LEMPERT; POPPER; BANKES, 2003, p. 119)","previouslyFormattedCitation":"(LEMPERT; POPPER; BANKES, 2003, p. 119)"},"properties":{"noteIndex":0},"schema":"https://github.com/citation-style-language/schema/raw/master/csl-citation.json"}</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462A2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369D0D1B" w:rsidR="00617EDA" w:rsidRDefault="00617EDA" w:rsidP="00617EDA">
      <w:pPr>
        <w:ind w:firstLine="708"/>
      </w:pPr>
      <w:r>
        <w:lastRenderedPageBreak/>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119","uris":["http://www.mendeley.com/documents/?uuid=fc7eef92-8664-499e-ab2a-e8053d5b7ae4"]}],"mendeley":{"formattedCitation":"(LEMPERT; POPPER; BANKES, 2003, p. 119)","plainTextFormattedCitation":"(LEMPERT; POPPER; BANKES, 2003, p. 119)","previouslyFormattedCitation":"(LEMPERT; POPPER; BANKES, 2003, p. 119)"},"properties":{"noteIndex":0},"schema":"https://github.com/citation-style-language/schema/raw/master/csl-citation.json"}</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A23A6">
        <w:instrText>ADDIN CSL_CITATION {"citationItems":[{"id":"ITEM-1","itemData":{"DOI":"10.1111/j.1539-6924.2007.00940.x","ISBN":"02724332","ISSN":"02724332","PMID":"17958508","abstract":"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author":[{"dropping-particle":"","family":"Lempert","given":"Robert J.","non-dropping-particle":"","parse-names":false,"suffix":""},{"dropping-particle":"","family":"Collins","given":"Myles T.","non-dropping-particle":"","parse-names":false,"suffix":""}],"container-title":"Risk Analysis","id":"ITEM-1","issue":"4","issued":{"date-parts":[["2007"]]},"page":"1009-1026","title":"Managing the risk of uncertain threshold responses: Comparison of robust, optimum, and precautionary approaches","type":"article-journal","volume":"27"},"uris":["http://www.mendeley.com/documents/?uuid=8ba7beae-d914-4d85-b1a6-9c8bb86ac4b6"]}],"mendeley":{"formattedCitation":"(LEMPERT; COLLINS, 2007)","plainTextFormattedCitation":"(LEMPERT; COLLINS, 2007)","previouslyFormattedCitation":"(LEMPERT; COLLINS, 2007)"},"properties":{"noteIndex":0},"schema":"https://github.com/citation-style-language/schema/raw/master/csl-citation.json"}</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02BA0AC8" w:rsidR="00617EDA" w:rsidRDefault="00617EDA" w:rsidP="00617EDA">
      <w:pPr>
        <w:ind w:firstLine="708"/>
      </w:pPr>
      <w:r>
        <w:t xml:space="preserve">Uma alternativa para o cálculo do arrependimento esperado é apresentada por Lempert e Collins </w:t>
      </w:r>
      <w:r>
        <w:fldChar w:fldCharType="begin" w:fldLock="1"/>
      </w:r>
      <w:r w:rsidR="008A23A6">
        <w:instrText>ADDIN CSL_CITATION {"citationItems":[{"id":"ITEM-1","itemData":{"DOI":"10.1111/j.1539-6924.2007.00940.x","ISBN":"02724332","ISSN":"02724332","PMID":"17958508","abstract":"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author":[{"dropping-particle":"","family":"Lempert","given":"Robert J.","non-dropping-particle":"","parse-names":false,"suffix":""},{"dropping-particle":"","family":"Collins","given":"Myles T.","non-dropping-particle":"","parse-names":false,"suffix":""}],"container-title":"Risk Analysis","id":"ITEM-1","issue":"4","issued":{"date-parts":[["2007"]]},"page":"1009-1026","title":"Managing the risk of uncertain threshold responses: Comparison of robust, optimum, and precautionary approaches","type":"article-journal","volume":"27"},"locator":"1018","suppress-author":1,"uris":["http://www.mendeley.com/documents/?uuid=8ba7beae-d914-4d85-b1a6-9c8bb86ac4b6"]}],"mendeley":{"formattedCitation":"(2007, p. 1018)","plainTextFormattedCitation":"(2007, p. 1018)","previouslyFormattedCitation":"(2007, p. 1018)"},"properties":{"noteIndex":0},"schema":"https://github.com/citation-style-language/schema/raw/master/csl-citation.json"}</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462A2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36EFF8D2"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3C0F05">
        <w:rPr>
          <w:noProof/>
        </w:rPr>
        <w:t>(LEMPERT et al., 2006)</w:t>
      </w:r>
      <w:r>
        <w:fldChar w:fldCharType="end"/>
      </w:r>
      <w:r>
        <w:t>.</w:t>
      </w:r>
    </w:p>
    <w:p w14:paraId="645428A4" w14:textId="0EBBC959"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3" w:name="_Toc505523746"/>
      <w:r>
        <w:t>Quando usar o RDM</w:t>
      </w:r>
      <w:bookmarkEnd w:id="93"/>
    </w:p>
    <w:p w14:paraId="4CD1C86D" w14:textId="3F67AF03" w:rsidR="008A23A6" w:rsidRDefault="008A23A6" w:rsidP="00617EDA">
      <w:pPr>
        <w:ind w:firstLine="737"/>
      </w:pPr>
      <w:r>
        <w:t xml:space="preserve">Os modelos de dinâmica de sistemas são importantes </w:t>
      </w:r>
      <w:r>
        <w:fldChar w:fldCharType="begin" w:fldLock="1"/>
      </w:r>
      <w:r>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uris":["http://www.mendeley.com/documents/?uuid=6caefebb-0cb1-43d0-9c7d-ca534a15d09b"]}],"mendeley":{"formattedCitation":"(STERMAN et al., 2007)","plainTextFormattedCitation":"(STERMAN et al., 2007)"},"properties":{"noteIndex":0},"schema":"https://github.com/citation-style-language/schema/raw/master/csl-citation.json"}</w:instrText>
      </w:r>
      <w:r>
        <w:fldChar w:fldCharType="separate"/>
      </w:r>
      <w:r w:rsidRPr="008A23A6">
        <w:rPr>
          <w:noProof/>
        </w:rPr>
        <w:t>(STERMA</w:t>
      </w:r>
      <w:bookmarkStart w:id="94" w:name="_GoBack"/>
      <w:bookmarkEnd w:id="94"/>
      <w:r w:rsidRPr="008A23A6">
        <w:rPr>
          <w:noProof/>
        </w:rPr>
        <w:t>N et al., 2007)</w:t>
      </w:r>
      <w:r>
        <w:fldChar w:fldCharType="end"/>
      </w:r>
    </w:p>
    <w:p w14:paraId="46FD2A58" w14:textId="36901728" w:rsidR="00617EDA" w:rsidRDefault="00617EDA" w:rsidP="00617EDA">
      <w:pPr>
        <w:ind w:firstLine="737"/>
      </w:pPr>
      <w:r w:rsidRPr="00F70DA2">
        <w:lastRenderedPageBreak/>
        <w:t xml:space="preserve">Lempert et. al </w:t>
      </w:r>
      <w:r w:rsidRPr="00F70DA2">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suppress-author":1,"uris":["http://www.mendeley.com/documents/?uuid=4a76305e-bf08-4fcd-b85b-18bd106f7fb5"]}],"mendeley":{"formattedCitation":"(2006)","plainTextFormattedCitation":"(2006)","previouslyFormattedCitation":"(2006)"},"properties":{"noteIndex":0},"schema":"https://github.com/citation-style-language/schema/raw/master/csl-citation.json"}</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0A4671">
        <w:rPr>
          <w:noProof/>
        </w:rPr>
        <w:t>(LEMPERT et al., 2006)</w:t>
      </w:r>
      <w:r>
        <w:fldChar w:fldCharType="end"/>
      </w:r>
      <w:r>
        <w:t>.</w:t>
      </w:r>
    </w:p>
    <w:p w14:paraId="794E4057" w14:textId="09865FA1" w:rsidR="00617EDA" w:rsidRDefault="00617EDA" w:rsidP="00617EDA">
      <w:pPr>
        <w:ind w:firstLine="737"/>
      </w:pPr>
      <w:r>
        <w:t xml:space="preserve">Para facilitar a visualização das situações nas quais o RDM pode ser uma abordagem útil, Lempert et al. </w:t>
      </w:r>
      <w:r>
        <w:fldChar w:fldCharType="begin" w:fldLock="1"/>
      </w:r>
      <w:r w:rsidR="008A23A6">
        <w:instrText>ADDIN CSL_CITATION {"citationItems":[{"id":"ITEM-1","itemData":{"DOI":"10.1596/1813-9450-6465","abstract":"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 objectives in many plausible futures, rather than being optimal in any single estimate of the future. Tis project used robust decision making to analyze flood risk management in Ho Chi Minh City’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author":[{"dropping-particle":"","family":"Lempert","given":"Robert J.","non-dropping-particle":"","parse-names":false,"suffix":""},{"dropping-particle":"","family":"Kalra","given":"Nidhi","non-dropping-particle":"","parse-names":false,"suffix":""},{"dropping-particle":"","family":"Peyraud","given":"Suzanne","non-dropping-particle":"","parse-names":false,"suffix":""},{"dropping-particle":"","family":"Mao","given":"Zhimin","non-dropping-particle":"","parse-names":false,"suffix":""},{"dropping-particle":"","family":"Tan","given":"Sinh Bach","non-dropping-particle":"","parse-names":false,"suffix":""},{"dropping-particle":"","family":"Cira","given":"Dean","non-dropping-particle":"","parse-names":false,"suffix":""},{"dropping-particle":"","family":"Lotsch","given":"Alexander","non-dropping-particle":"","parse-names":false,"suffix":""}],"container-title":"World Bank","id":"ITEM-1","issue":"May","issued":{"date-parts":[["2013"]]},"page":"1-63","title":"Ensuring Robust Flood Risk Management in Ho Chi Minh City","type":"article-journal"},"suppress-author":1,"uris":["http://www.mendeley.com/documents/?uuid=492418df-3024-4b23-858a-36eb76a91bd5"]}],"mendeley":{"formattedCitation":"(2013)","plainTextFormattedCitation":"(2013)","previouslyFormattedCitation":"(2013)"},"properties":{"noteIndex":0},"schema":"https://github.com/citation-style-language/schema/raw/master/csl-citation.json"}</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0326C" w:rsidRPr="004C4104">
        <w:t xml:space="preserve">Figura </w:t>
      </w:r>
      <w:r w:rsidR="0060326C">
        <w:rPr>
          <w:noProof/>
        </w:rPr>
        <w:t>22</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157481E" w:rsidR="00617EDA" w:rsidRPr="004C4104" w:rsidRDefault="00617EDA" w:rsidP="00617EDA">
      <w:pPr>
        <w:pStyle w:val="Legenda"/>
      </w:pPr>
      <w:bookmarkStart w:id="95" w:name="_Ref475718831"/>
      <w:bookmarkStart w:id="96" w:name="_Toc505523684"/>
      <w:r w:rsidRPr="004C4104">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22</w:t>
      </w:r>
      <w:r w:rsidR="00462A29">
        <w:rPr>
          <w:noProof/>
        </w:rPr>
        <w:fldChar w:fldCharType="end"/>
      </w:r>
      <w:bookmarkEnd w:id="95"/>
      <w:r w:rsidRPr="004C4104">
        <w:t xml:space="preserve"> – Quando usar o RDM</w:t>
      </w:r>
      <w:r>
        <w:t xml:space="preserve"> – Uma versão simplificada</w:t>
      </w:r>
      <w:bookmarkEnd w:id="9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479C5EDE" w:rsidR="00617EDA" w:rsidRDefault="00617EDA" w:rsidP="00617EDA">
      <w:pPr>
        <w:ind w:firstLine="0"/>
        <w:jc w:val="center"/>
      </w:pPr>
      <w:r>
        <w:t xml:space="preserve">Fonte: </w:t>
      </w:r>
      <w:r>
        <w:fldChar w:fldCharType="begin" w:fldLock="1"/>
      </w:r>
      <w:r w:rsidR="008A23A6">
        <w:instrText>ADDIN CSL_CITATION {"citationItems":[{"id":"ITEM-1","itemData":{"DOI":"10.1596/1813-9450-6465","abstract":"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 objectives in many plausible futures, rather than being optimal in any single estimate of the future. Tis project used robust decision making to analyze flood risk management in Ho Chi Minh City’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author":[{"dropping-particle":"","family":"Lempert","given":"Robert J.","non-dropping-particle":"","parse-names":false,"suffix":""},{"dropping-particle":"","family":"Kalra","given":"Nidhi","non-dropping-particle":"","parse-names":false,"suffix":""},{"dropping-particle":"","family":"Peyraud","given":"Suzanne","non-dropping-particle":"","parse-names":false,"suffix":""},{"dropping-particle":"","family":"Mao","given":"Zhimin","non-dropping-particle":"","parse-names":false,"suffix":""},{"dropping-particle":"","family":"Tan","given":"Sinh Bach","non-dropping-particle":"","parse-names":false,"suffix":""},{"dropping-particle":"","family":"Cira","given":"Dean","non-dropping-particle":"","parse-names":false,"suffix":""},{"dropping-particle":"","family":"Lotsch","given":"Alexander","non-dropping-particle":"","parse-names":false,"suffix":""}],"container-title":"World Bank","id":"ITEM-1","issue":"May","issued":{"date-parts":[["2013"]]},"page":"1-63","title":"Ensuring Robust Flood Risk Management in Ho Chi Minh City","type":"article-journal"},"locator":"9","uris":["http://www.mendeley.com/documents/?uuid=492418df-3024-4b23-858a-36eb76a91bd5"]}],"mendeley":{"formattedCitation":"(LEMPERT et al., 2013, p. 9)","plainTextFormattedCitation":"(LEMPERT et al., 2013, p. 9)","previouslyFormattedCitation":"(LEMPERT et al., 2013, p. 9)"},"properties":{"noteIndex":0},"schema":"https://github.com/citation-style-language/schema/raw/master/csl-citation.json"}</w:instrText>
      </w:r>
      <w:r>
        <w:fldChar w:fldCharType="separate"/>
      </w:r>
      <w:r w:rsidRPr="002664FF">
        <w:rPr>
          <w:noProof/>
        </w:rPr>
        <w:t>(LEMPERT et al., 2013, p. 9)</w:t>
      </w:r>
      <w:r>
        <w:fldChar w:fldCharType="end"/>
      </w:r>
      <w:r>
        <w:t>.</w:t>
      </w:r>
    </w:p>
    <w:p w14:paraId="6B462E20" w14:textId="7F7D9D39"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A23A6">
        <w:instrText>ADDIN CSL_CITATION {"citationItems":[{"id":"ITEM-1","itemData":{"DOI":"10.1596/1813-9450-6465","abstract":"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 objectives in many plausible futures, rather than being optimal in any single estimate of the future. Tis project used robust decision making to analyze flood risk management in Ho Chi Minh City’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author":[{"dropping-particle":"","family":"Lempert","given":"Robert J.","non-dropping-particle":"","parse-names":false,"suffix":""},{"dropping-particle":"","family":"Kalra","given":"Nidhi","non-dropping-particle":"","parse-names":false,"suffix":""},{"dropping-particle":"","family":"Peyraud","given":"Suzanne","non-dropping-particle":"","parse-names":false,"suffix":""},{"dropping-particle":"","family":"Mao","given":"Zhimin","non-dropping-particle":"","parse-names":false,"suffix":""},{"dropping-particle":"","family":"Tan","given":"Sinh Bach","non-dropping-particle":"","parse-names":false,"suffix":""},{"dropping-particle":"","family":"Cira","given":"Dean","non-dropping-particle":"","parse-names":false,"suffix":""},{"dropping-particle":"","family":"Lotsch","given":"Alexander","non-dropping-particle":"","parse-names":false,"suffix":""}],"container-title":"World Bank","id":"ITEM-1","issue":"May","issued":{"date-parts":[["2013"]]},"page":"1-63","title":"Ensuring Robust Flood Risk Management in Ho Chi Minh City","type":"article-journal"},"uris":["http://www.mendeley.com/documents/?uuid=492418df-3024-4b23-858a-36eb76a91bd5"]}],"mendeley":{"formattedCitation":"(LEMPERT et al., 2013)","plainTextFormattedCitation":"(LEMPERT et al., 2013)","previouslyFormattedCitation":"(LEMPERT et al., 2013)"},"properties":{"noteIndex":0},"schema":"https://github.com/citation-style-language/schema/raw/master/csl-citation.json"}</w:instrText>
      </w:r>
      <w:r>
        <w:fldChar w:fldCharType="separate"/>
      </w:r>
      <w:r w:rsidRPr="005A2B16">
        <w:rPr>
          <w:noProof/>
        </w:rPr>
        <w:t>(LEMPERT et al., 2013)</w:t>
      </w:r>
      <w:r>
        <w:fldChar w:fldCharType="end"/>
      </w:r>
      <w:r>
        <w:t>.</w:t>
      </w:r>
    </w:p>
    <w:p w14:paraId="7E647B28" w14:textId="01E37036"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0326C">
        <w:t xml:space="preserve">Figura </w:t>
      </w:r>
      <w:r w:rsidR="0060326C">
        <w:rPr>
          <w:noProof/>
        </w:rPr>
        <w:t>23</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id":"ITEM-2","itemData":{"DOI":"10.1111/j.1539-6924.2007.00940.x","ISBN":"02724332","ISSN":"02724332","PMID":"17958508","abstract":"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author":[{"dropping-particle":"","family":"Lempert","given":"Robert J.","non-dropping-particle":"","parse-names":false,"suffix":""},{"dropping-particle":"","family":"Collins","given":"Myles T.","non-dropping-particle":"","parse-names":false,"suffix":""}],"container-title":"Risk Analysis","id":"ITEM-2","issue":"4","issued":{"date-parts":[["2007"]]},"page":"1009-1026","title":"Managing the risk of uncertain threshold responses: Comparison of robust, optimum, and precautionary approaches","type":"article-journal","volume":"27"},"uris":["http://www.mendeley.com/documents/?uuid=8ba7beae-d914-4d85-b1a6-9c8bb86ac4b6"]}],"mendeley":{"formattedCitation":"(LEMPERT et al., 2006; LEMPERT; COLLINS, 2007)","plainTextFormattedCitation":"(LEMPERT et al., 2006; LEMPERT; COLLINS, 2007)","previouslyFormattedCitation":"(LEMPERT et al., 2006; LEMPERT; COLLINS, 2007)"},"properties":{"noteIndex":0},"schema":"https://github.com/citation-style-language/schema/raw/master/csl-citation.json"}</w:instrText>
      </w:r>
      <w:r>
        <w:fldChar w:fldCharType="separate"/>
      </w:r>
      <w:r w:rsidRPr="003411F1">
        <w:rPr>
          <w:noProof/>
        </w:rPr>
        <w:t>(LEMPERT et al., 2006; LEMPERT; COLLINS, 2007)</w:t>
      </w:r>
      <w:r>
        <w:fldChar w:fldCharType="end"/>
      </w:r>
      <w:r>
        <w:t>.</w:t>
      </w:r>
    </w:p>
    <w:p w14:paraId="6FD59F58" w14:textId="5B322299" w:rsidR="00617EDA" w:rsidRDefault="00617EDA" w:rsidP="00617EDA">
      <w:pPr>
        <w:pStyle w:val="Legenda"/>
      </w:pPr>
      <w:bookmarkStart w:id="97" w:name="_Ref476139381"/>
      <w:bookmarkStart w:id="98" w:name="_Toc505523685"/>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23</w:t>
      </w:r>
      <w:r w:rsidR="00462A29">
        <w:rPr>
          <w:noProof/>
        </w:rPr>
        <w:fldChar w:fldCharType="end"/>
      </w:r>
      <w:bookmarkEnd w:id="97"/>
      <w:r>
        <w:t xml:space="preserve"> – Quando usar o RDM – Outra Alternativa</w:t>
      </w:r>
      <w:bookmarkEnd w:id="9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29D46E74" w:rsidR="00617EDA" w:rsidRDefault="00617EDA" w:rsidP="00617EDA">
      <w:pPr>
        <w:ind w:firstLine="0"/>
        <w:jc w:val="center"/>
      </w:pPr>
      <w:r>
        <w:t xml:space="preserve">Fonte: </w:t>
      </w:r>
      <w:r>
        <w:fldChar w:fldCharType="begin" w:fldLock="1"/>
      </w:r>
      <w:r w:rsidR="008A23A6">
        <w:instrText>ADDIN CSL_CITATION {"citationItems":[{"id":"ITEM-1","itemData":{"URL":"http://www.rand.org/pardee/methods/robust-decisions-2010.html","accessed":{"date-parts":[["2017","2","23"]]},"author":[{"dropping-particle":"","family":"RAND","given":"","non-dropping-particle":"","parse-names":false,"suffix":""}],"id":"ITEM-1","issued":{"date-parts":[["2010"]]},"title":"Discussions on Robust Decision Making","type":"webpage"},"uris":["http://www.mendeley.com/documents/?uuid=f92a223d-ad63-458b-9a42-669d12abea6c"]}],"mendeley":{"formattedCitation":"(RAND, 2010)","plainTextFormattedCitation":"(RAND, 2010)","previouslyFormattedCitation":"(RAND, 2010)"},"properties":{"noteIndex":0},"schema":"https://github.com/citation-style-language/schema/raw/master/csl-citation.json"}</w:instrText>
      </w:r>
      <w:r>
        <w:fldChar w:fldCharType="separate"/>
      </w:r>
      <w:r w:rsidRPr="00761D22">
        <w:rPr>
          <w:noProof/>
        </w:rPr>
        <w:t>(RAND, 2010)</w:t>
      </w:r>
      <w:r>
        <w:fldChar w:fldCharType="end"/>
      </w:r>
      <w:r>
        <w:t>.</w:t>
      </w:r>
    </w:p>
    <w:p w14:paraId="42BAFD65" w14:textId="09764043"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27","uris":["http://www.mendeley.com/documents/?uuid=4a76305e-bf08-4fcd-b85b-18bd106f7fb5"]}],"mendeley":{"formattedCitation":"(LEMPERT et al., 2006, p. 527)","plainTextFormattedCitation":"(LEMPERT et al., 2006, p. 527)","previouslyFormattedCitation":"(LEMPERT et al., 2006, p. 527)"},"properties":{"noteIndex":0},"schema":"https://github.com/citation-style-language/schema/raw/master/csl-citation.json"}</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0326C">
        <w:t xml:space="preserve">Quadro </w:t>
      </w:r>
      <w:r w:rsidR="0060326C">
        <w:rPr>
          <w:noProof/>
        </w:rPr>
        <w:t>7</w:t>
      </w:r>
      <w:r w:rsidR="009C7E54">
        <w:fldChar w:fldCharType="end"/>
      </w:r>
      <w:r w:rsidR="009C7E54">
        <w:t xml:space="preserve"> sintetiza as condições nas quais o RDM pode ser útil para o suporte à decisão.</w:t>
      </w:r>
    </w:p>
    <w:p w14:paraId="1A97E981" w14:textId="4B92DE28" w:rsidR="009C7E54" w:rsidRDefault="009C7E54" w:rsidP="009C7E54">
      <w:pPr>
        <w:pStyle w:val="Legenda"/>
      </w:pPr>
      <w:bookmarkStart w:id="99" w:name="_Ref481483558"/>
      <w:bookmarkStart w:id="100" w:name="_Toc505523638"/>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7</w:t>
      </w:r>
      <w:r w:rsidR="00462A29">
        <w:rPr>
          <w:noProof/>
        </w:rPr>
        <w:fldChar w:fldCharType="end"/>
      </w:r>
      <w:bookmarkEnd w:id="99"/>
      <w:r>
        <w:t xml:space="preserve"> – Condições Necessárias para a Instanciação do RDM</w:t>
      </w:r>
      <w:bookmarkEnd w:id="100"/>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8470614" w:rsidR="009C7E54" w:rsidRPr="00A90DAA" w:rsidRDefault="009C7E54" w:rsidP="007240EF">
            <w:pPr>
              <w:ind w:firstLine="0"/>
              <w:rPr>
                <w:sz w:val="22"/>
              </w:rPr>
            </w:pPr>
            <w:r w:rsidRPr="00A90DAA">
              <w:rPr>
                <w:sz w:val="22"/>
              </w:rPr>
              <w:fldChar w:fldCharType="begin" w:fldLock="1"/>
            </w:r>
            <w:r w:rsidR="008A23A6">
              <w:rPr>
                <w:sz w:val="22"/>
              </w:rPr>
              <w:instrText>ADDIN CSL_CITATION {"citationItems":[{"id":"ITEM-1","itemData":{"DOI":"10.1596/1813-9450-6465","abstract":"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 objectives in many plausible futures, rather than being optimal in any single estimate of the future. Tis project used robust decision making to analyze flood risk management in Ho Chi Minh City’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author":[{"dropping-particle":"","family":"Lempert","given":"Robert J.","non-dropping-particle":"","parse-names":false,"suffix":""},{"dropping-particle":"","family":"Kalra","given":"Nidhi","non-dropping-particle":"","parse-names":false,"suffix":""},{"dropping-particle":"","family":"Peyraud","given":"Suzanne","non-dropping-particle":"","parse-names":false,"suffix":""},{"dropping-particle":"","family":"Mao","given":"Zhimin","non-dropping-particle":"","parse-names":false,"suffix":""},{"dropping-particle":"","family":"Tan","given":"Sinh Bach","non-dropping-particle":"","parse-names":false,"suffix":""},{"dropping-particle":"","family":"Cira","given":"Dean","non-dropping-particle":"","parse-names":false,"suffix":""},{"dropping-particle":"","family":"Lotsch","given":"Alexander","non-dropping-particle":"","parse-names":false,"suffix":""}],"container-title":"World Bank","id":"ITEM-1","issue":"May","issued":{"date-parts":[["2013"]]},"page":"1-63","title":"Ensuring Robust Flood Risk Management in Ho Chi Minh City","type":"article-journal"},"locator":"9","uris":["http://www.mendeley.com/documents/?uuid=492418df-3024-4b23-858a-36eb76a91bd5"]}],"mendeley":{"formattedCitation":"(LEMPERT et al., 2013, p. 9)","plainTextFormattedCitation":"(LEMPERT et al., 2013, p. 9)","previouslyFormattedCitation":"(LEMPERT et al., 2013, p. 9)"},"properties":{"noteIndex":0},"schema":"https://github.com/citation-style-language/schema/raw/master/csl-citation.json"}</w:instrText>
            </w:r>
            <w:r w:rsidRPr="00A90DAA">
              <w:rPr>
                <w:sz w:val="22"/>
              </w:rPr>
              <w:fldChar w:fldCharType="separate"/>
            </w:r>
            <w:r w:rsidRPr="00A90DAA">
              <w:rPr>
                <w:noProof/>
                <w:sz w:val="22"/>
              </w:rPr>
              <w:t>(LEMPERT et al., 2013, p. 9)</w:t>
            </w:r>
            <w:r w:rsidRPr="00A90DAA">
              <w:rPr>
                <w:sz w:val="22"/>
              </w:rPr>
              <w:fldChar w:fldCharType="end"/>
            </w:r>
          </w:p>
        </w:tc>
      </w:tr>
      <w:tr w:rsidR="009C7E54" w:rsidRPr="008A23A6"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6E0097A5" w:rsidR="009C7E54" w:rsidRPr="00A90DAA" w:rsidRDefault="009C7E54" w:rsidP="007240EF">
            <w:pPr>
              <w:ind w:firstLine="0"/>
              <w:rPr>
                <w:sz w:val="22"/>
              </w:rPr>
            </w:pPr>
            <w:r w:rsidRPr="00A90DAA">
              <w:rPr>
                <w:sz w:val="22"/>
              </w:rPr>
              <w:t xml:space="preserve">Não há consenso sobre: i) os modelos que descrevem as relações entre as principais </w:t>
            </w:r>
            <w:r w:rsidR="00584E00">
              <w:rPr>
                <w:sz w:val="22"/>
              </w:rPr>
              <w:t>variáveis</w:t>
            </w:r>
            <w:r w:rsidRPr="00A90DAA">
              <w:rPr>
                <w:sz w:val="22"/>
              </w:rPr>
              <w:t xml:space="preserve">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4826C5E9" w:rsidR="009C7E54" w:rsidRPr="00A90DAA" w:rsidRDefault="009C7E54" w:rsidP="007240EF">
            <w:pPr>
              <w:ind w:firstLine="0"/>
              <w:rPr>
                <w:sz w:val="22"/>
                <w:lang w:val="en-US"/>
              </w:rPr>
            </w:pPr>
            <w:r w:rsidRPr="00A90DAA">
              <w:rPr>
                <w:sz w:val="22"/>
              </w:rPr>
              <w:fldChar w:fldCharType="begin" w:fldLock="1"/>
            </w:r>
            <w:r w:rsidR="008A23A6" w:rsidRPr="008A23A6">
              <w:rPr>
                <w:sz w:val="22"/>
                <w:lang w:val="en-US"/>
              </w:rPr>
              <w:instrText xml:space="preserve">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w:instrText>
            </w:r>
            <w:r w:rsidR="008A23A6">
              <w:rPr>
                <w:sz w:val="22"/>
                <w:lang w:val="en-US"/>
              </w:rPr>
              <w:instrText>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xii","uris":["http://www.mendeley.com/documents/?uuid=fc7eef92-8664-499e-ab2a-e8053d5b7ae4"]}],"mendeley":{"formattedCitation":"(LEMPERT; POPPER; BANKES, 2003, p. xii)","plainTextFormattedCitation":"(LEMPERT; POPPER; BANKES, 2003, p. xii)","previouslyFormattedCitation":"(LEMPERT; POPPER; BANKES, 2003, p. xii)"},"properties":{"noteIndex":0},"schema":"https://github.com/citation-style-language/schema/raw/master/csl-citation.json"}</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337B56F2" w:rsidR="009C7E54" w:rsidRPr="00A90DAA" w:rsidRDefault="009C7E54" w:rsidP="007240EF">
            <w:pPr>
              <w:ind w:firstLine="0"/>
              <w:rPr>
                <w:sz w:val="22"/>
              </w:rPr>
            </w:pPr>
            <w:r w:rsidRPr="00A90DAA">
              <w:rPr>
                <w:sz w:val="22"/>
              </w:rPr>
              <w:fldChar w:fldCharType="begin" w:fldLock="1"/>
            </w:r>
            <w:r w:rsidR="008A23A6">
              <w:rPr>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45FB596E" w:rsidR="009C7E54" w:rsidRPr="00A90DAA" w:rsidRDefault="009C7E54" w:rsidP="007240EF">
            <w:pPr>
              <w:ind w:firstLine="0"/>
              <w:rPr>
                <w:sz w:val="22"/>
              </w:rPr>
            </w:pPr>
            <w:r w:rsidRPr="00A90DAA">
              <w:rPr>
                <w:sz w:val="22"/>
              </w:rPr>
              <w:t>Há um conjunto rico de opções a avaliar de modo</w:t>
            </w:r>
            <w:r w:rsidR="00BC0AAE">
              <w:rPr>
                <w:sz w:val="22"/>
              </w:rPr>
              <w:t xml:space="preserve"> que </w:t>
            </w:r>
            <w:r w:rsidR="00BC0AAE" w:rsidRPr="00A90DAA">
              <w:rPr>
                <w:sz w:val="22"/>
              </w:rPr>
              <w:t>a existência de soluções robustas</w:t>
            </w:r>
            <w:r w:rsidR="00BC0AAE">
              <w:rPr>
                <w:sz w:val="22"/>
              </w:rPr>
              <w:t xml:space="preserve"> é</w:t>
            </w:r>
            <w:r w:rsidRPr="00A90DAA">
              <w:rPr>
                <w:sz w:val="22"/>
              </w:rPr>
              <w:t xml:space="preserve"> plausível.</w:t>
            </w:r>
          </w:p>
        </w:tc>
        <w:tc>
          <w:tcPr>
            <w:tcW w:w="1390" w:type="dxa"/>
          </w:tcPr>
          <w:p w14:paraId="2F45F37D" w14:textId="52EBB754" w:rsidR="009C7E54" w:rsidRPr="00A90DAA" w:rsidRDefault="009C7E54" w:rsidP="007240EF">
            <w:pPr>
              <w:ind w:firstLine="0"/>
              <w:rPr>
                <w:sz w:val="22"/>
              </w:rPr>
            </w:pPr>
            <w:r w:rsidRPr="00A90DAA">
              <w:rPr>
                <w:sz w:val="22"/>
              </w:rPr>
              <w:fldChar w:fldCharType="begin" w:fldLock="1"/>
            </w:r>
            <w:r w:rsidR="008A23A6">
              <w:rPr>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2D866566" w:rsidR="009C7E54" w:rsidRPr="00A90DAA" w:rsidRDefault="009C7E54" w:rsidP="007240EF">
            <w:pPr>
              <w:ind w:firstLine="0"/>
              <w:rPr>
                <w:sz w:val="22"/>
              </w:rPr>
            </w:pPr>
            <w:r w:rsidRPr="00A90DAA">
              <w:rPr>
                <w:sz w:val="22"/>
              </w:rPr>
              <w:fldChar w:fldCharType="begin" w:fldLock="1"/>
            </w:r>
            <w:r w:rsidR="008A23A6">
              <w:rPr>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1" w:name="_Toc505523747"/>
      <w:r>
        <w:lastRenderedPageBreak/>
        <w:t>Indústria da Manufatura Aditiva</w:t>
      </w:r>
      <w:bookmarkEnd w:id="101"/>
    </w:p>
    <w:p w14:paraId="72C905A3" w14:textId="0BA162A5"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A23A6">
        <w:instrText>ADDIN CSL_CITATION {"citationItems":[{"id":"ITEM-1","itemData":{"ISSN":"10599495","abstract":"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author":[{"dropping-particle":"","family":"Frazier","given":"William","non-dropping-particle":"","parse-names":false,"suffix":""}],"container-title":"Journal of Materials Engineering &amp; Performance","id":"ITEM-1","issue":"6","issued":{"date-parts":[["2014","6"]]},"page":"1917-1928","publisher":"Springer Science &amp; Business Media B.V.","title":"Metal Additive Manufacturing: A Review.","type":"article-journal","volume":"23"},"uris":["http://www.mendeley.com/documents/?uuid=b526a2a6-719d-427d-964e-239092f53304","http://www.mendeley.com/documents/?uuid=461852ad-2a9f-4f66-bef1-d96ddafa18c9"]}],"mendeley":{"formattedCitation":"(FRAZIER, 2014)","plainTextFormattedCitation":"(FRAZIER, 2014)","previouslyFormattedCitation":"(FRAZIER, 2014)"},"properties":{"noteIndex":0},"schema":"https://github.com/citation-style-language/schema/raw/master/csl-citation.json"}</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A23A6">
        <w:instrText>ADDIN CSL_CITATION {"citationItems":[{"id":"ITEM-1","itemData":{"ISSN":"09255273","abstract":"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author":[{"dropping-particle":"","family":"Mellor","given":"Stephen","non-dropping-particle":"","parse-names":false,"suffix":""},{"dropping-particle":"","family":"Hao","given":"Liang","non-dropping-particle":"","parse-names":false,"suffix":""},{"dropping-particle":"","family":"Zhang","given":"David","non-dropping-particle":"","parse-names":false,"suffix":""}],"container-title":"International Journal of Production Economics","id":"ITEM-1","issued":{"date-parts":[["2014","3"]]},"page":"194-201","title":"Additive manufacturing: A framework for implementation.","type":"article-journal","volume":"149"},"uris":["http://www.mendeley.com/documents/?uuid=18abfe90-01f4-4d13-af56-70acf3256205","http://www.mendeley.com/documents/?uuid=c5dc867f-d205-4c3a-98fb-4c8dfa9b2ce3"]}],"mendeley":{"formattedCitation":"(MELLOR; HAO; ZHANG, 2014)","plainTextFormattedCitation":"(MELLOR; HAO; ZHANG, 2014)","previouslyFormattedCitation":"(MELLOR; HAO; ZHANG, 2014)"},"properties":{"noteIndex":0},"schema":"https://github.com/citation-style-language/schema/raw/master/csl-citation.json"}</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A23A6">
        <w:instrText>ADDIN CSL_CITATION {"citationItems":[{"id":"ITEM-1","itemData":{"ISSN":"00076813","abstract":"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author":[{"dropping-particle":"","family":"Berman","given":"Barry","non-dropping-particle":"","parse-names":false,"suffix":""}],"container-title":"Business Horizons","id":"ITEM-1","issue":"2","issued":{"date-parts":[["2012","3"]]},"page":"155-162","title":"3-D printing: The new industrial revolution.","type":"article-journal","volume":"55"},"uris":["http://www.mendeley.com/documents/?uuid=6b180b16-5d4b-4a9d-89bb-cf33848555f8"]}],"mendeley":{"formattedCitation":"(BERMAN, 2012)","plainTextFormattedCitation":"(BERMAN, 2012)","previouslyFormattedCitation":"(BERMAN, 2012)"},"properties":{"noteIndex":0},"schema":"https://github.com/citation-style-language/schema/raw/master/csl-citation.json"}</w:instrText>
      </w:r>
      <w:r w:rsidR="008D724B">
        <w:fldChar w:fldCharType="separate"/>
      </w:r>
      <w:r w:rsidR="008D724B" w:rsidRPr="008D724B">
        <w:rPr>
          <w:noProof/>
        </w:rPr>
        <w:t>(BERMAN, 2012)</w:t>
      </w:r>
      <w:r w:rsidR="008D724B">
        <w:fldChar w:fldCharType="end"/>
      </w:r>
      <w:r w:rsidR="008D724B">
        <w:t>.</w:t>
      </w:r>
    </w:p>
    <w:p w14:paraId="04026101" w14:textId="1679DCF5"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0326C">
        <w:t xml:space="preserve">Figura </w:t>
      </w:r>
      <w:r w:rsidR="0060326C">
        <w:rPr>
          <w:noProof/>
        </w:rPr>
        <w:t>24</w:t>
      </w:r>
      <w:r>
        <w:fldChar w:fldCharType="end"/>
      </w:r>
      <w:r>
        <w:t xml:space="preserve"> apresenta a estrutura desta indústria, indicando os principais tipos de </w:t>
      </w:r>
      <w:r w:rsidR="001A6B0B" w:rsidRPr="001A6B0B">
        <w:rPr>
          <w:i/>
        </w:rPr>
        <w:t>players</w:t>
      </w:r>
      <w:r>
        <w:t xml:space="preserve"> atuantes no mercado. </w:t>
      </w:r>
      <w:r w:rsidRPr="003D71E7">
        <w:t>Fabricantes de Sistemas de I</w:t>
      </w:r>
      <w:r>
        <w:t xml:space="preserve">mpressão 3D são os </w:t>
      </w:r>
      <w:r w:rsidR="001A6B0B" w:rsidRPr="001A6B0B">
        <w:rPr>
          <w:i/>
        </w:rPr>
        <w:t>players</w:t>
      </w:r>
      <w:r>
        <w:t xml:space="preserve">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 xml:space="preserve">Os </w:t>
      </w:r>
      <w:r w:rsidR="001A6B0B" w:rsidRPr="001A6B0B">
        <w:rPr>
          <w:i/>
        </w:rPr>
        <w:t>players</w:t>
      </w:r>
      <w:r w:rsidRPr="003D71E7">
        <w:t xml:space="preserve"> mais importantes desta categoria incluem a Stratasys (S</w:t>
      </w:r>
      <w:r>
        <w:t>SYS), 3D Systems, EOS, Concept Laser, SLM Solutions, ExOne e Ultimaker.</w:t>
      </w:r>
      <w:r>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mendeley":{"formattedCitation":"(ERNST &amp; YOUNG GMBH, 2016)","plainTextFormattedCitation":"(ERNST &amp; YOUNG GMBH, 2016)","previouslyFormattedCitation":"(ERNST &amp; YOUNG GMBH, 2016)"},"properties":{"noteIndex":0},"schema":"https://github.com/citation-style-language/schema/raw/master/csl-citation.json"}</w:instrText>
      </w:r>
      <w:r>
        <w:fldChar w:fldCharType="separate"/>
      </w:r>
      <w:r w:rsidRPr="003D71E7">
        <w:rPr>
          <w:noProof/>
        </w:rPr>
        <w:t>(ERNST &amp; YOUNG GMBH, 2016)</w:t>
      </w:r>
      <w:r>
        <w:fldChar w:fldCharType="end"/>
      </w:r>
      <w:r>
        <w:t>.</w:t>
      </w:r>
    </w:p>
    <w:p w14:paraId="6875E1D8" w14:textId="3161E37B" w:rsidR="00827D3C" w:rsidRDefault="00827D3C" w:rsidP="00827D3C">
      <w:pPr>
        <w:pStyle w:val="Legenda"/>
      </w:pPr>
      <w:bookmarkStart w:id="102" w:name="_Ref504691083"/>
      <w:bookmarkStart w:id="103" w:name="_Toc505523686"/>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24</w:t>
      </w:r>
      <w:r w:rsidR="00462A29">
        <w:rPr>
          <w:noProof/>
        </w:rPr>
        <w:fldChar w:fldCharType="end"/>
      </w:r>
      <w:bookmarkEnd w:id="102"/>
      <w:r>
        <w:t xml:space="preserve"> – Visão Geral da Cadeia de Valor da Impressão 3D</w:t>
      </w:r>
      <w:bookmarkEnd w:id="103"/>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17D6B85E" w:rsidR="00827D3C" w:rsidRDefault="00827D3C" w:rsidP="00827D3C">
      <w:pPr>
        <w:ind w:firstLine="0"/>
        <w:jc w:val="center"/>
      </w:pPr>
      <w:r>
        <w:t xml:space="preserve">Fonte: Adaptado de </w:t>
      </w:r>
      <w:r>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locator":"55","uris":["http://www.mendeley.com/documents/?uuid=88a88e9f-b1aa-45af-b8a0-420325a404a7"]}],"mendeley":{"formattedCitation":"(ERNST &amp; YOUNG GMBH, 2016, p. 55)","plainTextFormattedCitation":"(ERNST &amp; YOUNG GMBH, 2016, p. 55)","previouslyFormattedCitation":"(ERNST &amp; YOUNG GMBH, 2016, p. 55)"},"properties":{"noteIndex":0},"schema":"https://github.com/citation-style-language/schema/raw/master/csl-citation.json"}</w:instrText>
      </w:r>
      <w:r>
        <w:fldChar w:fldCharType="separate"/>
      </w:r>
      <w:r w:rsidRPr="003D71E7">
        <w:rPr>
          <w:noProof/>
        </w:rPr>
        <w:t>(ERNST &amp; YOUNG GMBH, 2016, p. 55)</w:t>
      </w:r>
      <w:r>
        <w:fldChar w:fldCharType="end"/>
      </w:r>
      <w:r>
        <w:t>.</w:t>
      </w:r>
    </w:p>
    <w:p w14:paraId="21BF7089" w14:textId="277C0555"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 xml:space="preserve">de software têm um papel relevante ao criar os sistemas necessários para projetar os modelos de impressão a serem utilizados no processo de fabricação. Além destes </w:t>
      </w:r>
      <w:r w:rsidR="001A6B0B" w:rsidRPr="001A6B0B">
        <w:rPr>
          <w:i/>
        </w:rPr>
        <w:t>players</w:t>
      </w:r>
      <w:r>
        <w:t>, existem os fabricantes dos sistemas de escaneamento tridimensional, utilizados para criar modelos 3D a partir de objetos reais.</w:t>
      </w:r>
      <w:r w:rsidRPr="00827D3C">
        <w:t xml:space="preserve"> </w:t>
      </w:r>
      <w:r>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mendeley":{"formattedCitation":"(ERNST &amp; YOUNG GMBH, 2016)","plainTextFormattedCitation":"(ERNST &amp; YOUNG GMBH, 2016)","previouslyFormattedCitation":"(ERNST &amp; YOUNG GMBH, 2016)"},"properties":{"noteIndex":0},"schema":"https://github.com/citation-style-language/schema/raw/master/csl-citation.json"}</w:instrText>
      </w:r>
      <w:r>
        <w:fldChar w:fldCharType="separate"/>
      </w:r>
      <w:r w:rsidRPr="003D71E7">
        <w:rPr>
          <w:noProof/>
        </w:rPr>
        <w:t>(ERNST &amp; YOUNG GMBH, 2016)</w:t>
      </w:r>
      <w:r>
        <w:fldChar w:fldCharType="end"/>
      </w:r>
      <w:r>
        <w:t>.</w:t>
      </w:r>
    </w:p>
    <w:p w14:paraId="21027D22" w14:textId="7E65CA6A"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mendeley":{"formattedCitation":"(ERNST &amp; YOUNG GMBH, 2016)","plainTextFormattedCitation":"(ERNST &amp; YOUNG GMBH, 2016)","previouslyFormattedCitation":"(ERNST &amp; YOUNG GMBH, 2016)"},"properties":{"noteIndex":0},"schema":"https://github.com/citation-style-language/schema/raw/master/csl-citation.json"}</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DE7CEA4"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rsidR="008A23A6">
        <w:instrText>ADDIN CSL_CITATION {"citationItems":[{"id":"ITEM-1","itemData":{"ISSN":"21526877","abstract":"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author":[{"dropping-particle":"","family":"Ford","given":"Sharon L N","non-dropping-particle":"","parse-names":false,"suffix":""}],"container-title":"Journal of International Commerce &amp; Economics","id":"ITEM-1","issued":{"date-parts":[["2014","9"]]},"page":"1-35","publisher":"U.S. International Trade Commission, Office of Industries","title":"Additive Manufacturing Technology: Potential Implications for U.S. Manufacturing Competitiveness.","type":"article-journal"},"uris":["http://www.mendeley.com/documents/?uuid=c180b1ac-409d-48ea-a514-e3d1717e0190"]}],"mendeley":{"formattedCitation":"(FORD, 2014)","plainTextFormattedCitation":"(FORD, 2014)","previouslyFormattedCitation":"(FORD, 2014)"},"properties":{"noteIndex":0},"schema":"https://github.com/citation-style-language/schema/raw/master/csl-citation.json"}</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0326C">
        <w:t xml:space="preserve">Quadro </w:t>
      </w:r>
      <w:r w:rsidR="0060326C">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1B83ADAE" w:rsidR="00B93E14" w:rsidRDefault="00B93E14" w:rsidP="00B93E14">
      <w:pPr>
        <w:pStyle w:val="Legenda"/>
      </w:pPr>
      <w:bookmarkStart w:id="104" w:name="_Ref504692320"/>
      <w:bookmarkStart w:id="105" w:name="_Toc505523639"/>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8</w:t>
      </w:r>
      <w:r w:rsidR="00462A29">
        <w:rPr>
          <w:noProof/>
        </w:rPr>
        <w:fldChar w:fldCharType="end"/>
      </w:r>
      <w:bookmarkEnd w:id="104"/>
      <w:r>
        <w:t xml:space="preserve"> – Players Fabricantes de Impressoras 3D e Tecnologias</w:t>
      </w:r>
      <w:bookmarkEnd w:id="105"/>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8A23A6"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8A23A6"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100CA489" w:rsidR="00B93E14" w:rsidRDefault="00B93E14" w:rsidP="00B93E14">
      <w:pPr>
        <w:ind w:firstLine="0"/>
        <w:jc w:val="center"/>
      </w:pPr>
      <w:r>
        <w:t xml:space="preserve">Fonte: Adaptado de </w:t>
      </w:r>
      <w:r>
        <w:fldChar w:fldCharType="begin" w:fldLock="1"/>
      </w:r>
      <w:r w:rsidR="008A23A6">
        <w:instrText>ADDIN CSL_CITATION {"citationItems":[{"id":"ITEM-1","itemData":{"URL":"https://www.3dhubs.com/knowledge-base/additive-manufacturing-technologies-overview","accessed":{"date-parts":[["2017","11","2"]]},"author":[{"dropping-particle":"","family":"3D Hubs","given":"","non-dropping-particle":"","parse-names":false,"suffix":""}],"id":"ITEM-1","issued":{"date-parts":[["2017"]]},"title":"Additive Manufacturing Technologies: An Overview","type":"webpage"},"uris":["http://www.mendeley.com/documents/?uuid=0ee50e21-9840-4c1f-a556-4da504afd715"]}],"mendeley":{"formattedCitation":"(3D HUBS, 2017a)","plainTextFormattedCitation":"(3D HUBS, 2017a)","previouslyFormattedCitation":"(3D HUBS, 2017a)"},"properties":{"noteIndex":0},"schema":"https://github.com/citation-style-language/schema/raw/master/csl-citation.json"}</w:instrText>
      </w:r>
      <w:r>
        <w:fldChar w:fldCharType="separate"/>
      </w:r>
      <w:r w:rsidRPr="00170467">
        <w:rPr>
          <w:noProof/>
        </w:rPr>
        <w:t>(3D HUBS, 2017a)</w:t>
      </w:r>
      <w:r>
        <w:fldChar w:fldCharType="end"/>
      </w:r>
      <w:r>
        <w:t>.</w:t>
      </w:r>
    </w:p>
    <w:p w14:paraId="4E450D87" w14:textId="7810823D" w:rsidR="00B93E14" w:rsidRDefault="00B93E14" w:rsidP="00B93E14">
      <w:r>
        <w:t xml:space="preserve">Como é possível observar, o ambiente competitivo dos sistemas de impressão 3D é altamente complexo, </w:t>
      </w:r>
      <w:r w:rsidR="00D41AAB">
        <w:t xml:space="preserve">visto que estas tecnologias podem competir entre si pelo mesmo mercado. Alguns </w:t>
      </w:r>
      <w:r w:rsidR="001A6B0B" w:rsidRPr="001A6B0B">
        <w:rPr>
          <w:i/>
        </w:rPr>
        <w:t>players</w:t>
      </w:r>
      <w:r w:rsidR="00D41AAB">
        <w:t xml:space="preserve"> possuem uma atuação diversificada em diversas tecnologias (ex.: 3D Systems), enquanto outros </w:t>
      </w:r>
      <w:r w:rsidR="001A6B0B" w:rsidRPr="001A6B0B">
        <w:rPr>
          <w:i/>
        </w:rPr>
        <w:t>players</w:t>
      </w:r>
      <w:r w:rsidR="00D41AAB">
        <w:t xml:space="preserve"> focalizam-se sobre tecnologias proprietárias (ex.: HP).</w:t>
      </w:r>
    </w:p>
    <w:p w14:paraId="16154A04" w14:textId="5D70C143" w:rsidR="002A7B89" w:rsidRDefault="00D41AAB" w:rsidP="00D41AAB">
      <w:r>
        <w:t xml:space="preserve">Vinculada intimamente ao desenvolvimento tecnológico da impressão 3D está a dinâmica de geração e expiração de patentes. Ford </w:t>
      </w:r>
      <w:r>
        <w:fldChar w:fldCharType="begin" w:fldLock="1"/>
      </w:r>
      <w:r w:rsidR="008A23A6">
        <w:instrText>ADDIN CSL_CITATION {"citationItems":[{"id":"ITEM-1","itemData":{"ISSN":"21526877","abstract":"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author":[{"dropping-particle":"","family":"Ford","given":"Sharon L N","non-dropping-particle":"","parse-names":false,"suffix":""}],"container-title":"Journal of International Commerce &amp; Economics","id":"ITEM-1","issued":{"date-parts":[["2014","9"]]},"page":"1-35","publisher":"U.S. International Trade Commission, Office of Industries","title":"Additive Manufacturing Technology: Potential Implications for U.S. Manufacturing Competitiveness.","type":"article-journal"},"locator":"25","suppress-author":1,"uris":["http://www.mendeley.com/documents/?uuid=c180b1ac-409d-48ea-a514-e3d1717e0190"]}],"mendeley":{"formattedCitation":"(2014, p. 25)","plainTextFormattedCitation":"(2014, p. 25)","previouslyFormattedCitation":"(2014, p. 25)"},"properties":{"noteIndex":0},"schema":"https://github.com/citation-style-language/schema/raw/master/csl-citation.json"}</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w:t>
      </w:r>
      <w:r w:rsidR="001A6B0B" w:rsidRPr="001A6B0B">
        <w:rPr>
          <w:i/>
        </w:rPr>
        <w:t>players</w:t>
      </w:r>
      <w:r>
        <w:t xml:space="preserve">] se capitalizem sobre a tecnologia e desenvolvam novos sistemas”. </w:t>
      </w:r>
      <w:r>
        <w:fldChar w:fldCharType="begin" w:fldLock="1"/>
      </w:r>
      <w:r w:rsidR="008A23A6">
        <w:instrText>ADDIN CSL_CITATION {"citationItems":[{"id":"ITEM-1","itemData":{"ISSN":"21526877","abstract":"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author":[{"dropping-particle":"","family":"Ford","given":"Sharon L N","non-dropping-particle":"","parse-names":false,"suffix":""}],"container-title":"Journal of International Commerce &amp; Economics","id":"ITEM-1","issued":{"date-parts":[["2014","9"]]},"page":"1-35","publisher":"U.S. International Trade Commission, Office of Industries","title":"Additive Manufacturing Technology: Potential Implications for U.S. Manufacturing Competitiveness.","type":"article-journal"},"locator":"25","uris":["http://www.mendeley.com/documents/?uuid=c180b1ac-409d-48ea-a514-e3d1717e0190"]}],"mendeley":{"formattedCitation":"(FORD, 2014, p. 25)","plainTextFormattedCitation":"(FORD, 2014, p. 25)","previouslyFormattedCitation":"(FORD, 2014, p. 25)"},"properties":{"noteIndex":0},"schema":"https://github.com/citation-style-language/schema/raw/master/csl-citation.json"}</w:instrText>
      </w:r>
      <w:r>
        <w:fldChar w:fldCharType="separate"/>
      </w:r>
      <w:r w:rsidRPr="00C71A83">
        <w:rPr>
          <w:noProof/>
        </w:rPr>
        <w:t>(FORD, 2014, p. 25)</w:t>
      </w:r>
      <w:r>
        <w:fldChar w:fldCharType="end"/>
      </w:r>
      <w:r>
        <w:t>.</w:t>
      </w:r>
      <w:r w:rsidR="00FE274C">
        <w:t xml:space="preserve"> </w:t>
      </w:r>
    </w:p>
    <w:p w14:paraId="4B8A8211" w14:textId="2E0A33B5" w:rsidR="00E705ED" w:rsidRDefault="00E705ED" w:rsidP="00E705ED">
      <w:r>
        <w:t xml:space="preserve">Como é possível observar na </w:t>
      </w:r>
      <w:r>
        <w:fldChar w:fldCharType="begin"/>
      </w:r>
      <w:r>
        <w:instrText xml:space="preserve"> REF _Ref504693132 \h </w:instrText>
      </w:r>
      <w:r>
        <w:fldChar w:fldCharType="separate"/>
      </w:r>
      <w:r w:rsidR="0060326C">
        <w:t xml:space="preserve">Figura </w:t>
      </w:r>
      <w:r w:rsidR="0060326C">
        <w:rPr>
          <w:noProof/>
        </w:rPr>
        <w:t>25</w:t>
      </w:r>
      <w:r>
        <w:fldChar w:fldCharType="end"/>
      </w:r>
      <w:r>
        <w:t xml:space="preserve">, o número de patentes relacionadas à impressão 3D solicitadas tem crescido significativamente. </w:t>
      </w:r>
    </w:p>
    <w:p w14:paraId="1BACB4D9" w14:textId="6E5D95F3" w:rsidR="00E705ED" w:rsidRDefault="00E705ED" w:rsidP="00E705ED">
      <w:pPr>
        <w:pStyle w:val="Legenda"/>
      </w:pPr>
      <w:bookmarkStart w:id="106" w:name="_Ref504693132"/>
      <w:bookmarkStart w:id="107" w:name="_Toc505523687"/>
      <w:r>
        <w:lastRenderedPageBreak/>
        <w:t xml:space="preserve">Figura </w:t>
      </w:r>
      <w:r w:rsidR="00462A29">
        <w:rPr>
          <w:noProof/>
        </w:rPr>
        <w:fldChar w:fldCharType="begin"/>
      </w:r>
      <w:r w:rsidR="00462A29">
        <w:rPr>
          <w:noProof/>
        </w:rPr>
        <w:instrText xml:space="preserve"> SEQ Figura </w:instrText>
      </w:r>
      <w:r w:rsidR="00462A29">
        <w:rPr>
          <w:noProof/>
        </w:rPr>
        <w:instrText xml:space="preserve">\* ARABIC </w:instrText>
      </w:r>
      <w:r w:rsidR="00462A29">
        <w:rPr>
          <w:noProof/>
        </w:rPr>
        <w:fldChar w:fldCharType="separate"/>
      </w:r>
      <w:r w:rsidR="0060326C">
        <w:rPr>
          <w:noProof/>
        </w:rPr>
        <w:t>25</w:t>
      </w:r>
      <w:r w:rsidR="00462A29">
        <w:rPr>
          <w:noProof/>
        </w:rPr>
        <w:fldChar w:fldCharType="end"/>
      </w:r>
      <w:bookmarkEnd w:id="106"/>
      <w:r>
        <w:t xml:space="preserve"> – Número de Patentes Solicitadas – Impressão 3D</w:t>
      </w:r>
      <w:bookmarkEnd w:id="107"/>
    </w:p>
    <w:p w14:paraId="4BA2A72C" w14:textId="77777777" w:rsidR="00E705ED" w:rsidRDefault="00E705ED" w:rsidP="00E705ED">
      <w:pPr>
        <w:ind w:firstLine="0"/>
      </w:pPr>
      <w:r>
        <w:rPr>
          <w:noProof/>
        </w:rPr>
        <w:drawing>
          <wp:inline distT="0" distB="0" distL="0" distR="0" wp14:anchorId="65BA940C" wp14:editId="40480074">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9F4219F" w14:textId="3F168918" w:rsidR="00E705ED" w:rsidRPr="00FE274C" w:rsidRDefault="00E705ED" w:rsidP="00E705ED">
      <w:pPr>
        <w:ind w:firstLine="0"/>
        <w:jc w:val="center"/>
        <w:rPr>
          <w:lang w:val="en-US"/>
        </w:rPr>
      </w:pPr>
      <w:r w:rsidRPr="00FE274C">
        <w:rPr>
          <w:lang w:val="en-US"/>
        </w:rPr>
        <w:t xml:space="preserve">Fonte: </w:t>
      </w:r>
      <w:r>
        <w:fldChar w:fldCharType="begin" w:fldLock="1"/>
      </w:r>
      <w:r w:rsidR="008A23A6">
        <w:rPr>
          <w:lang w:val="en-US"/>
        </w:rPr>
        <w:instrText>ADDIN CSL_CITATION {"citationItems":[{"id":"ITEM-1","itemData":{"author":[{"dropping-particle":"","family":"UK Intellectual Property Office","given":"","non-dropping-particle":"","parse-names":false,"suffix":""}],"id":"ITEM-1","issued":{"date-parts":[["2013"]]},"title":"3D Printing - A Patent Overview","type":"report"},"uris":["http://www.mendeley.com/documents/?uuid=ae2c10f0-d46a-471c-9fe2-691d222c9c8e"]}],"mendeley":{"formattedCitation":"(UK INTELLECTUAL PROPERTY OFFICE, 2013)","plainTextFormattedCitation":"(UK INTELLECTUAL PROPERTY OFFICE, 2013)","previouslyFormattedCitation":"(UK INTELLECTUAL PROPERTY OFFICE, 2013)"},"properties":{"noteIndex":0},"schema":"https://github.com/citation-style-language/schema/raw/master/csl-citation.json"}</w:instrText>
      </w:r>
      <w:r>
        <w:fldChar w:fldCharType="separate"/>
      </w:r>
      <w:r w:rsidRPr="00FE274C">
        <w:rPr>
          <w:noProof/>
          <w:lang w:val="en-US"/>
        </w:rPr>
        <w:t>(UK INTELLECTUAL PROPERTY OFFICE, 2013)</w:t>
      </w:r>
      <w:r>
        <w:fldChar w:fldCharType="end"/>
      </w:r>
    </w:p>
    <w:p w14:paraId="36BFC8BA" w14:textId="1E19B5D0"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w:t>
      </w:r>
      <w:r w:rsidR="00FF4542">
        <w:t>.</w:t>
      </w:r>
      <w:r w:rsidR="00264FE9">
        <w:t>145 patentes, agrupadas em 4</w:t>
      </w:r>
      <w:r w:rsidR="00FF4542">
        <w:t>.</w:t>
      </w:r>
      <w:r w:rsidR="00264FE9">
        <w:t>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8A23A6">
        <w:instrText>ADDIN CSL_CITATION {"citationItems":[{"id":"ITEM-1","itemData":{"author":[{"dropping-particle":"","family":"UK Intellectual Property Office","given":"","non-dropping-particle":"","parse-names":false,"suffix":""}],"id":"ITEM-1","issued":{"date-parts":[["2013"]]},"title":"3D Printing - A Patent Overview","type":"report"},"locator":"11","uris":["http://www.mendeley.com/documents/?uuid=ae2c10f0-d46a-471c-9fe2-691d222c9c8e"]}],"mendeley":{"formattedCitation":"(UK INTELLECTUAL PROPERTY OFFICE, 2013, p. 11)","plainTextFormattedCitation":"(UK INTELLECTUAL PROPERTY OFFICE, 2013, p. 11)","previouslyFormattedCitation":"(UK INTELLECTUAL PROPERTY OFFICE, 2013, p. 11)"},"properties":{"noteIndex":0},"schema":"https://github.com/citation-style-language/schema/raw/master/csl-citation.json"}</w:instrText>
      </w:r>
      <w:r w:rsidR="00E705ED">
        <w:fldChar w:fldCharType="separate"/>
      </w:r>
      <w:r w:rsidR="00E705ED" w:rsidRPr="00E705ED">
        <w:rPr>
          <w:noProof/>
        </w:rPr>
        <w:t>(UK INTELLECTUAL PROPERTY OFFICE, 2013, p. 11)</w:t>
      </w:r>
      <w:r w:rsidR="00E705ED">
        <w:fldChar w:fldCharType="end"/>
      </w:r>
      <w:r w:rsidR="00E705ED">
        <w:t>.</w:t>
      </w:r>
    </w:p>
    <w:p w14:paraId="66168858" w14:textId="39AB8B64"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w:t>
      </w:r>
      <w:r w:rsidR="001A6B0B" w:rsidRPr="001A6B0B">
        <w:rPr>
          <w:i/>
        </w:rPr>
        <w:t>players</w:t>
      </w:r>
      <w:r>
        <w:t xml:space="preserve"> desta indústria leve estes elementos em consideração.</w:t>
      </w:r>
    </w:p>
    <w:p w14:paraId="062DE022" w14:textId="1CA86FA6"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mendeley":{"formattedCitation":"(ERNST &amp; YOUNG GMBH, 2016)","plainTextFormattedCitation":"(ERNST &amp; YOUNG GMBH, 2016)","previouslyFormattedCitation":"(ERNST &amp; YOUNG GMBH, 2016)"},"properties":{"noteIndex":0},"schema":"https://github.com/citation-style-language/schema/raw/master/csl-citation.json"}</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mendeley":{"formattedCitation":"(ERNST &amp; YOUNG GMBH, 2016)","plainTextFormattedCitation":"(ERNST &amp; YOUNG GMBH, 2016)","previouslyFormattedCitation":"(ERNST &amp; YOUNG GMBH, 2016)"},"properties":{"noteIndex":0},"schema":"https://github.com/citation-style-language/schema/raw/master/csl-citation.json"}</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 xml:space="preserve">velocidade de adoção da tecnologia. Enquanto o preço for suficientemente alto, a impressão 3D será competitiva em um número limitado de situações, </w:t>
      </w:r>
      <w:r w:rsidR="004F6175">
        <w:t>reduzindo</w:t>
      </w:r>
      <w:r w:rsidR="00EF6D70">
        <w:t>, portanto, a velocidade de adoção da tecnologia.</w:t>
      </w:r>
    </w:p>
    <w:p w14:paraId="4677FCB1" w14:textId="379F4BAA" w:rsidR="00C00204" w:rsidRPr="00C00204" w:rsidRDefault="00C00204" w:rsidP="00411383">
      <w:r>
        <w:t xml:space="preserve">Sendo assim, para avaliar decisões estratégicas de </w:t>
      </w:r>
      <w:r w:rsidR="001A6B0B" w:rsidRPr="001A6B0B">
        <w:rPr>
          <w:i/>
        </w:rPr>
        <w:t>players</w:t>
      </w:r>
      <w:r>
        <w:t xml:space="preserve">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será apresentada na seção 4.1</w:t>
      </w:r>
    </w:p>
    <w:p w14:paraId="51CEE2C9" w14:textId="060BEDA7" w:rsidR="00617EDA" w:rsidRDefault="00617EDA" w:rsidP="00617EDA">
      <w:pPr>
        <w:pStyle w:val="Ttulo2"/>
      </w:pPr>
      <w:bookmarkStart w:id="108" w:name="_Toc505523748"/>
      <w:r>
        <w:t xml:space="preserve">Modelos para suporte </w:t>
      </w:r>
      <w:r w:rsidR="003C6AFF">
        <w:t>a</w:t>
      </w:r>
      <w:r>
        <w:t xml:space="preserve"> decisões estratégicas relacionadas à Difusão de Novos Produtos</w:t>
      </w:r>
      <w:bookmarkEnd w:id="108"/>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671CF331"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A23A6">
        <w:instrText>ADDIN CSL_CITATION {"citationItems":[{"id":"ITEM-1","itemData":{"ISBN":"08837066","ISSN":"08837066","PMID":"17073696","abstract":"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ier","given":"Frank H","non-dropping-particle":"","parse-names":false,"suffix":""}],"container-title":"System Dynamics Review (Wiley)","id":"ITEM-1","issue":"4","issued":{"date-parts":[["1998"]]},"page":"285-308","title":"New product diffusion models in innovation management—a system dynamics perspective","type":"article-journal","volume":"14"},"uris":["http://www.mendeley.com/documents/?uuid=1902dd1e-ff9f-45a3-b6af-ad9ff1de88a4"]}],"mendeley":{"formattedCitation":"(MAIER, 1998)","plainTextFormattedCitation":"(MAIER, 1998)","previouslyFormattedCitation":"(MAIER, 1998)"},"properties":{"noteIndex":0},"schema":"https://github.com/citation-style-language/schema/raw/master/csl-citation.json"}</w:instrText>
      </w:r>
      <w:r w:rsidR="008D7406">
        <w:fldChar w:fldCharType="separate"/>
      </w:r>
      <w:r w:rsidR="008D7406" w:rsidRPr="008D7406">
        <w:rPr>
          <w:noProof/>
        </w:rPr>
        <w:t>(MAIER, 1998)</w:t>
      </w:r>
      <w:r w:rsidR="008D7406">
        <w:fldChar w:fldCharType="end"/>
      </w:r>
      <w:r w:rsidR="008D7406">
        <w:t>.</w:t>
      </w:r>
    </w:p>
    <w:p w14:paraId="701B9EA2" w14:textId="60105CAA" w:rsidR="00617EDA" w:rsidRDefault="00FC1F78" w:rsidP="00617EDA">
      <w:r>
        <w:t xml:space="preserve">O modelo de difusão de Bass </w:t>
      </w:r>
      <w:r>
        <w:fldChar w:fldCharType="begin" w:fldLock="1"/>
      </w:r>
      <w:r w:rsidR="008A23A6">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suppress-author":1,"uris":["http://www.mendeley.com/documents/?uuid=ba3ae769-23ac-41bf-b506-68e895a98dd3"]}],"mendeley":{"formattedCitation":"(1969)","plainTextFormattedCitation":"(1969)","previouslyFormattedCitation":"(1969)"},"properties":{"noteIndex":0},"schema":"https://github.com/citation-style-language/schema/raw/master/csl-citation.json"}</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possu</w:t>
      </w:r>
      <w:r w:rsidR="00D9426B">
        <w:t>em</w:t>
      </w:r>
      <w:r>
        <w:t xml:space="preserve"> o produto atualmente. Este grupo de compradores </w:t>
      </w:r>
      <w:r w:rsidR="0050728B">
        <w:t xml:space="preserve">é responsável pela difusão inicial do produto. Um segundo grupo de compradores, os “imitadores” são influenciados pelos compradores que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foi </w:t>
      </w:r>
      <w:r w:rsidR="00690137">
        <w:lastRenderedPageBreak/>
        <w:t>adotado pela maioria da população, até que a população como um todo te</w:t>
      </w:r>
      <w:r w:rsidR="00D9426B">
        <w:t xml:space="preserve">nha </w:t>
      </w:r>
      <w:r w:rsidR="00690137">
        <w:t>acesso ao produto.</w:t>
      </w:r>
      <w:r w:rsidR="00BC1027" w:rsidRPr="00BC1027">
        <w:t xml:space="preserve"> </w:t>
      </w:r>
      <w:r w:rsidR="00BC1027">
        <w:t xml:space="preserve">Bass </w:t>
      </w:r>
      <w:r w:rsidR="008D7406">
        <w:fldChar w:fldCharType="begin" w:fldLock="1"/>
      </w:r>
      <w:r w:rsidR="008A23A6">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suppress-author":1,"uris":["http://www.mendeley.com/documents/?uuid=ba3ae769-23ac-41bf-b506-68e895a98dd3"]}],"mendeley":{"formattedCitation":"(1969)","plainTextFormattedCitation":"(1969)","previouslyFormattedCitation":"(1969)"},"properties":{"noteIndex":0},"schema":"https://github.com/citation-style-language/schema/raw/master/csl-citation.json"}</w:instrText>
      </w:r>
      <w:r w:rsidR="008D7406">
        <w:fldChar w:fldCharType="separate"/>
      </w:r>
      <w:r w:rsidR="008D7406" w:rsidRPr="008D7406">
        <w:rPr>
          <w:noProof/>
        </w:rPr>
        <w:t>(1969)</w:t>
      </w:r>
      <w:r w:rsidR="008D7406">
        <w:fldChar w:fldCharType="end"/>
      </w:r>
      <w:r w:rsidR="008D7406">
        <w:t xml:space="preserve"> </w:t>
      </w:r>
      <w:r w:rsidR="00BC1027">
        <w:t>deriva esta estrutura de modelos de contágio epidemiológico, tratando a difusão de um novo produto como um fenômeno de “contágio”.</w:t>
      </w:r>
    </w:p>
    <w:p w14:paraId="6610D1D0" w14:textId="284C075B" w:rsidR="008D7406" w:rsidRDefault="00690137" w:rsidP="00130649">
      <w:r>
        <w:t xml:space="preserve">O objetivo do modelo de Bass </w:t>
      </w:r>
      <w:r w:rsidR="008D7406">
        <w:fldChar w:fldCharType="begin" w:fldLock="1"/>
      </w:r>
      <w:r w:rsidR="008A23A6">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suppress-author":1,"uris":["http://www.mendeley.com/documents/?uuid=ba3ae769-23ac-41bf-b506-68e895a98dd3"]}],"mendeley":{"formattedCitation":"(1969)","plainTextFormattedCitation":"(1969)","previouslyFormattedCitation":"(1969)"},"properties":{"noteIndex":0},"schema":"https://github.com/citation-style-language/schema/raw/master/csl-citation.json"}</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8A23A6">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uris":["http://www.mendeley.com/documents/?uuid=ba3ae769-23ac-41bf-b506-68e895a98dd3"]}],"mendeley":{"formattedCitation":"(BASS, 1969)","plainTextFormattedCitation":"(BASS, 1969)","previouslyFormattedCitation":"(BASS, 1969)"},"properties":{"noteIndex":0},"schema":"https://github.com/citation-style-language/schema/raw/master/csl-citation.json"}</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A23A6">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suppress-author":1,"uris":["http://www.mendeley.com/documents/?uuid=ba3ae769-23ac-41bf-b506-68e895a98dd3"]}],"mendeley":{"formattedCitation":"(1969)","plainTextFormattedCitation":"(1969)","previouslyFormattedCitation":"(1969)"},"properties":{"noteIndex":0},"schema":"https://github.com/citation-style-language/schema/raw/master/csl-citation.json"}</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7C01677A" w:rsidR="00D4146C" w:rsidRPr="00D4146C" w:rsidRDefault="008D7406" w:rsidP="008D7406">
      <w:r>
        <w:t>O modelo de Bass</w:t>
      </w:r>
      <w:r w:rsidR="00C538E7">
        <w:t xml:space="preserve"> </w:t>
      </w:r>
      <w:r w:rsidR="00C538E7">
        <w:fldChar w:fldCharType="begin" w:fldLock="1"/>
      </w:r>
      <w:r w:rsidR="008A23A6">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suppress-author":1,"uris":["http://www.mendeley.com/documents/?uuid=ba3ae769-23ac-41bf-b506-68e895a98dd3"]}],"mendeley":{"formattedCitation":"(1969)","plainTextFormattedCitation":"(1969)","previouslyFormattedCitation":"(1969)"},"properties":{"noteIndex":0},"schema":"https://github.com/citation-style-language/schema/raw/master/csl-citation.json"}</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0326C">
        <w:t xml:space="preserve">Quadro </w:t>
      </w:r>
      <w:r w:rsidR="0060326C">
        <w:rPr>
          <w:noProof/>
        </w:rPr>
        <w:t>9</w:t>
      </w:r>
      <w:r>
        <w:fldChar w:fldCharType="end"/>
      </w:r>
      <w:r>
        <w:t xml:space="preserve"> apresenta uma síntese das características destes modelos,</w:t>
      </w:r>
      <w:r w:rsidR="00033BC8">
        <w:t xml:space="preserve"> incluindo suas fragilidades para representar a indústria de impressoras 3D</w:t>
      </w:r>
      <w:r w:rsidR="00D32326">
        <w:t xml:space="preserve"> </w:t>
      </w:r>
      <w:r w:rsidR="00033BC8">
        <w:t>proffisionais. Esta análise foi realizada</w:t>
      </w:r>
      <w:r>
        <w:t xml:space="preserve"> a partir dos elementos de estruturação do problema sugeridos pelo método RDM</w:t>
      </w:r>
      <w:r w:rsidR="00033BC8">
        <w:t xml:space="preserve"> </w:t>
      </w:r>
      <w:r w:rsidR="00033BC8">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A21221A" w:rsidR="00D305D8" w:rsidRDefault="00D305D8" w:rsidP="008D7406">
      <w:r w:rsidRPr="00D4146C">
        <w:t xml:space="preserve">Mahajan e Muller </w:t>
      </w:r>
      <w:r>
        <w:fldChar w:fldCharType="begin" w:fldLock="1"/>
      </w:r>
      <w:r w:rsidR="008A23A6">
        <w:instrText>ADDIN CSL_CITATION {"citationItems":[{"id":"ITEM-1","itemData":{"DOI":"10.1016/0040-1625(95)00225-1","ISBN":"0040-1625","ISSN":"00401625","abstract":"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author":[{"dropping-particle":"","family":"Mahajan","given":"Vijay","non-dropping-particle":"","parse-names":false,"suffix":""},{"dropping-particle":"","family":"Muller","given":"Eitan","non-dropping-particle":"","parse-names":false,"suffix":""}],"container-title":"Technological Forecasting and Social Change","id":"ITEM-1","issue":"2","issued":{"date-parts":[["1996"]]},"page":"109-132","title":"Timing, diffusion, and substitution of successive generations of technological innovations: The IBM mainframe case","type":"article-journal","volume":"51"},"suppress-author":1,"uris":["http://www.mendeley.com/documents/?uuid=342e3978-eca0-413e-a4b1-3e00ea5fb05d"]}],"mendeley":{"formattedCitation":"(1996)","plainTextFormattedCitation":"(1996)","previouslyFormattedCitation":"(1996)"},"properties":{"noteIndex":0},"schema":"https://github.com/citation-style-language/schema/raw/master/csl-citation.json"}</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A23A6">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suppress-author":1,"uris":["http://www.mendeley.com/documents/?uuid=ba3ae769-23ac-41bf-b506-68e895a98dd3"]}],"mendeley":{"formattedCitation":"(1969)","plainTextFormattedCitation":"(1969)","previouslyFormattedCitation":"(1969)"},"properties":{"noteIndex":0},"schema":"https://github.com/citation-style-language/schema/raw/master/csl-citation.json"}</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rsidR="008A23A6">
        <w:instrText>ADDIN CSL_CITATION {"citationItems":[{"id":"ITEM-1","itemData":{"DOI":"10.1016/0040-1625(95)00225-1","ISBN":"0040-1625","ISSN":"00401625","abstract":"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author":[{"dropping-particle":"","family":"Mahajan","given":"Vijay","non-dropping-particle":"","parse-names":false,"suffix":""},{"dropping-particle":"","family":"Muller","given":"Eitan","non-dropping-particle":"","parse-names":false,"suffix":""}],"container-title":"Technological Forecasting and Social Change","id":"ITEM-1","issue":"2","issued":{"date-parts":[["1996"]]},"page":"109-132","title":"Timing, diffusion, and substitution of successive generations of technological innovations: The IBM mainframe case","type":"article-journal","volume":"51"},"suppress-author":1,"uris":["http://www.mendeley.com/documents/?uuid=342e3978-eca0-413e-a4b1-3e00ea5fb05d"]}],"mendeley":{"formattedCitation":"(1996)","plainTextFormattedCitation":"(1996)","previouslyFormattedCitation":"(1996)"},"properties":{"noteIndex":0},"schema":"https://github.com/citation-style-language/schema/raw/master/csl-citation.json"}</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7D40076C" w14:textId="5AAD4057" w:rsidR="007D1084" w:rsidRDefault="00B52AAB" w:rsidP="00130649">
      <w:r>
        <w:t xml:space="preserve">Maier </w:t>
      </w:r>
      <w:r>
        <w:fldChar w:fldCharType="begin" w:fldLock="1"/>
      </w:r>
      <w:r w:rsidR="008A23A6">
        <w:instrText>ADDIN CSL_CITATION {"citationItems":[{"id":"ITEM-1","itemData":{"ISBN":"08837066","ISSN":"08837066","PMID":"17073696","abstract":"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ier","given":"Frank H","non-dropping-particle":"","parse-names":false,"suffix":""}],"container-title":"System Dynamics Review (Wiley)","id":"ITEM-1","issue":"4","issued":{"date-parts":[["1998"]]},"page":"285-308","title":"New product diffusion models in innovation management—a system dynamics perspective","type":"article-journal","volume":"14"},"suppress-author":1,"uris":["http://www.mendeley.com/documents/?uuid=1902dd1e-ff9f-45a3-b6af-ad9ff1de88a4"]}],"mendeley":{"formattedCitation":"(1998)","plainTextFormattedCitation":"(1998)","previouslyFormattedCitation":"(1998)"},"properties":{"noteIndex":0},"schema":"https://github.com/citation-style-language/schema/raw/master/csl-citation.json"}</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rsidR="008A23A6">
        <w:instrText>ADDIN CSL_CITATION {"citationItems":[{"id":"ITEM-1","itemData":{"ISBN":"08837066","ISSN":"08837066","PMID":"17073696","abstract":"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ier","given":"Frank H","non-dropping-particle":"","parse-names":false,"suffix":""}],"container-title":"System Dynamics Review (Wiley)","id":"ITEM-1","issue":"4","issued":{"date-parts":[["1998"]]},"page":"285-308","title":"New product diffusion models in innovation management—a system dynamics perspective","type":"article-journal","volume":"14"},"suppress-author":1,"uris":["http://www.mendeley.com/documents/?uuid=1902dd1e-ff9f-45a3-b6af-ad9ff1de88a4"]}],"mendeley":{"formattedCitation":"(1998)","plainTextFormattedCitation":"(1998)","previouslyFormattedCitation":"(1998)"},"properties":{"noteIndex":0},"schema":"https://github.com/citation-style-language/schema/raw/master/csl-citation.json"}</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0ED0C024" w:rsidR="00617EDA" w:rsidRDefault="00617EDA" w:rsidP="00617EDA">
      <w:pPr>
        <w:pStyle w:val="Legenda"/>
      </w:pPr>
      <w:bookmarkStart w:id="109" w:name="_Ref504683843"/>
      <w:bookmarkStart w:id="110" w:name="_Toc505523640"/>
      <w:r>
        <w:lastRenderedPageBreak/>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9</w:t>
      </w:r>
      <w:r w:rsidR="00462A29">
        <w:rPr>
          <w:noProof/>
        </w:rPr>
        <w:fldChar w:fldCharType="end"/>
      </w:r>
      <w:bookmarkEnd w:id="109"/>
      <w:r>
        <w:t xml:space="preserve"> –</w:t>
      </w:r>
      <w:r w:rsidR="00801267">
        <w:t xml:space="preserve"> </w:t>
      </w:r>
      <w:r>
        <w:t xml:space="preserve">Modelos </w:t>
      </w:r>
      <w:r w:rsidR="00801267">
        <w:t>de</w:t>
      </w:r>
      <w:r w:rsidR="00594204">
        <w:t xml:space="preserve"> Difusão de Novos Produtos</w:t>
      </w:r>
      <w:bookmarkEnd w:id="110"/>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1" w:name="OLE_LINK3"/>
            <w:r w:rsidRPr="00617EDA">
              <w:rPr>
                <w:b/>
                <w:bCs/>
              </w:rPr>
              <w:t>Mahajan</w:t>
            </w:r>
            <w:bookmarkEnd w:id="111"/>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w:t>
            </w:r>
            <w:r w:rsidRPr="00CB6E04">
              <w:rPr>
                <w:i/>
                <w:sz w:val="20"/>
              </w:rPr>
              <w:t>new product launch strategy</w:t>
            </w:r>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r w:rsidRPr="00CB6E04">
              <w:rPr>
                <w:i/>
                <w:sz w:val="20"/>
              </w:rPr>
              <w:t>technological substitutions</w:t>
            </w:r>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w:t>
            </w:r>
            <w:r w:rsidRPr="00CB6E04">
              <w:rPr>
                <w:i/>
                <w:sz w:val="20"/>
              </w:rPr>
              <w:t>new product difgusion models</w:t>
            </w:r>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CB6E04" w:rsidRDefault="00624EBD" w:rsidP="00624EBD">
            <w:pPr>
              <w:ind w:firstLine="0"/>
              <w:jc w:val="left"/>
              <w:rPr>
                <w:i/>
                <w:sz w:val="20"/>
                <w:lang w:val="en-US"/>
              </w:rPr>
            </w:pPr>
            <w:r w:rsidRPr="00CB6E04">
              <w:rPr>
                <w:i/>
                <w:sz w:val="20"/>
                <w:lang w:val="en-US"/>
              </w:rPr>
              <w:t>Dynamic New Product Launch Strategies</w:t>
            </w:r>
          </w:p>
        </w:tc>
        <w:tc>
          <w:tcPr>
            <w:tcW w:w="2127" w:type="dxa"/>
            <w:hideMark/>
          </w:tcPr>
          <w:p w14:paraId="35C9AF4B" w14:textId="63504644" w:rsidR="00CB6E04" w:rsidRDefault="00CB6E04" w:rsidP="00624EBD">
            <w:pPr>
              <w:ind w:firstLine="0"/>
              <w:jc w:val="left"/>
              <w:rPr>
                <w:sz w:val="20"/>
              </w:rPr>
            </w:pPr>
            <w:r w:rsidRPr="00CB6E04">
              <w:rPr>
                <w:i/>
                <w:sz w:val="20"/>
              </w:rPr>
              <w:t>“Get Big Fast Strategies</w:t>
            </w:r>
            <w:r>
              <w:rPr>
                <w:sz w:val="20"/>
              </w:rPr>
              <w:t>”</w:t>
            </w:r>
          </w:p>
          <w:p w14:paraId="709DABD8" w14:textId="3BA2E926" w:rsidR="00624EBD" w:rsidRPr="00624EBD" w:rsidRDefault="00624EBD" w:rsidP="00624EBD">
            <w:pPr>
              <w:ind w:firstLine="0"/>
              <w:jc w:val="left"/>
              <w:rPr>
                <w:sz w:val="20"/>
              </w:rPr>
            </w:pPr>
            <w:r w:rsidRPr="00624EBD">
              <w:rPr>
                <w:sz w:val="20"/>
              </w:rPr>
              <w:t>Estratégia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w:t>
            </w:r>
            <w:r w:rsidRPr="00624EBD">
              <w:rPr>
                <w:sz w:val="20"/>
              </w:rPr>
              <w:lastRenderedPageBreak/>
              <w:t>valorizar aspectos 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w:t>
            </w:r>
            <w:r w:rsidRPr="00624EBD">
              <w:rPr>
                <w:sz w:val="20"/>
              </w:rPr>
              <w:lastRenderedPageBreak/>
              <w:t>função de seu "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r w:rsidRPr="00624EBD">
              <w:rPr>
                <w:sz w:val="20"/>
              </w:rPr>
              <w:lastRenderedPageBreak/>
              <w:t xml:space="preserve">Entrade de novos 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w:t>
            </w:r>
            <w:r w:rsidRPr="00624EBD">
              <w:rPr>
                <w:sz w:val="20"/>
              </w:rPr>
              <w:lastRenderedPageBreak/>
              <w:t>moderada por um 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 xml:space="preserve">Relações entre Preço e Demanda, Velocidade de Difusão do Produto, Expansão da Capacidade, e Precificação. Considera a </w:t>
            </w:r>
            <w:r>
              <w:rPr>
                <w:sz w:val="20"/>
              </w:rPr>
              <w:lastRenderedPageBreak/>
              <w:t>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lastRenderedPageBreak/>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6476A1E1" w:rsidR="00594204" w:rsidRPr="00624EBD" w:rsidRDefault="00594204" w:rsidP="00624EBD">
            <w:pPr>
              <w:ind w:firstLine="0"/>
              <w:jc w:val="left"/>
              <w:rPr>
                <w:sz w:val="20"/>
              </w:rPr>
            </w:pPr>
            <w:r>
              <w:rPr>
                <w:sz w:val="20"/>
              </w:rPr>
              <w:t xml:space="preserve">Não contempla a competição entre </w:t>
            </w:r>
            <w:r w:rsidR="001A6B0B" w:rsidRPr="001A6B0B">
              <w:rPr>
                <w:i/>
                <w:sz w:val="20"/>
              </w:rPr>
              <w:t>players</w:t>
            </w:r>
            <w:r>
              <w:rPr>
                <w:sz w:val="20"/>
              </w:rPr>
              <w:t>.</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7E915C03" w:rsidR="00594204" w:rsidRDefault="00594204" w:rsidP="00624EBD">
            <w:pPr>
              <w:ind w:firstLine="0"/>
              <w:jc w:val="left"/>
              <w:rPr>
                <w:sz w:val="20"/>
              </w:rPr>
            </w:pPr>
            <w:r>
              <w:rPr>
                <w:sz w:val="20"/>
              </w:rPr>
              <w:t xml:space="preserve">Não contempla competição entre </w:t>
            </w:r>
            <w:r w:rsidR="001A6B0B" w:rsidRPr="001A6B0B">
              <w:rPr>
                <w:i/>
                <w:sz w:val="20"/>
              </w:rPr>
              <w:t>players</w:t>
            </w:r>
            <w:r>
              <w:rPr>
                <w:sz w:val="20"/>
              </w:rPr>
              <w:t>.</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2FD8EEE3" w:rsidR="00594204" w:rsidRDefault="00594204" w:rsidP="00624EBD">
            <w:pPr>
              <w:ind w:firstLine="0"/>
              <w:jc w:val="left"/>
              <w:rPr>
                <w:sz w:val="20"/>
              </w:rPr>
            </w:pPr>
            <w:r>
              <w:rPr>
                <w:sz w:val="20"/>
              </w:rPr>
              <w:t xml:space="preserve">Não apresenta performance como critério de divisão do </w:t>
            </w:r>
            <w:r w:rsidR="001A6B0B" w:rsidRPr="001A6B0B">
              <w:rPr>
                <w:i/>
                <w:sz w:val="20"/>
              </w:rPr>
              <w:t>market share</w:t>
            </w:r>
            <w:r>
              <w:rPr>
                <w:sz w:val="20"/>
              </w:rPr>
              <w:t>.</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7133222A" w14:textId="29D8A500" w:rsidR="007D1084" w:rsidRDefault="007D1084" w:rsidP="007D1084">
      <w:r>
        <w:lastRenderedPageBreak/>
        <w:t xml:space="preserve">Maier </w:t>
      </w:r>
      <w:r>
        <w:fldChar w:fldCharType="begin" w:fldLock="1"/>
      </w:r>
      <w:r w:rsidR="008A23A6">
        <w:instrText>ADDIN CSL_CITATION {"citationItems":[{"id":"ITEM-1","itemData":{"ISBN":"08837066","ISSN":"08837066","PMID":"17073696","abstract":"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ier","given":"Frank H","non-dropping-particle":"","parse-names":false,"suffix":""}],"container-title":"System Dynamics Review (Wiley)","id":"ITEM-1","issue":"4","issued":{"date-parts":[["1998"]]},"page":"285-308","title":"New product diffusion models in innovation management—a system dynamics perspective","type":"article-journal","volume":"14"},"suppress-author":1,"uris":["http://www.mendeley.com/documents/?uuid=1902dd1e-ff9f-45a3-b6af-ad9ff1de88a4"]}],"mendeley":{"formattedCitation":"(1998)","plainTextFormattedCitation":"(1998)","previouslyFormattedCitation":"(1998)"},"properties":{"noteIndex":0},"schema":"https://github.com/citation-style-language/schema/raw/master/csl-citation.json"}</w:instrText>
      </w:r>
      <w:r>
        <w:fldChar w:fldCharType="separate"/>
      </w:r>
      <w:r w:rsidRPr="00B52AAB">
        <w:rPr>
          <w:noProof/>
        </w:rPr>
        <w:t>(1998)</w:t>
      </w:r>
      <w:r>
        <w:fldChar w:fldCharType="end"/>
      </w:r>
      <w:r>
        <w:t xml:space="preserve"> também apresenta um modelo dedicado à avaliação de substituição de novas gerações de produtos, no entanto sem considerar a dinâmica competitiva com mais de uma player. As considerações adicionais de Maier </w:t>
      </w:r>
      <w:r>
        <w:fldChar w:fldCharType="begin" w:fldLock="1"/>
      </w:r>
      <w:r w:rsidR="008A23A6">
        <w:instrText>ADDIN CSL_CITATION {"citationItems":[{"id":"ITEM-1","itemData":{"ISBN":"08837066","ISSN":"08837066","PMID":"17073696","abstract":"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ier","given":"Frank H","non-dropping-particle":"","parse-names":false,"suffix":""}],"container-title":"System Dynamics Review (Wiley)","id":"ITEM-1","issue":"4","issued":{"date-parts":[["1998"]]},"page":"285-308","title":"New product diffusion models in innovation management—a system dynamics perspective","type":"article-journal","volume":"14"},"suppress-author":1,"uris":["http://www.mendeley.com/documents/?uuid=1902dd1e-ff9f-45a3-b6af-ad9ff1de88a4"]}],"mendeley":{"formattedCitation":"(1998)","plainTextFormattedCitation":"(1998)","previouslyFormattedCitation":"(1998)"},"properties":{"noteIndex":0},"schema":"https://github.com/citation-style-language/schema/raw/master/csl-citation.json"}</w:instrText>
      </w:r>
      <w:r>
        <w:fldChar w:fldCharType="separate"/>
      </w:r>
      <w:r w:rsidRPr="00B52AAB">
        <w:rPr>
          <w:noProof/>
        </w:rPr>
        <w:t>(1998)</w:t>
      </w:r>
      <w:r>
        <w:fldChar w:fldCharType="end"/>
      </w:r>
      <w:r>
        <w:t xml:space="preserve"> relacionadas à existência de concorrência e investimentos em Pesquisa e Desenvolvimento aproximam-se da realidade da indústria da manufatura aditiva. No entanto, Maier </w:t>
      </w:r>
      <w:r>
        <w:fldChar w:fldCharType="begin" w:fldLock="1"/>
      </w:r>
      <w:r w:rsidR="008A23A6">
        <w:instrText>ADDIN CSL_CITATION {"citationItems":[{"id":"ITEM-1","itemData":{"ISBN":"08837066","ISSN":"08837066","PMID":"17073696","abstract":"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ier","given":"Frank H","non-dropping-particle":"","parse-names":false,"suffix":""}],"container-title":"System Dynamics Review (Wiley)","id":"ITEM-1","issue":"4","issued":{"date-parts":[["1998"]]},"page":"285-308","title":"New product diffusion models in innovation management—a system dynamics perspective","type":"article-journal","volume":"14"},"suppress-author":1,"uris":["http://www.mendeley.com/documents/?uuid=1902dd1e-ff9f-45a3-b6af-ad9ff1de88a4"]}],"mendeley":{"formattedCitation":"(1998)","plainTextFormattedCitation":"(1998)","previouslyFormattedCitation":"(1998)"},"properties":{"noteIndex":0},"schema":"https://github.com/citation-style-language/schema/raw/master/csl-citation.json"}</w:instrText>
      </w:r>
      <w:r>
        <w:fldChar w:fldCharType="separate"/>
      </w:r>
      <w:r w:rsidRPr="00B52AAB">
        <w:rPr>
          <w:noProof/>
        </w:rPr>
        <w:t>(1998)</w:t>
      </w:r>
      <w:r>
        <w:fldChar w:fldCharType="end"/>
      </w:r>
      <w:r>
        <w:t xml:space="preserve"> não apresenta a formulação matemática destas relações, limitando a replicação de seu modelo.</w:t>
      </w:r>
    </w:p>
    <w:p w14:paraId="51B2A78F" w14:textId="25CAABBA" w:rsidR="007D1084" w:rsidRDefault="007D1084" w:rsidP="007D1084">
      <w:r w:rsidRPr="00D305D8">
        <w:t>Dattée</w:t>
      </w:r>
      <w:r>
        <w:t xml:space="preserve"> e</w:t>
      </w:r>
      <w:r w:rsidRPr="00D305D8">
        <w:t xml:space="preserve"> Birdseye </w:t>
      </w:r>
      <w:r>
        <w:fldChar w:fldCharType="begin" w:fldLock="1"/>
      </w:r>
      <w:r w:rsidR="008A23A6">
        <w:instrText>ADDIN CSL_CITATION {"citationItems":[{"id":"ITEM-1","itemData":{"DOI":"10.1016/j.techfore.2007.03.003","ISBN":"0040-1625","ISSN":"00401625","PMID":"61666706","abstract":"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 2007 Elsevier Inc. All rights reserved.","author":[{"dropping-particle":"","family":"Dattée","given":"Brice","non-dropping-particle":"","parse-names":false,"suffix":""},{"dropping-particle":"","family":"Birdseye Weil","given":"Henry","non-dropping-particle":"","parse-names":false,"suffix":""}],"container-title":"Technological Forecasting and Social Change","id":"ITEM-1","issue":"5","issued":{"date-parts":[["2007"]]},"page":"579-607","title":"Dynamics of social factors in technological substitutions","type":"article-journal","volume":"74"},"suppress-author":1,"uris":["http://www.mendeley.com/documents/?uuid=cc3f4275-8d3f-4b5e-ac1f-19b4aa3c1a17"]}],"mendeley":{"formattedCitation":"(2007)","plainTextFormattedCitation":"(2007)","previouslyFormattedCitation":"(2007)"},"properties":{"noteIndex":0},"schema":"https://github.com/citation-style-language/schema/raw/master/csl-citation.json"}</w:instrText>
      </w:r>
      <w:r>
        <w:fldChar w:fldCharType="separate"/>
      </w:r>
      <w:r w:rsidRPr="00D305D8">
        <w:rPr>
          <w:noProof/>
        </w:rPr>
        <w:t>(2007)</w:t>
      </w:r>
      <w:r>
        <w:fldChar w:fldCharType="end"/>
      </w:r>
      <w:r>
        <w:t xml:space="preserve"> argumentam que os modelos anteriores simplificam em demasia a heterogeneidade presente no mercado. Embora estes modelos possuam um bom ajuste (</w:t>
      </w:r>
      <w:r w:rsidRPr="00AA1F49">
        <w:rPr>
          <w:i/>
        </w:rPr>
        <w:t>fit</w:t>
      </w:r>
      <w:r>
        <w:t xml:space="preserve">) com dados históricos, </w:t>
      </w:r>
      <w:r w:rsidRPr="00D305D8">
        <w:t>Dattée</w:t>
      </w:r>
      <w:r>
        <w:t xml:space="preserve"> e</w:t>
      </w:r>
      <w:r w:rsidRPr="00D305D8">
        <w:t xml:space="preserve"> Birdseye </w:t>
      </w:r>
      <w:r>
        <w:fldChar w:fldCharType="begin" w:fldLock="1"/>
      </w:r>
      <w:r w:rsidR="008A23A6">
        <w:instrText>ADDIN CSL_CITATION {"citationItems":[{"id":"ITEM-1","itemData":{"DOI":"10.1016/j.techfore.2007.03.003","ISBN":"0040-1625","ISSN":"00401625","PMID":"61666706","abstract":"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 2007 Elsevier Inc. All rights reserved.","author":[{"dropping-particle":"","family":"Dattée","given":"Brice","non-dropping-particle":"","parse-names":false,"suffix":""},{"dropping-particle":"","family":"Birdseye Weil","given":"Henry","non-dropping-particle":"","parse-names":false,"suffix":""}],"container-title":"Technological Forecasting and Social Change","id":"ITEM-1","issue":"5","issued":{"date-parts":[["2007"]]},"page":"579-607","title":"Dynamics of social factors in technological substitutions","type":"article-journal","volume":"74"},"suppress-author":1,"uris":["http://www.mendeley.com/documents/?uuid=cc3f4275-8d3f-4b5e-ac1f-19b4aa3c1a17"]}],"mendeley":{"formattedCitation":"(2007)","plainTextFormattedCitation":"(2007)","previouslyFormattedCitation":"(2007)"},"properties":{"noteIndex":0},"schema":"https://github.com/citation-style-language/schema/raw/master/csl-citation.json"}</w:instrText>
      </w:r>
      <w:r>
        <w:fldChar w:fldCharType="separate"/>
      </w:r>
      <w:r w:rsidRPr="00D305D8">
        <w:rPr>
          <w:noProof/>
        </w:rPr>
        <w:t>(2007)</w:t>
      </w:r>
      <w:r>
        <w:fldChar w:fldCharType="end"/>
      </w:r>
      <w:r>
        <w:t xml:space="preserve"> os criticam por ignorar aspectos sociais importantes no processo de adoção de novas tecnologias, como a credibilidade dos formadores de opinião.</w:t>
      </w:r>
    </w:p>
    <w:p w14:paraId="543F43A3" w14:textId="060B68AF" w:rsidR="001E7892" w:rsidRDefault="001E7892" w:rsidP="001E7892">
      <w:r>
        <w:t xml:space="preserve">Deste modo, uma maneira mais adequada de representar a dinâmica de adoção de novos produtos seria considerar explicitamente os formadores de opinião no processo de difusão dos novos produtos. </w:t>
      </w:r>
      <w:r>
        <w:fldChar w:fldCharType="begin" w:fldLock="1"/>
      </w:r>
      <w:r w:rsidR="008A23A6">
        <w:instrText>ADDIN CSL_CITATION {"citationItems":[{"id":"ITEM-1","itemData":{"DOI":"10.1016/j.techfore.2007.03.003","ISBN":"0040-1625","ISSN":"00401625","PMID":"61666706","abstract":"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 2007 Elsevier Inc. All rights reserved.","author":[{"dropping-particle":"","family":"Dattée","given":"Brice","non-dropping-particle":"","parse-names":false,"suffix":""},{"dropping-particle":"","family":"Birdseye Weil","given":"Henry","non-dropping-particle":"","parse-names":false,"suffix":""}],"container-title":"Technological Forecasting and Social Change","id":"ITEM-1","issue":"5","issued":{"date-parts":[["2007"]]},"page":"579-607","title":"Dynamics of social factors in technological substitutions","type":"article-journal","volume":"74"},"uris":["http://www.mendeley.com/documents/?uuid=cc3f4275-8d3f-4b5e-ac1f-19b4aa3c1a17"]}],"mendeley":{"formattedCitation":"(DATTÉE; BIRDSEYE WEIL, 2007)","plainTextFormattedCitation":"(DATTÉE; BIRDSEYE WEIL, 2007)","previouslyFormattedCitation":"(DATTÉE; BIRDSEYE WEIL, 2007)"},"properties":{"noteIndex":0},"schema":"https://github.com/citation-style-language/schema/raw/master/csl-citation.json"}</w:instrText>
      </w:r>
      <w:r>
        <w:fldChar w:fldCharType="separate"/>
      </w:r>
      <w:r w:rsidRPr="00B52AAB">
        <w:rPr>
          <w:noProof/>
        </w:rPr>
        <w:t>(DATTÉE; BIRDSEYE WEIL, 2007)</w:t>
      </w:r>
      <w:r>
        <w:fldChar w:fldCharType="end"/>
      </w:r>
      <w:r>
        <w:t xml:space="preserve">. </w:t>
      </w:r>
    </w:p>
    <w:p w14:paraId="1A12A746" w14:textId="294FD76C" w:rsidR="001E7892" w:rsidRDefault="001E7892" w:rsidP="001E7892">
      <w:r w:rsidRPr="00AA1131">
        <w:t xml:space="preserve">Cui, Zhao, Ravichandran </w:t>
      </w:r>
      <w:r>
        <w:fldChar w:fldCharType="begin" w:fldLock="1"/>
      </w:r>
      <w:r w:rsidR="008A23A6">
        <w:instrText>ADDIN CSL_CITATION {"citationItems":[{"id":"ITEM-1","itemData":{"author":[{"dropping-particle":"","family":"Cui","given":"Anna Shaojie","non-dropping-particle":"","parse-names":false,"suffix":""},{"dropping-particle":"","family":"Zhao","given":"Meng","non-dropping-particle":"","parse-names":false,"suffix":""},{"dropping-particle":"","family":"Ravichandran","given":"T","non-dropping-particle":"","parse-names":false,"suffix":""}],"container-title":"IEEE Transactions on Engineering Management","id":"ITEM-1","issue":"3","issued":{"date-parts":[["2011"]]},"page":"530-550","title":"Market Uncertainty and Dynamic New Product Launch Strategies : A System Dynamics Model","type":"article-journal","volume":"58"},"suppress-author":1,"uris":["http://www.mendeley.com/documents/?uuid=8b3d8064-66bc-462a-9282-ad8e4e523f9f"]}],"mendeley":{"formattedCitation":"(2011)","plainTextFormattedCitation":"(2011)","previouslyFormattedCitation":"(2011)"},"properties":{"noteIndex":0},"schema":"https://github.com/citation-style-language/schema/raw/master/csl-citation.json"}</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784AFD9B" w:rsidR="001E7892" w:rsidRDefault="001E7892" w:rsidP="001E7892">
      <w:r>
        <w:t>O modelo de Sterman et al.</w:t>
      </w:r>
      <w:r w:rsidR="008D1348">
        <w:t xml:space="preserve"> </w:t>
      </w:r>
      <w:r w:rsidR="008D1348">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suppress-author":1,"uris":["http://www.mendeley.com/documents/?uuid=6caefebb-0cb1-43d0-9c7d-ca534a15d09b"]}],"mendeley":{"formattedCitation":"(2007)","plainTextFormattedCitation":"(2007)","previouslyFormattedCitation":"(2007)"},"properties":{"noteIndex":0},"schema":"https://github.com/citation-style-language/schema/raw/master/csl-citation.json"}</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 xml:space="preserve">ativamente para com este trabalho por possuir uma série de características que o permitem representar a dinâmica competitiva de </w:t>
      </w:r>
      <w:r w:rsidR="001A6B0B" w:rsidRPr="001A6B0B">
        <w:rPr>
          <w:i/>
        </w:rPr>
        <w:t>players</w:t>
      </w:r>
      <w:r w:rsidR="00F92D70">
        <w:t xml:space="preserve">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uris":["http://www.mendeley.com/documents/?uuid=6caefebb-0cb1-43d0-9c7d-ca534a15d09b"]}],"mendeley":{"formattedCitation":"(STERMAN et al., 2007)","plainTextFormattedCitation":"(STERMAN et al., 2007)","previouslyFormattedCitation":"(STERMAN et al., 2007)"},"properties":{"noteIndex":0},"schema":"https://github.com/citation-style-language/schema/raw/master/csl-citation.json"}</w:instrText>
      </w:r>
      <w:r w:rsidR="008D1348">
        <w:fldChar w:fldCharType="separate"/>
      </w:r>
      <w:r w:rsidR="008D1348" w:rsidRPr="008D1348">
        <w:rPr>
          <w:noProof/>
        </w:rPr>
        <w:t>(STERMAN et al., 2007)</w:t>
      </w:r>
      <w:r w:rsidR="008D1348">
        <w:fldChar w:fldCharType="end"/>
      </w:r>
      <w:r w:rsidR="008D1348">
        <w:t>.</w:t>
      </w:r>
    </w:p>
    <w:p w14:paraId="1C073082" w14:textId="204622B0" w:rsidR="00F92D70" w:rsidRDefault="00F92D70" w:rsidP="001E7892">
      <w:r>
        <w:t xml:space="preserve">Em segundo lugar, o modelo representa a competição de diversos </w:t>
      </w:r>
      <w:r w:rsidR="001A6B0B" w:rsidRPr="001A6B0B">
        <w:rPr>
          <w:i/>
        </w:rPr>
        <w:t>players</w:t>
      </w:r>
      <w:r>
        <w:t xml:space="preserve">, levando em consideração delays inseridos nos processos de ajuste de capacidade e preço. Neste modelo, os </w:t>
      </w:r>
      <w:r w:rsidR="001A6B0B" w:rsidRPr="001A6B0B">
        <w:rPr>
          <w:i/>
        </w:rPr>
        <w:t>players</w:t>
      </w:r>
      <w:r>
        <w:t xml:space="preserve"> ajustam sua capacidade em resposta à demanda </w:t>
      </w:r>
      <w:r>
        <w:rPr>
          <w:i/>
        </w:rPr>
        <w:lastRenderedPageBreak/>
        <w:t>prevista</w:t>
      </w:r>
      <w:r>
        <w:t xml:space="preserve">, representando </w:t>
      </w:r>
      <w:r w:rsidR="0024376D">
        <w:t>o desequilíbrio gerado pelas reações dos competidores à estas oscilações.</w:t>
      </w:r>
      <w:r w:rsidR="0024376D">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uris":["http://www.mendeley.com/documents/?uuid=6caefebb-0cb1-43d0-9c7d-ca534a15d09b"]}],"mendeley":{"formattedCitation":"(STERMAN et al., 2007)","plainTextFormattedCitation":"(STERMAN et al., 2007)","previouslyFormattedCitation":"(STERMAN et al., 2007)"},"properties":{"noteIndex":0},"schema":"https://github.com/citation-style-language/schema/raw/master/csl-citation.json"}</w:instrText>
      </w:r>
      <w:r w:rsidR="0024376D">
        <w:fldChar w:fldCharType="separate"/>
      </w:r>
      <w:r w:rsidR="0024376D" w:rsidRPr="008D1348">
        <w:rPr>
          <w:noProof/>
        </w:rPr>
        <w:t>(STERMAN et al., 2007)</w:t>
      </w:r>
      <w:r w:rsidR="0024376D">
        <w:fldChar w:fldCharType="end"/>
      </w:r>
      <w:r w:rsidR="0024376D">
        <w:t>.</w:t>
      </w:r>
    </w:p>
    <w:p w14:paraId="71711103" w14:textId="12F8F859" w:rsidR="00963F19" w:rsidRDefault="00F92D70" w:rsidP="00963F19">
      <w:r>
        <w:t xml:space="preserve">O modelo não possui, no entanto, o critério de performance como fator para a definição do </w:t>
      </w:r>
      <w:r w:rsidR="001A6B0B" w:rsidRPr="001A6B0B">
        <w:rPr>
          <w:i/>
        </w:rPr>
        <w:t>market share</w:t>
      </w:r>
      <w:r>
        <w:t xml:space="preserve"> entre os </w:t>
      </w:r>
      <w:r w:rsidR="001A6B0B" w:rsidRPr="001A6B0B">
        <w:rPr>
          <w:i/>
        </w:rPr>
        <w:t>players</w:t>
      </w:r>
      <w:r>
        <w:t xml:space="preserve">. No modelo original, o </w:t>
      </w:r>
      <w:r w:rsidR="001A6B0B" w:rsidRPr="001A6B0B">
        <w:rPr>
          <w:i/>
        </w:rPr>
        <w:t>market share</w:t>
      </w:r>
      <w:r>
        <w:t xml:space="preserve"> é dividido somente segundo o preço dos </w:t>
      </w:r>
      <w:r w:rsidR="001A6B0B" w:rsidRPr="001A6B0B">
        <w:rPr>
          <w:i/>
        </w:rPr>
        <w:t>players</w:t>
      </w:r>
      <w:r>
        <w:t xml:space="preserve"> e o tempo de entrega de seus produtos. Ainda assim, a estrutura modelada por </w:t>
      </w:r>
      <w:r w:rsidR="0024376D">
        <w:t xml:space="preserve">Sterman et al. </w:t>
      </w:r>
      <w:r w:rsidR="0024376D">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suppress-author":1,"uris":["http://www.mendeley.com/documents/?uuid=6caefebb-0cb1-43d0-9c7d-ca534a15d09b"]}],"mendeley":{"formattedCitation":"(2007)","plainTextFormattedCitation":"(2007)","previouslyFormattedCitation":"(2007)"},"properties":{"noteIndex":0},"schema":"https://github.com/citation-style-language/schema/raw/master/csl-citation.json"}</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suppress-author":1,"uris":["http://www.mendeley.com/documents/?uuid=6caefebb-0cb1-43d0-9c7d-ca534a15d09b"]}],"mendeley":{"formattedCitation":"(2007)","plainTextFormattedCitation":"(2007)","previouslyFormattedCitation":"(2007)"},"properties":{"noteIndex":0},"schema":"https://github.com/citation-style-language/schema/raw/master/csl-citation.json"}</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suppress-author":1,"uris":["http://www.mendeley.com/documents/?uuid=6caefebb-0cb1-43d0-9c7d-ca534a15d09b"]}],"mendeley":{"formattedCitation":"(2007)","plainTextFormattedCitation":"(2007)","previouslyFormattedCitation":"(2007)"},"properties":{"noteIndex":0},"schema":"https://github.com/citation-style-language/schema/raw/master/csl-citation.json"}</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963F19">
        <w:t>.</w:t>
      </w:r>
    </w:p>
    <w:p w14:paraId="76D7AF16" w14:textId="3D3674C0" w:rsidR="00963F19" w:rsidRDefault="00963F19" w:rsidP="00963F19">
      <w:r>
        <w:t xml:space="preserve">A seção de fundamentação teórica deste trabalho inicialmente </w:t>
      </w:r>
      <w:r w:rsidR="00BE4A2E">
        <w:t>discutiu conceitos relacionados à avaliação de decisões estratégicas sob incerteza. Em seguida, foram apresentadas abordagens para a tomada de decisão nestas condições, evidenciando-se a contribuição da abordagem RDM para a avaliação de decisões estratégicas sob incerteza</w:t>
      </w:r>
      <w:r w:rsidR="00F10D3A">
        <w:t>. O método RDM foi analisado, com o objetivo de</w:t>
      </w:r>
      <w:r w:rsidR="00B12C74">
        <w:t xml:space="preserve"> explicitar suas etapas e princípios.</w:t>
      </w:r>
      <w:r w:rsidR="001821D3">
        <w:t xml:space="preserve"> Em seguida, a seção lançou atenção ao contexto de aplicação (indústria da manufatura aditiva), bem como a modelos existentes que suportam </w:t>
      </w:r>
      <w:r w:rsidR="008421CE">
        <w:t>decisões relacionadas à difusão de novos produtos. A seção de estruturação do problema (4.1) aprofundará a análise do contexto de aplicação, indicando as incertezas e decisões que este trabalho irá contemplar.</w:t>
      </w:r>
    </w:p>
    <w:p w14:paraId="6030FCA6" w14:textId="26A3B55A" w:rsidR="007912B8" w:rsidRPr="00FD558A" w:rsidRDefault="007912B8" w:rsidP="00963F19">
      <w:r>
        <w:br w:type="page"/>
      </w:r>
    </w:p>
    <w:p w14:paraId="10B56021" w14:textId="52D106B3" w:rsidR="00A24367" w:rsidRDefault="000A4285" w:rsidP="00BC5B27">
      <w:pPr>
        <w:pStyle w:val="Ttulo1"/>
      </w:pPr>
      <w:bookmarkStart w:id="112" w:name="_Toc505523749"/>
      <w:r>
        <w:lastRenderedPageBreak/>
        <w:t>PROCEDIMENTOS METODOLÓGICOS</w:t>
      </w:r>
      <w:bookmarkEnd w:id="112"/>
    </w:p>
    <w:p w14:paraId="3DBF80FD" w14:textId="4B7E623A" w:rsidR="00FC58AC" w:rsidRDefault="00D95CF3" w:rsidP="00FC58AC">
      <w:r>
        <w:t xml:space="preserve">A pesquisa deve buscar simultaneamente atender a dois requisitos: rigor e relevância. </w:t>
      </w:r>
      <w:r>
        <w:fldChar w:fldCharType="begin" w:fldLock="1"/>
      </w:r>
      <w:r w:rsidR="008A23A6">
        <w:instrText>ADDIN CSL_CITATION {"citationItems":[{"id":"ITEM-1","itemData":{"ISBN":"9788582602980","author":[{"dropping-particle":"","family":"Dresch","given":"Aline","non-dropping-particle":"","parse-names":false,"suffix":""},{"dropping-particle":"","family":"Lacerda","given":"Daniel Pacheco","non-dropping-particle":"","parse-names":false,"suffix":""},{"dropping-particle":"","family":"Antunes","given":"José Antônio Valle","non-dropping-particle":"","parse-names":false,"suffix":""},{"dropping-particle":"","family":"Antunes Junior","given":"Jose Antonio Valle","non-dropping-particle":"","parse-names":false,"suffix":""}],"edition":"1","id":"ITEM-1","issued":{"date-parts":[["2015"]]},"number-of-pages":"181","publisher":"Bookman","publisher-place":"Porto Alegre","title":"Design Science Research: Método de Pesquisa para o Avanço da Ciência e Tecnologia","type":"book"},"uris":["http://www.mendeley.com/documents/?uuid=667eaa78-4c2d-4548-acda-57e64bb96497"]}],"mendeley":{"formattedCitation":"(DRESCH et al., 2015)","plainTextFormattedCitation":"(DRESCH et al., 2015)","previouslyFormattedCitation":"(DRESCH et al., 2015)"},"properties":{"noteIndex":0},"schema":"https://github.com/citation-style-language/schema/raw/master/csl-citation.json"}</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A23A6">
        <w:instrText>ADDIN CSL_CITATION {"citationItems":[{"id":"ITEM-1","itemData":{"DOI":"10.1108/00251740910995666","ISBN":"1355585121121","ISSN":"0025-1747","PMID":"42012058","author":[{"dropping-particle":"","family":"Hatchuel","given":"Armand","non-dropping-particle":"","parse-names":false,"suffix":""}],"container-title":"Management Decision","editor":[{"dropping-particle":"","family":"Thomas","given":"Howard","non-dropping-particle":"","parse-names":false,"suffix":""}],"id":"ITEM-1","issue":"9","issued":{"date-parts":[["2009","10","16"]]},"page":"1458-1475","title":"A foundationalist perspective for management research: a European trend and experience","type":"article-journal","volume":"47"},"uris":["http://www.mendeley.com/documents/?uuid=0ba5ec4d-72f1-4910-9d84-f6b38aa94b94"]}],"mendeley":{"formattedCitation":"(HATCHUEL, 2009)","plainTextFormattedCitation":"(HATCHUEL, 2009)","previouslyFormattedCitation":"(HATCHUEL, 2009)"},"properties":{"noteIndex":0},"schema":"https://github.com/citation-style-language/schema/raw/master/csl-citation.json"}</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3" w:name="_Toc505523750"/>
      <w:r>
        <w:t>Delineamento da Pesquisa</w:t>
      </w:r>
      <w:bookmarkEnd w:id="113"/>
    </w:p>
    <w:p w14:paraId="52BB9B06" w14:textId="1EA0B0F9" w:rsidR="00CC2759" w:rsidRDefault="00CC2759" w:rsidP="00FC58AC">
      <w:bookmarkStart w:id="114" w:name="_Hlk505269124"/>
      <w:r>
        <w:t xml:space="preserve">Dresch et al. </w:t>
      </w:r>
      <w:r>
        <w:fldChar w:fldCharType="begin" w:fldLock="1"/>
      </w:r>
      <w:r w:rsidR="008A23A6">
        <w:instrText>ADDIN CSL_CITATION {"citationItems":[{"id":"ITEM-1","itemData":{"ISBN":"9788582602980","author":[{"dropping-particle":"","family":"Dresch","given":"Aline","non-dropping-particle":"","parse-names":false,"suffix":""},{"dropping-particle":"","family":"Lacerda","given":"Daniel Pacheco","non-dropping-particle":"","parse-names":false,"suffix":""},{"dropping-particle":"","family":"Antunes","given":"José Antônio Valle","non-dropping-particle":"","parse-names":false,"suffix":""},{"dropping-particle":"","family":"Antunes Junior","given":"Jose Antonio Valle","non-dropping-particle":"","parse-names":false,"suffix":""}],"edition":"1","id":"ITEM-1","issued":{"date-parts":[["2015"]]},"number-of-pages":"181","publisher":"Bookman","publisher-place":"Porto Alegre","title":"Design Science Research: Método de Pesquisa para o Avanço da Ciência e Tecnologia","type":"book"},"suppress-author":1,"uris":["http://www.mendeley.com/documents/?uuid=667eaa78-4c2d-4548-acda-57e64bb96497"]}],"mendeley":{"formattedCitation":"(2015)","plainTextFormattedCitation":"(2015)","previouslyFormattedCitation":"(2015)"},"properties":{"noteIndex":0},"schema":"https://github.com/citation-style-language/schema/raw/master/csl-citation.json"}</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381C2308"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0326C">
        <w:t xml:space="preserve">Quadro </w:t>
      </w:r>
      <w:r w:rsidR="0060326C">
        <w:rPr>
          <w:noProof/>
        </w:rPr>
        <w:t>10</w:t>
      </w:r>
      <w:r w:rsidR="00B83A2D">
        <w:fldChar w:fldCharType="end"/>
      </w:r>
      <w:r w:rsidR="00B83A2D">
        <w:t>)</w:t>
      </w:r>
      <w:r>
        <w:t>.</w:t>
      </w:r>
      <w:r w:rsidR="00101D9D">
        <w:t xml:space="preserve"> </w:t>
      </w:r>
      <w:r w:rsidR="008D66D0">
        <w:t>No entanto, deve-se ressaltar que a indução mencionada nestes trechos s</w:t>
      </w:r>
      <w:r w:rsidR="001E19B0">
        <w:t>omente</w:t>
      </w:r>
      <w:r w:rsidR="008D66D0">
        <w:t xml:space="preserve"> ocorre com base nos resultados gerados por um modelo computacional.</w:t>
      </w:r>
      <w:bookmarkStart w:id="115"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1D1C81A7"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uris":["http://www.mendeley.com/documents/?uuid=88f28a50-f9a8-4e90-b3ac-7a4c7fa4c3cf"]}],"mendeley":{"formattedCitation":"(STERMAN, 2000)","plainTextFormattedCitation":"(STERMAN, 2000)","previouslyFormattedCitation":"(STERMAN, 2000)"},"properties":{"noteIndex":0},"schema":"https://github.com/citation-style-language/schema/raw/master/csl-citation.json"}</w:instrText>
      </w:r>
      <w:r>
        <w:fldChar w:fldCharType="separate"/>
      </w:r>
      <w:r w:rsidRPr="009B58C4">
        <w:rPr>
          <w:noProof/>
        </w:rPr>
        <w:t>(STERMAN, 2000)</w:t>
      </w:r>
      <w:r>
        <w:fldChar w:fldCharType="end"/>
      </w:r>
      <w:r>
        <w:t>.</w:t>
      </w:r>
      <w:bookmarkEnd w:id="114"/>
    </w:p>
    <w:p w14:paraId="7AD8674F" w14:textId="7518AEC9" w:rsidR="008177FF" w:rsidRDefault="008177FF" w:rsidP="008177FF">
      <w:pPr>
        <w:pStyle w:val="Legenda"/>
      </w:pPr>
      <w:bookmarkStart w:id="116" w:name="_Ref481745704"/>
      <w:bookmarkStart w:id="117" w:name="_Toc505523641"/>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0</w:t>
      </w:r>
      <w:r w:rsidR="00462A29">
        <w:rPr>
          <w:noProof/>
        </w:rPr>
        <w:fldChar w:fldCharType="end"/>
      </w:r>
      <w:bookmarkEnd w:id="115"/>
      <w:bookmarkEnd w:id="116"/>
      <w:r>
        <w:t xml:space="preserve"> – Abordagem Científica do RDM e EMA</w:t>
      </w:r>
      <w:bookmarkEnd w:id="117"/>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0E2FCA66" w:rsidR="002D3861" w:rsidRDefault="00EB3A63" w:rsidP="00FC58AC">
            <w:pPr>
              <w:ind w:firstLine="0"/>
            </w:pPr>
            <w:r>
              <w:fldChar w:fldCharType="begin" w:fldLock="1"/>
            </w:r>
            <w:r w:rsidR="008A23A6">
              <w:instrText>ADDIN CSL_CITATION {"citationItems":[{"id":"ITEM-1","itemData":{"DOI":"10.1073/pnas.082081699","ISBN":"0027-8424 (Print)\\r0027-8424 (Linking)","ISSN":"00278424","PMID":"12011411","abstract":"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author":[{"dropping-particle":"","family":"Lempert","given":"Robert J.","non-dropping-particle":"","parse-names":false,"suffix":""}],"container-title":"Proceedings of the National Academy of Sciences of the United States of America","id":"ITEM-1","issued":{"date-parts":[["2002"]]},"page":"7309-7313","title":"A new decision sciences for complex systems.","type":"article-journal","volume":"99 Suppl 3"},"uris":["http://www.mendeley.com/documents/?uuid=3e36c74f-bc65-452c-9b61-7d45cb31eca4"]}],"mendeley":{"formattedCitation":"(LEMPERT, 2002)","plainTextFormattedCitation":"(LEMPERT, 2002)","previouslyFormattedCitation":"(LEMPERT, 2002)"},"properties":{"noteIndex":0},"schema":"https://github.com/citation-style-language/schema/raw/master/csl-citation.json"}</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A291F2D" w:rsidR="002D3861" w:rsidRPr="002D3861" w:rsidRDefault="00EB3A63" w:rsidP="00FC58AC">
            <w:pPr>
              <w:ind w:firstLine="0"/>
              <w:rPr>
                <w:lang w:val="en-US"/>
              </w:rPr>
            </w:pPr>
            <w:r>
              <w:rPr>
                <w:lang w:val="en-US"/>
              </w:rPr>
              <w:fldChar w:fldCharType="begin" w:fldLock="1"/>
            </w:r>
            <w:r w:rsidR="008A23A6">
              <w:rPr>
                <w:lang w:val="en-US"/>
              </w:rPr>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mendeley":{"formattedCitation":"(BANKES; WALKER; KWAKKEL, 2013)","plainTextFormattedCitation":"(BANKES; WALKER; KWAKKEL, 2013)","previouslyFormattedCitation":"(BANKES; WALKER; KWAKKEL, 2013)"},"properties":{"noteIndex":0},"schema":"https://github.com/citation-style-language/schema/raw/master/csl-citation.json"}</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21AEC911" w:rsidR="002D3861" w:rsidRPr="002D3861" w:rsidRDefault="00EB3A63" w:rsidP="00FC58AC">
            <w:pPr>
              <w:ind w:firstLine="0"/>
              <w:rPr>
                <w:lang w:val="en-US"/>
              </w:rPr>
            </w:pPr>
            <w:r>
              <w:rPr>
                <w:lang w:val="en-US"/>
              </w:rPr>
              <w:fldChar w:fldCharType="begin" w:fldLock="1"/>
            </w:r>
            <w:r w:rsidR="008A23A6">
              <w:rPr>
                <w:lang w:val="en-US"/>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1EE7DAC5" w:rsidR="00FA0D81" w:rsidRDefault="00E87488" w:rsidP="00F11969">
      <w:bookmarkStart w:id="118"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rsidR="008A23A6">
        <w:instrText>ADDIN CSL_CITATION {"citationItems":[{"id":"ITEM-1","itemData":{"DOI":"10.1108/01443570210414338","ISBN":"01443577","ISSN":"0144-3577","PMID":"205","abstract":"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Fransoo","given":"Jan Will M. Bertrand Jan C.","non-dropping-particle":"","parse-names":false,"suffix":""},{"dropping-particle":"","family":"Bertrand","given":"J W","non-dropping-particle":"","parse-names":false,"suffix":""},{"dropping-particle":"","family":"Fransoo","given":"Jan Will M. Bertrand Jan C.","non-dropping-particle":"","parse-names":false,"suffix":""}],"container-title":"International Journal of Operations &amp; Production Management","id":"ITEM-1","issue":"2","issued":{"date-parts":[["2002"]]},"number-of-pages":"241","title":"Operations management research methodologies using quantitative modeling","type":"book","volume":"22"},"uris":["http://www.mendeley.com/documents/?uuid=1a9e3043-2199-4e2d-8dd5-cbf436aace0a"]}],"mendeley":{"formattedCitation":"(FRANSOO; BERTRAND; FRANSOO, 2002)","plainTextFormattedCitation":"(FRANSOO; BERTRAND; FRANSOO, 2002)","previouslyFormattedCitation":"(FRANSOO; BERTRAND; FRANSOO, 2002)"},"properties":{"noteIndex":0},"schema":"https://github.com/citation-style-language/schema/raw/master/csl-citation.json"}</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 xml:space="preserve">produz conhecimento sobre o comportamento de certas variáveis do modelo baseado em pressupostos sobre o comportamento de outras variáveis do modelo. Além disso, a pesquisa é normativa, visto que seu interesse é comparar diversas estratégias para </w:t>
      </w:r>
      <w:r w:rsidR="009D4408">
        <w:t>tratar de</w:t>
      </w:r>
      <w:r w:rsidR="006A463A">
        <w:t xml:space="preserve"> um problema específico.</w:t>
      </w:r>
      <w:r w:rsidR="006A463A" w:rsidRPr="006A463A">
        <w:t xml:space="preserve"> </w:t>
      </w:r>
      <w:r w:rsidR="006A463A">
        <w:fldChar w:fldCharType="begin" w:fldLock="1"/>
      </w:r>
      <w:r w:rsidR="008A23A6">
        <w:instrText>ADDIN CSL_CITATION {"citationItems":[{"id":"ITEM-1","itemData":{"DOI":"10.1108/01443570210414338","ISBN":"01443577","ISSN":"0144-3577","PMID":"205","abstract":"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Fransoo","given":"Jan Will M. Bertrand Jan C.","non-dropping-particle":"","parse-names":false,"suffix":""},{"dropping-particle":"","family":"Bertrand","given":"J W","non-dropping-particle":"","parse-names":false,"suffix":""},{"dropping-particle":"","family":"Fransoo","given":"Jan Will M. Bertrand Jan C.","non-dropping-particle":"","parse-names":false,"suffix":""}],"container-title":"International Journal of Operations &amp; Production Management","id":"ITEM-1","issue":"2","issued":{"date-parts":[["2002"]]},"number-of-pages":"241","title":"Operations management research methodologies using quantitative modeling","type":"book","volume":"22"},"uris":["http://www.mendeley.com/documents/?uuid=1a9e3043-2199-4e2d-8dd5-cbf436aace0a"]}],"mendeley":{"formattedCitation":"(FRANSOO; BERTRAND; FRANSOO, 2002)","plainTextFormattedCitation":"(FRANSOO; BERTRAND; FRANSOO, 2002)","previouslyFormattedCitation":"(FRANSOO; BERTRAND; FRANSOO, 2002)"},"properties":{"noteIndex":0},"schema":"https://github.com/citation-style-language/schema/raw/master/csl-citation.json"}</w:instrText>
      </w:r>
      <w:r w:rsidR="006A463A">
        <w:fldChar w:fldCharType="separate"/>
      </w:r>
      <w:r w:rsidR="006A463A" w:rsidRPr="00E87488">
        <w:rPr>
          <w:noProof/>
        </w:rPr>
        <w:t>(FRANSOO; BERTRAND; FRANSOO, 2002)</w:t>
      </w:r>
      <w:r w:rsidR="006A463A">
        <w:fldChar w:fldCharType="end"/>
      </w:r>
      <w:r w:rsidR="006A463A">
        <w:t>.</w:t>
      </w:r>
    </w:p>
    <w:bookmarkEnd w:id="118"/>
    <w:p w14:paraId="562D2DF3" w14:textId="01E23E15" w:rsidR="00F11969" w:rsidRDefault="00F11969" w:rsidP="00F11969">
      <w:r>
        <w:lastRenderedPageBreak/>
        <w:t xml:space="preserve">A </w:t>
      </w:r>
      <w:r>
        <w:fldChar w:fldCharType="begin"/>
      </w:r>
      <w:r>
        <w:instrText xml:space="preserve"> REF _Ref481329246 \h </w:instrText>
      </w:r>
      <w:r>
        <w:fldChar w:fldCharType="separate"/>
      </w:r>
      <w:r w:rsidR="0060326C">
        <w:t xml:space="preserve">Figura </w:t>
      </w:r>
      <w:r w:rsidR="0060326C">
        <w:rPr>
          <w:noProof/>
        </w:rPr>
        <w:t>26</w:t>
      </w:r>
      <w:r>
        <w:fldChar w:fldCharType="end"/>
      </w:r>
      <w:r>
        <w:t xml:space="preserve"> apresenta as etapas de uma pesquisa de modelagem </w:t>
      </w:r>
      <w:r>
        <w:fldChar w:fldCharType="begin" w:fldLock="1"/>
      </w:r>
      <w:r w:rsidR="008A23A6">
        <w:instrText>ADDIN CSL_CITATION {"citationItems":[{"id":"ITEM-1","itemData":{"author":[{"dropping-particle":"","family":"Morabito","given":"Reinaldo","non-dropping-particle":"","parse-names":false,"suffix":""},{"dropping-particle":"","family":"Pureza","given":"Vitória","non-dropping-particle":"","parse-names":false,"suffix":""}],"container-title":"Metodologia de Pesquisa em Engenharia de Produção e Gestão de Operações","editor":[{"dropping-particle":"","family":"Miguel","given":"Paulo Cauchick","non-dropping-particle":"","parse-names":false,"suffix":""}],"id":"ITEM-1","issued":{"date-parts":[["2012"]]},"publisher":"Elsevier","title":"Modelagem e Simulação","type":"chapter"},"uris":["http://www.mendeley.com/documents/?uuid=f4a4f15c-45f5-4e62-8f4c-2d897bd18cb4"]}],"mendeley":{"formattedCitation":"(MORABITO; PUREZA, 2012)","plainTextFormattedCitation":"(MORABITO; PUREZA, 2012)","previouslyFormattedCitation":"(MORABITO; PUREZA, 2012)"},"properties":{"noteIndex":0},"schema":"https://github.com/citation-style-language/schema/raw/master/csl-citation.json"}</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rsidR="008A23A6">
        <w:instrText>ADDIN CSL_CITATION {"citationItems":[{"id":"ITEM-1","itemData":{"author":[{"dropping-particle":"","family":"Morabito","given":"Reinaldo","non-dropping-particle":"","parse-names":false,"suffix":""},{"dropping-particle":"","family":"Pureza","given":"Vitória","non-dropping-particle":"","parse-names":false,"suffix":""}],"container-title":"Metodologia de Pesquisa em Engenharia de Produção e Gestão de Operações","editor":[{"dropping-particle":"","family":"Miguel","given":"Paulo Cauchick","non-dropping-particle":"","parse-names":false,"suffix":""}],"id":"ITEM-1","issued":{"date-parts":[["2012"]]},"publisher":"Elsevier","title":"Modelagem e Simulação","type":"chapter"},"uris":["http://www.mendeley.com/documents/?uuid=f4a4f15c-45f5-4e62-8f4c-2d897bd18cb4"]}],"mendeley":{"formattedCitation":"(MORABITO; PUREZA, 2012)","plainTextFormattedCitation":"(MORABITO; PUREZA, 2012)","previouslyFormattedCitation":"(MORABITO; PUREZA, 2012)"},"properties":{"noteIndex":0},"schema":"https://github.com/citation-style-language/schema/raw/master/csl-citation.json"}</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9850F4">
        <w:rPr>
          <w:noProof/>
        </w:rPr>
        <w:t>(LEMPERT; POPPER; BANKES, 2003)</w:t>
      </w:r>
      <w:r>
        <w:fldChar w:fldCharType="end"/>
      </w:r>
      <w:r>
        <w:t>.</w:t>
      </w:r>
    </w:p>
    <w:p w14:paraId="1E48B309" w14:textId="0304F4DB"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rsidR="008A23A6">
        <w:instrText>ADDIN CSL_CITATION {"citationItems":[{"id":"ITEM-1","itemData":{"author":[{"dropping-particle":"","family":"Morabito","given":"Reinaldo","non-dropping-particle":"","parse-names":false,"suffix":""},{"dropping-particle":"","family":"Pureza","given":"Vitória","non-dropping-particle":"","parse-names":false,"suffix":""}],"container-title":"Metodologia de Pesquisa em Engenharia de Produção e Gestão de Operações","editor":[{"dropping-particle":"","family":"Miguel","given":"Paulo Cauchick","non-dropping-particle":"","parse-names":false,"suffix":""}],"id":"ITEM-1","issued":{"date-parts":[["2012"]]},"publisher":"Elsevier","title":"Modelagem e Simulação","type":"chapter"},"uris":["http://www.mendeley.com/documents/?uuid=f4a4f15c-45f5-4e62-8f4c-2d897bd18cb4"]}],"mendeley":{"formattedCitation":"(MORABITO; PUREZA, 2012)","plainTextFormattedCitation":"(MORABITO; PUREZA, 2012)","previouslyFormattedCitation":"(MORABITO; PUREZA, 2012)"},"properties":{"noteIndex":0},"schema":"https://github.com/citation-style-language/schema/raw/master/csl-citation.json"}</w:instrText>
      </w:r>
      <w:r>
        <w:fldChar w:fldCharType="separate"/>
      </w:r>
      <w:r w:rsidRPr="00ED1F57">
        <w:rPr>
          <w:noProof/>
        </w:rPr>
        <w:t>(MORABITO; PUREZA, 2012)</w:t>
      </w:r>
      <w:r>
        <w:fldChar w:fldCharType="end"/>
      </w:r>
      <w:r>
        <w:t xml:space="preserve">. </w:t>
      </w:r>
    </w:p>
    <w:p w14:paraId="660923B4" w14:textId="3000B40B"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rsidR="008A23A6">
        <w:instrText>ADDIN CSL_CITATION {"citationItems":[{"id":"ITEM-1","itemData":{"author":[{"dropping-particle":"","family":"Morabito","given":"Reinaldo","non-dropping-particle":"","parse-names":false,"suffix":""},{"dropping-particle":"","family":"Pureza","given":"Vitória","non-dropping-particle":"","parse-names":false,"suffix":""}],"container-title":"Metodologia de Pesquisa em Engenharia de Produção e Gestão de Operações","editor":[{"dropping-particle":"","family":"Miguel","given":"Paulo Cauchick","non-dropping-particle":"","parse-names":false,"suffix":""}],"id":"ITEM-1","issued":{"date-parts":[["2012"]]},"publisher":"Elsevier","title":"Modelagem e Simulação","type":"chapter"},"uris":["http://www.mendeley.com/documents/?uuid=f4a4f15c-45f5-4e62-8f4c-2d897bd18cb4"]}],"mendeley":{"formattedCitation":"(MORABITO; PUREZA, 2012)","plainTextFormattedCitation":"(MORABITO; PUREZA, 2012)","previouslyFormattedCitation":"(MORABITO; PUREZA, 2012)"},"properties":{"noteIndex":0},"schema":"https://github.com/citation-style-language/schema/raw/master/csl-citation.json"}</w:instrText>
      </w:r>
      <w:r>
        <w:fldChar w:fldCharType="separate"/>
      </w:r>
      <w:r w:rsidRPr="00ED1F57">
        <w:rPr>
          <w:noProof/>
        </w:rPr>
        <w:t>(MORABITO; PUREZA, 2012)</w:t>
      </w:r>
      <w:r>
        <w:fldChar w:fldCharType="end"/>
      </w:r>
      <w:r>
        <w:t>.</w:t>
      </w:r>
    </w:p>
    <w:p w14:paraId="07AB9C84" w14:textId="11727B57"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w:t>
      </w:r>
      <w:r w:rsidR="004C333B">
        <w:t>gerar</w:t>
      </w:r>
      <w:r>
        <w:t xml:space="preserve"> uma base de casos simulados para a realização da análise.</w:t>
      </w:r>
      <w:r w:rsidRPr="00F80852">
        <w:t xml:space="preserve">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9850F4">
        <w:rPr>
          <w:noProof/>
        </w:rPr>
        <w:t>(LEMPERT; POPPER; BANKES, 2003)</w:t>
      </w:r>
      <w:r>
        <w:fldChar w:fldCharType="end"/>
      </w:r>
      <w:r>
        <w:t>.</w:t>
      </w:r>
    </w:p>
    <w:p w14:paraId="7E861F30" w14:textId="4C7D1B8D"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rsidR="008A23A6">
        <w:instrText>ADDIN CSL_CITATION {"citationItems":[{"id":"ITEM-1","itemData":{"author":[{"dropping-particle":"","family":"Law","given":"Averill M.","non-dropping-particle":"","parse-names":false,"suffix":""},{"dropping-particle":"","family":"Kelton","given":"W. David","non-dropping-particle":"","parse-names":false,"suffix":""}],"edition":"2","id":"ITEM-1","issued":{"date-parts":[["1991"]]},"number-of-pages":"759","publisher":"McGraw-Hill","publisher-place":"New York","title":"Simulation Modeling and Analysis","type":"book"},"uris":["http://www.mendeley.com/documents/?uuid=1f51d34c-3193-43c2-a25a-456fc45d441b"]}],"mendeley":{"formattedCitation":"(LAW; KELTON, 1991)","plainTextFormattedCitation":"(LAW; KELTON, 1991)","previouslyFormattedCitation":"(LAW; KELTON, 1991)"},"properties":{"noteIndex":0},"schema":"https://github.com/citation-style-language/schema/raw/master/csl-citation.json"}</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rsidR="008A23A6">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2BA7B490" w:rsidR="00FA0D81" w:rsidRDefault="00FA0D81" w:rsidP="00FA0D81">
      <w:pPr>
        <w:pStyle w:val="Legenda"/>
      </w:pPr>
      <w:bookmarkStart w:id="119" w:name="_Ref481329246"/>
      <w:bookmarkStart w:id="120" w:name="_Toc505523688"/>
      <w:bookmarkStart w:id="121" w:name="_Hlk504562995"/>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26</w:t>
      </w:r>
      <w:r w:rsidR="00462A29">
        <w:rPr>
          <w:noProof/>
        </w:rPr>
        <w:fldChar w:fldCharType="end"/>
      </w:r>
      <w:bookmarkEnd w:id="119"/>
      <w:r>
        <w:t xml:space="preserve"> – Etapas do Método de Modelagem e Etapas Correspondentes do RDM</w:t>
      </w:r>
      <w:bookmarkEnd w:id="120"/>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462D3F9E" w:rsidR="00FA0D81" w:rsidRDefault="00FA0D81" w:rsidP="00FA0D81">
      <w:pPr>
        <w:ind w:firstLine="0"/>
        <w:jc w:val="center"/>
      </w:pPr>
      <w:r>
        <w:t xml:space="preserve">Fonte: </w:t>
      </w:r>
      <w:r w:rsidR="006A463A">
        <w:t xml:space="preserve">Baseado em </w:t>
      </w:r>
      <w:r w:rsidR="006A463A">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id":"ITEM-2","itemData":{"author":[{"dropping-particle":"","family":"Morabito","given":"Reinaldo","non-dropping-particle":"","parse-names":false,"suffix":""},{"dropping-particle":"","family":"Pureza","given":"Vitória","non-dropping-particle":"","parse-names":false,"suffix":""}],"container-title":"Metodologia de Pesquisa em Engenharia de Produção e Gestão de Operações","editor":[{"dropping-particle":"","family":"Miguel","given":"Paulo Cauchick","non-dropping-particle":"","parse-names":false,"suffix":""}],"id":"ITEM-2","issued":{"date-parts":[["2012"]]},"publisher":"Elsevier","title":"Modelagem e Simulação","type":"chapter"},"uris":["http://www.mendeley.com/documents/?uuid=f4a4f15c-45f5-4e62-8f4c-2d897bd18cb4"]}],"mendeley":{"formattedCitation":"(LEMPERT et al., 2006; MORABITO; PUREZA, 2012)","plainTextFormattedCitation":"(LEMPERT et al., 2006; MORABITO; PUREZA, 2012)","previouslyFormattedCitation":"(LEMPERT et al., 2006; MORABITO; PUREZA, 2012)"},"properties":{"noteIndex":0},"schema":"https://github.com/citation-style-language/schema/raw/master/csl-citation.json"}</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1"/>
    <w:p w14:paraId="230948F3" w14:textId="47FA3A19"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2" w:name="_Toc505523751"/>
      <w:r>
        <w:t>Método de Trabalho</w:t>
      </w:r>
      <w:bookmarkEnd w:id="122"/>
    </w:p>
    <w:p w14:paraId="6F53E413" w14:textId="568F9376" w:rsidR="00CA7BB5" w:rsidRDefault="00CB6608" w:rsidP="00141418">
      <w:bookmarkStart w:id="123" w:name="_Hlk505269171"/>
      <w:r>
        <w:t xml:space="preserve">A </w:t>
      </w:r>
      <w:r>
        <w:fldChar w:fldCharType="begin"/>
      </w:r>
      <w:r>
        <w:instrText xml:space="preserve"> REF _Ref481330158 \h </w:instrText>
      </w:r>
      <w:r>
        <w:fldChar w:fldCharType="separate"/>
      </w:r>
      <w:r w:rsidR="0060326C">
        <w:t xml:space="preserve">Figura </w:t>
      </w:r>
      <w:r w:rsidR="0060326C">
        <w:rPr>
          <w:noProof/>
        </w:rPr>
        <w:t>27</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uris":["http://www.mendeley.com/documents/?uuid=88f28a50-f9a8-4e90-b3ac-7a4c7fa4c3cf"]}],"mendeley":{"formattedCitation":"(STERMAN, 2000)","plainTextFormattedCitation":"(STERMAN, 2000)","previouslyFormattedCitation":"(STERMAN, 2000)"},"properties":{"noteIndex":0},"schema":"https://github.com/citation-style-language/schema/raw/master/csl-citation.json"}</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8A23A6">
        <w:rPr>
          <w:rFonts w:cs="Arial"/>
          <w:color w:val="000000"/>
          <w:sz w:val="22"/>
          <w:szCs w:val="22"/>
        </w:rPr>
        <w:instrText>ADDIN CSL_CITATION {"citationItems":[{"id":"ITEM-1","itemData":{"DOI":"10.1002/smj.4250050303","ISSN":"01432095","author":[{"dropping-particle":"","family":"Morecroft","given":"John D. W.","non-dropping-particle":"","parse-names":false,"suffix":""}],"container-title":"Strategic Management Journal","id":"ITEM-1","issue":"3","issued":{"date-parts":[["1984","7"]]},"page":"215-229","title":"Strategy support models","type":"article-journal","volume":"5"},"uris":["http://www.mendeley.com/documents/?uuid=a7c007c4-e134-4ac5-949e-b0ff2d0f23a7"]}],"mendeley":{"formattedCitation":"(MORECROFT, 1984)","plainTextFormattedCitation":"(MORECROFT, 1984)","previouslyFormattedCitation":"(MORECROFT, 1984)"},"properties":{"noteIndex":0},"schema":"https://github.com/citation-style-language/schema/raw/master/csl-citation.json"}</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8A23A6">
        <w:instrText>ADDIN CSL_CITATION {"citationItems":[{"id":"ITEM-1","itemData":{"DOI":"10.1016/j.techfore.2016.12.011","ISSN":"00401625","abstract":"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author":[{"dropping-particle":"","family":"Ruutu","given":"Sampsa","non-dropping-particle":"","parse-names":false,"suffix":""},{"dropping-particle":"","family":"Casey","given":"Thomas","non-dropping-particle":"","parse-names":false,"suffix":""},{"dropping-particle":"","family":"Kotovirta","given":"Ville","non-dropping-particle":"","parse-names":false,"suffix":""}],"container-title":"Technological Forecasting and Social Change","id":"ITEM-1","issue":"November 2016","issued":{"date-parts":[["2017"]]},"page":"119-130","publisher":"The Authors","title":"Development and competition of digital service platforms: A system dynamics approach","type":"article-journal","volume":"117"},"uris":["http://www.mendeley.com/documents/?uuid=27c8479c-7940-46b4-a449-94ea9c327e8b"]}],"mendeley":{"formattedCitation":"(RUUTU; CASEY; KOTOVIRTA, 2017)","plainTextFormattedCitation":"(RUUTU; CASEY; KOTOVIRTA, 2017)","previouslyFormattedCitation":"(RUUTU; CASEY; KOTOVIRTA, 2017)"},"properties":{"noteIndex":0},"schema":"https://github.com/citation-style-language/schema/raw/master/csl-citation.json"}</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0D7AC08" w:rsidR="00194A9E" w:rsidRDefault="00194A9E" w:rsidP="00194A9E">
      <w:pPr>
        <w:pStyle w:val="Legenda"/>
      </w:pPr>
      <w:bookmarkStart w:id="124" w:name="_Ref481330158"/>
      <w:bookmarkStart w:id="125" w:name="_Toc505523689"/>
      <w:r>
        <w:lastRenderedPageBreak/>
        <w:t xml:space="preserve">Figura </w:t>
      </w:r>
      <w:r w:rsidR="00462A29">
        <w:rPr>
          <w:noProof/>
        </w:rPr>
        <w:fldChar w:fldCharType="begin"/>
      </w:r>
      <w:r w:rsidR="00462A29">
        <w:rPr>
          <w:noProof/>
        </w:rPr>
        <w:instrText xml:space="preserve"> SEQ Figura</w:instrText>
      </w:r>
      <w:r w:rsidR="00462A29">
        <w:rPr>
          <w:noProof/>
        </w:rPr>
        <w:instrText xml:space="preserve"> \* ARABIC </w:instrText>
      </w:r>
      <w:r w:rsidR="00462A29">
        <w:rPr>
          <w:noProof/>
        </w:rPr>
        <w:fldChar w:fldCharType="separate"/>
      </w:r>
      <w:r w:rsidR="0060326C">
        <w:rPr>
          <w:noProof/>
        </w:rPr>
        <w:t>27</w:t>
      </w:r>
      <w:r w:rsidR="00462A29">
        <w:rPr>
          <w:noProof/>
        </w:rPr>
        <w:fldChar w:fldCharType="end"/>
      </w:r>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01DC0E05"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suppress-author":1,"uris":["http://www.mendeley.com/documents/?uuid=4a76305e-bf08-4fcd-b85b-18bd106f7fb5"]}],"mendeley":{"formattedCitation":"(2006)","plainTextFormattedCitation":"(2006)","previouslyFormattedCitation":"(2006)"},"properties":{"noteIndex":0},"schema":"https://github.com/citation-style-language/schema/raw/master/csl-citation.json"}</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64B435E2"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uris":["http://www.mendeley.com/documents/?uuid=88f28a50-f9a8-4e90-b3ac-7a4c7fa4c3cf"]}],"mendeley":{"formattedCitation":"(STERMAN, 2000)","plainTextFormattedCitation":"(STERMAN, 2000)","previouslyFormattedCitation":"(STERMAN, 2000)"},"properties":{"noteIndex":0},"schema":"https://github.com/citation-style-language/schema/raw/master/csl-citation.json"}</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4FB68519"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8A23A6">
        <w:instrText>ADDIN CSL_CITATION {"citationItems":[{"id":"ITEM-1","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1","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mendeley":{"formattedCitation":"(KWAKKEL, 2017)","plainTextFormattedCitation":"(KWAKKEL, 2017)","previouslyFormattedCitation":"(KWAKKEL, 2017)"},"properties":{"noteIndex":0},"schema":"https://github.com/citation-style-language/schema/raw/master/csl-citation.json"}</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7D4ABC56" w:rsidR="004D1D16" w:rsidRDefault="004C333B" w:rsidP="00FB7C2F">
      <w:r>
        <w:t>Como parte da etapa de avaliação do modelo, o mesmo</w:t>
      </w:r>
      <w:r w:rsidR="00FB7C2F">
        <w:t xml:space="preserve"> foi implementado </w:t>
      </w:r>
      <w:r w:rsidR="008D4A1F">
        <w:t>paralelamente</w:t>
      </w:r>
      <w:r w:rsidR="00FB7C2F">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30560464"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8A23A6">
        <w:instrText>ADDIN CSL_CITATION {"citationItems":[{"id":"ITEM-1","itemData":{"ISBN":"0975442996","author":[{"dropping-particle":"","family":"Wohlers Associates","given":"","non-dropping-particle":"","parse-names":false,"suffix":""}],"id":"ITEM-1","issued":{"date-parts":[["2013"]]},"number-of-pages":"11","title":"Executive Summary - Wohlers Report 2013","type":"report"},"uris":["http://www.mendeley.com/documents/?uuid=e6332670-93c8-4a43-9771-a0a18880231c"]},{"id":"ITEM-2","itemData":{"URL":"https://wohlersassociates.com/blog/2016/01/popularity-of-fdm/","accessed":{"date-parts":[["2017","12","10"]]},"author":[{"dropping-particle":"","family":"Wholers","given":"Terry","non-dropping-particle":"","parse-names":false,"suffix":""}],"id":"ITEM-2","issued":{"date-parts":[["2016"]]},"title":"Popularity of FDM","type":"webpage"},"uris":["http://www.mendeley.com/documents/?uuid=73e88053-2d7f-4112-b60d-6fb4664fdbfa"]}],"mendeley":{"formattedCitation":"(WHOLERS, 2016; WOHLERS ASSOCIATES, 2013)","plainTextFormattedCitation":"(WHOLERS, 2016; WOHLERS ASSOCIATES, 2013)","previouslyFormattedCitation":"(WHOLERS, 2016; WOHLERS ASSOCIATES, 2013)"},"properties":{"noteIndex":0},"schema":"https://github.com/citation-style-language/schema/raw/master/csl-citation.json"}</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uris":["http://www.mendeley.com/documents/?uuid=88f28a50-f9a8-4e90-b3ac-7a4c7fa4c3cf"]}],"mendeley":{"formattedCitation":"(STERMAN, 2000)","plainTextFormattedCitation":"(STERMAN, 2000)","previouslyFormattedCitation":"(STERMAN, 2000)"},"properties":{"noteIndex":0},"schema":"https://github.com/citation-style-language/schema/raw/master/csl-citation.json"}</w:instrText>
      </w:r>
      <w:r w:rsidR="00E670DF">
        <w:fldChar w:fldCharType="separate"/>
      </w:r>
      <w:r w:rsidR="00E670DF" w:rsidRPr="00514224">
        <w:rPr>
          <w:noProof/>
        </w:rPr>
        <w:t>(STERMAN, 2000)</w:t>
      </w:r>
      <w:r w:rsidR="00E670DF">
        <w:fldChar w:fldCharType="end"/>
      </w:r>
      <w:r w:rsidR="00E670DF">
        <w:t>.</w:t>
      </w:r>
    </w:p>
    <w:p w14:paraId="6B0B36E0" w14:textId="7A6E1875"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locator":"875","uris":["http://www.mendeley.com/documents/?uuid=88f28a50-f9a8-4e90-b3ac-7a4c7fa4c3cf"]},{"id":"ITEM-2","itemData":{"DOI":"10.1016/S0377-2217(02)00622-7","ISBN":"0377-2217","ISSN":"03772217","abstract":"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 2002 Elsevier B.V. All rights reserved.","author":[{"dropping-particle":"","family":"Oliva","given":"Rogelio","non-dropping-particle":"","parse-names":false,"suffix":""}],"container-title":"European Journal of Operational Research","id":"ITEM-2","issue":"3","issued":{"date-parts":[["2003"]]},"page":"552-568","title":"Model calibration as a testing strategy for system dynamics models","type":"article-journal","volume":"151"},"uris":["http://www.mendeley.com/documents/?uuid=1c3f7850-ff0a-48e3-aea0-241dc79489ba"]}],"mendeley":{"formattedCitation":"(OLIVA, 2003; STERMAN, 2000, p. 875)","plainTextFormattedCitation":"(OLIVA, 2003; STERMAN, 2000, p. 875)","previouslyFormattedCitation":"(OLIVA, 2003; STERMAN, 2000, p. 875)"},"properties":{"noteIndex":0},"schema":"https://github.com/citation-style-language/schema/raw/master/csl-citation.json"}</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0326C">
        <w:t xml:space="preserve">Quadro </w:t>
      </w:r>
      <w:r w:rsidR="0060326C">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locator":"847","uris":["http://www.mendeley.com/documents/?uuid=88f28a50-f9a8-4e90-b3ac-7a4c7fa4c3cf"]}],"mendeley":{"formattedCitation":"(STERMAN, 2000, p. 847)","plainTextFormattedCitation":"(STERMAN, 2000, p. 847)","previouslyFormattedCitation":"(STERMAN, 2000, p. 847)"},"properties":{"noteIndex":0},"schema":"https://github.com/citation-style-language/schema/raw/master/csl-citation.json"}</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locator":"875","uris":["http://www.mendeley.com/documents/?uuid=88f28a50-f9a8-4e90-b3ac-7a4c7fa4c3cf"]}],"mendeley":{"formattedCitation":"(STERMAN, 2000, p. 875)","plainTextFormattedCitation":"(STERMAN, 2000, p. 875)","previouslyFormattedCitation":"(STERMAN, 2000, p. 875)"},"properties":{"noteIndex":0},"schema":"https://github.com/citation-style-language/schema/raw/master/csl-citation.json"}</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8A23A6">
        <w:instrText>ADDIN CSL_CITATION {"citationItems":[{"id":"ITEM-1","itemData":{"author":[{"dropping-particle":"","family":"Mckay","given":"M D","non-dropping-particle":"","parse-names":false,"suffix":""},{"dropping-particle":"","family":"Beckman","given":"R J","non-dropping-particle":"","parse-names":false,"suffix":""},{"dropping-particle":"","family":"Conover","given":"W J","non-dropping-particle":"","parse-names":false,"suffix":""}],"container-title":"Technometrics","id":"ITEM-1","issue":"1","issued":{"date-parts":[["1979"]]},"page":"55-61","title":"A Comparison of Three Methods for Selecting Values of Input Variables in the Analysis of Output From a A Comparison of Three Methods for Selecting Values of Input Variables in the Analysis of Output From a Computer Code","type":"article-journal","volume":"41"},"uris":["http://www.mendeley.com/documents/?uuid=2305b26a-e9df-4410-b4a1-44158f31ba18"]}],"mendeley":{"formattedCitation":"(MCKAY; BECKMAN; CONOVER, 1979)","plainTextFormattedCitation":"(MCKAY; BECKMAN; CONOVER, 1979)","previouslyFormattedCitation":"(MCKAY; BECKMAN; CONOVER, 1979)"},"properties":{"noteIndex":0},"schema":"https://github.com/citation-style-language/schema/raw/master/csl-citation.json"}</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02A08599" w:rsidR="00076C9C" w:rsidRDefault="00076C9C" w:rsidP="00076C9C">
      <w:pPr>
        <w:pStyle w:val="Legenda"/>
      </w:pPr>
      <w:bookmarkStart w:id="126" w:name="_Ref505100307"/>
      <w:bookmarkStart w:id="127" w:name="_Toc505523642"/>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1</w:t>
      </w:r>
      <w:r w:rsidR="00462A29">
        <w:rPr>
          <w:noProof/>
        </w:rPr>
        <w:fldChar w:fldCharType="end"/>
      </w:r>
      <w:bookmarkEnd w:id="126"/>
      <w:r>
        <w:t xml:space="preserve"> – Estatísticas calculadas para a Avaliação do Modelo</w:t>
      </w:r>
      <w:bookmarkEnd w:id="127"/>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15C1792A" w:rsidR="00076C9C" w:rsidRDefault="00076C9C" w:rsidP="00076C9C">
      <w:pPr>
        <w:ind w:firstLine="0"/>
      </w:pPr>
      <w:r>
        <w:t xml:space="preserve">Fonte: Elaborado pelo Autor. Definições baseadas em </w:t>
      </w:r>
      <w:r>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locator":"875","uris":["http://www.mendeley.com/documents/?uuid=88f28a50-f9a8-4e90-b3ac-7a4c7fa4c3cf"]}],"mendeley":{"formattedCitation":"(STERMAN, 2000, p. 875)","plainTextFormattedCitation":"(STERMAN, 2000, p. 875)","previouslyFormattedCitation":"(STERMAN, 2000, p. 875)"},"properties":{"noteIndex":0},"schema":"https://github.com/citation-style-language/schema/raw/master/csl-citation.json"}</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1F0C3DB9"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3FC60F61"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id":"ITEM-2","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2","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 LEMPERT et al., 2006)","plainTextFormattedCitation":"(BRYANT; LEMPERT, 2010; LEMPERT et al., 2006)","previouslyFormattedCitation":"(BRYANT; LEMPERT, 2010; LEMPERT et al., 2006)"},"properties":{"noteIndex":0},"schema":"https://github.com/citation-style-language/schema/raw/master/csl-citation.json"}</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8A23A6">
        <w:instrText>ADDIN CSL_CITATION {"citationItems":[{"id":"ITEM-1","itemData":{"DOI":"10.1016/j.techfore.2016.06.014","ISBN":"9781890843298","ISSN":"00401625","abstract":"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author":[{"dropping-particle":"","family":"Kwakkel","given":"J. H.","non-dropping-particle":"","parse-names":false,"suffix":""},{"dropping-particle":"","family":"Cunningham","given":"S. C.","non-dropping-particle":"","parse-names":false,"suffix":""}],"container-title":"Technological Forecasting and Social Change","id":"ITEM-1","issued":{"date-parts":[["2016"]]},"page":"124-134","publisher":"The Authors","title":"Improving scenario discovery by bagging random boxes","type":"article-journal","volume":"111"},"uris":["http://www.mendeley.com/documents/?uuid=169c6d25-0e75-43a0-927b-22efc64c6276"]}],"mendeley":{"formattedCitation":"(KWAKKEL; CUNNINGHAM, 2016)","plainTextFormattedCitation":"(KWAKKEL; CUNNINGHAM, 2016)","previouslyFormattedCitation":"(KWAKKEL; CUNNINGHAM, 2016)"},"properties":{"noteIndex":0},"schema":"https://github.com/citation-style-language/schema/raw/master/csl-citation.json"}</w:instrText>
      </w:r>
      <w:r w:rsidR="003624F2">
        <w:fldChar w:fldCharType="separate"/>
      </w:r>
      <w:r w:rsidR="003624F2" w:rsidRPr="00F14219">
        <w:rPr>
          <w:noProof/>
        </w:rPr>
        <w:t>(KWAKKEL; CUNNINGHAM, 2016)</w:t>
      </w:r>
      <w:r w:rsidR="003624F2">
        <w:fldChar w:fldCharType="end"/>
      </w:r>
      <w:r w:rsidR="003624F2">
        <w:t>.</w:t>
      </w:r>
    </w:p>
    <w:p w14:paraId="55606D56" w14:textId="072C77F1"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rsidR="008A23A6">
        <w:instrText>ADDIN CSL_CITATION {"citationItems":[{"id":"ITEM-1","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1","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mendeley":{"formattedCitation":"(KWAKKEL, 2017)","plainTextFormattedCitation":"(KWAKKEL, 2017)","previouslyFormattedCitation":"(KWAKKEL, 2017)"},"properties":{"noteIndex":0},"schema":"https://github.com/citation-style-language/schema/raw/master/csl-citation.json"}</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rsidR="008A23A6">
        <w:instrText>ADDIN CSL_CITATION {"citationItems":[{"id":"ITEM-1","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1","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id":"ITEM-2","itemData":{"DOI":"10.1016/j.techfore.2016.06.014","ISBN":"9781890843298","ISSN":"00401625","abstract":"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author":[{"dropping-particle":"","family":"Kwakkel","given":"J. H.","non-dropping-particle":"","parse-names":false,"suffix":""},{"dropping-particle":"","family":"Cunningham","given":"S. C.","non-dropping-particle":"","parse-names":false,"suffix":""}],"container-title":"Technological Forecasting and Social Change","id":"ITEM-2","issued":{"date-parts":[["2016"]]},"page":"124-134","publisher":"The Authors","title":"Improving scenario discovery by bagging random boxes","type":"article-journal","volume":"111"},"uris":["http://www.mendeley.com/documents/?uuid=169c6d25-0e75-43a0-927b-22efc64c6276"]}],"mendeley":{"formattedCitation":"(KWAKKEL, 2017; KWAKKEL; CUNNINGHAM, 2016)","plainTextFormattedCitation":"(KWAKKEL, 2017; KWAKKEL; CUNNINGHAM, 2016)","previouslyFormattedCitation":"(KWAKKEL, 2017; KWAKKEL; CUNNINGHAM, 2016)"},"properties":{"noteIndex":0},"schema":"https://github.com/citation-style-language/schema/raw/master/csl-citation.json"}</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1CE6B403"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rsidR="008A23A6">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8" w:name="_Toc505523752"/>
      <w:bookmarkEnd w:id="123"/>
      <w:r>
        <w:t>Coleta de Dados</w:t>
      </w:r>
      <w:bookmarkEnd w:id="128"/>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072C101C"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uris":["http://www.mendeley.com/documents/?uuid=88f28a50-f9a8-4e90-b3ac-7a4c7fa4c3cf"]}],"mendeley":{"formattedCitation":"(STERMAN, 2000)","plainTextFormattedCitation":"(STERMAN, 2000)","previouslyFormattedCitation":"(STERMAN, 2000)"},"properties":{"noteIndex":0},"schema":"https://github.com/citation-style-language/schema/raw/master/csl-citation.json"}</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51475E">
        <w:rPr>
          <w:noProof/>
        </w:rPr>
        <w:t>(LEMPERT et al., 2006)</w:t>
      </w:r>
      <w:r>
        <w:fldChar w:fldCharType="end"/>
      </w:r>
      <w:r>
        <w:t xml:space="preserve">. </w:t>
      </w:r>
    </w:p>
    <w:p w14:paraId="49E4DC91" w14:textId="676752F9" w:rsidR="000277BA" w:rsidRDefault="000277BA" w:rsidP="000277BA">
      <w:r>
        <w:t xml:space="preserve">Nos termos da RDM, os inputs do modelo representam julgamentos subjetivos dos stakeholders a respeito do comportamento do sistema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77088362"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0326C">
        <w:t xml:space="preserve">Quadro </w:t>
      </w:r>
      <w:r w:rsidR="0060326C">
        <w:rPr>
          <w:noProof/>
        </w:rPr>
        <w:t>12</w:t>
      </w:r>
      <w:r>
        <w:fldChar w:fldCharType="end"/>
      </w:r>
      <w:r>
        <w:t>.</w:t>
      </w:r>
    </w:p>
    <w:p w14:paraId="219A06CB" w14:textId="3E9BC4AC" w:rsidR="000277BA" w:rsidRDefault="000572F1" w:rsidP="000572F1">
      <w:r>
        <w:t xml:space="preserve">Bases de dados agregadoras de Fundamentos Financeiros possuem informações reportadas por </w:t>
      </w:r>
      <w:r w:rsidR="001A6B0B" w:rsidRPr="001A6B0B">
        <w:rPr>
          <w:i/>
        </w:rPr>
        <w:t>players</w:t>
      </w:r>
      <w:r>
        <w:t xml:space="preserve"> com ações negociadas em bolsa de valores presentes em seus demonstrativos de resultado e balanço financeiro. Tais fontes de dados </w:t>
      </w:r>
      <w:r>
        <w:fldChar w:fldCharType="begin" w:fldLock="1"/>
      </w:r>
      <w:r w:rsidR="008A23A6">
        <w:instrText>ADDIN CSL_CITATION {"citationItems":[{"id":"ITEM-1","itemData":{"URL":"https://www.quandl.com/data/SF0-Free-US-Fundamentals-Data","accessed":{"date-parts":[["2017","11","15"]]},"author":[{"dropping-particle":"","family":"Quandl","given":"","non-dropping-particle":"","parse-names":false,"suffix":""}],"id":"ITEM-1","issued":{"date-parts":[["2017"]]},"title":"Free US Fundamentals Data","type":"webpage"},"uris":["http://www.mendeley.com/documents/?uuid=79d5af05-c3c4-4917-bb71-380d66f6b752"]},{"id":"ITEM-2","itemData":{"URL":"http://www.usfundamentals.com/","accessed":{"date-parts":[["2017","11","10"]]},"author":[{"dropping-particle":"","family":"US FUNDAMENTALS","given":"","non-dropping-particle":"","parse-names":false,"suffix":""}],"id":"ITEM-2","issued":{"date-parts":[["2017"]]},"title":"US Stocks Fundamentals API","type":"webpage"},"uris":["http://www.mendeley.com/documents/?uuid=e1764fbf-e38f-4ecc-a76b-58a58a3285a1"]}],"mendeley":{"formattedCitation":"(QUANDL, 2017; US FUNDAMENTALS, 2017)","plainTextFormattedCitation":"(QUANDL, 2017; US FUNDAMENTALS, 2017)","previouslyFormattedCitation":"(QUANDL, 2017; US FUNDAMENTALS, 2017)"},"properties":{"noteIndex":0},"schema":"https://github.com/citation-style-language/schema/raw/master/csl-citation.json"}</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w:t>
      </w:r>
      <w:r w:rsidR="001A6B0B" w:rsidRPr="001A6B0B">
        <w:rPr>
          <w:i/>
        </w:rPr>
        <w:t>players</w:t>
      </w:r>
      <w:r>
        <w:t xml:space="preserve">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7E5F25BC"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rsidR="008A23A6">
        <w:instrText>ADDIN CSL_CITATION {"citationItems":[{"id":"ITEM-1","itemData":{"ISBN":"0991333225","author":[{"dropping-particle":"","family":"Caffrey","given":"Tim","non-dropping-particle":"","parse-names":false,"suffix":""},{"dropping-particle":"","family":"Wohlers","given":"Terry","non-dropping-particle":"","parse-names":false,"suffix":""},{"dropping-particle":"","family":"Campbell","given":"R.I.","non-dropping-particle":"","parse-names":false,"suffix":""}],"id":"ITEM-1","issued":{"date-parts":[["2016"]]},"number-of-pages":"1-10","publisher-place":"Fort Collins, Colorado","title":"Executive summary of the Wohlers Report 2016","type":"report"},"uris":["http://www.mendeley.com/documents/?uuid=3a3134c1-3459-48e9-bf59-475b8f56ddc1"]}],"mendeley":{"formattedCitation":"(CAFFREY; WOHLERS; CAMPBELL, 2016)","plainTextFormattedCitation":"(CAFFREY; WOHLERS; CAMPBELL, 2016)","previouslyFormattedCitation":"(CAFFREY; WOHLERS; CAMPBELL, 2016)"},"properties":{"noteIndex":0},"schema":"https://github.com/citation-style-language/schema/raw/master/csl-citation.json"}</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rsidR="008A23A6">
        <w:instrText>ADDIN CSL_CITATION {"citationItems":[{"id":"ITEM-1","itemData":{"ISBN":"9780991333219","author":[{"dropping-particle":"","family":"Wohlers Associates","given":"","non-dropping-particle":"","parse-names":false,"suffix":""}],"id":"ITEM-1","issued":{"date-parts":[["2015"]]},"number-of-pages":"11","title":"Executive Summary - Wohlers Report 2015","type":"report"},"uris":["http://www.mendeley.com/documents/?uuid=7303bf2e-994c-49b4-98b0-064f27f64c34"]},{"id":"ITEM-2","itemData":{"ISBN":"9780991333202","author":[{"dropping-particle":"","family":"Wohlers Associates","given":"","non-dropping-particle":"","parse-names":false,"suffix":""}],"id":"ITEM-2","issued":{"date-parts":[["2014"]]},"title":"Executive summary of the Wohlers Report 2014","type":"report"},"uris":["http://www.mendeley.com/documents/?uuid=3f72b549-2ba1-4d85-bacc-a2ecc8aa8c06"]},{"id":"ITEM-3","itemData":{"ISBN":"0975442996","author":[{"dropping-particle":"","family":"Wohlers Associates","given":"","non-dropping-particle":"","parse-names":false,"suffix":""}],"id":"ITEM-3","issued":{"date-parts":[["2013"]]},"number-of-pages":"11","title":"Executive Summary - Wohlers Report 2013","type":"report"},"uris":["http://www.mendeley.com/documents/?uuid=e6332670-93c8-4a43-9771-a0a18880231c"]},{"id":"ITEM-4","itemData":{"ISBN":"0991333225","author":[{"dropping-particle":"","family":"Caffrey","given":"Tim","non-dropping-particle":"","parse-names":false,"suffix":""},{"dropping-particle":"","family":"Wohlers","given":"Terry","non-dropping-particle":"","parse-names":false,"suffix":""},{"dropping-particle":"","family":"Campbell","given":"R.I.","non-dropping-particle":"","parse-names":false,"suffix":""}],"id":"ITEM-4","issued":{"date-parts":[["2016"]]},"number-of-pages":"1-10","publisher-place":"Fort Collins, Colorado","title":"Executive summary of the Wohlers Report 2016","type":"report"},"uris":["http://www.mendeley.com/documents/?uuid=3a3134c1-3459-48e9-bf59-475b8f56ddc1"]}],"mendeley":{"formattedCitation":"(CAFFREY; WOHLERS; CAMPBELL, 2016; WOHLERS ASSOCIATES, 2013, 2014, 2015)","plainTextFormattedCitation":"(CAFFREY; WOHLERS; CAMPBELL, 2016; WOHLERS ASSOCIATES, 2013, 2014, 2015)","previouslyFormattedCitation":"(CAFFREY; WOHLERS; CAMPBELL, 2016; WOHLERS ASSOCIATES, 2013, 2014, 2015)"},"properties":{"noteIndex":0},"schema":"https://github.com/citation-style-language/schema/raw/master/csl-citation.json"}</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rsidR="008A23A6">
        <w:instrText>ADDIN CSL_CITATION {"citationItems":[{"id":"ITEM-1","itemData":{"URL":"https://www.youtube.com/watch?v=xXisjneilNU","accessed":{"date-parts":[["2017","12","20"]]},"author":[{"dropping-particle":"","family":"Wohlers","given":"Terry","non-dropping-particle":"","parse-names":false,"suffix":""}],"id":"ITEM-1","issued":{"date-parts":[["2017"]]},"title":"The future of 3D Printing (by Terry Wohlers)","type":"webpage"},"uris":["http://www.mendeley.com/documents/?uuid=193919fa-21dd-40a8-9309-5f8bdbeaebc0"]}],"mendeley":{"formattedCitation":"(WOHLERS, 2017)","plainTextFormattedCitation":"(WOHLERS, 2017)","previouslyFormattedCitation":"(WOHLERS, 2017)"},"properties":{"noteIndex":0},"schema":"https://github.com/citation-style-language/schema/raw/master/csl-citation.json"}</w:instrText>
      </w:r>
      <w:r>
        <w:fldChar w:fldCharType="separate"/>
      </w:r>
      <w:r w:rsidRPr="00B53A1C">
        <w:rPr>
          <w:noProof/>
        </w:rPr>
        <w:t>(WOHLERS, 2017)</w:t>
      </w:r>
      <w:r>
        <w:fldChar w:fldCharType="end"/>
      </w:r>
      <w:r>
        <w:t>.</w:t>
      </w:r>
    </w:p>
    <w:p w14:paraId="773141C6" w14:textId="727CFFFA" w:rsidR="000277BA" w:rsidRDefault="000277BA" w:rsidP="000277BA">
      <w:pPr>
        <w:pStyle w:val="Legenda"/>
      </w:pPr>
      <w:bookmarkStart w:id="129" w:name="_Ref503440283"/>
      <w:bookmarkStart w:id="130" w:name="_Toc505523643"/>
      <w:r>
        <w:lastRenderedPageBreak/>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2</w:t>
      </w:r>
      <w:r w:rsidR="00462A29">
        <w:rPr>
          <w:noProof/>
        </w:rPr>
        <w:fldChar w:fldCharType="end"/>
      </w:r>
      <w:bookmarkEnd w:id="129"/>
      <w:r>
        <w:t xml:space="preserve"> – Fontes de Dados Utilizadas</w:t>
      </w:r>
      <w:bookmarkEnd w:id="130"/>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B77A586" w:rsidR="000277BA" w:rsidRDefault="000277BA" w:rsidP="00C62245">
            <w:pPr>
              <w:ind w:firstLine="0"/>
            </w:pPr>
            <w:r>
              <w:fldChar w:fldCharType="begin" w:fldLock="1"/>
            </w:r>
            <w:r w:rsidR="008A23A6">
              <w:instrText>ADDIN CSL_CITATION {"citationItems":[{"id":"ITEM-1","itemData":{"URL":"https://www.quandl.com/data/SF0-Free-US-Fundamentals-Data","accessed":{"date-parts":[["2017","11","15"]]},"author":[{"dropping-particle":"","family":"Quandl","given":"","non-dropping-particle":"","parse-names":false,"suffix":""}],"id":"ITEM-1","issued":{"date-parts":[["2017"]]},"title":"Free US Fundamentals Data","type":"webpage"},"uris":["http://www.mendeley.com/documents/?uuid=79d5af05-c3c4-4917-bb71-380d66f6b752"]}],"mendeley":{"formattedCitation":"(QUANDL, 2017)","plainTextFormattedCitation":"(QUANDL, 2017)","previouslyFormattedCitation":"(QUANDL, 2017)"},"properties":{"noteIndex":0},"schema":"https://github.com/citation-style-language/schema/raw/master/csl-citation.json"}</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6AA25241" w:rsidR="000277BA" w:rsidRDefault="000277BA" w:rsidP="00C62245">
            <w:pPr>
              <w:ind w:firstLine="0"/>
            </w:pPr>
            <w:r>
              <w:fldChar w:fldCharType="begin" w:fldLock="1"/>
            </w:r>
            <w:r w:rsidR="008A23A6">
              <w:instrText>ADDIN CSL_CITATION {"citationItems":[{"id":"ITEM-1","itemData":{"URL":"http://www.usfundamentals.com/","accessed":{"date-parts":[["2017","11","10"]]},"author":[{"dropping-particle":"","family":"US FUNDAMENTALS","given":"","non-dropping-particle":"","parse-names":false,"suffix":""}],"id":"ITEM-1","issued":{"date-parts":[["2017"]]},"title":"US Stocks Fundamentals API","type":"webpage"},"uris":["http://www.mendeley.com/documents/?uuid=e1764fbf-e38f-4ecc-a76b-58a58a3285a1"]}],"mendeley":{"formattedCitation":"(US FUNDAMENTALS, 2017)","plainTextFormattedCitation":"(US FUNDAMENTALS, 2017)","previouslyFormattedCitation":"(US FUNDAMENTALS, 2017)"},"properties":{"noteIndex":0},"schema":"https://github.com/citation-style-language/schema/raw/master/csl-citation.json"}</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1F13DA3A" w:rsidR="000277BA" w:rsidRDefault="000277BA" w:rsidP="00C62245">
            <w:pPr>
              <w:ind w:firstLine="0"/>
            </w:pPr>
            <w:r>
              <w:fldChar w:fldCharType="begin" w:fldLock="1"/>
            </w:r>
            <w:r w:rsidR="008A23A6">
              <w:instrText>ADDIN CSL_CITATION {"citationItems":[{"id":"ITEM-1","itemData":{"ISBN":"0991333225","author":[{"dropping-particle":"","family":"Caffrey","given":"Tim","non-dropping-particle":"","parse-names":false,"suffix":""},{"dropping-particle":"","family":"Wohlers","given":"Terry","non-dropping-particle":"","parse-names":false,"suffix":""},{"dropping-particle":"","family":"Campbell","given":"R.I.","non-dropping-particle":"","parse-names":false,"suffix":""}],"id":"ITEM-1","issued":{"date-parts":[["2016"]]},"number-of-pages":"1-10","publisher-place":"Fort Collins, Colorado","title":"Executive summary of the Wohlers Report 2016","type":"report"},"uris":["http://www.mendeley.com/documents/?uuid=3a3134c1-3459-48e9-bf59-475b8f56ddc1"]}],"mendeley":{"formattedCitation":"(CAFFREY; WOHLERS; CAMPBELL, 2016)","plainTextFormattedCitation":"(CAFFREY; WOHLERS; CAMPBELL, 2016)","previouslyFormattedCitation":"(CAFFREY; WOHLERS; CAMPBELL, 2016)"},"properties":{"noteIndex":0},"schema":"https://github.com/citation-style-language/schema/raw/master/csl-citation.json"}</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31B21AE5"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rsidR="008A23A6">
              <w:instrText>ADDIN CSL_CITATION {"citationItems":[{"id":"ITEM-1","itemData":{"ISBN":"9780991333219","author":[{"dropping-particle":"","family":"Wohlers Associates","given":"","non-dropping-particle":"","parse-names":false,"suffix":""}],"id":"ITEM-1","issued":{"date-parts":[["2015"]]},"number-of-pages":"11","title":"Executive Summary - Wohlers Report 2015","type":"report"},"uris":["http://www.mendeley.com/documents/?uuid=7303bf2e-994c-49b4-98b0-064f27f64c34"]},{"id":"ITEM-2","itemData":{"ISBN":"9780991333202","author":[{"dropping-particle":"","family":"Wohlers Associates","given":"","non-dropping-particle":"","parse-names":false,"suffix":""}],"id":"ITEM-2","issued":{"date-parts":[["2014"]]},"title":"Executive summary of the Wohlers Report 2014","type":"report"},"uris":["http://www.mendeley.com/documents/?uuid=3f72b549-2ba1-4d85-bacc-a2ecc8aa8c06"]},{"id":"ITEM-3","itemData":{"ISBN":"0975442996","author":[{"dropping-particle":"","family":"Wohlers Associates","given":"","non-dropping-particle":"","parse-names":false,"suffix":""}],"id":"ITEM-3","issued":{"date-parts":[["2013"]]},"number-of-pages":"11","title":"Executive Summary - Wohlers Report 2013","type":"report"},"uris":["http://www.mendeley.com/documents/?uuid=e6332670-93c8-4a43-9771-a0a18880231c"]}],"mendeley":{"formattedCitation":"(WOHLERS ASSOCIATES, 2013, 2014, 2015)","plainTextFormattedCitation":"(WOHLERS ASSOCIATES, 2013, 2014, 2015)","previouslyFormattedCitation":"(WOHLERS ASSOCIATES, 2013, 2014, 2015)"},"properties":{"noteIndex":0},"schema":"https://github.com/citation-style-language/schema/raw/master/csl-citation.json"}</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2DD3C715" w:rsidR="000277BA" w:rsidRDefault="000277BA" w:rsidP="00C62245">
            <w:pPr>
              <w:ind w:firstLine="0"/>
              <w:rPr>
                <w:lang w:val="en-US"/>
              </w:rPr>
            </w:pPr>
            <w:r>
              <w:rPr>
                <w:lang w:val="en-US"/>
              </w:rPr>
              <w:fldChar w:fldCharType="begin" w:fldLock="1"/>
            </w:r>
            <w:r w:rsidR="008A23A6">
              <w:rPr>
                <w:lang w:val="en-US"/>
              </w:rPr>
              <w:instrText>ADDIN CSL_CITATION {"citationItems":[{"id":"ITEM-1","itemData":{"URL":"https://wohlersassociates.com/blog/2016/01/popularity-of-fdm/","accessed":{"date-parts":[["2017","12","10"]]},"author":[{"dropping-particle":"","family":"Wholers","given":"Terry","non-dropping-particle":"","parse-names":false,"suffix":""}],"id":"ITEM-1","issued":{"date-parts":[["2016"]]},"title":"Popularity of FDM","type":"webpage"},"uris":["http://www.mendeley.com/documents/?uuid=73e88053-2d7f-4112-b60d-6fb4664fdbfa"]}],"mendeley":{"formattedCitation":"(WHOLERS, 2016)","plainTextFormattedCitation":"(WHOLERS, 2016)","previouslyFormattedCitation":"(WHOLERS, 2016)"},"properties":{"noteIndex":0},"schema":"https://github.com/citation-style-language/schema/raw/master/csl-citation.json"}</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3809241E" w:rsidR="000277BA" w:rsidRPr="004255AD" w:rsidRDefault="000277BA" w:rsidP="00C62245">
            <w:pPr>
              <w:ind w:firstLine="0"/>
              <w:rPr>
                <w:lang w:val="en-US"/>
              </w:rPr>
            </w:pPr>
            <w:r>
              <w:rPr>
                <w:lang w:val="en-US"/>
              </w:rPr>
              <w:fldChar w:fldCharType="begin" w:fldLock="1"/>
            </w:r>
            <w:r w:rsidR="008A23A6">
              <w:rPr>
                <w:lang w:val="en-US"/>
              </w:rPr>
              <w:instrText>ADDIN CSL_CITATION {"citationItems":[{"id":"ITEM-1","itemData":{"ISBN":"978-0-9913332-0-2","abstract":"Wohlers report on some history of AM up to 2011","author":[{"dropping-particle":"","family":"Wohlers","given":"Terry","non-dropping-particle":"","parse-names":false,"suffix":""},{"dropping-particle":"","family":"Gornet","given":"Tim","non-dropping-particle":"","parse-names":false,"suffix":""}],"container-title":"Wohlers Report 2016","id":"ITEM-1","issued":{"date-parts":[["2016"]]},"page":"1-23","title":"History of additive manufacturing","type":"chapter"},"uris":["http://www.mendeley.com/documents/?uuid=1132f1f6-c688-4b12-9d73-9d56a1419be1"]}],"mendeley":{"formattedCitation":"(WOHLERS; GORNET, 2016)","plainTextFormattedCitation":"(WOHLERS; GORNET, 2016)","previouslyFormattedCitation":"(WOHLERS; GORNET, 2016)"},"properties":{"noteIndex":0},"schema":"https://github.com/citation-style-language/schema/raw/master/csl-citation.json"}</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04390F4E" w:rsidR="000277BA" w:rsidRDefault="000277BA" w:rsidP="00C62245">
            <w:pPr>
              <w:ind w:firstLine="0"/>
            </w:pPr>
            <w:r>
              <w:fldChar w:fldCharType="begin" w:fldLock="1"/>
            </w:r>
            <w:r w:rsidR="008A23A6">
              <w:instrText>ADDIN CSL_CITATION {"citationItems":[{"id":"ITEM-1","itemData":{"URL":"https://www.youtube.com/watch?v=xXisjneilNU","accessed":{"date-parts":[["2017","12","20"]]},"author":[{"dropping-particle":"","family":"Wohlers","given":"Terry","non-dropping-particle":"","parse-names":false,"suffix":""}],"id":"ITEM-1","issued":{"date-parts":[["2017"]]},"title":"The future of 3D Printing (by Terry Wohlers)","type":"webpage"},"uris":["http://www.mendeley.com/documents/?uuid=193919fa-21dd-40a8-9309-5f8bdbeaebc0"]}],"mendeley":{"formattedCitation":"(WOHLERS, 2017)","plainTextFormattedCitation":"(WOHLERS, 2017)","previouslyFormattedCitation":"(WOHLERS, 2017)"},"properties":{"noteIndex":0},"schema":"https://github.com/citation-style-language/schema/raw/master/csl-citation.json"}</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685D3021" w:rsidR="000277BA" w:rsidRDefault="000277BA" w:rsidP="00C62245">
            <w:pPr>
              <w:ind w:firstLine="0"/>
            </w:pPr>
            <w:r>
              <w:fldChar w:fldCharType="begin" w:fldLock="1"/>
            </w:r>
            <w:r w:rsidR="008A23A6">
              <w:instrText>ADDIN CSL_CITATION {"citationItems":[{"id":"ITEM-1","itemData":{"author":[{"dropping-particle":"","family":"UK Intellectual Property Office","given":"","non-dropping-particle":"","parse-names":false,"suffix":""}],"id":"ITEM-1","issued":{"date-parts":[["2013"]]},"title":"3D Printing - A Patent Overview","type":"report"},"uris":["http://www.mendeley.com/documents/?uuid=ae2c10f0-d46a-471c-9fe2-691d222c9c8e"]}],"mendeley":{"formattedCitation":"(UK INTELLECTUAL PROPERTY OFFICE, 2013)","plainTextFormattedCitation":"(UK INTELLECTUAL PROPERTY OFFICE, 2013)","previouslyFormattedCitation":"(UK INTELLECTUAL PROPERTY OFFICE, 2013)"},"properties":{"noteIndex":0},"schema":"https://github.com/citation-style-language/schema/raw/master/csl-citation.json"}</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2DB0D166" w:rsidR="000277BA" w:rsidRDefault="000277BA" w:rsidP="00C62245">
            <w:pPr>
              <w:ind w:firstLine="0"/>
            </w:pPr>
            <w:r>
              <w:fldChar w:fldCharType="begin" w:fldLock="1"/>
            </w:r>
            <w:r w:rsidR="008A23A6">
              <w:instrText>ADDIN CSL_CITATION {"citationItems":[{"id":"ITEM-1","itemData":{"URL":"https://www.contextworld.com/news","accessed":{"date-parts":[["2017","12","12"]]},"author":[{"dropping-particle":"","family":"Context","given":"","non-dropping-particle":"","parse-names":false,"suffix":""}],"id":"ITEM-1","issued":{"date-parts":[["2017"]]},"title":"Context News","type":"webpage"},"uris":["http://www.mendeley.com/documents/?uuid=c6b44f17-2392-40ec-831a-b10a86ea7522"]}],"mendeley":{"formattedCitation":"(CONTEXT, 2017)","plainTextFormattedCitation":"(CONTEXT, 2017)","previouslyFormattedCitation":"(CONTEXT, 2017)"},"properties":{"noteIndex":0},"schema":"https://github.com/citation-style-language/schema/raw/master/csl-citation.json"}</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0C8A7146" w:rsidR="000277BA" w:rsidRDefault="000277BA" w:rsidP="00C62245">
            <w:pPr>
              <w:ind w:firstLine="0"/>
            </w:pPr>
            <w:r>
              <w:lastRenderedPageBreak/>
              <w:fldChar w:fldCharType="begin" w:fldLock="1"/>
            </w:r>
            <w:r w:rsidR="008A23A6">
              <w:instrText>ADDIN CSL_CITATION {"citationItems":[{"id":"ITEM-1","itemData":{"DOI":"10.1016/J.ENG.2017.05.015","ISBN":"4861665337","ISSN":"24058963","abstract":"The relentless parade of new technologies is unfolding on many fronts. Almost every advance is billed as a breakthrough, and the list of “next big things” grows ever longer. Not every emerging technology will alter the business or social landscape—but some truly do have the potential to disrupt the status quo, alter the way people live and work, and rearrange value pools. It is therefore critical that business and policy leaders understand which technologies will matter to them and prepare accordingly.","author":[{"dropping-particle":"","family":"McKinsey Global Institute","given":"","non-dropping-particle":"","parse-names":false,"suffix":""}],"container-title":"McKinsey Global Insitute","id":"ITEM-1","issue":"May","issued":{"date-parts":[["2013"]]},"page":"163","title":"Disruptive technologies: Advances that will transform life, business, and the global economy","type":"article-journal"},"uris":["http://www.mendeley.com/documents/?uuid=8398f412-7849-48cd-ad57-338688d3c322"]}],"mendeley":{"formattedCitation":"(MCKINSEY GLOBAL INSTITUTE, 2013)","plainTextFormattedCitation":"(MCKINSEY GLOBAL INSTITUTE, 2013)","previouslyFormattedCitation":"(MCKINSEY GLOBAL INSTITUTE, 2013)"},"properties":{"noteIndex":0},"schema":"https://github.com/citation-style-language/schema/raw/master/csl-citation.json"}</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3F78393E" w:rsidR="000277BA" w:rsidRDefault="000277BA" w:rsidP="00C62245">
            <w:pPr>
              <w:ind w:firstLine="0"/>
            </w:pPr>
            <w:r>
              <w:fldChar w:fldCharType="begin" w:fldLock="1"/>
            </w:r>
            <w:r w:rsidR="008A23A6">
              <w:instrText>ADDIN CSL_CITATION {"citationItems":[{"id":"ITEM-1","itemData":{"author":[{"dropping-particle":"","family":"A.T. Kearney","given":"","non-dropping-particle":"","parse-names":false,"suffix":""}],"id":"ITEM-1","issued":{"date-parts":[["2014"]]},"page":"1-16","title":"3D Printing: A Manufacturing Revolution","type":"article-journal"},"uris":["http://www.mendeley.com/documents/?uuid=55636157-447c-4dc7-940d-edb18e9ada88"]}],"mendeley":{"formattedCitation":"(A.T. KEARNEY, 2014)","plainTextFormattedCitation":"(A.T. KEARNEY, 2014)","previouslyFormattedCitation":"(A.T. KEARNEY, 2014)"},"properties":{"noteIndex":0},"schema":"https://github.com/citation-style-language/schema/raw/master/csl-citation.json"}</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6133D39D" w:rsidR="000277BA" w:rsidRDefault="000277BA" w:rsidP="00C62245">
            <w:pPr>
              <w:ind w:firstLine="0"/>
            </w:pPr>
            <w:r>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mendeley":{"formattedCitation":"(ERNST &amp; YOUNG GMBH, 2016)","plainTextFormattedCitation":"(ERNST &amp; YOUNG GMBH, 2016)","previouslyFormattedCitation":"(ERNST &amp; YOUNG GMBH, 2016)"},"properties":{"noteIndex":0},"schema":"https://github.com/citation-style-language/schema/raw/master/csl-citation.json"}</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35BBE00E" w:rsidR="000277BA" w:rsidRDefault="000277BA" w:rsidP="00C62245">
            <w:pPr>
              <w:ind w:firstLine="0"/>
            </w:pPr>
            <w:r>
              <w:t xml:space="preserve">Apresenta prospecções sobre o impacto da manufatura aditiva, predominantemente por meio de entrevistas a usuários da impressão 3D. Também apresenta dados históricos de </w:t>
            </w:r>
            <w:r w:rsidR="001A6B0B" w:rsidRPr="001A6B0B">
              <w:rPr>
                <w:i/>
              </w:rPr>
              <w:t>players</w:t>
            </w:r>
            <w:r>
              <w:t xml:space="preserve"> da impressão 3D e estimativas de Market share, indicando tendência de consolidação dos fabricantes.</w:t>
            </w:r>
          </w:p>
        </w:tc>
        <w:tc>
          <w:tcPr>
            <w:tcW w:w="3225" w:type="dxa"/>
          </w:tcPr>
          <w:p w14:paraId="0563AC47" w14:textId="2A67B70D" w:rsidR="000277BA" w:rsidRPr="002A284D" w:rsidRDefault="000277BA" w:rsidP="00C62245">
            <w:pPr>
              <w:ind w:firstLine="0"/>
              <w:rPr>
                <w:lang w:val="en-US"/>
              </w:rPr>
            </w:pPr>
            <w:r w:rsidRPr="002A284D">
              <w:rPr>
                <w:lang w:val="en-US"/>
              </w:rPr>
              <w:t xml:space="preserve">Market Share de </w:t>
            </w:r>
            <w:r w:rsidR="001A6B0B" w:rsidRPr="001A6B0B">
              <w:rPr>
                <w:i/>
                <w:lang w:val="en-US"/>
              </w:rPr>
              <w:t>players</w:t>
            </w:r>
            <w:r w:rsidRPr="002A284D">
              <w:rPr>
                <w:lang w:val="en-US"/>
              </w:rPr>
              <w:t xml:space="preserve"> f</w:t>
            </w:r>
            <w:r>
              <w:rPr>
                <w:lang w:val="en-US"/>
              </w:rPr>
              <w:t>abricantes de impressão 3D.</w:t>
            </w:r>
          </w:p>
        </w:tc>
      </w:tr>
      <w:tr w:rsidR="000277BA" w14:paraId="0D1753D6" w14:textId="77777777" w:rsidTr="00C62245">
        <w:tc>
          <w:tcPr>
            <w:tcW w:w="1980" w:type="dxa"/>
          </w:tcPr>
          <w:p w14:paraId="0BF3CFAF" w14:textId="11880F9B" w:rsidR="000277BA" w:rsidRDefault="000277BA" w:rsidP="00C62245">
            <w:pPr>
              <w:ind w:firstLine="0"/>
            </w:pPr>
            <w:r>
              <w:lastRenderedPageBreak/>
              <w:fldChar w:fldCharType="begin" w:fldLock="1"/>
            </w:r>
            <w:r w:rsidR="008A23A6">
              <w:instrText>ADDIN CSL_CITATION {"citationItems":[{"id":"ITEM-1","itemData":{"author":[{"dropping-particle":"","family":"Keeney","given":"Tasha","non-dropping-particle":"","parse-names":false,"suffix":""}],"id":"ITEM-1","issued":{"date-parts":[["2016"]]},"title":"3D Printing Market: Analystis Are Underestimating the Future","type":"article"},"uris":["http://www.mendeley.com/documents/?uuid=da3dcac3-cc63-4322-9554-eacc7c487295"]}],"mendeley":{"formattedCitation":"(KEENEY, 2016)","plainTextFormattedCitation":"(KEENEY, 2016)","previouslyFormattedCitation":"(KEENEY, 2016)"},"properties":{"noteIndex":0},"schema":"https://github.com/citation-style-language/schema/raw/master/csl-citation.json"}</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FBFEAC9" w:rsidR="000277BA" w:rsidRDefault="000277BA" w:rsidP="00C62245">
            <w:pPr>
              <w:ind w:firstLine="0"/>
            </w:pPr>
            <w:r>
              <w:fldChar w:fldCharType="begin" w:fldLock="1"/>
            </w:r>
            <w:r w:rsidR="008A23A6">
              <w:instrText>ADDIN CSL_CITATION {"citationItems":[{"id":"ITEM-1","itemData":{"author":[{"dropping-particle":"","family":"Stratasys LTD","given":"","non-dropping-particle":"","parse-names":false,"suffix":""}],"id":"ITEM-1","issued":{"date-parts":[["2015"]]},"title":"3D Printing’s Imminent Impact on Manufacturing","type":"article-journal"},"uris":["http://www.mendeley.com/documents/?uuid=2fc254f2-85a2-4711-9047-f89145cbacfe"]}],"mendeley":{"formattedCitation":"(STRATASYS LTD, 2015)","plainTextFormattedCitation":"(STRATASYS LTD, 2015)","previouslyFormattedCitation":"(STRATASYS LTD, 2015)"},"properties":{"noteIndex":0},"schema":"https://github.com/citation-style-language/schema/raw/master/csl-citation.json"}</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16611639" w:rsidR="000277BA" w:rsidRDefault="000277BA" w:rsidP="00C62245">
            <w:pPr>
              <w:ind w:firstLine="0"/>
            </w:pPr>
            <w:r>
              <w:fldChar w:fldCharType="begin" w:fldLock="1"/>
            </w:r>
            <w:r w:rsidR="008A23A6">
              <w:instrText>ADDIN CSL_CITATION {"citationItems":[{"id":"ITEM-1","itemData":{"author":[{"dropping-particle":"","family":"3D Systems","given":"","non-dropping-particle":"","parse-names":false,"suffix":""}],"container-title":"Imagine","id":"ITEM-1","issued":{"date-parts":[["2018"]]},"number-of-pages":"1-28","title":"3D Printer Buyer's Guide For Professional and Production Applications","type":"report"},"uris":["http://www.mendeley.com/documents/?uuid=66453114-d9f0-4434-bf66-f6c0088d147e"]}],"mendeley":{"formattedCitation":"(3D SYSTEMS, 2018)","plainTextFormattedCitation":"(3D SYSTEMS, 2018)","previouslyFormattedCitation":"(3D SYSTEMS, 2018)"},"properties":{"noteIndex":0},"schema":"https://github.com/citation-style-language/schema/raw/master/csl-citation.json"}</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32942EAF" w:rsidR="000277BA" w:rsidRDefault="000277BA" w:rsidP="00C62245">
            <w:pPr>
              <w:ind w:firstLine="0"/>
            </w:pPr>
            <w:r>
              <w:fldChar w:fldCharType="begin" w:fldLock="1"/>
            </w:r>
            <w:r w:rsidR="008A23A6">
              <w:instrText>ADDIN CSL_CITATION {"citationItems":[{"id":"ITEM-1","itemData":{"URL":"https://www.3dhubs.com/knowledge-base/additive-manufacturing-technologies-overview","accessed":{"date-parts":[["2017","11","2"]]},"author":[{"dropping-particle":"","family":"3D Hubs","given":"","non-dropping-particle":"","parse-names":false,"suffix":""}],"id":"ITEM-1","issued":{"date-parts":[["2017"]]},"title":"Additive Manufacturing Technologies: An Overview","type":"webpage"},"uris":["http://www.mendeley.com/documents/?uuid=0ee50e21-9840-4c1f-a556-4da504afd715"]}],"mendeley":{"formattedCitation":"(3D HUBS, 2017a)","plainTextFormattedCitation":"(3D HUBS, 2017a)","previouslyFormattedCitation":"(3D HUBS, 2017a)"},"properties":{"noteIndex":0},"schema":"https://github.com/citation-style-language/schema/raw/master/csl-citation.json"}</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04719DBC" w:rsidR="000277BA" w:rsidRPr="00043871" w:rsidRDefault="000277BA" w:rsidP="00C62245">
            <w:pPr>
              <w:ind w:firstLine="0"/>
            </w:pPr>
            <w:r w:rsidRPr="00043871">
              <w:t>Apresenta tecnologias existentes de i</w:t>
            </w:r>
            <w:r>
              <w:t xml:space="preserve">mpressão 3D e </w:t>
            </w:r>
            <w:r w:rsidR="001A6B0B" w:rsidRPr="001A6B0B">
              <w:rPr>
                <w:i/>
              </w:rPr>
              <w:t>players</w:t>
            </w:r>
            <w:r>
              <w:t xml:space="preserve">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183DFC42" w:rsidR="000277BA" w:rsidRDefault="000277BA" w:rsidP="00C62245">
            <w:pPr>
              <w:ind w:firstLine="0"/>
            </w:pPr>
            <w:r>
              <w:fldChar w:fldCharType="begin" w:fldLock="1"/>
            </w:r>
            <w:r w:rsidR="008A23A6">
              <w:instrText>ADDIN CSL_CITATION {"citationItems":[{"id":"ITEM-1","itemData":{"URL":"https://www.3dhubs.com/3d-printers","accessed":{"date-parts":[["2017","11","10"]]},"author":[{"dropping-particle":"","family":"3D Hubs","given":"","non-dropping-particle":"","parse-names":false,"suffix":""}],"id":"ITEM-1","issued":{"date-parts":[["2017"]]},"title":"3D Printer Index","type":"webpage"},"uris":["http://www.mendeley.com/documents/?uuid=4117b8a9-f216-4d77-b131-5d55150a7483"]}],"mendeley":{"formattedCitation":"(3D HUBS, 2017b)","plainTextFormattedCitation":"(3D HUBS, 2017b)","previouslyFormattedCitation":"(3D HUBS, 2017b)"},"properties":{"noteIndex":0},"schema":"https://github.com/citation-style-language/schema/raw/master/csl-citation.json"}</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2AF416A3"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rsidR="008A23A6">
        <w:instrText>ADDIN CSL_CITATION {"citationItems":[{"id":"ITEM-1","itemData":{"author":[{"dropping-particle":"","family":"UK Intellectual Property Office","given":"","non-dropping-particle":"","parse-names":false,"suffix":""}],"id":"ITEM-1","issued":{"date-parts":[["2013"]]},"title":"3D Printing - A Patent Overview","type":"report"},"uris":["http://www.mendeley.com/documents/?uuid=ae2c10f0-d46a-471c-9fe2-691d222c9c8e"]}],"mendeley":{"formattedCitation":"(UK INTELLECTUAL PROPERTY OFFICE, 2013)","plainTextFormattedCitation":"(UK INTELLECTUAL PROPERTY OFFICE, 2013)","previouslyFormattedCitation":"(UK INTELLECTUAL PROPERTY OFFICE, 2013)"},"properties":{"noteIndex":0},"schema":"https://github.com/citation-style-language/schema/raw/master/csl-citation.json"}</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w:t>
      </w:r>
      <w:r w:rsidR="001A6B0B" w:rsidRPr="001A6B0B">
        <w:rPr>
          <w:i/>
        </w:rPr>
        <w:t>players</w:t>
      </w:r>
      <w:r>
        <w:t xml:space="preserve"> dominantes no mercado de impressão 3D são os </w:t>
      </w:r>
      <w:r w:rsidR="001A6B0B" w:rsidRPr="001A6B0B">
        <w:rPr>
          <w:i/>
        </w:rPr>
        <w:t>players</w:t>
      </w:r>
      <w:r>
        <w:t xml:space="preserve"> que possuem o maior número de patentes recentes. Esta informação suportou a decisão sobre a inclusão do módulo de pesquisa e desenvolvimento e performance no modelo computacional. </w:t>
      </w:r>
    </w:p>
    <w:p w14:paraId="14B3A05A" w14:textId="4820F72B"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8A23A6">
        <w:instrText>ADDIN CSL_CITATION {"citationItems":[{"id":"ITEM-1","itemData":{"DOI":"10.1016/J.ENG.2017.05.015","ISBN":"4861665337","ISSN":"24058963","abstract":"The relentless parade of new technologies is unfolding on many fronts. Almost every advance is billed as a breakthrough, and the list of “next big things” grows ever longer. Not every emerging technology will alter the business or social landscape—but some truly do have the potential to disrupt the status quo, alter the way people live and work, and rearrange value pools. It is therefore critical that business and policy leaders understand which technologies will matter to them and prepare accordingly.","author":[{"dropping-particle":"","family":"McKinsey Global Institute","given":"","non-dropping-particle":"","parse-names":false,"suffix":""}],"container-title":"McKinsey Global Insitute","id":"ITEM-1","issue":"May","issued":{"date-parts":[["2013"]]},"page":"163","title":"Disruptive technologies: Advances that will transform life, business, and the global economy","type":"article-journal"},"uris":["http://www.mendeley.com/documents/?uuid=8398f412-7849-48cd-ad57-338688d3c322"]}],"mendeley":{"formattedCitation":"(MCKINSEY GLOBAL INSTITUTE, 2013)","plainTextFormattedCitation":"(MCKINSEY GLOBAL INSTITUTE, 2013)","previouslyFormattedCitation":"(MCKINSEY GLOBAL INSTITUTE, 2013)"},"properties":{"noteIndex":0},"schema":"https://github.com/citation-style-language/schema/raw/master/csl-citation.json"}</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rsidR="008A23A6">
        <w:instrText>ADDIN CSL_CITATION {"citationItems":[{"id":"ITEM-1","itemData":{"author":[{"dropping-particle":"","family":"Keeney","given":"Tasha","non-dropping-particle":"","parse-names":false,"suffix":""}],"id":"ITEM-1","issued":{"date-parts":[["2016"]]},"title":"3D Printing Market: Analystis Are Underestimating the Future","type":"article"},"uris":["http://www.mendeley.com/documents/?uuid=da3dcac3-cc63-4322-9554-eacc7c487295"]}],"mendeley":{"formattedCitation":"(KEENEY, 2016)","plainTextFormattedCitation":"(KEENEY, 2016)","previouslyFormattedCitation":"(KEENEY, 2016)"},"properties":{"noteIndex":0},"schema":"https://github.com/citation-style-language/schema/raw/master/csl-citation.json"}</w:instrText>
      </w:r>
      <w:r>
        <w:fldChar w:fldCharType="separate"/>
      </w:r>
      <w:r w:rsidRPr="000277BA">
        <w:rPr>
          <w:noProof/>
        </w:rPr>
        <w:t>(KEENEY, 2016)</w:t>
      </w:r>
      <w:r>
        <w:fldChar w:fldCharType="end"/>
      </w:r>
      <w:r w:rsidR="0013509D">
        <w:t>.</w:t>
      </w:r>
      <w:r w:rsidR="0099435E">
        <w:t xml:space="preserve"> As informações coletadas nestas fontes de informações informaram a construção do modelo matemático (explicitado na seção 4.2) bem como os parâmetros para a execução da simulação (Apêndice G).</w:t>
      </w:r>
      <w:r w:rsidR="00532E31">
        <w:t xml:space="preserve"> Explicitados os procedimentos adotados para a coleta de dados, a seção seguinte tratará </w:t>
      </w:r>
      <w:r w:rsidR="00585084">
        <w:t>das técnicas de análise de dados empregadas.</w:t>
      </w:r>
    </w:p>
    <w:p w14:paraId="2804FE1D" w14:textId="1D77714E" w:rsidR="00473BCA" w:rsidRDefault="00473BCA">
      <w:pPr>
        <w:pStyle w:val="Ttulo2"/>
      </w:pPr>
      <w:bookmarkStart w:id="131" w:name="_Toc505523753"/>
      <w:bookmarkStart w:id="132" w:name="_Toc456015074"/>
      <w:r>
        <w:t>Análise de Dados</w:t>
      </w:r>
      <w:bookmarkEnd w:id="131"/>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7D45840D"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0326C">
        <w:t xml:space="preserve">Tabela </w:t>
      </w:r>
      <w:r w:rsidR="0060326C">
        <w:rPr>
          <w:noProof/>
        </w:rPr>
        <w:t>1</w:t>
      </w:r>
      <w:r w:rsidR="000572F1">
        <w:fldChar w:fldCharType="end"/>
      </w:r>
      <w:r w:rsidR="000572F1">
        <w:t>)</w:t>
      </w:r>
      <w:r w:rsidR="007739F6">
        <w:t xml:space="preserve">. Para a definição dos casos onde a estratégia falha, foi adotado o critério do </w:t>
      </w:r>
      <w:r w:rsidR="00585084">
        <w:t>quartil superior</w:t>
      </w:r>
      <w:r w:rsidR="007739F6">
        <w:t xml:space="preserve"> da variável custo de oportunidade, o qual também foi utilizado para selecionar a estratégia candidata, e é utilizado na literatura em RDM </w:t>
      </w:r>
      <w:r w:rsidR="007739F6">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007739F6">
        <w:fldChar w:fldCharType="separate"/>
      </w:r>
      <w:r w:rsidR="007739F6" w:rsidRPr="007739F6">
        <w:rPr>
          <w:noProof/>
        </w:rPr>
        <w:t>(LEMPERT et al., 2006)</w:t>
      </w:r>
      <w:r w:rsidR="007739F6">
        <w:fldChar w:fldCharType="end"/>
      </w:r>
      <w:r w:rsidR="007739F6">
        <w:t>.</w:t>
      </w:r>
    </w:p>
    <w:p w14:paraId="51D90CE3" w14:textId="3A227E8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0326C">
        <w:t xml:space="preserve">Tabela </w:t>
      </w:r>
      <w:r w:rsidR="0060326C">
        <w:rPr>
          <w:noProof/>
        </w:rPr>
        <w:t>1</w:t>
      </w:r>
      <w:r w:rsidR="00E846E2">
        <w:fldChar w:fldCharType="end"/>
      </w:r>
      <w:r w:rsidR="00E846E2">
        <w:t xml:space="preserve"> representa uma síntese de todas as simulações executadas para analisar a vulnerabilidade de uma estratégia específica em relação </w:t>
      </w:r>
      <w:r w:rsidR="00E846E2">
        <w:lastRenderedPageBreak/>
        <w:t>às incertezas definidas</w:t>
      </w:r>
      <w:r w:rsidR="00585084">
        <w:t xml:space="preserve"> (a definição destas variáveis está presente na seção 4.2)</w:t>
      </w:r>
      <w:r w:rsidR="00E846E2">
        <w:t>.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572DD4C" w:rsidR="007739F6" w:rsidRDefault="007739F6" w:rsidP="007739F6">
      <w:pPr>
        <w:pStyle w:val="Legenda"/>
      </w:pPr>
      <w:bookmarkStart w:id="133" w:name="_Ref504639944"/>
      <w:bookmarkStart w:id="134" w:name="_Toc505523714"/>
      <w:r>
        <w:t xml:space="preserve">Tabela </w:t>
      </w:r>
      <w:r w:rsidR="00462A29">
        <w:rPr>
          <w:noProof/>
        </w:rPr>
        <w:fldChar w:fldCharType="begin"/>
      </w:r>
      <w:r w:rsidR="00462A29">
        <w:rPr>
          <w:noProof/>
        </w:rPr>
        <w:instrText xml:space="preserve"> SEQ Tabela \* ARABIC </w:instrText>
      </w:r>
      <w:r w:rsidR="00462A29">
        <w:rPr>
          <w:noProof/>
        </w:rPr>
        <w:fldChar w:fldCharType="separate"/>
      </w:r>
      <w:r w:rsidR="0060326C">
        <w:rPr>
          <w:noProof/>
        </w:rPr>
        <w:t>1</w:t>
      </w:r>
      <w:r w:rsidR="00462A29">
        <w:rPr>
          <w:noProof/>
        </w:rPr>
        <w:fldChar w:fldCharType="end"/>
      </w:r>
      <w:bookmarkEnd w:id="133"/>
      <w:r>
        <w:t xml:space="preserve"> – Tabela para a Análise de Vulnerabilidade</w:t>
      </w:r>
      <w:bookmarkEnd w:id="134"/>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lastRenderedPageBreak/>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análises foi identificar quais são as variáveis de incerteza mais importantes para a determinação do fracasso da estratégia, bem como em que regiões a estratégia falha.</w:t>
      </w:r>
    </w:p>
    <w:p w14:paraId="72B7A14A" w14:textId="372E2021"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0326C">
        <w:t xml:space="preserve">Quadro </w:t>
      </w:r>
      <w:r w:rsidR="0060326C">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3C10654F"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8A23A6">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rsidR="00E846E2">
        <w:fldChar w:fldCharType="separate"/>
      </w:r>
      <w:r w:rsidR="00E846E2" w:rsidRPr="00E846E2">
        <w:rPr>
          <w:noProof/>
        </w:rPr>
        <w:t>(GROVES, 2006)</w:t>
      </w:r>
      <w:r w:rsidR="00E846E2">
        <w:fldChar w:fldCharType="end"/>
      </w:r>
      <w:r w:rsidR="00E846E2">
        <w:t>.</w:t>
      </w:r>
    </w:p>
    <w:p w14:paraId="219FCA0D" w14:textId="7E1BDA1C"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rsidR="008A23A6">
        <w:instrText>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07dc921a-cf48-4fc5-a27a-2bd98d169b1e"]}],"mendeley":{"formattedCitation":"(BREIMAN, 2001)","plainTextFormattedCitation":"(BREIMAN, 2001)","previouslyFormattedCitation":"(BREIMAN, 2001)"},"properties":{"noteIndex":0},"schema":"https://github.com/citation-style-language/schema/raw/master/csl-citation.json"}</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rsidR="008A23A6">
        <w:instrText>ADDIN CSL_CITATION {"citationItems":[{"id":"ITEM-1","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1","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mendeley":{"formattedCitation":"(KWAKKEL, 2017)","plainTextFormattedCitation":"(KWAKKEL, 2017)","previouslyFormattedCitation":"(KWAKKEL, 2017)"},"properties":{"noteIndex":0},"schema":"https://github.com/citation-style-language/schema/raw/master/csl-citation.json"}</w:instrText>
      </w:r>
      <w:r>
        <w:fldChar w:fldCharType="separate"/>
      </w:r>
      <w:r w:rsidRPr="008F318C">
        <w:rPr>
          <w:noProof/>
        </w:rPr>
        <w:t>(KWAKKEL, 2017)</w:t>
      </w:r>
      <w:r>
        <w:fldChar w:fldCharType="end"/>
      </w:r>
      <w:r>
        <w:t>.</w:t>
      </w:r>
    </w:p>
    <w:p w14:paraId="5CEDECD9" w14:textId="69CC6CC9" w:rsidR="000572F1" w:rsidRDefault="000572F1" w:rsidP="000572F1">
      <w:r>
        <w:t xml:space="preserve">Em linha com o uso de Random Forests para suportar a triangulação da análise de vulnerabilidades </w:t>
      </w:r>
      <w:r>
        <w:fldChar w:fldCharType="begin" w:fldLock="1"/>
      </w:r>
      <w:r w:rsidR="008A23A6">
        <w:instrText>ADDIN CSL_CITATION {"citationItems":[{"id":"ITEM-1","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1","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mendeley":{"formattedCitation":"(KWAKKEL, 2017)","plainTextFormattedCitation":"(KWAKKEL, 2017)","previouslyFormattedCitation":"(KWAKKEL, 2017)"},"properties":{"noteIndex":0},"schema":"https://github.com/citation-style-language/schema/raw/master/csl-citation.json"}</w:instrText>
      </w:r>
      <w:r>
        <w:fldChar w:fldCharType="separate"/>
      </w:r>
      <w:r w:rsidRPr="008F318C">
        <w:rPr>
          <w:noProof/>
        </w:rPr>
        <w:t>(KWAKKEL, 2017)</w:t>
      </w:r>
      <w:r>
        <w:fldChar w:fldCharType="end"/>
      </w:r>
      <w:r>
        <w:t xml:space="preserve">, este trabalho emprega adicionalmente o algoritmo Boruta. </w:t>
      </w:r>
      <w:r>
        <w:fldChar w:fldCharType="begin" w:fldLock="1"/>
      </w:r>
      <w:r w:rsidR="008A23A6">
        <w:instrText>ADDIN CSL_CITATION {"citationItems":[{"id":"ITEM-1","itemData":{"DOI":"Vol. 36, Issue 11, Sep 2010","ISBN":"1548-7660","ISSN":"15487660","abstract":"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author":[{"dropping-particle":"","family":"Kursa","given":"Miron B","non-dropping-particle":"","parse-names":false,"suffix":""},{"dropping-particle":"","family":"Rudnicki","given":"Witold R","non-dropping-particle":"","parse-names":false,"suffix":""}],"container-title":"Journal Of Statistical Software","id":"ITEM-1","issue":"11","issued":{"date-parts":[["2010"]]},"page":"1-13","title":"Feature Selection with the Boruta Package","type":"article-journal","volume":"36"},"uris":["http://www.mendeley.com/documents/?uuid=25ffa49e-2d78-42dd-9bde-73601ebb9930"]}],"mendeley":{"formattedCitation":"(KURSA; RUDNICKI, 2010)","plainTextFormattedCitation":"(KURSA; RUDNICKI, 2010)","previouslyFormattedCitation":"(KURSA; RUDNICKI, 2010)"},"properties":{"noteIndex":0},"schema":"https://github.com/citation-style-language/schema/raw/master/csl-citation.json"}</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rsidR="008A23A6">
        <w:instrText>ADDIN CSL_CITATION {"citationItems":[{"id":"ITEM-1","itemData":{"DOI":"Vol. 36, Issue 11, Sep 2010","ISBN":"1548-7660","ISSN":"15487660","abstract":"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author":[{"dropping-particle":"","family":"Kursa","given":"Miron B","non-dropping-particle":"","parse-names":false,"suffix":""},{"dropping-particle":"","family":"Rudnicki","given":"Witold R","non-dropping-particle":"","parse-names":false,"suffix":""}],"container-title":"Journal Of Statistical Software","id":"ITEM-1","issue":"11","issued":{"date-parts":[["2010"]]},"page":"1-13","title":"Feature Selection with the Boruta Package","type":"article-journal","volume":"36"},"uris":["http://www.mendeley.com/documents/?uuid=25ffa49e-2d78-42dd-9bde-73601ebb9930"]}],"mendeley":{"formattedCitation":"(KURSA; RUDNICKI, 2010)","plainTextFormattedCitation":"(KURSA; RUDNICKI, 2010)","previouslyFormattedCitation":"(KURSA; RUDNICKI, 2010)"},"properties":{"noteIndex":0},"schema":"https://github.com/citation-style-language/schema/raw/master/csl-citation.json"}</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5E56FF8A" w:rsidR="00DA3A34" w:rsidRDefault="00DA3A34" w:rsidP="00DA3A34">
      <w:pPr>
        <w:pStyle w:val="Legenda"/>
      </w:pPr>
      <w:bookmarkStart w:id="135" w:name="_Ref504640238"/>
      <w:bookmarkStart w:id="136" w:name="_Toc505523644"/>
      <w:r>
        <w:lastRenderedPageBreak/>
        <w:t xml:space="preserve">Quadro </w:t>
      </w:r>
      <w:r w:rsidR="00462A29">
        <w:rPr>
          <w:noProof/>
        </w:rPr>
        <w:fldChar w:fldCharType="begin"/>
      </w:r>
      <w:r w:rsidR="00462A29">
        <w:rPr>
          <w:noProof/>
        </w:rPr>
        <w:instrText xml:space="preserve"> SE</w:instrText>
      </w:r>
      <w:r w:rsidR="00462A29">
        <w:rPr>
          <w:noProof/>
        </w:rPr>
        <w:instrText xml:space="preserve">Q Quadro \* ARABIC </w:instrText>
      </w:r>
      <w:r w:rsidR="00462A29">
        <w:rPr>
          <w:noProof/>
        </w:rPr>
        <w:fldChar w:fldCharType="separate"/>
      </w:r>
      <w:r w:rsidR="0060326C">
        <w:rPr>
          <w:noProof/>
        </w:rPr>
        <w:t>13</w:t>
      </w:r>
      <w:r w:rsidR="00462A29">
        <w:rPr>
          <w:noProof/>
        </w:rPr>
        <w:fldChar w:fldCharType="end"/>
      </w:r>
      <w:bookmarkEnd w:id="135"/>
      <w:r>
        <w:t xml:space="preserve"> – Técnicas de Análise Empregadas</w:t>
      </w:r>
      <w:bookmarkEnd w:id="136"/>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7830D1C9"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w:t>
            </w:r>
            <w:r w:rsidR="00585084">
              <w:rPr>
                <w:sz w:val="22"/>
                <w:szCs w:val="24"/>
              </w:rPr>
              <w:t>em</w:t>
            </w:r>
            <w:r w:rsidRPr="00BA0621">
              <w:rPr>
                <w:sz w:val="22"/>
                <w:szCs w:val="24"/>
              </w:rPr>
              <w:t xml:space="preserve">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1386FC32"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rsidR="008A23A6">
        <w:instrText>ADDIN CSL_CITATION {"citationItems":[{"id":"ITEM-1","itemData":{"DOI":"Vol. 36, Issue 11, Sep 2010","ISBN":"1548-7660","ISSN":"15487660","abstract":"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author":[{"dropping-particle":"","family":"Kursa","given":"Miron B","non-dropping-particle":"","parse-names":false,"suffix":""},{"dropping-particle":"","family":"Rudnicki","given":"Witold R","non-dropping-particle":"","parse-names":false,"suffix":""}],"container-title":"Journal Of Statistical Software","id":"ITEM-1","issue":"11","issued":{"date-parts":[["2010"]]},"page":"1-13","title":"Feature Selection with the Boruta Package","type":"article-journal","volume":"36"},"uris":["http://www.mendeley.com/documents/?uuid=25ffa49e-2d78-42dd-9bde-73601ebb9930"]}],"mendeley":{"formattedCitation":"(KURSA; RUDNICKI, 2010)","plainTextFormattedCitation":"(KURSA; RUDNICKI, 2010)","previouslyFormattedCitation":"(KURSA; RUDNICKI, 2010)"},"properties":{"noteIndex":0},"schema":"https://github.com/citation-style-language/schema/raw/master/csl-citation.json"}</w:instrText>
      </w:r>
      <w:r>
        <w:fldChar w:fldCharType="separate"/>
      </w:r>
      <w:r w:rsidRPr="00065268">
        <w:rPr>
          <w:noProof/>
        </w:rPr>
        <w:t>(KURSA; RUDNICKI, 2010)</w:t>
      </w:r>
      <w:r>
        <w:fldChar w:fldCharType="end"/>
      </w:r>
      <w:r>
        <w:t>.</w:t>
      </w:r>
      <w:r w:rsidR="000572F1">
        <w:t xml:space="preserve"> </w:t>
      </w:r>
      <w:r>
        <w:t xml:space="preserve">O algoritmo Boruta é baseado na mesma ideia que </w:t>
      </w:r>
      <w:r w:rsidR="000423A7">
        <w:t xml:space="preserve">é o fundamento </w:t>
      </w:r>
      <w:r>
        <w:t xml:space="preserve">do classificador Random Forest, ou seja, adicionando aleatoriedade ao sistema e coletando resultados do dataset de amostras aleatórias, é possível reduzir o impacto de flutuações aleatórias. </w:t>
      </w:r>
      <w:r>
        <w:fldChar w:fldCharType="begin" w:fldLock="1"/>
      </w:r>
      <w:r w:rsidR="008A23A6">
        <w:instrText>ADDIN CSL_CITATION {"citationItems":[{"id":"ITEM-1","itemData":{"DOI":"Vol. 36, Issue 11, Sep 2010","ISBN":"1548-7660","ISSN":"15487660","abstract":"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author":[{"dropping-particle":"","family":"Kursa","given":"Miron B","non-dropping-particle":"","parse-names":false,"suffix":""},{"dropping-particle":"","family":"Rudnicki","given":"Witold R","non-dropping-particle":"","parse-names":false,"suffix":""}],"container-title":"Journal Of Statistical Software","id":"ITEM-1","issue":"11","issued":{"date-parts":[["2010"]]},"page":"1-13","title":"Feature Selection with the Boruta Package","type":"article-journal","volume":"36"},"uris":["http://www.mendeley.com/documents/?uuid=25ffa49e-2d78-42dd-9bde-73601ebb9930"]}],"mendeley":{"formattedCitation":"(KURSA; RUDNICKI, 2010)","plainTextFormattedCitation":"(KURSA; RUDNICKI, 2010)","previouslyFormattedCitation":"(KURSA; RUDNICKI, 2010)"},"properties":{"noteIndex":0},"schema":"https://github.com/citation-style-language/schema/raw/master/csl-citation.json"}</w:instrText>
      </w:r>
      <w:r>
        <w:fldChar w:fldCharType="separate"/>
      </w:r>
      <w:r w:rsidRPr="00065268">
        <w:rPr>
          <w:noProof/>
        </w:rPr>
        <w:t>(KURSA; RUDNICKI, 2010)</w:t>
      </w:r>
      <w:r>
        <w:fldChar w:fldCharType="end"/>
      </w:r>
      <w:r>
        <w:t>.</w:t>
      </w:r>
    </w:p>
    <w:p w14:paraId="26256743" w14:textId="445C0882" w:rsidR="007B02E9" w:rsidRDefault="00E846E2" w:rsidP="000572F1">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65E33C64"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A23A6">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6715C16D"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7" w:name="_Toc505523754"/>
      <w:r>
        <w:lastRenderedPageBreak/>
        <w:t>DESENVOLVIMENTO DA ANÁLISE RDM</w:t>
      </w:r>
      <w:bookmarkEnd w:id="137"/>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8" w:name="_Toc505523755"/>
      <w:r>
        <w:t>Estruturação do Problema (X, L, R, M)</w:t>
      </w:r>
      <w:bookmarkEnd w:id="138"/>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9" w:name="_Toc505523756"/>
      <w:r>
        <w:t>Incertezas (X)</w:t>
      </w:r>
      <w:bookmarkEnd w:id="139"/>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1892B602" w:rsidR="002D0E7C" w:rsidRDefault="002D0E7C" w:rsidP="002D0E7C">
      <w:r>
        <w:t xml:space="preserve">Entre 2014 e 2015, os principais </w:t>
      </w:r>
      <w:r w:rsidR="001A6B0B" w:rsidRPr="001A6B0B">
        <w:rPr>
          <w:i/>
        </w:rPr>
        <w:t>players</w:t>
      </w:r>
      <w:r>
        <w:t xml:space="preserve"> do mercado com ações negociadas em bolsas de valores (Stratasys, 3D Systems, ExOne e VoxelJet) perderam entre 71 % e 80 % de seu valor de mercado em 17 meses. </w:t>
      </w:r>
      <w:r>
        <w:fldChar w:fldCharType="begin" w:fldLock="1"/>
      </w:r>
      <w:r w:rsidR="008A23A6">
        <w:instrText>ADDIN CSL_CITATION {"citationItems":[{"id":"ITEM-1","itemData":{"URL":"http://time.com/3916323/3d-printer-stocks/","accessed":{"date-parts":[["2017","12","1"]]},"author":[{"dropping-particle":"","family":"Kelleher","given":"Kevin","non-dropping-particle":"","parse-names":false,"suffix":""}],"container-title":"Time","id":"ITEM-1","issued":{"date-parts":[["2015"]]},"title":"Was 3D Printing Just a Passing Fad?","type":"webpage"},"uris":["http://www.mendeley.com/documents/?uuid=5088ae78-64d4-411f-a73a-58426ca3fe8e"]}],"mendeley":{"formattedCitation":"(KELLEHER, 2015)","plainTextFormattedCitation":"(KELLEHER, 2015)","previouslyFormattedCitation":"(KELLEHER, 2015)"},"properties":{"noteIndex":0},"schema":"https://github.com/citation-style-language/schema/raw/master/csl-citation.json"}</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0326C">
        <w:t xml:space="preserve">Figura </w:t>
      </w:r>
      <w:r w:rsidR="0060326C">
        <w:rPr>
          <w:noProof/>
        </w:rPr>
        <w:t>28</w:t>
      </w:r>
      <w:r w:rsidR="00215286">
        <w:fldChar w:fldCharType="end"/>
      </w:r>
      <w:r w:rsidR="00215286">
        <w:t>)</w:t>
      </w:r>
      <w:r>
        <w:t xml:space="preserve">. </w:t>
      </w:r>
      <w:r>
        <w:fldChar w:fldCharType="begin" w:fldLock="1"/>
      </w:r>
      <w:r w:rsidR="008A23A6">
        <w:instrText>ADDIN CSL_CITATION {"citationItems":[{"id":"ITEM-1","itemData":{"URL":"https://www.quandl.com/databases/WIKIP","accessed":{"date-parts":[["2018","1","3"]]},"author":[{"dropping-particle":"","family":"Quandl","given":"","non-dropping-particle":"","parse-names":false,"suffix":""}],"id":"ITEM-1","issued":{"date-parts":[["2018"]]},"title":"Quandl - WIKI EOD Stock Prices","type":"webpage"},"uris":["http://www.mendeley.com/documents/?uuid=c05dfbb7-d7cd-4c53-907d-604d7f6f9f73"]}],"mendeley":{"formattedCitation":"(QUANDL, 2018)","plainTextFormattedCitation":"(QUANDL, 2018)","previouslyFormattedCitation":"(QUANDL, 2018)"},"properties":{"noteIndex":0},"schema":"https://github.com/citation-style-language/schema/raw/master/csl-citation.json"}</w:instrText>
      </w:r>
      <w:r>
        <w:fldChar w:fldCharType="separate"/>
      </w:r>
      <w:r w:rsidRPr="00BB0F73">
        <w:rPr>
          <w:noProof/>
        </w:rPr>
        <w:t>(QUANDL, 2018)</w:t>
      </w:r>
      <w:r>
        <w:fldChar w:fldCharType="end"/>
      </w:r>
      <w:r>
        <w:t>.</w:t>
      </w:r>
      <w:r w:rsidR="009C433D">
        <w:t xml:space="preserve"> </w:t>
      </w:r>
    </w:p>
    <w:p w14:paraId="6F8D67B4" w14:textId="266B33CB" w:rsidR="002D0E7C" w:rsidRDefault="002D0E7C" w:rsidP="002D0E7C">
      <w:pPr>
        <w:pStyle w:val="Legenda"/>
      </w:pPr>
      <w:bookmarkStart w:id="140" w:name="_Ref503819096"/>
      <w:bookmarkStart w:id="141" w:name="_Toc505523690"/>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28</w:t>
      </w:r>
      <w:r w:rsidR="00462A29">
        <w:rPr>
          <w:noProof/>
        </w:rPr>
        <w:fldChar w:fldCharType="end"/>
      </w:r>
      <w:bookmarkEnd w:id="140"/>
      <w:r>
        <w:t xml:space="preserve"> – Crescimento e Queda </w:t>
      </w:r>
      <w:r w:rsidR="009C433D">
        <w:t xml:space="preserve">Exponencial </w:t>
      </w:r>
      <w:r>
        <w:t>do valor de Ações – 3D Systems</w:t>
      </w:r>
      <w:bookmarkEnd w:id="141"/>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2DEDE4EC" w:rsidR="002D0E7C" w:rsidRDefault="002D0E7C" w:rsidP="002D0E7C">
      <w:pPr>
        <w:ind w:firstLine="0"/>
        <w:jc w:val="center"/>
      </w:pPr>
      <w:r>
        <w:t xml:space="preserve">Fonte: Elaborada pelo autor com base em </w:t>
      </w:r>
      <w:r>
        <w:fldChar w:fldCharType="begin" w:fldLock="1"/>
      </w:r>
      <w:r w:rsidR="008A23A6">
        <w:instrText>ADDIN CSL_CITATION {"citationItems":[{"id":"ITEM-1","itemData":{"URL":"https://www.quandl.com/databases/WIKIP","accessed":{"date-parts":[["2018","1","3"]]},"author":[{"dropping-particle":"","family":"Quandl","given":"","non-dropping-particle":"","parse-names":false,"suffix":""}],"id":"ITEM-1","issued":{"date-parts":[["2018"]]},"title":"Quandl - WIKI EOD Stock Prices","type":"webpage"},"uris":["http://www.mendeley.com/documents/?uuid=c05dfbb7-d7cd-4c53-907d-604d7f6f9f73"]}],"mendeley":{"formattedCitation":"(QUANDL, 2018)","plainTextFormattedCitation":"(QUANDL, 2018)","previouslyFormattedCitation":"(QUANDL, 2018)"},"properties":{"noteIndex":0},"schema":"https://github.com/citation-style-language/schema/raw/master/csl-citation.json"}</w:instrText>
      </w:r>
      <w:r>
        <w:fldChar w:fldCharType="separate"/>
      </w:r>
      <w:r w:rsidRPr="00BB0F73">
        <w:rPr>
          <w:noProof/>
        </w:rPr>
        <w:t>(QUANDL, 2018)</w:t>
      </w:r>
      <w:r>
        <w:fldChar w:fldCharType="end"/>
      </w:r>
      <w:r>
        <w:t>.</w:t>
      </w:r>
    </w:p>
    <w:p w14:paraId="42772E59" w14:textId="0D860366" w:rsidR="002D0E7C" w:rsidRDefault="002D0E7C" w:rsidP="00785EBA">
      <w:r>
        <w:t xml:space="preserve">Além disto, deve-se notar que a indústria da manufatura aditiva representou em 2015 menos do que 0,1 % do PIB industrial mundial. </w:t>
      </w:r>
      <w:r>
        <w:fldChar w:fldCharType="begin" w:fldLock="1"/>
      </w:r>
      <w:r w:rsidR="008A23A6">
        <w:instrText>ADDIN CSL_CITATION {"citationItems":[{"id":"ITEM-1","itemData":{"ISBN":"0991333225","author":[{"dropping-particle":"","family":"Caffrey","given":"Tim","non-dropping-particle":"","parse-names":false,"suffix":""},{"dropping-particle":"","family":"Wohlers","given":"Terry","non-dropping-particle":"","parse-names":false,"suffix":""},{"dropping-particle":"","family":"Campbell","given":"R.I.","non-dropping-particle":"","parse-names":false,"suffix":""}],"id":"ITEM-1","issued":{"date-parts":[["2016"]]},"number-of-pages":"1-10","publisher-place":"Fort Collins, Colorado","title":"Executive summary of the Wohlers Report 2016","type":"report"},"uris":["http://www.mendeley.com/documents/?uuid=3a3134c1-3459-48e9-bf59-475b8f56ddc1"]}],"mendeley":{"formattedCitation":"(CAFFREY; WOHLERS; CAMPBELL, 2016)","plainTextFormattedCitation":"(CAFFREY; WOHLERS; CAMPBELL, 2016)","previouslyFormattedCitation":"(CAFFREY; WOHLERS; CAMPBELL, 2016)"},"properties":{"noteIndex":0},"schema":"https://github.com/citation-style-language/schema/raw/master/csl-citation.json"}</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01E67C24" w:rsidR="002D0E7C" w:rsidRDefault="002D0E7C" w:rsidP="002D0E7C">
      <w:r>
        <w:t xml:space="preserve">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rsidR="008A23A6">
        <w:instrText>ADDIN CSL_CITATION {"citationItems":[{"id":"ITEM-1","itemData":{"DOI":"10.1016/J.ENG.2017.05.015","ISBN":"4861665337","ISSN":"24058963","abstract":"The relentless parade of new technologies is unfolding on many fronts. Almost every advance is billed as a breakthrough, and the list of “next big things” grows ever longer. Not every emerging technology will alter the business or social landscape—but some truly do have the potential to disrupt the status quo, alter the way people live and work, and rearrange value pools. It is therefore critical that business and policy leaders understand which technologies will matter to them and prepare accordingly.","author":[{"dropping-particle":"","family":"McKinsey Global Institute","given":"","non-dropping-particle":"","parse-names":false,"suffix":""}],"container-title":"McKinsey Global Insitute","id":"ITEM-1","issue":"May","issued":{"date-parts":[["2013"]]},"page":"163","title":"Disruptive technologies: Advances that will transform life, business, and the global economy","type":"article-journal"},"locator":"110","uris":["http://www.mendeley.com/documents/?uuid=8398f412-7849-48cd-ad57-338688d3c322"]}],"mendeley":{"formattedCitation":"(MCKINSEY GLOBAL INSTITUTE, 2013, p. 110)","plainTextFormattedCitation":"(MCKINSEY GLOBAL INSTITUTE, 2013, p. 110)","previouslyFormattedCitation":"(MCKINSEY GLOBAL INSTITUTE, 2013, p. 110)"},"properties":{"noteIndex":0},"schema":"https://github.com/citation-style-language/schema/raw/master/csl-citation.json"}</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rsidR="008A23A6">
        <w:instrText>ADDIN CSL_CITATION {"citationItems":[{"id":"ITEM-1","itemData":{"DOI":"10.1016/S0733-8619(03)00096-3","ISBN":"1359-7345","ISSN":"07338619","PMID":"24239943","URL":"http://wohlersassociates.com/press71.html","accessed":{"date-parts":[["2017","12","12"]]},"author":[{"dropping-particle":"","family":"Wohlers Associates","given":"","non-dropping-particle":"","parse-names":false,"suffix":""}],"id":"ITEM-1","issued":{"date-parts":[["2016"]]},"title":"Wohlers Report 2016 Published: Additive Manufacturing Industry Surpassed 5.1 Billion","type":"webpage"},"uris":["http://www.mendeley.com/documents/?uuid=75636ff8-35ed-4a9c-9347-3a46e111cc7d"]}],"mendeley":{"formattedCitation":"(WOHLERS ASSOCIATES, 2016)","plainTextFormattedCitation":"(WOHLERS ASSOCIATES, 2016)","previouslyFormattedCitation":"(WOHLERS ASSOCIATES, 2016)"},"properties":{"noteIndex":0},"schema":"https://github.com/citation-style-language/schema/raw/master/csl-citation.json"}</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252E0C93" w:rsidR="002D0E7C" w:rsidRDefault="002D0E7C" w:rsidP="002D0E7C">
      <w:r>
        <w:t xml:space="preserve">Além do tamanho potencial do mercado ser incerto, não se sabe em que velocidade a impressão 3D irá se difundir no futuro. A difusão da tecnologia aditiva no ramo industrial pode demorar, considerando que a adoção efetiva da tecnologia </w:t>
      </w:r>
      <w:r>
        <w:lastRenderedPageBreak/>
        <w:t xml:space="preserve">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rsidR="008A23A6">
        <w:instrText>ADDIN CSL_CITATION {"citationItems":[{"id":"ITEM-1","itemData":{"DOI":"10.1007/978-1-4419-1120-9_11","ISBN":"978-1-4419-1120-9","abstract":"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author":[{"dropping-particle":"","family":"Gibson","given":"Ian","non-dropping-particle":"","parse-names":false,"suffix":""},{"dropping-particle":"","family":"Rosen","given":"David W","non-dropping-particle":"","parse-names":false,"suffix":""},{"dropping-particle":"","family":"Stucker","given":"Brent","non-dropping-particle":"","parse-names":false,"suffix":""}],"container-title":"Additive Manufacturing Technologies: Rapid Prototyping to Direct Digital Manufacturing","id":"ITEM-1","issued":{"date-parts":[["2010"]]},"page":"299-332","publisher":"Springer US","publisher-place":"Boston, MA","title":"Design for Additive Manufacturing","type":"chapter"},"uris":["http://www.mendeley.com/documents/?uuid=9dc85055-afaa-41a8-807b-ebbd2970eb32"]}],"mendeley":{"formattedCitation":"(GIBSON; ROSEN; STUCKER, 2010)","plainTextFormattedCitation":"(GIBSON; ROSEN; STUCKER, 2010)","previouslyFormattedCitation":"(GIBSON; ROSEN; STUCKER, 2010)"},"properties":{"noteIndex":0},"schema":"https://github.com/citation-style-language/schema/raw/master/csl-citation.json"}</w:instrText>
      </w:r>
      <w:r>
        <w:fldChar w:fldCharType="separate"/>
      </w:r>
      <w:r w:rsidRPr="00F1027B">
        <w:rPr>
          <w:noProof/>
        </w:rPr>
        <w:t>(GIBSON; ROSEN; STUCKER, 2010)</w:t>
      </w:r>
      <w:r>
        <w:fldChar w:fldCharType="end"/>
      </w:r>
      <w:r>
        <w:t xml:space="preserve">. </w:t>
      </w:r>
    </w:p>
    <w:p w14:paraId="7C280C02" w14:textId="27EF3312"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rsidR="008A23A6">
        <w:instrText>ADDIN CSL_CITATION {"citationItems":[{"id":"ITEM-1","itemData":{"URL":"http://www.boeing.com/features/innovation-quarterly/nov2017/feature-thought-leadership-3d-printing.page","author":[{"dropping-particle":"","family":"Aston","given":"Richard","non-dropping-particle":"","parse-names":false,"suffix":""}],"container-title":"Innovation Quarterly - November 2017","id":"ITEM-1","issued":{"date-parts":[["2017"]]},"title":"3D Printing Done Right","type":"webpage"},"uris":["http://www.mendeley.com/documents/?uuid=9415ebdf-b008-4b23-b193-3eaca09e7984"]}],"mendeley":{"formattedCitation":"(ASTON, 2017)","plainTextFormattedCitation":"(ASTON, 2017)","previouslyFormattedCitation":"(ASTON, 2017)"},"properties":{"noteIndex":0},"schema":"https://github.com/citation-style-language/schema/raw/master/csl-citation.json"}</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44640C09" w:rsidR="00C018AB" w:rsidRDefault="00092FC8" w:rsidP="002D0E7C">
      <w:r>
        <w:t xml:space="preserve">Outra fonte de incerteza significativa para os </w:t>
      </w:r>
      <w:r w:rsidR="001A6B0B" w:rsidRPr="001A6B0B">
        <w:rPr>
          <w:i/>
        </w:rPr>
        <w:t>players</w:t>
      </w:r>
      <w:r>
        <w:t xml:space="preserve"> da impressão 3D está na resposta do mercado à sua política de precificação e performance de seus produtos. Mesmo que as empresas invistam </w:t>
      </w:r>
      <w:r w:rsidR="00455A1B">
        <w:t xml:space="preserve">em </w:t>
      </w:r>
      <w:r>
        <w:t xml:space="preserve">pesquisa e desenvolvimento visando oferecer produtos com performance superior, não é possível determinar </w:t>
      </w:r>
      <w:r w:rsidRPr="00F11BBB">
        <w:rPr>
          <w:i/>
        </w:rPr>
        <w:t>a priori</w:t>
      </w:r>
      <w:r>
        <w:t xml:space="preserve"> qual será </w:t>
      </w:r>
      <w:r w:rsidR="00F11BBB">
        <w:t>a importância</w:t>
      </w:r>
      <w:r>
        <w:t xml:space="preserve"> </w:t>
      </w:r>
      <w:r w:rsidR="00F11BBB">
        <w:t>atribuída pelo</w:t>
      </w:r>
      <w:r>
        <w:t xml:space="preserve"> mercado a cada um </w:t>
      </w:r>
      <w:r w:rsidR="00FD0E92">
        <w:t>dos</w:t>
      </w:r>
      <w:r>
        <w:t xml:space="preserve"> atributos</w:t>
      </w:r>
      <w:r w:rsidR="00FD0E92">
        <w:t xml:space="preserve"> do produto no futuro</w:t>
      </w:r>
      <w:r>
        <w:t>.</w:t>
      </w:r>
      <w:r w:rsidR="00FD0E92">
        <w:t xml:space="preserve"> Consequentemente,</w:t>
      </w:r>
      <w:r>
        <w:t xml:space="preserve"> não há uma maneira objetiva de predizer o </w:t>
      </w:r>
      <w:r w:rsidR="001A6B0B" w:rsidRPr="001A6B0B">
        <w:rPr>
          <w:i/>
        </w:rPr>
        <w:t>market share</w:t>
      </w:r>
      <w:r>
        <w:t xml:space="preserv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5BE1D39C" w:rsidR="000F160E" w:rsidRDefault="00614590" w:rsidP="002D0E7C">
      <w:r>
        <w:t xml:space="preserve">Além dos fatores citados, as empresas não sabem </w:t>
      </w:r>
      <w:r w:rsidRPr="001A6B0B">
        <w:rPr>
          <w:i/>
        </w:rPr>
        <w:t>a priori</w:t>
      </w:r>
      <w:r>
        <w:t xml:space="preserve"> qual será a precificação que seus concorrentes adotarão no futuro, o que poderá influenciar diretamente o </w:t>
      </w:r>
      <w:r w:rsidRPr="001A6B0B">
        <w:rPr>
          <w:i/>
        </w:rPr>
        <w:t>market share</w:t>
      </w:r>
      <w:r>
        <w:t xml:space="preserve"> obtido pela empresa. Se outros </w:t>
      </w:r>
      <w:r w:rsidR="001A6B0B">
        <w:t>competidores</w:t>
      </w:r>
      <w:r>
        <w:t xml:space="preserve"> forem capazes de reduzir seus custos significativamente em um curto espaço de tempo, as estratégias de um determinado </w:t>
      </w:r>
      <w:r w:rsidR="001A6B0B">
        <w:t>competidor</w:t>
      </w:r>
      <w:r>
        <w:t xml:space="preserve"> podem falhar em entregar os resultados antecipados.</w:t>
      </w:r>
      <w:r w:rsidR="00FD0E92">
        <w:t xml:space="preserve"> Um modelo que avalie as decisões estratégicas relevantes para a difusão de novos produtos deve considerar, portanto, que os preços dos produtos oferecidos pelos demais </w:t>
      </w:r>
      <w:r w:rsidR="001A6B0B" w:rsidRPr="001A6B0B">
        <w:rPr>
          <w:i/>
        </w:rPr>
        <w:t>players</w:t>
      </w:r>
      <w:r w:rsidR="00FD0E92">
        <w:t xml:space="preserve"> do mercado não é constante, e responde às decisões estratégicas do player em questão.</w:t>
      </w:r>
    </w:p>
    <w:p w14:paraId="5A0C84B2" w14:textId="2317C376"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rsidR="001A6B0B" w:rsidRPr="001A6B0B">
        <w:rPr>
          <w:i/>
        </w:rPr>
        <w:t>players</w:t>
      </w:r>
      <w:r>
        <w:t xml:space="preserve"> expandirem a capacidade além do esperado por uma determinada empresa, </w:t>
      </w:r>
      <w:r>
        <w:lastRenderedPageBreak/>
        <w:t>a indústria como um todo poderá possuir capacidade excedente, forçando os fabricantes a sacrificarem suas margens.</w:t>
      </w:r>
    </w:p>
    <w:p w14:paraId="2761B359" w14:textId="12740730" w:rsidR="002D0E7C" w:rsidRDefault="002D0E7C" w:rsidP="002D0E7C">
      <w:r>
        <w:t>Outra fonte significativa de incerteza está na velocidade do desenvolvimento da tecnologia de impressão 3D, e n</w:t>
      </w:r>
      <w:r w:rsidR="001A6B0B">
        <w:t>a defasagem temporal</w:t>
      </w:r>
      <w:r>
        <w:t xml:space="preserve">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0F570ABD"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w:t>
      </w:r>
      <w:r w:rsidR="001A6B0B" w:rsidRPr="001A6B0B">
        <w:rPr>
          <w:i/>
        </w:rPr>
        <w:t>players</w:t>
      </w:r>
      <w:r w:rsidR="002D0E7C">
        <w:t xml:space="preserve"> rivais à empresa também terão à disposição as mesmas estratégias disponíveis ao player analisado.</w:t>
      </w:r>
    </w:p>
    <w:p w14:paraId="2A82EA9C" w14:textId="1A3C5178" w:rsidR="00A442CE" w:rsidRDefault="00A442CE" w:rsidP="00A442CE">
      <w:pPr>
        <w:pStyle w:val="Ttulo3"/>
      </w:pPr>
      <w:bookmarkStart w:id="142" w:name="_Toc505523757"/>
      <w:r>
        <w:t>Decisões Estratégicas (L)</w:t>
      </w:r>
      <w:bookmarkEnd w:id="142"/>
    </w:p>
    <w:p w14:paraId="1652A803" w14:textId="7DA5F4B1" w:rsidR="002D0E7C" w:rsidRDefault="002D0E7C" w:rsidP="002D0E7C">
      <w:r>
        <w:t xml:space="preserve">Considerando que a pesquisa não teve acesso a dados internos de nenhuma empresa específica, optou-se por avaliar decisões estratégicas sob a perspectiva de um dos </w:t>
      </w:r>
      <w:r w:rsidR="001A6B0B" w:rsidRPr="001A6B0B">
        <w:rPr>
          <w:i/>
        </w:rPr>
        <w:t>players</w:t>
      </w:r>
      <w:r>
        <w:t xml:space="preserve"> dominantes do mercado de impressão 3D. Esta decisão foi tomada ao avaliar-se que estes dois </w:t>
      </w:r>
      <w:r w:rsidR="001A6B0B" w:rsidRPr="001A6B0B">
        <w:rPr>
          <w:i/>
        </w:rPr>
        <w:t>players</w:t>
      </w:r>
      <w:r>
        <w:t xml:space="preserve"> (3D Systems e Stratasys) dominam aproximadamente 60 % do mercado </w:t>
      </w:r>
      <w:r>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mendeley":{"formattedCitation":"(ERNST &amp; YOUNG GMBH, 2016)","plainTextFormattedCitation":"(ERNST &amp; YOUNG GMBH, 2016)","previouslyFormattedCitation":"(ERNST &amp; YOUNG GMBH, 2016)"},"properties":{"noteIndex":0},"schema":"https://github.com/citation-style-language/schema/raw/master/csl-citation.json"}</w:instrText>
      </w:r>
      <w:r>
        <w:fldChar w:fldCharType="separate"/>
      </w:r>
      <w:r w:rsidRPr="006F7B75">
        <w:rPr>
          <w:noProof/>
        </w:rPr>
        <w:t>(ERNST &amp; YOUNG GMBH, 2016)</w:t>
      </w:r>
      <w:r>
        <w:fldChar w:fldCharType="end"/>
      </w:r>
      <w:r>
        <w:t xml:space="preserve">, bem como são os </w:t>
      </w:r>
      <w:r w:rsidR="001A6B0B" w:rsidRPr="001A6B0B">
        <w:rPr>
          <w:i/>
        </w:rPr>
        <w:t>players</w:t>
      </w:r>
      <w:r>
        <w:t xml:space="preserve"> com o maior número de patentes recentes relacionadas à impressão 3D.</w:t>
      </w:r>
      <w:r w:rsidRPr="00FE51E8">
        <w:t xml:space="preserve"> </w:t>
      </w:r>
      <w:r>
        <w:fldChar w:fldCharType="begin" w:fldLock="1"/>
      </w:r>
      <w:r w:rsidR="008A23A6">
        <w:instrText>ADDIN CSL_CITATION {"citationItems":[{"id":"ITEM-1","itemData":{"author":[{"dropping-particle":"","family":"UK Intellectual Property Office","given":"","non-dropping-particle":"","parse-names":false,"suffix":""}],"id":"ITEM-1","issued":{"date-parts":[["2013"]]},"title":"3D Printing - A Patent Overview","type":"report"},"locator":"19","uris":["http://www.mendeley.com/documents/?uuid=ae2c10f0-d46a-471c-9fe2-691d222c9c8e"]}],"mendeley":{"formattedCitation":"(UK INTELLECTUAL PROPERTY OFFICE, 2013, p. 19)","plainTextFormattedCitation":"(UK INTELLECTUAL PROPERTY OFFICE, 2013, p. 19)","previouslyFormattedCitation":"(UK INTELLECTUAL PROPERTY OFFICE, 2013, p. 19)"},"properties":{"noteIndex":0},"schema":"https://github.com/citation-style-language/schema/raw/master/csl-citation.json"}</w:instrText>
      </w:r>
      <w:r>
        <w:fldChar w:fldCharType="separate"/>
      </w:r>
      <w:r w:rsidRPr="00DE14ED">
        <w:rPr>
          <w:noProof/>
        </w:rPr>
        <w:t>(UK INTELLECTUAL PROPERTY OFFICE, 2013, p. 19)</w:t>
      </w:r>
      <w:r>
        <w:fldChar w:fldCharType="end"/>
      </w:r>
      <w:r>
        <w:t xml:space="preserve">. Desta maneira, será possível observar, a longo prazo, se as conclusões obtidas com o uso da simulação se concretizaram no comportamento destes </w:t>
      </w:r>
      <w:r w:rsidR="001A6B0B" w:rsidRPr="001A6B0B">
        <w:rPr>
          <w:i/>
        </w:rPr>
        <w:t>players</w:t>
      </w:r>
      <w:r>
        <w:t xml:space="preserve"> de mercado.</w:t>
      </w:r>
    </w:p>
    <w:p w14:paraId="1470B504" w14:textId="492789FD" w:rsidR="001D7D4C" w:rsidRDefault="001D7D4C" w:rsidP="008C44A6">
      <w:r>
        <w:t xml:space="preserve">Este trabalho avaliará, em conjunto, quatro decisões estratégicas </w:t>
      </w:r>
      <w:r w:rsidR="008C44A6">
        <w:t xml:space="preserve">que um fabricante de sistemas de impressão 3D </w:t>
      </w:r>
      <w:r w:rsidR="00880F5F">
        <w:t>pode</w:t>
      </w:r>
      <w:r w:rsidR="008C44A6">
        <w:t xml:space="preserve"> tomar, a saber: i) </w:t>
      </w:r>
      <w:r w:rsidR="00422DA5">
        <w:t>su</w:t>
      </w:r>
      <w:r w:rsidR="008C44A6">
        <w:t>a postura de apropriação do mercado</w:t>
      </w:r>
      <w:r w:rsidR="00CC3317">
        <w:t xml:space="preserve"> (agressiva </w:t>
      </w:r>
      <w:r w:rsidR="00880F5F">
        <w:t>ou</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14EE1EBE"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uris":["http://www.mendeley.com/documents/?uuid=6caefebb-0cb1-43d0-9c7d-ca534a15d09b"]}],"mendeley":{"formattedCitation":"(STERMAN et al., 2007)","plainTextFormattedCitation":"(STERMAN et al., 2007)","previouslyFormattedCitation":"(STERMAN et al., 2007)"},"properties":{"noteIndex":0},"schema":"https://github.com/citation-style-language/schema/raw/master/csl-citation.json"}</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w:t>
      </w:r>
      <w:r w:rsidR="000965F4">
        <w:lastRenderedPageBreak/>
        <w:t>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uris":["http://www.mendeley.com/documents/?uuid=6caefebb-0cb1-43d0-9c7d-ca534a15d09b"]}],"mendeley":{"formattedCitation":"(STERMAN et al., 2007)","plainTextFormattedCitation":"(STERMAN et al., 2007)","previouslyFormattedCitation":"(STERMAN et al., 2007)"},"properties":{"noteIndex":0},"schema":"https://github.com/citation-style-language/schema/raw/master/csl-citation.json"}</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B79A952" w:rsidR="00380AFB" w:rsidRDefault="00CC3BB2" w:rsidP="00627383">
      <w:r>
        <w:t xml:space="preserve">Adotando uma estratégia </w:t>
      </w:r>
      <w:r w:rsidR="00364A83">
        <w:t>agressiva</w:t>
      </w:r>
      <w:r w:rsidR="000E0E81">
        <w:t>, a empresa constrói capacidade produtiva para adquirir um</w:t>
      </w:r>
      <w:r w:rsidR="007D1099">
        <w:t>a participação</w:t>
      </w:r>
      <w:r w:rsidR="000E0E81">
        <w:t xml:space="preserv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217C3A4A" w:rsidR="00F926C4" w:rsidRDefault="002C3391" w:rsidP="00BB0F73">
      <w:r>
        <w:t>No contexto da manufatura aditiva,</w:t>
      </w:r>
      <w:r w:rsidR="00E90C4F">
        <w:t xml:space="preserve"> considera-se a avaliação desta estratégia como apropriada, visto que</w:t>
      </w:r>
      <w:r>
        <w:t xml:space="preserve"> é possível observar indícios de que os </w:t>
      </w:r>
      <w:r w:rsidR="001A6B0B" w:rsidRPr="001A6B0B">
        <w:rPr>
          <w:i/>
        </w:rPr>
        <w:t>players</w:t>
      </w:r>
      <w:r>
        <w:t xml:space="preserve">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uris":["http://www.mendeley.com/documents/?uuid=88a88e9f-b1aa-45af-b8a0-420325a404a7"]}],"mendeley":{"formattedCitation":"(ERNST &amp; YOUNG GMBH, 2016)","plainTextFormattedCitation":"(ERNST &amp; YOUNG GMBH, 2016)","previouslyFormattedCitation":"(ERNST &amp; YOUNG GMBH, 2016)"},"properties":{"noteIndex":0},"schema":"https://github.com/citation-style-language/schema/raw/master/csl-citation.json"}</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5506AF51"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0326C">
        <w:t xml:space="preserve">Figura </w:t>
      </w:r>
      <w:r w:rsidR="0060326C">
        <w:rPr>
          <w:noProof/>
        </w:rPr>
        <w:t>28</w:t>
      </w:r>
      <w:r w:rsidR="00BB0F73">
        <w:fldChar w:fldCharType="end"/>
      </w:r>
      <w:r w:rsidR="00BB0F73">
        <w:t>)</w:t>
      </w:r>
      <w:r w:rsidR="00D832DA">
        <w:t xml:space="preserve"> assemelha-se ao padrão apresentado no exemplo utilizado por Sterman et. al (2007).</w:t>
      </w:r>
    </w:p>
    <w:p w14:paraId="4EA1593D" w14:textId="5CF0908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60326C">
        <w:t xml:space="preserve">Figura </w:t>
      </w:r>
      <w:r w:rsidR="0060326C">
        <w:rPr>
          <w:noProof/>
        </w:rPr>
        <w:t>29</w:t>
      </w:r>
      <w:r w:rsidR="00F926C4">
        <w:fldChar w:fldCharType="end"/>
      </w:r>
      <w:r w:rsidR="00833ED8">
        <w:t>)</w:t>
      </w:r>
      <w:r w:rsidR="00F926C4">
        <w:t xml:space="preserve">. Embora a </w:t>
      </w:r>
      <w:r w:rsidR="001D3A6E">
        <w:t>presença</w:t>
      </w:r>
      <w:r w:rsidR="00F926C4">
        <w:t xml:space="preserve"> destes indícios não seja capaz de </w:t>
      </w:r>
      <w:r w:rsidR="00F926C4">
        <w:lastRenderedPageBreak/>
        <w:t xml:space="preserve">determinar que a estratégia dos </w:t>
      </w:r>
      <w:r w:rsidR="001A6B0B" w:rsidRPr="001A6B0B">
        <w:rPr>
          <w:i/>
        </w:rPr>
        <w:t>players</w:t>
      </w:r>
      <w:r w:rsidR="00F926C4">
        <w:t xml:space="preserve">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76BD3E5D" w:rsidR="00337F23" w:rsidRDefault="00337F23" w:rsidP="008061E9">
      <w:pPr>
        <w:pStyle w:val="Legenda"/>
      </w:pPr>
      <w:bookmarkStart w:id="143" w:name="_Ref504225839"/>
      <w:bookmarkStart w:id="144" w:name="_Toc505523691"/>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29</w:t>
      </w:r>
      <w:r w:rsidR="00462A29">
        <w:rPr>
          <w:noProof/>
        </w:rPr>
        <w:fldChar w:fldCharType="end"/>
      </w:r>
      <w:bookmarkEnd w:id="143"/>
      <w:r>
        <w:t xml:space="preserve"> – Fundamentos Financeiros – 3D Systems</w:t>
      </w:r>
      <w:bookmarkEnd w:id="144"/>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741AE56E" w:rsidR="00337F23" w:rsidRDefault="00337F23" w:rsidP="00337F23">
      <w:pPr>
        <w:ind w:firstLine="0"/>
        <w:jc w:val="center"/>
      </w:pPr>
      <w:r>
        <w:t xml:space="preserve">Fonte: Elaborada pelo autor com base em </w:t>
      </w:r>
      <w:r>
        <w:fldChar w:fldCharType="begin" w:fldLock="1"/>
      </w:r>
      <w:r w:rsidR="008A23A6">
        <w:instrText>ADDIN CSL_CITATION {"citationItems":[{"id":"ITEM-1","itemData":{"URL":"https://www.quandl.com/data/SF0-Free-US-Fundamentals-Data","accessed":{"date-parts":[["2017","11","15"]]},"author":[{"dropping-particle":"","family":"Quandl","given":"","non-dropping-particle":"","parse-names":false,"suffix":""}],"id":"ITEM-1","issued":{"date-parts":[["2017"]]},"title":"Free US Fundamentals Data","type":"webpage"},"uris":["http://www.mendeley.com/documents/?uuid=79d5af05-c3c4-4917-bb71-380d66f6b752"]}],"mendeley":{"formattedCitation":"(QUANDL, 2017)","plainTextFormattedCitation":"(QUANDL, 2017)","previouslyFormattedCitation":"(QUANDL, 2017)"},"properties":{"noteIndex":0},"schema":"https://github.com/citation-style-language/schema/raw/master/csl-citation.json"}</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52F74E1E"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0326C">
        <w:t xml:space="preserve">Figura </w:t>
      </w:r>
      <w:r w:rsidR="0060326C">
        <w:rPr>
          <w:noProof/>
        </w:rPr>
        <w:t>29</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0C720F49" w:rsidR="00FE51E8" w:rsidRDefault="00FE51E8" w:rsidP="00FE51E8">
      <w:pPr>
        <w:pStyle w:val="Legenda"/>
      </w:pPr>
      <w:bookmarkStart w:id="145" w:name="_Ref503443209"/>
      <w:bookmarkStart w:id="146" w:name="_Toc505523692"/>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30</w:t>
      </w:r>
      <w:r w:rsidR="00462A29">
        <w:rPr>
          <w:noProof/>
        </w:rPr>
        <w:fldChar w:fldCharType="end"/>
      </w:r>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43EFAD36" w:rsidR="00FE51E8" w:rsidRDefault="00FE51E8" w:rsidP="00FE51E8">
      <w:pPr>
        <w:ind w:firstLine="0"/>
        <w:jc w:val="center"/>
      </w:pPr>
      <w:r>
        <w:t xml:space="preserve">Fonte: Elaborado a partir de </w:t>
      </w:r>
      <w:r>
        <w:fldChar w:fldCharType="begin" w:fldLock="1"/>
      </w:r>
      <w:r w:rsidR="008A23A6">
        <w:instrText>ADDIN CSL_CITATION {"citationItems":[{"id":"ITEM-1","itemData":{"URL":"https://www.quandl.com/data/SF0-Free-US-Fundamentals-Data","accessed":{"date-parts":[["2017","11","15"]]},"author":[{"dropping-particle":"","family":"Quandl","given":"","non-dropping-particle":"","parse-names":false,"suffix":""}],"id":"ITEM-1","issued":{"date-parts":[["2017"]]},"title":"Free US Fundamentals Data","type":"webpage"},"uris":["http://www.mendeley.com/documents/?uuid=79d5af05-c3c4-4917-bb71-380d66f6b752"]}],"mendeley":{"formattedCitation":"(QUANDL, 2017)","plainTextFormattedCitation":"(QUANDL, 2017)","previouslyFormattedCitation":"(QUANDL, 2017)"},"properties":{"noteIndex":0},"schema":"https://github.com/citation-style-language/schema/raw/master/csl-citation.json"}</w:instrText>
      </w:r>
      <w:r>
        <w:fldChar w:fldCharType="separate"/>
      </w:r>
      <w:r w:rsidRPr="006809F1">
        <w:rPr>
          <w:noProof/>
        </w:rPr>
        <w:t>(QUANDL, 2017)</w:t>
      </w:r>
      <w:r>
        <w:fldChar w:fldCharType="end"/>
      </w:r>
      <w:r>
        <w:t>.</w:t>
      </w:r>
    </w:p>
    <w:p w14:paraId="629E905A" w14:textId="3D0AC973"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8A23A6">
        <w:instrText>ADDIN CSL_CITATION {"citationItems":[{"id":"ITEM-1","itemData":{"author":[{"dropping-particle":"","family":"UK Intellectual Property Office","given":"","non-dropping-particle":"","parse-names":false,"suffix":""}],"id":"ITEM-1","issued":{"date-parts":[["2013"]]},"title":"3D Printing - A Patent Overview","type":"report"},"uris":["http://www.mendeley.com/documents/?uuid=ae2c10f0-d46a-471c-9fe2-691d222c9c8e"]}],"mendeley":{"formattedCitation":"(UK INTELLECTUAL PROPERTY OFFICE, 2013)","plainTextFormattedCitation":"(UK INTELLECTUAL PROPERTY OFFICE, 2013)","previouslyFormattedCitation":"(UK INTELLECTUAL PROPERTY OFFICE, 2013)"},"properties":{"noteIndex":0},"schema":"https://github.com/citation-style-language/schema/raw/master/csl-citation.json"}</w:instrText>
      </w:r>
      <w:r w:rsidR="00633232">
        <w:fldChar w:fldCharType="separate"/>
      </w:r>
      <w:r w:rsidR="00633232" w:rsidRPr="00633232">
        <w:rPr>
          <w:noProof/>
        </w:rPr>
        <w:t>(UK INTELLECTUAL PROPERTY OFFICE, 2013)</w:t>
      </w:r>
      <w:r w:rsidR="00633232">
        <w:fldChar w:fldCharType="end"/>
      </w:r>
      <w:r w:rsidR="00633232">
        <w:t xml:space="preserve">. Deve-se notar que os dois principais </w:t>
      </w:r>
      <w:r w:rsidR="001A6B0B" w:rsidRPr="001A6B0B">
        <w:rPr>
          <w:i/>
        </w:rPr>
        <w:t>players</w:t>
      </w:r>
      <w:r w:rsidR="00633232">
        <w:t xml:space="preserve"> detentores de patentes emitidas recentemente (3D Systems e Stratasys</w:t>
      </w:r>
      <w:r w:rsidR="00DE14ED">
        <w:t xml:space="preserve"> </w:t>
      </w:r>
      <w:r w:rsidR="00DE14ED">
        <w:fldChar w:fldCharType="begin" w:fldLock="1"/>
      </w:r>
      <w:r w:rsidR="008A23A6">
        <w:instrText>ADDIN CSL_CITATION {"citationItems":[{"id":"ITEM-1","itemData":{"author":[{"dropping-particle":"","family":"UK Intellectual Property Office","given":"","non-dropping-particle":"","parse-names":false,"suffix":""}],"id":"ITEM-1","issued":{"date-parts":[["2013"]]},"title":"3D Printing - A Patent Overview","type":"report"},"locator":"19","uris":["http://www.mendeley.com/documents/?uuid=ae2c10f0-d46a-471c-9fe2-691d222c9c8e"]}],"mendeley":{"formattedCitation":"(UK INTELLECTUAL PROPERTY OFFICE, 2013, p. 19)","plainTextFormattedCitation":"(UK INTELLECTUAL PROPERTY OFFICE, 2013, p. 19)","previouslyFormattedCitation":"(UK INTELLECTUAL PROPERTY OFFICE, 2013, p. 19)"},"properties":{"noteIndex":0},"schema":"https://github.com/citation-style-language/schema/raw/master/csl-citation.json"}</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1A6B0B" w:rsidRPr="001A6B0B">
        <w:rPr>
          <w:i/>
        </w:rPr>
        <w:t>players</w:t>
      </w:r>
      <w:r w:rsidR="009E399D">
        <w:t xml:space="preserve"> que dominam a maior parte do </w:t>
      </w:r>
      <w:r w:rsidR="00AC0637">
        <w:t>market share</w:t>
      </w:r>
      <w:r w:rsidR="009E399D">
        <w:t xml:space="preserve"> de sistemas de impressão 3D </w:t>
      </w:r>
      <w:r w:rsidR="009E399D">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locator":"54","uris":["http://www.mendeley.com/documents/?uuid=88a88e9f-b1aa-45af-b8a0-420325a404a7"]}],"mendeley":{"formattedCitation":"(ERNST &amp; YOUNG GMBH, 2016, p. 54)","plainTextFormattedCitation":"(ERNST &amp; YOUNG GMBH, 2016, p. 54)","previouslyFormattedCitation":"(ERNST &amp; YOUNG GMBH, 2016, p. 54)"},"properties":{"noteIndex":0},"schema":"https://github.com/citation-style-language/schema/raw/master/csl-citation.json"}</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AFE8BA6"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 xml:space="preserve">A decisão da empresa em adotar uma postura de alto investimento em Pesquisa e Desenvolvimento tende a impactar a performance futura das impressoras vendidas por estas empresas, refletindo sobre o market share que a empresa pode desfrutar no futuro. </w:t>
      </w:r>
      <w:r w:rsidR="007D1099">
        <w:t>No futuro</w:t>
      </w:r>
      <w:r w:rsidR="006D2AA1">
        <w:t>,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419DD844"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 xml:space="preserve">uso não comercial (impressoras vendidas a menos do que </w:t>
      </w:r>
      <w:r w:rsidR="007D1099">
        <w:t xml:space="preserve">$ </w:t>
      </w:r>
      <w:r w:rsidR="008E6FD7">
        <w:t>5</w:t>
      </w:r>
      <w:r w:rsidR="007451EC">
        <w:t>.</w:t>
      </w:r>
      <w:r w:rsidR="008E6FD7">
        <w:t>000)</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8A23A6">
        <w:instrText>ADDIN CSL_CITATION {"citationItems":[{"id":"ITEM-1","itemData":{"ISBN":"978-0-9913332-0-2","abstract":"Wohlers report on some history of AM up to 2011","author":[{"dropping-particle":"","family":"Wohlers","given":"Terry","non-dropping-particle":"","parse-names":false,"suffix":""},{"dropping-particle":"","family":"Gornet","given":"Tim","non-dropping-particle":"","parse-names":false,"suffix":""}],"container-title":"Wohlers Report 2016","id":"ITEM-1","issued":{"date-parts":[["2016"]]},"page":"1-23","title":"History of additive manufacturing","type":"chapter"},"uris":["http://www.mendeley.com/documents/?uuid=1132f1f6-c688-4b12-9d73-9d56a1419be1"]}],"mendeley":{"formattedCitation":"(WOHLERS; GORNET, 2016)","plainTextFormattedCitation":"(WOHLERS; GORNET, 2016)","previouslyFormattedCitation":"(WOHLERS; GORNET, 2016)"},"properties":{"noteIndex":0},"schema":"https://github.com/citation-style-language/schema/raw/master/csl-citation.json"}</w:instrText>
      </w:r>
      <w:r w:rsidR="00051557">
        <w:fldChar w:fldCharType="separate"/>
      </w:r>
      <w:r w:rsidR="00051557" w:rsidRPr="00051557">
        <w:rPr>
          <w:noProof/>
        </w:rPr>
        <w:t>(WOHLERS; GORNET, 2016)</w:t>
      </w:r>
      <w:r w:rsidR="00051557">
        <w:fldChar w:fldCharType="end"/>
      </w:r>
      <w:r w:rsidR="00051557">
        <w:t>.</w:t>
      </w:r>
    </w:p>
    <w:p w14:paraId="3D3E897C" w14:textId="5E508E40"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8A23A6">
        <w:instrText>ADDIN CSL_CITATION {"citationItems":[{"id":"ITEM-1","itemData":{"DOI":"10.1017/S026357471000069X","ISBN":"0263-5747","ISSN":"02635747","abstract":"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author":[{"dropping-particle":"","family":"Jones","given":"Rhys","non-dropping-particle":"","parse-names":false,"suffix":""},{"dropping-particle":"","family":"Haufe","given":"Patrick","non-dropping-particle":"","parse-names":false,"suffix":""},{"dropping-particle":"","family":"Sells","given":"Edward","non-dropping-particle":"","parse-names":false,"suffix":""},{"dropping-particle":"","family":"Iravani","given":"Pejman","non-dropping-particle":"","parse-names":false,"suffix":""},{"dropping-particle":"","family":"Olliver","given":"Vik","non-dropping-particle":"","parse-names":false,"suffix":""},{"dropping-particle":"","family":"Palmer","given":"Chris","non-dropping-particle":"","parse-names":false,"suffix":""},{"dropping-particle":"","family":"Bowyer","given":"Adrian","non-dropping-particle":"","parse-names":false,"suffix":""}],"container-title":"Robotica","id":"ITEM-1","issue":"1 SPEC. ISSUE","issued":{"date-parts":[["2011"]]},"page":"177-191","title":"Reprap - The replicating rapid prototyper","type":"article-journal","volume":"29"},"uris":["http://www.mendeley.com/documents/?uuid=cdac7667-6051-49fe-bf78-b0e7f4f7e0d4"]}],"mendeley":{"formattedCitation":"(JONES et al., 2011)","plainTextFormattedCitation":"(JONES et al., 2011)","previouslyFormattedCitation":"(JONES et al., 2011)"},"properties":{"noteIndex":0},"schema":"https://github.com/citation-style-language/schema/raw/master/csl-citation.json"}</w:instrText>
      </w:r>
      <w:r w:rsidR="002A2C4B">
        <w:fldChar w:fldCharType="separate"/>
      </w:r>
      <w:r w:rsidR="002A2C4B" w:rsidRPr="002A2C4B">
        <w:rPr>
          <w:noProof/>
        </w:rPr>
        <w:t>(JONES et al., 2011)</w:t>
      </w:r>
      <w:r w:rsidR="002A2C4B">
        <w:fldChar w:fldCharType="end"/>
      </w:r>
      <w:r w:rsidR="00A26E8B">
        <w:t>.</w:t>
      </w:r>
    </w:p>
    <w:p w14:paraId="6637B600" w14:textId="7E2F006E"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rsidR="008A23A6">
        <w:instrText>ADDIN CSL_CITATION {"citationItems":[{"id":"ITEM-1","itemData":{"ISBN":"9780991333219","author":[{"dropping-particle":"","family":"Wohlers Associates","given":"","non-dropping-particle":"","parse-names":false,"suffix":""}],"id":"ITEM-1","issued":{"date-parts":[["2015"]]},"number-of-pages":"11","title":"Executive Summary - Wohlers Report 2015","type":"report"},"uris":["http://www.mendeley.com/documents/?uuid=7303bf2e-994c-49b4-98b0-064f27f64c34"]}],"mendeley":{"formattedCitation":"(WOHLERS ASSOCIATES, 2015)","plainTextFormattedCitation":"(WOHLERS ASSOCIATES, 2015)","previouslyFormattedCitation":"(WOHLERS ASSOCIATES, 2015)"},"properties":{"noteIndex":0},"schema":"https://github.com/citation-style-language/schema/raw/master/csl-citation.json"}</w:instrText>
      </w:r>
      <w:r>
        <w:fldChar w:fldCharType="separate"/>
      </w:r>
      <w:r w:rsidRPr="00051557">
        <w:rPr>
          <w:noProof/>
        </w:rPr>
        <w:t>(WOHLERS ASSOCIATES, 2015)</w:t>
      </w:r>
      <w:r>
        <w:fldChar w:fldCharType="end"/>
      </w:r>
      <w:r w:rsidR="009F4A52">
        <w:t xml:space="preserve">. </w:t>
      </w:r>
    </w:p>
    <w:p w14:paraId="77B66396" w14:textId="378AB82F"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rsidR="008A23A6">
        <w:instrText>ADDIN CSL_CITATION {"citationItems":[{"id":"ITEM-1","itemData":{"author":[{"dropping-particle":"","family":"3D Hubs","given":"","non-dropping-particle":"","parse-names":false,"suffix":""}],"id":"ITEM-1","issued":{"date-parts":[["2017"]]},"title":"3D Printing Trends Q4/2017","type":"report"},"uris":["http://www.mendeley.com/documents/?uuid=5b084272-bfbe-4997-8bc7-ffb078cd930d"]}],"mendeley":{"formattedCitation":"(3D HUBS, 2017c)","plainTextFormattedCitation":"(3D HUBS, 2017c)","previouslyFormattedCitation":"(3D HUBS, 2017c)"},"properties":{"noteIndex":0},"schema":"https://github.com/citation-style-language/schema/raw/master/csl-citation.json"}</w:instrText>
      </w:r>
      <w:r>
        <w:fldChar w:fldCharType="separate"/>
      </w:r>
      <w:r w:rsidRPr="009F4A52">
        <w:rPr>
          <w:noProof/>
        </w:rPr>
        <w:t>(3D HUBS, 2017c)</w:t>
      </w:r>
      <w:r>
        <w:fldChar w:fldCharType="end"/>
      </w:r>
      <w:r>
        <w:t>.</w:t>
      </w:r>
    </w:p>
    <w:p w14:paraId="699BD442" w14:textId="31D8D88B"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rsidR="008A23A6">
        <w:instrText>ADDIN CSL_CITATION {"citationItems":[{"id":"ITEM-1","itemData":{"URL":"https://br.3dsystems.com/press-releases/3d-systems-announces-filing-patent-infringement-suit-against-formlabs-and-kickstarter","accessed":{"date-parts":[["2017","12","21"]]},"author":[{"dropping-particle":"","family":"3D Systems","given":"","non-dropping-particle":"","parse-names":false,"suffix":""}],"id":"ITEM-1","issued":{"date-parts":[["2012"]]},"title":"3D Systems Announces Filing of Patent Infringement Suit Against Formlabs and Kickstarter","type":"webpage"},"uris":["http://www.mendeley.com/documents/?uuid=7ce07224-29b7-43ab-a561-ec289e7bbd20"]}],"mendeley":{"formattedCitation":"(3D SYSTEMS, 2012)","plainTextFormattedCitation":"(3D SYSTEMS, 2012)","previouslyFormattedCitation":"(3D SYSTEMS, 2012)"},"properties":{"noteIndex":0},"schema":"https://github.com/citation-style-language/schema/raw/master/csl-citation.json"}</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rsidR="008A23A6">
        <w:instrText>ADDIN CSL_CITATION {"citationItems":[{"id":"ITEM-1","itemData":{"URL":"https://www.forbes.com/sites/rakeshsharma/2013/12/03/why-stratasys-sued-afinia/#438201bd2fe9","accessed":{"date-parts":[["2017","12","13"]]},"author":[{"dropping-particle":"","family":"Forbes","given":"","non-dropping-particle":"","parse-names":false,"suffix":""}],"id":"ITEM-1","issued":{"date-parts":[["2013"]]},"title":"Why Stratasys Sued Afina","type":"webpage"},"uris":["http://www.mendeley.com/documents/?uuid=3c629382-cb6c-4105-9eac-dc4d06ac4aaf"]}],"mendeley":{"formattedCitation":"(FORBES, 2013)","plainTextFormattedCitation":"(FORBES, 2013)","previouslyFormattedCitation":"(FORBES, 2013)"},"properties":{"noteIndex":0},"schema":"https://github.com/citation-style-language/schema/raw/master/csl-citation.json"}</w:instrText>
      </w:r>
      <w:r>
        <w:fldChar w:fldCharType="separate"/>
      </w:r>
      <w:r w:rsidRPr="00D5764A">
        <w:rPr>
          <w:noProof/>
        </w:rPr>
        <w:t>(FORBES, 2013)</w:t>
      </w:r>
      <w:r>
        <w:fldChar w:fldCharType="end"/>
      </w:r>
      <w:r>
        <w:t>.</w:t>
      </w:r>
    </w:p>
    <w:p w14:paraId="088C1309" w14:textId="7795DD7D" w:rsidR="007C7521" w:rsidRDefault="007C7521" w:rsidP="000E0E81">
      <w:r>
        <w:t>Em mercados nascentes,</w:t>
      </w:r>
      <w:r w:rsidR="00C56679">
        <w:t xml:space="preserve"> porém,</w:t>
      </w:r>
      <w:r>
        <w:t xml:space="preserve"> pode ser vantajoso que </w:t>
      </w:r>
      <w:r w:rsidR="001A6B0B" w:rsidRPr="001A6B0B">
        <w:rPr>
          <w:i/>
        </w:rPr>
        <w:t>players</w:t>
      </w:r>
      <w:r>
        <w:t xml:space="preserve"> abram suas patentes para outros </w:t>
      </w:r>
      <w:r w:rsidR="001A6B0B" w:rsidRPr="001A6B0B">
        <w:rPr>
          <w:i/>
        </w:rPr>
        <w:t>players</w:t>
      </w:r>
      <w:r>
        <w:t xml:space="preserve">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8A23A6">
        <w:instrText>ADDIN CSL_CITATION {"citationItems":[{"id":"ITEM-1","itemData":{"URL":"https://www.tesla.com/blog/all-our-patent-are-belong-you","accessed":{"date-parts":[["2017","12","10"]]},"author":[{"dropping-particle":"","family":"Musk","given":"Elon","non-dropping-particle":"","parse-names":false,"suffix":""}],"id":"ITEM-1","issued":{"date-parts":[["2014"]]},"title":"All Our Patent Are Belong To You","type":"webpage"},"uris":["http://www.mendeley.com/documents/?uuid=1da9f282-42b5-42ce-8f88-acc00cebba9f"]}],"mendeley":{"formattedCitation":"(MUSK, 2014)","plainTextFormattedCitation":"(MUSK, 2014)","previouslyFormattedCitation":"(MUSK, 2014)"},"properties":{"noteIndex":0},"schema":"https://github.com/citation-style-language/schema/raw/master/csl-citation.json"}</w:instrText>
      </w:r>
      <w:r w:rsidR="00E669AA">
        <w:fldChar w:fldCharType="separate"/>
      </w:r>
      <w:r w:rsidR="00E669AA" w:rsidRPr="00E669AA">
        <w:rPr>
          <w:noProof/>
        </w:rPr>
        <w:t>(MUSK, 2014)</w:t>
      </w:r>
      <w:r w:rsidR="00E669AA">
        <w:fldChar w:fldCharType="end"/>
      </w:r>
      <w:r w:rsidR="005344E7">
        <w:t>:</w:t>
      </w:r>
    </w:p>
    <w:p w14:paraId="23FD4DA4" w14:textId="4F3C5794"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8A23A6">
        <w:instrText>ADDIN CSL_CITATION {"citationItems":[{"id":"ITEM-1","itemData":{"URL":"https://www.tesla.com/blog/all-our-patent-are-belong-you","accessed":{"date-parts":[["2017","12","10"]]},"author":[{"dropping-particle":"","family":"Musk","given":"Elon","non-dropping-particle":"","parse-names":false,"suffix":""}],"id":"ITEM-1","issued":{"date-parts":[["2014"]]},"title":"All Our Patent Are Belong To You","type":"webpage"},"uris":["http://www.mendeley.com/documents/?uuid=1da9f282-42b5-42ce-8f88-acc00cebba9f"]}],"mendeley":{"formattedCitation":"(MUSK, 2014)","plainTextFormattedCitation":"(MUSK, 2014)","previouslyFormattedCitation":"(MUSK, 2014)"},"properties":{"noteIndex":0},"schema":"https://github.com/citation-style-language/schema/raw/master/csl-citation.json"}</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5523758"/>
      <w:r>
        <w:t>Estrutura</w:t>
      </w:r>
      <w:r w:rsidR="008C5829">
        <w:t xml:space="preserve"> do Modelo (R)</w:t>
      </w:r>
      <w:bookmarkEnd w:id="147"/>
    </w:p>
    <w:p w14:paraId="6EC837E2" w14:textId="521C5D0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locator":"851","uris":["http://www.mendeley.com/documents/?uuid=88f28a50-f9a8-4e90-b3ac-7a4c7fa4c3cf"]}],"mendeley":{"formattedCitation":"(STERMAN, 2000, p. 851)","plainTextFormattedCitation":"(STERMAN, 2000, p. 851)","previouslyFormattedCitation":"(STERMAN, 2000, p. 851)"},"properties":{"noteIndex":0},"schema":"https://github.com/citation-style-language/schema/raw/master/csl-citation.json"}</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0326C">
        <w:t xml:space="preserve">Figura </w:t>
      </w:r>
      <w:r w:rsidR="0060326C">
        <w:rPr>
          <w:noProof/>
        </w:rPr>
        <w:t>31</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7120AFAC" w:rsidR="008C5829" w:rsidRDefault="008C5829" w:rsidP="008C5829">
      <w:r w:rsidRPr="008933A1">
        <w:t xml:space="preserve">Uma primeira característica importante para a compreensão do modelo é a escolha pela desagregação da maioria de seus módulos em diferentes </w:t>
      </w:r>
      <w:r w:rsidR="001A6B0B" w:rsidRPr="001A6B0B">
        <w:rPr>
          <w:i/>
        </w:rPr>
        <w:t>players</w:t>
      </w:r>
      <w:r w:rsidRPr="008933A1">
        <w:t xml:space="preserve"> produtores de impressoras 3D. Tal desagregação permite que o modelo simule a performance individual de </w:t>
      </w:r>
      <w:r w:rsidR="001A6B0B" w:rsidRPr="001A6B0B">
        <w:rPr>
          <w:i/>
        </w:rPr>
        <w:t>players</w:t>
      </w:r>
      <w:r w:rsidRPr="008933A1">
        <w:t xml:space="preserve">, e não apenas o comportamento agregado da indústria. Desta maneira, o modelo permite simular a interação entre decisões estratégicas dos diversos </w:t>
      </w:r>
      <w:r w:rsidR="001A6B0B" w:rsidRPr="001A6B0B">
        <w:rPr>
          <w:i/>
        </w:rPr>
        <w:t>players</w:t>
      </w:r>
      <w:r w:rsidRPr="008933A1">
        <w:t xml:space="preserve"> </w:t>
      </w:r>
      <w:r w:rsidR="002A1268" w:rsidRPr="008933A1">
        <w:t>simultaneamente</w:t>
      </w:r>
      <w:r w:rsidRPr="008933A1">
        <w:t>.</w:t>
      </w:r>
    </w:p>
    <w:p w14:paraId="19C48C5B" w14:textId="52816C58" w:rsidR="00366F6C" w:rsidRDefault="00C10933" w:rsidP="008C5829">
      <w:r>
        <w:t xml:space="preserve">O presente trabalho ampliou o modelo original de Sterman et. al (2007) permitindo a atuação concomitante de 4 </w:t>
      </w:r>
      <w:r w:rsidR="001A6B0B" w:rsidRPr="001A6B0B">
        <w:rPr>
          <w:i/>
        </w:rPr>
        <w:t>players</w:t>
      </w:r>
      <w:r>
        <w:t xml:space="preserve">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w:t>
      </w:r>
      <w:r w:rsidR="001A6B0B" w:rsidRPr="001A6B0B">
        <w:rPr>
          <w:i/>
        </w:rPr>
        <w:t>players</w:t>
      </w:r>
      <w:r w:rsidR="008C4E47">
        <w:t xml:space="preserve"> Stratasys, 3D Systems e EOS dominam 29 %, 28 % e 12 % do mercado respectivamente, em 2015 </w:t>
      </w:r>
      <w:r w:rsidR="008C4E47">
        <w:fldChar w:fldCharType="begin" w:fldLock="1"/>
      </w:r>
      <w:r w:rsidR="008A23A6">
        <w:instrText>ADDIN CSL_CITATION {"citationItems":[{"id":"ITEM-1","itemData":{"abstract":"Müller, Andreas Karevska, Stefana","author":[{"dropping-particle":"","family":"Ernst &amp; Young Gmbh","given":"","non-dropping-particle":"","parse-names":false,"suffix":""}],"container-title":"Ernst &amp; Young Gmbh","id":"ITEM-1","issued":{"date-parts":[["2016"]]},"page":"1-26","title":"How Will 3D Printing Make Your Company the Strongest Link in the Value Chain? - EY’s Global 3D printing Report 2016","type":"article-journal"},"locator":"57","uris":["http://www.mendeley.com/documents/?uuid=88a88e9f-b1aa-45af-b8a0-420325a404a7"]}],"mendeley":{"formattedCitation":"(ERNST &amp; YOUNG GMBH, 2016, p. 57)","plainTextFormattedCitation":"(ERNST &amp; YOUNG GMBH, 2016, p. 57)","previouslyFormattedCitation":"(ERNST &amp; YOUNG GMBH, 2016, p. 57)"},"properties":{"noteIndex":0},"schema":"https://github.com/citation-style-language/schema/raw/master/csl-citation.json"}</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w:t>
      </w:r>
      <w:r w:rsidR="001A6B0B" w:rsidRPr="001A6B0B">
        <w:rPr>
          <w:i/>
        </w:rPr>
        <w:t>players</w:t>
      </w:r>
      <w:r w:rsidR="008C4E47">
        <w:t xml:space="preserve"> s</w:t>
      </w:r>
      <w:r w:rsidR="005C709F">
        <w:t>ão</w:t>
      </w:r>
      <w:r w:rsidR="008C4E47">
        <w:t xml:space="preserve"> representados individualmente no modelo, como player 1, </w:t>
      </w:r>
      <w:r w:rsidR="00C52403">
        <w:t xml:space="preserve">2, e 3, e o player 4 agrega os demais </w:t>
      </w:r>
      <w:r w:rsidR="001A6B0B" w:rsidRPr="001A6B0B">
        <w:rPr>
          <w:i/>
        </w:rPr>
        <w:t>players</w:t>
      </w:r>
      <w:r w:rsidR="00C52403">
        <w:t xml:space="preserve"> do mercado.</w:t>
      </w:r>
      <w:r w:rsidR="00170127">
        <w:t xml:space="preserve"> Na figura </w:t>
      </w:r>
      <w:r w:rsidR="00170127">
        <w:fldChar w:fldCharType="begin"/>
      </w:r>
      <w:r w:rsidR="00170127">
        <w:instrText xml:space="preserve"> REF _Ref504373488 \h </w:instrText>
      </w:r>
      <w:r w:rsidR="00170127">
        <w:fldChar w:fldCharType="separate"/>
      </w:r>
      <w:r w:rsidR="0060326C">
        <w:t xml:space="preserve">Figura </w:t>
      </w:r>
      <w:r w:rsidR="0060326C">
        <w:rPr>
          <w:noProof/>
        </w:rPr>
        <w:t>31</w:t>
      </w:r>
      <w:r w:rsidR="00170127">
        <w:fldChar w:fldCharType="end"/>
      </w:r>
      <w:r w:rsidR="00170127">
        <w:t>, os módulos cujo comportamento é desagregado por player são sinalizados por uma linha dupla.</w:t>
      </w:r>
    </w:p>
    <w:p w14:paraId="33B1E5ED" w14:textId="53D1C554"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w:t>
      </w:r>
      <w:r w:rsidR="001A6B0B" w:rsidRPr="001A6B0B">
        <w:rPr>
          <w:i/>
        </w:rPr>
        <w:t>players</w:t>
      </w:r>
      <w:r w:rsidRPr="008933A1">
        <w:t xml:space="preserve"> sobre o resultado da estratégia de um player em questão.</w:t>
      </w:r>
      <w:r>
        <w:t xml:space="preserve"> </w:t>
      </w:r>
      <w:r w:rsidRPr="008933A1">
        <w:t xml:space="preserve">Este aspecto </w:t>
      </w:r>
      <w:r w:rsidR="005C709F">
        <w:t>é</w:t>
      </w:r>
      <w:r w:rsidRPr="008933A1">
        <w:t xml:space="preserve"> essencial para simular situações onde </w:t>
      </w:r>
      <w:r w:rsidR="001A6B0B" w:rsidRPr="001A6B0B">
        <w:rPr>
          <w:i/>
        </w:rPr>
        <w:t>players</w:t>
      </w:r>
      <w:r w:rsidRPr="008933A1">
        <w:t xml:space="preserve">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w:t>
      </w:r>
      <w:r w:rsidR="001A6B0B" w:rsidRPr="001A6B0B">
        <w:rPr>
          <w:i/>
        </w:rPr>
        <w:t>players</w:t>
      </w:r>
      <w:r w:rsidRPr="008933A1">
        <w:t xml:space="preserve"> pode ter, expandindo o mercado de tal modo que haja mais demanda global para os demais </w:t>
      </w:r>
      <w:r w:rsidR="001A6B0B" w:rsidRPr="001A6B0B">
        <w:rPr>
          <w:i/>
        </w:rPr>
        <w:t>players</w:t>
      </w:r>
      <w:r w:rsidRPr="008933A1">
        <w:t>.</w:t>
      </w:r>
    </w:p>
    <w:p w14:paraId="031883E4" w14:textId="70702C66"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rsidR="008A23A6">
        <w:instrText>ADDIN CSL_CITATION {"citationItems":[{"id":"ITEM-1","itemData":{"DOI":"10.1002/sdr.231","ISBN":"1099-1727","ISSN":"08837066","abstract":"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author":[{"dropping-particle":"","family":"Milling","given":"Peter M.","non-dropping-particle":"","parse-names":false,"suffix":""}],"container-title":"System Dynamics Review","id":"ITEM-1","issue":"1","issued":{"date-parts":[["2002"]]},"page":"73-86","title":"Understanding and managing innovation processes","type":"article-journal","volume":"18"},"uris":["http://www.mendeley.com/documents/?uuid=8937e45a-32fa-4ec6-b82c-9e04cb113375"]},{"id":"ITEM-2","itemData":{"DOI":"10.1016/j.techfore.2016.12.011","ISSN":"00401625","abstract":"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author":[{"dropping-particle":"","family":"Ruutu","given":"Sampsa","non-dropping-particle":"","parse-names":false,"suffix":""},{"dropping-particle":"","family":"Casey","given":"Thomas","non-dropping-particle":"","parse-names":false,"suffix":""},{"dropping-particle":"","family":"Kotovirta","given":"Ville","non-dropping-particle":"","parse-names":false,"suffix":""}],"container-title":"Technological Forecasting and Social Change","id":"ITEM-2","issue":"November 2016","issued":{"date-parts":[["2017"]]},"page":"119-130","publisher":"The Authors","title":"Development and competition of digital service platforms: A system dynamics approach","type":"article-journal","volume":"117"},"uris":["http://www.mendeley.com/documents/?uuid=27c8479c-7940-46b4-a449-94ea9c327e8b"]}],"mendeley":{"formattedCitation":"(MILLING, 2002; RUUTU; CASEY; KOTOVIRTA, 2017)","plainTextFormattedCitation":"(MILLING, 2002; RUUTU; CASEY; KOTOVIRTA, 2017)","previouslyFormattedCitation":"(MILLING, 2002; RUUTU; CASEY; KOTOVIRTA, 2017)"},"properties":{"noteIndex":0},"schema":"https://github.com/citation-style-language/schema/raw/master/csl-citation.json"}</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725EE09"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 xml:space="preserve">share do modelo estima a </w:t>
      </w:r>
      <w:r w:rsidR="007D1099">
        <w:t>participação</w:t>
      </w:r>
      <w:r>
        <w:t xml:space="preserve">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6D110E57" w:rsidR="008C5829" w:rsidRDefault="008C5829" w:rsidP="008C5829">
      <w:pPr>
        <w:pStyle w:val="Legenda"/>
      </w:pPr>
      <w:bookmarkStart w:id="148" w:name="_Ref504373488"/>
      <w:bookmarkStart w:id="149" w:name="_Toc505523693"/>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31</w:t>
      </w:r>
      <w:r w:rsidR="00462A29">
        <w:rPr>
          <w:noProof/>
        </w:rPr>
        <w:fldChar w:fldCharType="end"/>
      </w:r>
      <w:bookmarkEnd w:id="148"/>
      <w:r>
        <w:t xml:space="preserve"> – Diagrama de Fronteiras do Modelo</w:t>
      </w:r>
      <w:bookmarkEnd w:id="149"/>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27ECFE10"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w:t>
      </w:r>
      <w:r w:rsidR="00D26D4F">
        <w:t xml:space="preserve"> de</w:t>
      </w:r>
      <w:r>
        <w:t xml:space="preserve"> </w:t>
      </w:r>
      <w:r w:rsidR="00D26D4F">
        <w:t xml:space="preserve">“desequilíbrio dinâmico” </w:t>
      </w:r>
      <w:r>
        <w:t>do modelo</w:t>
      </w:r>
      <w:r w:rsidR="00D26D4F">
        <w:t xml:space="preserve"> </w:t>
      </w:r>
      <w:r w:rsidR="00D26D4F">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uris":["http://www.mendeley.com/documents/?uuid=6caefebb-0cb1-43d0-9c7d-ca534a15d09b"]}],"mendeley":{"formattedCitation":"(STERMAN et al., 2007)","plainTextFormattedCitation":"(STERMAN et al., 2007)","previouslyFormattedCitation":"(STERMAN et al., 2007)"},"properties":{"noteIndex":0},"schema":"https://github.com/citation-style-language/schema/raw/master/csl-citation.json"}</w:instrText>
      </w:r>
      <w:r w:rsidR="00D26D4F">
        <w:fldChar w:fldCharType="separate"/>
      </w:r>
      <w:r w:rsidR="00D26D4F" w:rsidRPr="00D26D4F">
        <w:rPr>
          <w:noProof/>
        </w:rPr>
        <w:t>(STERMAN et al., 2007)</w:t>
      </w:r>
      <w:r w:rsidR="00D26D4F">
        <w:fldChar w:fldCharType="end"/>
      </w:r>
      <w:r w:rsidR="00D26D4F">
        <w:t xml:space="preserve"> </w:t>
      </w:r>
      <w:r>
        <w:t xml:space="preserve">permite que diversas decisões estratégicas de todos os </w:t>
      </w:r>
      <w:r w:rsidR="001A6B0B" w:rsidRPr="001A6B0B">
        <w:rPr>
          <w:i/>
        </w:rPr>
        <w:t>players</w:t>
      </w:r>
      <w:r>
        <w:t xml:space="preserve"> inseridos no modelo sejam </w:t>
      </w:r>
      <w:r w:rsidR="008A44D4">
        <w:t>avaliadas</w:t>
      </w:r>
      <w:r>
        <w:t xml:space="preserve"> </w:t>
      </w:r>
      <w:r w:rsidR="002A1268">
        <w:t>simultaneamente</w:t>
      </w:r>
      <w:r>
        <w:t>.</w:t>
      </w:r>
    </w:p>
    <w:p w14:paraId="7EECFCB1" w14:textId="5C7F9FE5" w:rsidR="00187D0E" w:rsidRDefault="00187D0E" w:rsidP="00187D0E">
      <w:r>
        <w:t>Considerando o market share estimado pelo modelo</w:t>
      </w:r>
      <w:r w:rsidRPr="008933A1">
        <w:t xml:space="preserve">, a produção de cada um dos </w:t>
      </w:r>
      <w:r w:rsidR="001A6B0B" w:rsidRPr="001A6B0B">
        <w:rPr>
          <w:i/>
        </w:rPr>
        <w:t>players</w:t>
      </w:r>
      <w:r w:rsidRPr="008933A1">
        <w:t xml:space="preserve"> simulados no mo</w:t>
      </w:r>
      <w:r>
        <w:t>d</w:t>
      </w:r>
      <w:r w:rsidRPr="008933A1">
        <w:t xml:space="preserve">elo é estimada, utilizando as informações de demanda, capacidade dos </w:t>
      </w:r>
      <w:r w:rsidR="001A6B0B" w:rsidRPr="001A6B0B">
        <w:rPr>
          <w:i/>
        </w:rPr>
        <w:t>players</w:t>
      </w:r>
      <w:r w:rsidRPr="008933A1">
        <w:t xml:space="preserve"> e market share estimado. A produção, de modo imediato, gera </w:t>
      </w:r>
      <w:r w:rsidR="00CE0AD5">
        <w:t>receita</w:t>
      </w:r>
      <w:r w:rsidRPr="008933A1">
        <w:t xml:space="preserve"> para os </w:t>
      </w:r>
      <w:r w:rsidR="001A6B0B" w:rsidRPr="001A6B0B">
        <w:rPr>
          <w:i/>
        </w:rPr>
        <w:t>players</w:t>
      </w:r>
      <w:r w:rsidRPr="008933A1">
        <w:t>, atualizando seu valor presente líquido.</w:t>
      </w:r>
    </w:p>
    <w:p w14:paraId="64A70BFB" w14:textId="5B51D12D" w:rsidR="00187D0E" w:rsidRDefault="00187D0E" w:rsidP="00187D0E">
      <w:r>
        <w:t xml:space="preserve">Ao longo do tempo simulado, a produção reportada por todos os </w:t>
      </w:r>
      <w:r w:rsidR="001A6B0B" w:rsidRPr="001A6B0B">
        <w:rPr>
          <w:i/>
        </w:rPr>
        <w:t>players</w:t>
      </w:r>
      <w:r>
        <w:t xml:space="preserve"> os leva a atualizar suas estimativas de demanda futura. Considerando que há delays neste processo, o modelo considera que os </w:t>
      </w:r>
      <w:r w:rsidR="001A6B0B" w:rsidRPr="001A6B0B">
        <w:rPr>
          <w:i/>
        </w:rPr>
        <w:t>players</w:t>
      </w:r>
      <w:r>
        <w:t xml:space="preserve">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9177E91" w:rsidR="00187D0E" w:rsidRDefault="00187D0E" w:rsidP="00187D0E">
      <w:r w:rsidRPr="008933A1">
        <w:t xml:space="preserve">Adotando uma estratégia agressiva, um </w:t>
      </w:r>
      <w:r w:rsidRPr="003634BA">
        <w:rPr>
          <w:i/>
        </w:rPr>
        <w:t>player</w:t>
      </w:r>
      <w:r w:rsidRPr="008933A1">
        <w:t xml:space="preserve">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w:t>
      </w:r>
      <w:r w:rsidR="00CE0AD5">
        <w:t>expondo-se</w:t>
      </w:r>
      <w:r w:rsidRPr="008933A1">
        <w:t xml:space="preserve"> menos</w:t>
      </w:r>
      <w:r w:rsidR="00CE0AD5">
        <w:t xml:space="preserve"> ao</w:t>
      </w:r>
      <w:r w:rsidRPr="008933A1">
        <w:t xml:space="preserve"> risco de possuir capacidade excedente.</w:t>
      </w:r>
    </w:p>
    <w:p w14:paraId="16B93588" w14:textId="4477A2B9" w:rsidR="003C5DC4" w:rsidRDefault="00187D0E" w:rsidP="00187D0E">
      <w:r>
        <w:t xml:space="preserve">Os preços dos produtos considerados pelo modelo também são dinâmicos. Cada um dos </w:t>
      </w:r>
      <w:r w:rsidR="001A6B0B" w:rsidRPr="001A6B0B">
        <w:rPr>
          <w:i/>
        </w:rPr>
        <w:t>players</w:t>
      </w:r>
      <w:r>
        <w:t xml:space="preserve"> ajusta seus preços procurando equalizar a relação entre metas da empresa e variáveis observadas. Desta maneira, os </w:t>
      </w:r>
      <w:r w:rsidR="001A6B0B" w:rsidRPr="001A6B0B">
        <w:rPr>
          <w:i/>
        </w:rPr>
        <w:t>players</w:t>
      </w:r>
      <w:r>
        <w:t xml:space="preserve"> procuram equilibrar a utilização de sua capacidade aumentando preços caso haja falta de capacidade para atender a demanda, ou reduzindo preços em uma situação de baixa utilização de capacidade. Além disso, os </w:t>
      </w:r>
      <w:r w:rsidR="001A6B0B" w:rsidRPr="001A6B0B">
        <w:rPr>
          <w:i/>
        </w:rPr>
        <w:t>players</w:t>
      </w:r>
      <w:r>
        <w:t xml:space="preserve"> buscam obter uma margem de lucro definida como base, considerando seus custos fixos e variáveis. Por fim, os </w:t>
      </w:r>
      <w:r w:rsidR="001A6B0B" w:rsidRPr="001A6B0B">
        <w:rPr>
          <w:i/>
        </w:rPr>
        <w:t>players</w:t>
      </w:r>
      <w:r>
        <w:t xml:space="preserve"> ajustam sua precificação procurando atender o seu market share alvo. Estas decisões são consideradas simultaneamente pelo modelo para todos os </w:t>
      </w:r>
      <w:r w:rsidR="001A6B0B" w:rsidRPr="001A6B0B">
        <w:rPr>
          <w:i/>
        </w:rPr>
        <w:t>players</w:t>
      </w:r>
      <w:r>
        <w:t xml:space="preserve">,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2D701E72" w:rsidR="00021F41" w:rsidRDefault="007067D0" w:rsidP="00187D0E">
      <w:r>
        <w:t xml:space="preserve">Neste módulo, os </w:t>
      </w:r>
      <w:r w:rsidR="001A6B0B" w:rsidRPr="001A6B0B">
        <w:rPr>
          <w:i/>
        </w:rPr>
        <w:t>players</w:t>
      </w:r>
      <w:r>
        <w:t xml:space="preserve">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w:t>
      </w:r>
      <w:r w:rsidR="001A6B0B" w:rsidRPr="001A6B0B">
        <w:rPr>
          <w:i/>
        </w:rPr>
        <w:t>players</w:t>
      </w:r>
      <w:r w:rsidR="0049216A">
        <w:t xml:space="preserve"> decidam disponibilizar o resultado de suas iniciativas para uso por parte de outros </w:t>
      </w:r>
      <w:r w:rsidR="001A6B0B" w:rsidRPr="001A6B0B">
        <w:rPr>
          <w:i/>
        </w:rPr>
        <w:t>players</w:t>
      </w:r>
      <w:r w:rsidR="0049216A">
        <w:t xml:space="preserve">, como é observado no setor de impressoras 3D </w:t>
      </w:r>
      <w:r w:rsidR="002A1268">
        <w:t>não profissionais</w:t>
      </w:r>
      <w:r w:rsidR="0049216A">
        <w:t xml:space="preserve">. Em todo modo, após a expiração das patentes, as mesmas podem ser utilizadas por outros </w:t>
      </w:r>
      <w:r w:rsidR="001A6B0B" w:rsidRPr="001A6B0B">
        <w:rPr>
          <w:i/>
        </w:rPr>
        <w:t>players</w:t>
      </w:r>
      <w:r w:rsidR="0049216A">
        <w:t xml:space="preserve"> no model</w:t>
      </w:r>
      <w:r w:rsidR="00021F41">
        <w:t>o, assim como ocorreu com patentes da tecnologia FDM.</w:t>
      </w:r>
      <w:r w:rsidR="008646E8">
        <w:t xml:space="preserve"> </w:t>
      </w:r>
      <w:r w:rsidR="00021F41">
        <w:fldChar w:fldCharType="begin" w:fldLock="1"/>
      </w:r>
      <w:r w:rsidR="008A23A6">
        <w:instrText>ADDIN CSL_CITATION {"citationItems":[{"id":"ITEM-1","itemData":{"URL":"https://wohlersassociates.com/blog/2016/01/popularity-of-fdm/","accessed":{"date-parts":[["2017","12","10"]]},"author":[{"dropping-particle":"","family":"Wholers","given":"Terry","non-dropping-particle":"","parse-names":false,"suffix":""}],"id":"ITEM-1","issued":{"date-parts":[["2016"]]},"title":"Popularity of FDM","type":"webpage"},"uris":["http://www.mendeley.com/documents/?uuid=73e88053-2d7f-4112-b60d-6fb4664fdbfa"]}],"mendeley":{"formattedCitation":"(WHOLERS, 2016)","plainTextFormattedCitation":"(WHOLERS, 2016)","previouslyFormattedCitation":"(WHOLERS, 2016)"},"properties":{"noteIndex":0},"schema":"https://github.com/citation-style-language/schema/raw/master/csl-citation.json"}</w:instrText>
      </w:r>
      <w:r w:rsidR="00021F41">
        <w:fldChar w:fldCharType="separate"/>
      </w:r>
      <w:r w:rsidR="00021F41" w:rsidRPr="00021F41">
        <w:rPr>
          <w:noProof/>
        </w:rPr>
        <w:t>(WHOLERS, 2016)</w:t>
      </w:r>
      <w:r w:rsidR="00021F41">
        <w:fldChar w:fldCharType="end"/>
      </w:r>
      <w:r w:rsidR="00021F41">
        <w:t>.</w:t>
      </w:r>
    </w:p>
    <w:p w14:paraId="1429AC10" w14:textId="2EFE2BC2"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xml:space="preserve">. Enquanto sua inciativa em dominar o mercado desenvolvendo tecnologia de modo preemptivo lhes confere vantagem competitiva em um primeiro momento, ao longo do tempo esta vantagem é dissipada pela expiração de suas patentes. Em um momento futuro, outros </w:t>
      </w:r>
      <w:r w:rsidR="001A6B0B" w:rsidRPr="001A6B0B">
        <w:rPr>
          <w:i/>
        </w:rPr>
        <w:t>players</w:t>
      </w:r>
      <w:r>
        <w:t xml:space="preserve"> que não investiram inicialmente em Pesquisa e Desenvolvimento poderão usufruir do mercado criado pe</w:t>
      </w:r>
      <w:r w:rsidR="006E10BB">
        <w:t>l</w:t>
      </w:r>
      <w:r>
        <w:t xml:space="preserve">os </w:t>
      </w:r>
      <w:r w:rsidR="001A6B0B" w:rsidRPr="001A6B0B">
        <w:rPr>
          <w:i/>
        </w:rPr>
        <w:t>players</w:t>
      </w:r>
      <w:r>
        <w:t xml:space="preserve"> </w:t>
      </w:r>
      <w:r w:rsidR="006E10BB">
        <w:t>pioneiros.</w:t>
      </w:r>
      <w:r w:rsidR="003922DB">
        <w:t xml:space="preserve"> O </w:t>
      </w:r>
      <w:r w:rsidR="003922DB">
        <w:fldChar w:fldCharType="begin"/>
      </w:r>
      <w:r w:rsidR="003922DB">
        <w:instrText xml:space="preserve"> REF _Ref504393698 \h </w:instrText>
      </w:r>
      <w:r w:rsidR="003922DB">
        <w:fldChar w:fldCharType="separate"/>
      </w:r>
      <w:r w:rsidR="0060326C">
        <w:t xml:space="preserve">Quadro </w:t>
      </w:r>
      <w:r w:rsidR="0060326C">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36ED4377" w:rsidR="003922DB" w:rsidRDefault="003922DB" w:rsidP="003922DB">
      <w:pPr>
        <w:pStyle w:val="Legenda"/>
      </w:pPr>
      <w:bookmarkStart w:id="150" w:name="_Ref504393698"/>
      <w:bookmarkStart w:id="151" w:name="_Toc505523645"/>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4</w:t>
      </w:r>
      <w:r w:rsidR="00462A29">
        <w:rPr>
          <w:noProof/>
        </w:rPr>
        <w:fldChar w:fldCharType="end"/>
      </w:r>
      <w:bookmarkEnd w:id="150"/>
      <w:r>
        <w:t xml:space="preserve"> – Síntese das Modificações Necessárias para o Modelo.</w:t>
      </w:r>
      <w:bookmarkEnd w:id="151"/>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ódulo</w:t>
            </w:r>
          </w:p>
        </w:tc>
        <w:tc>
          <w:tcPr>
            <w:tcW w:w="0" w:type="auto"/>
            <w:shd w:val="clear" w:color="auto" w:fill="D9D9D9" w:themeFill="background1" w:themeFillShade="D9"/>
            <w:vAlign w:val="center"/>
          </w:tcPr>
          <w:p w14:paraId="5878638C" w14:textId="1E815443" w:rsidR="003922DB" w:rsidRPr="00CD478D" w:rsidRDefault="00CD478D" w:rsidP="003922DB">
            <w:pPr>
              <w:pStyle w:val="Compact"/>
              <w:rPr>
                <w:rFonts w:ascii="Arial" w:hAnsi="Arial" w:cs="Arial"/>
                <w:sz w:val="22"/>
                <w:lang w:val="pt-BR"/>
              </w:rPr>
            </w:pPr>
            <w:r w:rsidRPr="00CD478D">
              <w:rPr>
                <w:rFonts w:ascii="Arial" w:hAnsi="Arial" w:cs="Arial"/>
                <w:b/>
                <w:sz w:val="22"/>
                <w:lang w:val="pt-BR"/>
              </w:rPr>
              <w:t>Modelo de Sterman et a. (2007)</w:t>
            </w:r>
          </w:p>
        </w:tc>
        <w:tc>
          <w:tcPr>
            <w:tcW w:w="0" w:type="auto"/>
            <w:shd w:val="clear" w:color="auto" w:fill="D9D9D9" w:themeFill="background1" w:themeFillShade="D9"/>
            <w:vAlign w:val="center"/>
          </w:tcPr>
          <w:p w14:paraId="1D8FC927"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6AE9360F" w:rsidR="003922DB" w:rsidRPr="002A1268" w:rsidRDefault="003922DB" w:rsidP="003922DB">
            <w:pPr>
              <w:pStyle w:val="Compact"/>
              <w:rPr>
                <w:rFonts w:ascii="Arial" w:hAnsi="Arial" w:cs="Arial"/>
                <w:lang w:val="pt-BR"/>
              </w:rPr>
            </w:pPr>
            <w:r w:rsidRPr="002A1268">
              <w:rPr>
                <w:rFonts w:ascii="Arial" w:hAnsi="Arial" w:cs="Arial"/>
                <w:lang w:val="pt-BR"/>
              </w:rPr>
              <w:t xml:space="preserve">O modelo original não representa o investimento realizado pelos </w:t>
            </w:r>
            <w:r w:rsidR="001A6B0B" w:rsidRPr="001A6B0B">
              <w:rPr>
                <w:rFonts w:ascii="Arial" w:hAnsi="Arial" w:cs="Arial"/>
                <w:i/>
                <w:lang w:val="pt-BR"/>
              </w:rPr>
              <w:t>players</w:t>
            </w:r>
            <w:r w:rsidRPr="002A1268">
              <w:rPr>
                <w:rFonts w:ascii="Arial" w:hAnsi="Arial" w:cs="Arial"/>
                <w:lang w:val="pt-BR"/>
              </w:rPr>
              <w:t xml:space="preserve">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16011B19" w:rsidR="003922DB" w:rsidRPr="002A1268" w:rsidRDefault="000F08F6" w:rsidP="003922DB">
            <w:pPr>
              <w:pStyle w:val="Compact"/>
              <w:rPr>
                <w:rFonts w:ascii="Arial" w:hAnsi="Arial" w:cs="Arial"/>
                <w:lang w:val="pt-BR"/>
              </w:rPr>
            </w:pPr>
            <w:r w:rsidRPr="002A1268">
              <w:rPr>
                <w:rFonts w:ascii="Arial" w:hAnsi="Arial" w:cs="Arial"/>
                <w:lang w:val="pt-BR"/>
              </w:rPr>
              <w:t xml:space="preserve">O módulo que calcula a produção dos </w:t>
            </w:r>
            <w:r w:rsidR="001A6B0B" w:rsidRPr="001A6B0B">
              <w:rPr>
                <w:rFonts w:ascii="Arial" w:hAnsi="Arial" w:cs="Arial"/>
                <w:i/>
                <w:lang w:val="pt-BR"/>
              </w:rPr>
              <w:t>player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1E4AB752"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 xml:space="preserve">duopólio, no qual os dois </w:t>
            </w:r>
            <w:r w:rsidR="001A6B0B" w:rsidRPr="001A6B0B">
              <w:rPr>
                <w:rFonts w:ascii="Arial" w:hAnsi="Arial" w:cs="Arial"/>
                <w:i/>
                <w:lang w:val="pt-BR"/>
              </w:rPr>
              <w:t>players</w:t>
            </w:r>
            <w:r w:rsidR="000F08F6" w:rsidRPr="002A1268">
              <w:rPr>
                <w:rFonts w:ascii="Arial" w:hAnsi="Arial" w:cs="Arial"/>
                <w:lang w:val="pt-BR"/>
              </w:rPr>
              <w:t xml:space="preserve">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5755618E"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w:t>
            </w:r>
            <w:r w:rsidR="001A6B0B" w:rsidRPr="001A6B0B">
              <w:rPr>
                <w:rFonts w:ascii="Arial" w:hAnsi="Arial" w:cs="Arial"/>
                <w:i/>
                <w:lang w:val="pt-BR"/>
              </w:rPr>
              <w:t>players</w:t>
            </w:r>
            <w:r w:rsidRPr="002A1268">
              <w:rPr>
                <w:rFonts w:ascii="Arial" w:hAnsi="Arial" w:cs="Arial"/>
                <w:lang w:val="pt-BR"/>
              </w:rPr>
              <w:t xml:space="preserve">.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w:t>
            </w:r>
            <w:r w:rsidR="001A6B0B" w:rsidRPr="001A6B0B">
              <w:rPr>
                <w:rFonts w:ascii="Arial" w:hAnsi="Arial" w:cs="Arial"/>
                <w:i/>
                <w:lang w:val="pt-BR"/>
              </w:rPr>
              <w:t>players</w:t>
            </w:r>
            <w:r w:rsidRPr="002A1268">
              <w:rPr>
                <w:rFonts w:ascii="Arial" w:hAnsi="Arial" w:cs="Arial"/>
                <w:lang w:val="pt-BR"/>
              </w:rPr>
              <w:t xml:space="preserve"> individualmente.</w:t>
            </w:r>
          </w:p>
        </w:tc>
      </w:tr>
    </w:tbl>
    <w:p w14:paraId="67DC6547" w14:textId="19F3A7C3" w:rsidR="003922DB" w:rsidRDefault="003922DB" w:rsidP="000F08F6">
      <w:pPr>
        <w:ind w:firstLine="0"/>
        <w:jc w:val="center"/>
      </w:pPr>
      <w:r>
        <w:t>Fonte: Elaborado pelo Autor.</w:t>
      </w:r>
    </w:p>
    <w:p w14:paraId="0EFC54AD" w14:textId="46727164"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0326C">
        <w:t xml:space="preserve">Figura </w:t>
      </w:r>
      <w:r w:rsidR="0060326C">
        <w:rPr>
          <w:noProof/>
        </w:rPr>
        <w:t>31</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22340DC"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w:t>
      </w:r>
      <w:r w:rsidR="001A6B0B" w:rsidRPr="001A6B0B">
        <w:rPr>
          <w:i/>
        </w:rPr>
        <w:t>players</w:t>
      </w:r>
      <w:r w:rsidR="000F6806">
        <w:t xml:space="preserve">,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EDC88D9"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 xml:space="preserve">aquisições de </w:t>
      </w:r>
      <w:r w:rsidR="001A6B0B" w:rsidRPr="001A6B0B">
        <w:rPr>
          <w:i/>
        </w:rPr>
        <w:t>players</w:t>
      </w:r>
      <w:r>
        <w:t xml:space="preserve"> desta indústria</w:t>
      </w:r>
      <w:r w:rsidR="00DF76D4">
        <w:t xml:space="preserve">, que poderia ser utilizada pelos </w:t>
      </w:r>
      <w:r w:rsidR="001A6B0B" w:rsidRPr="001A6B0B">
        <w:rPr>
          <w:i/>
        </w:rPr>
        <w:t>players</w:t>
      </w:r>
      <w:r w:rsidR="00DF76D4">
        <w:t xml:space="preserve"> para </w:t>
      </w:r>
      <w:r w:rsidR="000F371A">
        <w:t>“</w:t>
      </w:r>
      <w:r w:rsidR="00DF76D4">
        <w:t>adquirir</w:t>
      </w:r>
      <w:r w:rsidR="000F371A">
        <w:t>”</w:t>
      </w:r>
      <w:r w:rsidR="00DF76D4">
        <w:t xml:space="preserve"> </w:t>
      </w:r>
      <w:r w:rsidR="000F371A">
        <w:t xml:space="preserve">a performance e market share conquistados por outros </w:t>
      </w:r>
      <w:r w:rsidR="001A6B0B" w:rsidRPr="001A6B0B">
        <w:rPr>
          <w:i/>
        </w:rPr>
        <w:t>players</w:t>
      </w:r>
      <w:r w:rsidR="000F371A">
        <w:t xml:space="preserve"> no mercado.</w:t>
      </w:r>
    </w:p>
    <w:p w14:paraId="006AAC98" w14:textId="131FA074" w:rsidR="007E346A" w:rsidRDefault="000F371A" w:rsidP="00A377F4">
      <w:r>
        <w:t xml:space="preserve">Similarmente, está fora do escopo do modelo a representação de licenciamento de </w:t>
      </w:r>
      <w:r w:rsidR="002A1268">
        <w:t>patentes</w:t>
      </w:r>
      <w:r>
        <w:t xml:space="preserve">, o que poderia representar um mecanismo pelo qual os </w:t>
      </w:r>
      <w:r w:rsidR="001A6B0B" w:rsidRPr="001A6B0B">
        <w:rPr>
          <w:i/>
        </w:rPr>
        <w:t>players</w:t>
      </w:r>
      <w:r>
        <w:t xml:space="preserve">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2" w:name="_Toc505523759"/>
      <w:r>
        <w:t>Métricas (</w:t>
      </w:r>
      <w:r w:rsidR="00011BA4">
        <w:t>M</w:t>
      </w:r>
      <w:r>
        <w:t>)</w:t>
      </w:r>
      <w:bookmarkEnd w:id="152"/>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4B42B90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custo de oportunidade pequeno comparado com as suas alternativas, em um</w:t>
      </w:r>
      <w:r w:rsidR="002F20A0">
        <w:t>a</w:t>
      </w:r>
      <w:r w:rsidR="003F1334">
        <w:t xml:space="preserve"> ampl</w:t>
      </w:r>
      <w:r w:rsidR="002F20A0">
        <w:t xml:space="preserve">o conjunto </w:t>
      </w:r>
      <w:r w:rsidR="003F1334">
        <w:t xml:space="preserve">de futuros plausíveis. </w:t>
      </w:r>
      <w:r w:rsidR="003F1334">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0326C">
        <w:t xml:space="preserve">Quadro </w:t>
      </w:r>
      <w:r w:rsidR="0060326C">
        <w:rPr>
          <w:noProof/>
        </w:rPr>
        <w:t>15</w:t>
      </w:r>
      <w:r w:rsidR="003F1334">
        <w:fldChar w:fldCharType="end"/>
      </w:r>
      <w:r w:rsidR="003F1334">
        <w:t>.</w:t>
      </w:r>
    </w:p>
    <w:p w14:paraId="01D2A1FE" w14:textId="4B065396" w:rsidR="00A855EA" w:rsidRDefault="00A855EA" w:rsidP="00A855EA">
      <w:pPr>
        <w:pStyle w:val="Legenda"/>
      </w:pPr>
      <w:bookmarkStart w:id="153" w:name="_Ref504250017"/>
      <w:bookmarkStart w:id="154" w:name="_Toc505523646"/>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5</w:t>
      </w:r>
      <w:r w:rsidR="00462A29">
        <w:rPr>
          <w:noProof/>
        </w:rPr>
        <w:fldChar w:fldCharType="end"/>
      </w:r>
      <w:bookmarkEnd w:id="153"/>
      <w:r>
        <w:t xml:space="preserve"> – Incertezas, Decisões, Relações e Métricas (XLRM)</w:t>
      </w:r>
      <w:bookmarkEnd w:id="154"/>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521B851" w:rsidR="00A855EA" w:rsidRDefault="002F20A0" w:rsidP="00A855EA">
            <w:pPr>
              <w:ind w:firstLine="0"/>
            </w:pPr>
            <w:r>
              <w:t>Custo</w:t>
            </w:r>
            <w:r w:rsidR="00A855EA">
              <w:t xml:space="preserve">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5" w:name="_Toc505523760"/>
      <w:r>
        <w:t xml:space="preserve">Modelo de Dinâmica </w:t>
      </w:r>
      <w:r w:rsidR="002D0E7C">
        <w:t>Competitiva</w:t>
      </w:r>
      <w:bookmarkEnd w:id="155"/>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6" w:name="_Toc505523761"/>
      <w:r w:rsidRPr="00D606E2">
        <w:lastRenderedPageBreak/>
        <w:t>Demanda Global</w:t>
      </w:r>
      <w:bookmarkEnd w:id="156"/>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462A29"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462A29"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7" w:name="_Toc505523762"/>
      <w:r w:rsidRPr="00D606E2">
        <w:t>Difusão do Produto</w:t>
      </w:r>
      <w:bookmarkEnd w:id="157"/>
    </w:p>
    <w:p w14:paraId="6EF43518" w14:textId="7AB271F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rsidR="008A23A6">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uris":["http://www.mendeley.com/documents/?uuid=ba3ae769-23ac-41bf-b506-68e895a98dd3"]}],"mendeley":{"formattedCitation":"(BASS, 1969)","plainTextFormattedCitation":"(BASS, 1969)","previouslyFormattedCitation":"(BASS, 1969)"},"properties":{"noteIndex":0},"schema":"https://github.com/citation-style-language/schema/raw/master/csl-citation.json"}</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462A29"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462A29"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8" w:name="_Toc505523763"/>
      <w:r w:rsidRPr="00D606E2">
        <w:t>Market Share</w:t>
      </w:r>
      <w:bookmarkEnd w:id="158"/>
    </w:p>
    <w:p w14:paraId="1C4E50E7" w14:textId="2D18928D"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w:t>
      </w:r>
      <w:r w:rsidR="001A6B0B" w:rsidRPr="001A6B0B">
        <w:rPr>
          <w:i/>
        </w:rPr>
        <w:t>players</w:t>
      </w:r>
      <w:r w:rsidRPr="00D606E2">
        <w:t xml:space="preserve">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00FF0F"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w:t>
      </w:r>
      <w:r w:rsidR="001A6B0B" w:rsidRPr="001A6B0B">
        <w:rPr>
          <w:i/>
        </w:rPr>
        <w:t>players</w:t>
      </w:r>
      <w:r w:rsidRPr="00D606E2">
        <w:t xml:space="preserve"> que </w:t>
      </w:r>
      <w:r>
        <w:t>se capitalizam sobre</w:t>
      </w:r>
      <w:r w:rsidRPr="00D606E2">
        <w:t xml:space="preserve"> patentes vencidas.</w:t>
      </w:r>
    </w:p>
    <w:p w14:paraId="3D2122E1" w14:textId="382EC0C7"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w:t>
      </w:r>
      <w:r w:rsidR="001A6B0B" w:rsidRPr="001A6B0B">
        <w:rPr>
          <w:i/>
        </w:rPr>
        <w:t>market share</w:t>
      </w:r>
      <w:r w:rsidRPr="00D606E2">
        <w:t xml:space="preserve"> dos </w:t>
      </w:r>
      <w:r w:rsidR="001A6B0B" w:rsidRPr="001A6B0B">
        <w:rPr>
          <w:i/>
        </w:rPr>
        <w:t>players</w:t>
      </w:r>
      <w:r w:rsidRPr="00D606E2">
        <w:t xml:space="preserve"> seja disputado não apenas por menores preços e tempo de entrega, mas também por melhor performance.</w:t>
      </w:r>
    </w:p>
    <w:p w14:paraId="3B43E9EE" w14:textId="72CE640F" w:rsidR="00390F69" w:rsidRPr="00870FB0" w:rsidRDefault="00390F69" w:rsidP="00390F69">
      <w:r w:rsidRPr="00D606E2">
        <w:t xml:space="preserve">Considerando estas modificações, a atratividade dos </w:t>
      </w:r>
      <w:r w:rsidR="001A6B0B" w:rsidRPr="001A6B0B">
        <w:rPr>
          <w:i/>
        </w:rPr>
        <w:t>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3AA8BA" w:rsidR="00390F69" w:rsidRPr="00B60974" w:rsidRDefault="00390F69" w:rsidP="00390F69">
      <w:r w:rsidRPr="00D606E2">
        <w:t xml:space="preserve">Com base na atratividade de cada player, o </w:t>
      </w:r>
      <w:r w:rsidR="001A6B0B" w:rsidRPr="001A6B0B">
        <w:rPr>
          <w:i/>
        </w:rPr>
        <w:t>market share</w:t>
      </w:r>
      <w:r w:rsidRPr="00D606E2">
        <w:t xml:space="preserve"> é definido normalizando-se a atratividade dos </w:t>
      </w:r>
      <w:r w:rsidR="001A6B0B" w:rsidRPr="001A6B0B">
        <w:rPr>
          <w:i/>
        </w:rPr>
        <w:t>players</w:t>
      </w:r>
      <w:r w:rsidRPr="00D606E2">
        <w:t xml:space="preserve"> em conjunto. Esta formulação garante que a soma do </w:t>
      </w:r>
      <w:r w:rsidR="001A6B0B" w:rsidRPr="001A6B0B">
        <w:rPr>
          <w:i/>
        </w:rPr>
        <w:t>market share</w:t>
      </w:r>
      <w:r w:rsidRPr="00D606E2">
        <w:t xml:space="preserve"> de to</w:t>
      </w:r>
      <w:r>
        <w:t xml:space="preserve">dos dos </w:t>
      </w:r>
      <w:r w:rsidR="001A6B0B" w:rsidRPr="001A6B0B">
        <w:rPr>
          <w:i/>
        </w:rPr>
        <w:t>players</w:t>
      </w:r>
      <w:r>
        <w:t xml:space="preserve">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0DCF6713" w14:textId="77777777" w:rsidR="00D54DB7" w:rsidRDefault="00D54DB7" w:rsidP="00D54DB7">
      <w:bookmarkStart w:id="159" w:name="_Toc505523764"/>
    </w:p>
    <w:p w14:paraId="6E64F5AE" w14:textId="78B33399" w:rsidR="00390F69" w:rsidRPr="00D606E2" w:rsidRDefault="00390F69" w:rsidP="00390F69">
      <w:pPr>
        <w:pStyle w:val="Ttulo3"/>
      </w:pPr>
      <w:r w:rsidRPr="00D606E2">
        <w:lastRenderedPageBreak/>
        <w:t>A Firma</w:t>
      </w:r>
      <w:bookmarkEnd w:id="159"/>
    </w:p>
    <w:p w14:paraId="3232020F" w14:textId="6DDF1455"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462A29"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476DDCDD" w:rsidR="00390F69" w:rsidRPr="00870FB0" w:rsidRDefault="00390F69" w:rsidP="00390F69">
      <w:r w:rsidRPr="00D606E2">
        <w:t xml:space="preserve">Com o objetivo de demonstrar um mecanismo de retornos crescentes, Sterman et al. </w:t>
      </w:r>
      <w:r w:rsidR="008C0E26">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suppress-author":1,"uris":["http://www.mendeley.com/documents/?uuid=6caefebb-0cb1-43d0-9c7d-ca534a15d09b"]}],"mendeley":{"formattedCitation":"(2007)","plainTextFormattedCitation":"(2007)","previouslyFormattedCitation":"(2007)"},"properties":{"noteIndex":0},"schema":"https://github.com/citation-style-language/schema/raw/master/csl-citation.json"}</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w:t>
      </w:r>
      <w:r w:rsidR="001A6B0B" w:rsidRPr="001A6B0B">
        <w:rPr>
          <w:i/>
        </w:rPr>
        <w:t>players</w:t>
      </w:r>
      <w:r w:rsidRPr="00D606E2">
        <w:t xml:space="preserve">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w:t>
      </w:r>
      <w:r w:rsidRPr="00D606E2">
        <w:lastRenderedPageBreak/>
        <w:t xml:space="preserve">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462A29"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2B2C4A68"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w:t>
      </w:r>
      <w:r w:rsidR="001A6B0B" w:rsidRPr="001A6B0B">
        <w:rPr>
          <w:i/>
        </w:rPr>
        <w:t>players</w:t>
      </w:r>
      <w:r w:rsidRPr="00D606E2">
        <w:t xml:space="preserve">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0326C">
        <w:t xml:space="preserve">Figura </w:t>
      </w:r>
      <w:r w:rsidR="0060326C">
        <w:rPr>
          <w:noProof/>
        </w:rPr>
        <w:t>32</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0DBA6D72" w:rsidR="00390F69" w:rsidRDefault="00390F69" w:rsidP="00390F69">
      <w:pPr>
        <w:pStyle w:val="Legenda"/>
      </w:pPr>
      <w:bookmarkStart w:id="160" w:name="_Ref504992022"/>
      <w:bookmarkStart w:id="161" w:name="_Toc505523694"/>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32</w:t>
      </w:r>
      <w:r w:rsidR="00462A29">
        <w:rPr>
          <w:noProof/>
        </w:rPr>
        <w:fldChar w:fldCharType="end"/>
      </w:r>
      <w:bookmarkEnd w:id="160"/>
      <w:r>
        <w:t xml:space="preserve"> – Relação entre </w:t>
      </w:r>
      <w:r w:rsidR="00362DC0">
        <w:t>P</w:t>
      </w:r>
      <w:r>
        <w:t>rodução Acumulada e Custos</w:t>
      </w:r>
      <w:bookmarkEnd w:id="161"/>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631D4A6E" w:rsidR="00390F69" w:rsidRPr="00B60974" w:rsidRDefault="00390F69" w:rsidP="00390F69">
      <w:r w:rsidRPr="00D606E2">
        <w:t>Esta f</w:t>
      </w:r>
      <w:r>
        <w:t>ó</w:t>
      </w:r>
      <w:r w:rsidRPr="00D606E2">
        <w:t>rm</w:t>
      </w:r>
      <w:r>
        <w:t>u</w:t>
      </w:r>
      <w:r w:rsidRPr="00D606E2">
        <w:t xml:space="preserve">la pressupõe que não há troca de experiência entre os </w:t>
      </w:r>
      <w:r w:rsidR="001A6B0B" w:rsidRPr="001A6B0B">
        <w:rPr>
          <w:i/>
        </w:rPr>
        <w:t>players</w:t>
      </w:r>
      <w:r w:rsidRPr="00D606E2">
        <w:t xml:space="preserve">,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048D8B55" w14:textId="77777777" w:rsidR="00D54DB7" w:rsidRDefault="00D54DB7" w:rsidP="00D54DB7">
      <w:bookmarkStart w:id="162" w:name="_Toc505523765"/>
    </w:p>
    <w:p w14:paraId="4EAEBFA1" w14:textId="34A04BED" w:rsidR="00390F69" w:rsidRPr="00D606E2" w:rsidRDefault="00390F69" w:rsidP="00390F69">
      <w:pPr>
        <w:pStyle w:val="Ttulo3"/>
      </w:pPr>
      <w:r w:rsidRPr="00D606E2">
        <w:lastRenderedPageBreak/>
        <w:t>Produção</w:t>
      </w:r>
      <w:bookmarkEnd w:id="162"/>
    </w:p>
    <w:p w14:paraId="20FA65DF" w14:textId="372B5570" w:rsidR="00390F69" w:rsidRPr="00D606E2" w:rsidRDefault="00390F69" w:rsidP="00390F69">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suppress-author":1,"uris":["http://www.mendeley.com/documents/?uuid=6caefebb-0cb1-43d0-9c7d-ca534a15d09b"]}],"mendeley":{"formattedCitation":"(2007)","plainTextFormattedCitation":"(2007)","previouslyFormattedCitation":"(2007)"},"properties":{"noteIndex":0},"schema":"https://github.com/citation-style-language/schema/raw/master/csl-citation.json"}</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w:t>
      </w:r>
      <w:r w:rsidR="001A6B0B" w:rsidRPr="001A6B0B">
        <w:rPr>
          <w:i/>
        </w:rPr>
        <w:t>players</w:t>
      </w:r>
      <w:r w:rsidRPr="00D606E2">
        <w:t>.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4EC7A4C2" w:rsidR="00390F69" w:rsidRPr="00D343CA" w:rsidRDefault="00390F69" w:rsidP="00390F69">
      <w:r w:rsidRPr="00D606E2">
        <w:t>Seguindo-se a lei de Little</w:t>
      </w:r>
      <w:r w:rsidR="00B93A52">
        <w:t xml:space="preserve"> </w:t>
      </w:r>
      <w:r w:rsidR="00B93A52">
        <w:fldChar w:fldCharType="begin" w:fldLock="1"/>
      </w:r>
      <w:r w:rsidR="008A23A6">
        <w:instrText>ADDIN CSL_CITATION {"citationItems":[{"id":"ITEM-1","itemData":{"author":[{"dropping-particle":"","family":"Little","given":"John D. C.","non-dropping-particle":"","parse-names":false,"suffix":""}],"container-title":"Operations Research","id":"ITEM-1","issue":"3","issued":{"date-parts":[["1961"]]},"page":"383-387","title":"A Proof for the Queuing Formula","type":"article-journal","volume":"9"},"uris":["http://www.mendeley.com/documents/?uuid=636216db-90a1-433a-9818-4f467d294f66"]}],"mendeley":{"formattedCitation":"(LITTLE, 1961)","plainTextFormattedCitation":"(LITTLE, 1961)","previouslyFormattedCitation":"(LITTLE, 1961)"},"properties":{"noteIndex":0},"schema":"https://github.com/citation-style-language/schema/raw/master/csl-citation.json"}</w:instrText>
      </w:r>
      <w:r w:rsidR="00B93A52">
        <w:fldChar w:fldCharType="separate"/>
      </w:r>
      <w:r w:rsidR="00B93A52" w:rsidRPr="00B93A52">
        <w:rPr>
          <w:noProof/>
        </w:rPr>
        <w:t>(LITTLE, 1961)</w:t>
      </w:r>
      <w:r w:rsidR="00B93A52">
        <w:fldChar w:fldCharType="end"/>
      </w:r>
      <w:r w:rsidRPr="00D606E2">
        <w:t xml:space="preserv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462A29"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3" w:name="_Toc505523766"/>
      <w:r w:rsidRPr="00D606E2">
        <w:t>Capacidade</w:t>
      </w:r>
      <w:bookmarkEnd w:id="163"/>
    </w:p>
    <w:p w14:paraId="21FB4B26" w14:textId="47E865DA" w:rsidR="00390F69" w:rsidRPr="008A23A6" w:rsidRDefault="00390F69" w:rsidP="00390F69">
      <w:r w:rsidRPr="00D606E2">
        <w:t xml:space="preserve">Neste modelo, a capacidade da empresa não pode se ajustar imediatamente à demanda. </w:t>
      </w:r>
      <w:r w:rsidR="008C0E26" w:rsidRPr="008A23A6">
        <w:t xml:space="preserve">Sterman et al. </w:t>
      </w:r>
      <w:r w:rsidR="008C0E26">
        <w:fldChar w:fldCharType="begin" w:fldLock="1"/>
      </w:r>
      <w:r w:rsidR="008A23A6" w:rsidRP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suppress-author":1,"uris":["http://www.mendeley.com/documents/?uuid=6caefebb-0cb1-43d0-9c7d-ca534a15d09b"]}],"mendeley":{"formattedCitation":"(2007)","plainTextFormattedCitation":"(2007)","previouslyFormattedCitation":"(2007)"},"properties":{"noteIndex":0},"schema":"https://github.com/citation-style-language/schema/raw/master/csl-citation.json"}</w:instrText>
      </w:r>
      <w:r w:rsidR="008C0E26">
        <w:fldChar w:fldCharType="separate"/>
      </w:r>
      <w:r w:rsidR="008C0E26" w:rsidRPr="008A23A6">
        <w:rPr>
          <w:noProof/>
        </w:rPr>
        <w:t>(2007)</w:t>
      </w:r>
      <w:r w:rsidR="008C0E26">
        <w:fldChar w:fldCharType="end"/>
      </w:r>
      <w:r w:rsidRPr="008A23A6">
        <w:t xml:space="preserve"> propõe</w:t>
      </w:r>
      <w:r w:rsidR="008C0E26" w:rsidRPr="008A23A6">
        <w:t>m</w:t>
      </w:r>
      <w:r w:rsidRPr="008A23A6">
        <w:t xml:space="preserve"> a utilização do operador </w:t>
      </w:r>
      <m:oMath>
        <m:r>
          <w:rPr>
            <w:rFonts w:ascii="Cambria Math" w:hAnsi="Cambria Math"/>
          </w:rPr>
          <m:t>φ</m:t>
        </m:r>
      </m:oMath>
      <w:r w:rsidRPr="008A23A6">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8A23A6">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462A29"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6855DD3C" w:rsidR="00390F69" w:rsidRPr="00D343CA" w:rsidRDefault="00390F69" w:rsidP="00390F69">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w:t>
      </w:r>
      <w:r w:rsidR="001A6B0B" w:rsidRPr="001A6B0B">
        <w:rPr>
          <w:i/>
        </w:rPr>
        <w:t>market share</w:t>
      </w:r>
      <w:r w:rsidRPr="00D606E2">
        <w:t xml:space="preserv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462A29"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58D7E637" w:rsidR="00390F69" w:rsidRPr="00B84FEF" w:rsidRDefault="00390F69" w:rsidP="00390F69">
      <w:r w:rsidRPr="00D606E2">
        <w:t xml:space="preserve">O modelo pressupõe que os </w:t>
      </w:r>
      <w:r w:rsidR="001A6B0B" w:rsidRPr="001A6B0B">
        <w:rPr>
          <w:i/>
        </w:rPr>
        <w:t>players</w:t>
      </w:r>
      <w:r w:rsidRPr="00D606E2">
        <w:t xml:space="preserve">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462A29"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462A29"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4" w:name="_Toc505523767"/>
      <w:r w:rsidRPr="00D606E2">
        <w:t xml:space="preserve">Estratégia de </w:t>
      </w:r>
      <w:r w:rsidR="00D04C16">
        <w:t>Apropriação do Market Share</w:t>
      </w:r>
      <w:bookmarkEnd w:id="164"/>
    </w:p>
    <w:p w14:paraId="688E74A0" w14:textId="6EBC3E76" w:rsidR="00390F69" w:rsidRPr="002A1268" w:rsidRDefault="00DF6DA2" w:rsidP="00390F69">
      <w:r w:rsidRPr="008A23A6">
        <w:t xml:space="preserve">Sterman et al. </w:t>
      </w:r>
      <w:r w:rsidRPr="002A1268">
        <w:fldChar w:fldCharType="begin" w:fldLock="1"/>
      </w:r>
      <w:r w:rsidR="008A23A6" w:rsidRP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suppress-author":1,"uris":["http://www.mendeley.com/documents/?uuid=6caefebb-0cb1-43d0-9c7d-ca534a15d09b"]}],"mendeley":{"formattedCitation":"(2007)","plainTextFormattedCitation":"(2007)","previouslyFormattedCitation":"(2007)"},"properties":{"noteIndex":0},"schema":"https://github.com/citation-style-language/schema/raw/master/csl-citation.json"}</w:instrText>
      </w:r>
      <w:r w:rsidRPr="002A1268">
        <w:fldChar w:fldCharType="separate"/>
      </w:r>
      <w:r w:rsidRPr="008A23A6">
        <w:rPr>
          <w:noProof/>
        </w:rPr>
        <w:t>(2007)</w:t>
      </w:r>
      <w:r w:rsidRPr="002A1268">
        <w:fldChar w:fldCharType="end"/>
      </w:r>
      <w:r w:rsidR="00390F69" w:rsidRPr="008A23A6">
        <w:t xml:space="preserve"> utiliza duas estratégias de </w:t>
      </w:r>
      <w:r w:rsidR="009F007A" w:rsidRPr="008A23A6">
        <w:t>apropriação de market share</w:t>
      </w:r>
      <w:r w:rsidR="00390F69" w:rsidRPr="008A23A6">
        <w:t xml:space="preserve"> distintas. </w:t>
      </w:r>
      <w:r w:rsidR="00390F69" w:rsidRPr="000A4285">
        <w:t xml:space="preserve">Se a firma busca uma estratégia agressiva, a mesma busca um share dominante do mercado. </w:t>
      </w:r>
      <w:r w:rsidR="00390F69" w:rsidRPr="002A1268">
        <w:t>Desta maneira</w:t>
      </w:r>
      <w:r w:rsidR="00B93A52">
        <w:t>,</w:t>
      </w:r>
      <w:r w:rsidR="00390F69" w:rsidRPr="002A1268">
        <w:t xml:space="preserve">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00390F69" w:rsidRPr="002A1268">
        <w:t xml:space="preserve">, e o share que a empresa visualiza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 xml:space="preserve">. Uma estratégia conservadora, por </w:t>
      </w:r>
      <w:r w:rsidR="00390F69" w:rsidRPr="002A1268">
        <w:lastRenderedPageBreak/>
        <w:t xml:space="preserve">outro lado, define um </w:t>
      </w:r>
      <w:r w:rsidR="001A6B0B" w:rsidRPr="001A6B0B">
        <w:rPr>
          <w:i/>
        </w:rPr>
        <w:t>market share</w:t>
      </w:r>
      <w:r w:rsidR="00390F69" w:rsidRPr="002A1268">
        <w:t xml:space="preserv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390F69" w:rsidRPr="002A1268">
        <w:t xml:space="preserve"> que está disposta a ocupar no mercado. Caso a empresa observe que não haverá demanda suficiente para este </w:t>
      </w:r>
      <w:r w:rsidR="001A6B0B" w:rsidRPr="001A6B0B">
        <w:rPr>
          <w:i/>
        </w:rPr>
        <w:t>market share</w:t>
      </w:r>
      <w:r w:rsidR="00390F69" w:rsidRPr="002A1268">
        <w:t xml:space="preserve"> em função de seus outros concorrentes, a empresa aceita como meta apenas o </w:t>
      </w:r>
      <w:r w:rsidR="001A6B0B" w:rsidRPr="001A6B0B">
        <w:rPr>
          <w:i/>
        </w:rPr>
        <w:t>market share</w:t>
      </w:r>
      <w:r w:rsidR="00390F69" w:rsidRPr="002A1268">
        <w:t xml:space="preserve">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462A29"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5FFDA7E" w:rsidR="00390F69" w:rsidRPr="00D606E2" w:rsidRDefault="00390F69" w:rsidP="00390F69">
      <w:r w:rsidRPr="00D606E2">
        <w:t xml:space="preserve">O </w:t>
      </w:r>
      <w:r w:rsidR="001A6B0B" w:rsidRPr="001A6B0B">
        <w:rPr>
          <w:i/>
        </w:rPr>
        <w:t>market share</w:t>
      </w:r>
      <w:r w:rsidRPr="00D606E2">
        <w:t xml:space="preserv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462A2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3F283CAA"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w:t>
      </w:r>
      <w:r w:rsidR="001A6B0B" w:rsidRPr="001A6B0B">
        <w:rPr>
          <w:i/>
        </w:rPr>
        <w:t>players</w:t>
      </w:r>
      <w:r w:rsidRPr="001C6574">
        <w:t xml:space="preserve">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462A2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029D146E"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w:t>
      </w:r>
      <w:r w:rsidR="001A6B0B" w:rsidRPr="001A6B0B">
        <w:rPr>
          <w:i/>
        </w:rPr>
        <w:t>players</w:t>
      </w:r>
      <w:r w:rsidRPr="00D606E2">
        <w:t xml:space="preserve"> não possuem acesso à informação perfeita sobre o planejamento da capacidade dos outros </w:t>
      </w:r>
      <w:r w:rsidR="001A6B0B" w:rsidRPr="001A6B0B">
        <w:rPr>
          <w:i/>
        </w:rPr>
        <w:t>players</w:t>
      </w:r>
      <w:r w:rsidRPr="00D606E2">
        <w:t>. Em um extr</w:t>
      </w:r>
      <w:r w:rsidR="007474FA">
        <w:t>e</w:t>
      </w:r>
      <w:r w:rsidRPr="00D606E2">
        <w:t>mo (</w:t>
      </w:r>
      <m:oMath>
        <m:r>
          <w:rPr>
            <w:rFonts w:ascii="Cambria Math" w:hAnsi="Cambria Math"/>
          </w:rPr>
          <m:t>w=0</m:t>
        </m:r>
      </m:oMath>
      <w:r w:rsidRPr="00D606E2">
        <w:t xml:space="preserve">), os demais </w:t>
      </w:r>
      <w:r w:rsidR="001A6B0B" w:rsidRPr="001A6B0B">
        <w:rPr>
          <w:i/>
        </w:rPr>
        <w:t>players</w:t>
      </w:r>
      <w:r w:rsidRPr="00D606E2">
        <w:t xml:space="preserve"> não t</w:t>
      </w:r>
      <w:r>
        <w:t>ê</w:t>
      </w:r>
      <w:r w:rsidRPr="00D606E2">
        <w:t xml:space="preserve">m nenhuma informação sobre a capacidade em construção dos outros </w:t>
      </w:r>
      <w:r w:rsidR="001A6B0B" w:rsidRPr="001A6B0B">
        <w:rPr>
          <w:i/>
        </w:rPr>
        <w:t>players</w:t>
      </w:r>
      <w:r w:rsidRPr="00D606E2">
        <w:t>,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w:t>
      </w:r>
      <w:r w:rsidR="001A6B0B" w:rsidRPr="001A6B0B">
        <w:rPr>
          <w:i/>
        </w:rPr>
        <w:t>players</w:t>
      </w:r>
      <w:r w:rsidRPr="00D606E2">
        <w:t>,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462A2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3A23A8DD"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w:t>
      </w:r>
      <w:r w:rsidR="001A6B0B" w:rsidRPr="001A6B0B">
        <w:rPr>
          <w:i/>
        </w:rPr>
        <w:t>players</w:t>
      </w:r>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117D3B9E" w14:textId="77777777" w:rsidR="00A3070F" w:rsidRDefault="00A3070F" w:rsidP="00A3070F">
      <w:bookmarkStart w:id="165" w:name="_Toc505523768"/>
    </w:p>
    <w:p w14:paraId="5510902F" w14:textId="08787DC2" w:rsidR="00390F69" w:rsidRPr="00D606E2" w:rsidRDefault="00390F69" w:rsidP="00390F69">
      <w:pPr>
        <w:pStyle w:val="Ttulo3"/>
      </w:pPr>
      <w:r w:rsidRPr="00D606E2">
        <w:lastRenderedPageBreak/>
        <w:t>Preços</w:t>
      </w:r>
      <w:bookmarkEnd w:id="165"/>
    </w:p>
    <w:p w14:paraId="7778508F" w14:textId="045C5F3F" w:rsidR="00390F69" w:rsidRPr="00D606E2" w:rsidRDefault="00390F69" w:rsidP="00390F69">
      <w:r w:rsidRPr="00D606E2">
        <w:t xml:space="preserve">O modelo pressupõe que as empresas ajustam seus preços considerando seus custos unitários, a relação entre oferta e demanda e o seu </w:t>
      </w:r>
      <w:r w:rsidR="001A6B0B" w:rsidRPr="001A6B0B">
        <w:rPr>
          <w:i/>
        </w:rPr>
        <w:t>market share</w:t>
      </w:r>
      <w:r w:rsidRPr="00D606E2">
        <w:t xml:space="preserv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462A2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462A2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239B82C3" w:rsidR="00390F69" w:rsidRPr="00D606E2" w:rsidRDefault="00390F69" w:rsidP="00390F69">
      <w:r w:rsidRPr="00D606E2">
        <w:t xml:space="preserve">Finalmente, a terceira parcela da equação utiliza a diferença entre o </w:t>
      </w:r>
      <w:r w:rsidR="001A6B0B" w:rsidRPr="001A6B0B">
        <w:rPr>
          <w:i/>
        </w:rPr>
        <w:t>market share</w:t>
      </w:r>
      <w:r w:rsidRPr="00D606E2">
        <w:t xml:space="preserv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w:t>
      </w:r>
      <w:r w:rsidR="001A6B0B" w:rsidRPr="001A6B0B">
        <w:rPr>
          <w:i/>
        </w:rPr>
        <w:t>market share</w:t>
      </w:r>
      <w:r w:rsidRPr="00D606E2">
        <w:t xml:space="preserv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Deste modo, se o </w:t>
      </w:r>
      <w:r w:rsidR="001A6B0B" w:rsidRPr="001A6B0B">
        <w:rPr>
          <w:i/>
        </w:rPr>
        <w:t>market share</w:t>
      </w:r>
      <w:r w:rsidRPr="00D606E2">
        <w:t xml:space="preserve"> da empresa for menor do que o </w:t>
      </w:r>
      <w:r w:rsidR="001A6B0B" w:rsidRPr="001A6B0B">
        <w:rPr>
          <w:i/>
        </w:rPr>
        <w:t>market share</w:t>
      </w:r>
      <w:r w:rsidRPr="00D606E2">
        <w:t xml:space="preserve"> desejado, a empresa tende a reduzir seu preço, para alcançar o </w:t>
      </w:r>
      <w:r w:rsidR="001A6B0B" w:rsidRPr="001A6B0B">
        <w:rPr>
          <w:i/>
        </w:rPr>
        <w:t>market share</w:t>
      </w:r>
      <w:r w:rsidRPr="00D606E2">
        <w:t xml:space="preserve"> desejado.</w:t>
      </w:r>
    </w:p>
    <w:p w14:paraId="5BF0ED2C" w14:textId="1CF2B538" w:rsidR="00390F69" w:rsidRPr="00D606E2" w:rsidRDefault="00390F69" w:rsidP="00390F69">
      <w:r w:rsidRPr="00D606E2">
        <w:t xml:space="preserve">Em uma situação onde o preço atual é igual ao preço base, a produção desejada é igual à capacidade efetiva, e o </w:t>
      </w:r>
      <w:r w:rsidR="001A6B0B" w:rsidRPr="001A6B0B">
        <w:rPr>
          <w:i/>
        </w:rPr>
        <w:t>market share</w:t>
      </w:r>
      <w:r w:rsidRPr="00D606E2">
        <w:t xml:space="preserve"> atual é igual ao </w:t>
      </w:r>
      <w:r w:rsidR="001A6B0B" w:rsidRPr="001A6B0B">
        <w:rPr>
          <w:i/>
        </w:rPr>
        <w:t>market share</w:t>
      </w:r>
      <w:r w:rsidRPr="00D606E2">
        <w:t xml:space="preserv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1D904954" w:rsidR="00390F69" w:rsidRPr="00620EC4" w:rsidRDefault="00390F69" w:rsidP="00390F69">
      <w:r w:rsidRPr="00D606E2">
        <w:t xml:space="preserve">A partir do preço alvo calculado, o modelo considera que a empresa não é capaz de ajustar seus preços instantaneamente. Desta maneira, obtém-se o preço praticado pelos </w:t>
      </w:r>
      <w:r w:rsidR="001A6B0B" w:rsidRPr="001A6B0B">
        <w:rPr>
          <w:i/>
        </w:rPr>
        <w:t>players</w:t>
      </w:r>
      <w:r w:rsidRPr="00D606E2">
        <w:t xml:space="preserve">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6" w:name="_Toc505523769"/>
      <w:r w:rsidRPr="00D606E2">
        <w:t>Pesquisa e Desenvolvimento</w:t>
      </w:r>
      <w:bookmarkEnd w:id="166"/>
    </w:p>
    <w:p w14:paraId="311D994D" w14:textId="4C0AAD7D"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w:t>
      </w:r>
      <w:r w:rsidR="00B93A52">
        <w:t xml:space="preserve"> é capaz de</w:t>
      </w:r>
      <w:r w:rsidRPr="00D606E2">
        <w:t xml:space="preserve"> gera</w:t>
      </w:r>
      <w:r w:rsidR="00B93A52">
        <w:t>r</w:t>
      </w:r>
      <w:r w:rsidRPr="00D606E2">
        <w:t xml:space="preserve"> re</w:t>
      </w:r>
      <w:r w:rsidR="00B93A52">
        <w:t>ultados</w:t>
      </w:r>
      <w:r w:rsidRPr="00D606E2">
        <w:t xml:space="preserve">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420B5FDB"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rsidR="008A23A6">
        <w:instrText>ADDIN CSL_CITATION {"citationItems":[{"id":"ITEM-1","itemData":{"ISBN":"08837066","ISSN":"08837066","PMID":"17073696","abstract":"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ier","given":"Frank H","non-dropping-particle":"","parse-names":false,"suffix":""}],"container-title":"System Dynamics Review (Wiley)","id":"ITEM-1","issue":"4","issued":{"date-parts":[["1998"]]},"page":"285-308","title":"New product diffusion models in innovation management—a system dynamics perspective","type":"article-journal","volume":"14"},"uris":["http://www.mendeley.com/documents/?uuid=1902dd1e-ff9f-45a3-b6af-ad9ff1de88a4"]}],"mendeley":{"formattedCitation":"(MAIER, 1998)","plainTextFormattedCitation":"(MAIER, 1998)","previouslyFormattedCitation":"(MAIER, 1998)"},"properties":{"noteIndex":0},"schema":"https://github.com/citation-style-language/schema/raw/master/csl-citation.json"}</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rsidR="008A23A6">
        <w:instrText>ADDIN CSL_CITATION {"citationItems":[{"id":"ITEM-1","itemData":{"DOI":"10.1002/sdr.231","ISBN":"1099-1727","ISSN":"08837066","abstract":"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author":[{"dropping-particle":"","family":"Milling","given":"Peter M.","non-dropping-particle":"","parse-names":false,"suffix":""}],"container-title":"System Dynamics Review","id":"ITEM-1","issue":"1","issued":{"date-parts":[["2002"]]},"page":"73-86","title":"Understanding and managing innovation processes","type":"article-journal","volume":"18"},"uris":["http://www.mendeley.com/documents/?uuid=8937e45a-32fa-4ec6-b82c-9e04cb113375"]}],"mendeley":{"formattedCitation":"(MILLING, 2002)","plainTextFormattedCitation":"(MILLING, 2002)","previouslyFormattedCitation":"(MILLING, 2002)"},"properties":{"noteIndex":0},"schema":"https://github.com/citation-style-language/schema/raw/master/csl-citation.json"}</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rsidR="008A23A6">
        <w:instrText>ADDIN CSL_CITATION {"citationItems":[{"id":"ITEM-1","itemData":{"URL":"https://wohlersassociates.com/blog/2016/01/popularity-of-fdm/","accessed":{"date-parts":[["2017","12","10"]]},"author":[{"dropping-particle":"","family":"Wholers","given":"Terry","non-dropping-particle":"","parse-names":false,"suffix":""}],"id":"ITEM-1","issued":{"date-parts":[["2016"]]},"title":"Popularity of FDM","type":"webpage"},"uris":["http://www.mendeley.com/documents/?uuid=73e88053-2d7f-4112-b60d-6fb4664fdbfa"]}],"mendeley":{"formattedCitation":"(WHOLERS, 2016)","plainTextFormattedCitation":"(WHOLERS, 2016)","previouslyFormattedCitation":"(WHOLERS, 2016)"},"properties":{"noteIndex":0},"schema":"https://github.com/citation-style-language/schema/raw/master/csl-citation.json"}</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w:t>
      </w:r>
      <w:r w:rsidR="00390F69" w:rsidRPr="00D606E2">
        <w:lastRenderedPageBreak/>
        <w:t xml:space="preserve">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6747195E"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w:t>
      </w:r>
      <w:r w:rsidR="001A6B0B" w:rsidRPr="001A6B0B">
        <w:rPr>
          <w:i/>
        </w:rPr>
        <w:t>players</w:t>
      </w:r>
      <w:r w:rsidRPr="00D606E2">
        <w:t xml:space="preserve">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DDFE8B5"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w:t>
      </w:r>
      <w:r w:rsidR="001A6B0B" w:rsidRPr="001A6B0B">
        <w:rPr>
          <w:i/>
        </w:rPr>
        <w:t>players</w:t>
      </w:r>
      <w:r>
        <w:t xml:space="preserve"> a entrar no mercado. </w:t>
      </w:r>
      <w:r>
        <w:fldChar w:fldCharType="begin" w:fldLock="1"/>
      </w:r>
      <w:r w:rsidR="008A23A6">
        <w:instrText>ADDIN CSL_CITATION {"citationItems":[{"id":"ITEM-1","itemData":{"ISBN":"978-0-9913332-0-2","abstract":"Wohlers report on some history of AM up to 2011","author":[{"dropping-particle":"","family":"Wohlers","given":"Terry","non-dropping-particle":"","parse-names":false,"suffix":""},{"dropping-particle":"","family":"Gornet","given":"Tim","non-dropping-particle":"","parse-names":false,"suffix":""}],"container-title":"Wohlers Report 2016","id":"ITEM-1","issued":{"date-parts":[["2016"]]},"page":"1-23","title":"History of additive manufacturing","type":"chapter"},"uris":["http://www.mendeley.com/documents/?uuid=1132f1f6-c688-4b12-9d73-9d56a1419be1"]}],"mendeley":{"formattedCitation":"(WOHLERS; GORNET, 2016)","plainTextFormattedCitation":"(WOHLERS; GORNET, 2016)","previouslyFormattedCitation":"(WOHLERS; GORNET, 2016)"},"properties":{"noteIndex":0},"schema":"https://github.com/citation-style-language/schema/raw/master/csl-citation.json"}</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462A2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3DC23E2F" w:rsidR="00390F69" w:rsidRDefault="00390F69" w:rsidP="00390F69">
      <w:r w:rsidRPr="00D606E2">
        <w:t>O modelo</w:t>
      </w:r>
      <w:r>
        <w:t>, no entanto,</w:t>
      </w:r>
      <w:r w:rsidRPr="00D606E2">
        <w:t xml:space="preserve"> não representa o licenciamento de patentes entre </w:t>
      </w:r>
      <w:r w:rsidR="001A6B0B" w:rsidRPr="001A6B0B">
        <w:rPr>
          <w:i/>
        </w:rPr>
        <w:t>players</w:t>
      </w:r>
      <w:r w:rsidRPr="00D606E2">
        <w:t>.</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w:t>
      </w:r>
      <w:r w:rsidRPr="00D606E2">
        <w:lastRenderedPageBreak/>
        <w:t>conhecimento presente nestas patentes em comparação às demais empresas que a copiarem.</w:t>
      </w:r>
    </w:p>
    <w:p w14:paraId="302C3C33" w14:textId="2B31EE83" w:rsidR="00390F69" w:rsidRDefault="00390F69" w:rsidP="00390F69">
      <w:r>
        <w:t>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w:t>
      </w:r>
      <w:r w:rsidR="00337EA9">
        <w:t xml:space="preserve">, </w:t>
      </w:r>
      <w:r>
        <w:t xml:space="preserve"> incluindo velocidade de impressão, necessidade de pós-processamento, custo das peças produzidas pela impressora, resolução e acuracidade de impressão, propriedades mecânicas das peças produzidas, possibilidade de impressão com cores, etc. </w:t>
      </w:r>
      <w:r>
        <w:fldChar w:fldCharType="begin" w:fldLock="1"/>
      </w:r>
      <w:r w:rsidR="008A23A6">
        <w:instrText>ADDIN CSL_CITATION {"citationItems":[{"id":"ITEM-1","itemData":{"author":[{"dropping-particle":"","family":"3D Systems","given":"","non-dropping-particle":"","parse-names":false,"suffix":""}],"container-title":"Imagine","id":"ITEM-1","issued":{"date-parts":[["2018"]]},"number-of-pages":"1-28","title":"3D Printer Buyer's Guide For Professional and Production Applications","type":"report"},"uris":["http://www.mendeley.com/documents/?uuid=66453114-d9f0-4434-bf66-f6c0088d147e"]}],"mendeley":{"formattedCitation":"(3D SYSTEMS, 2018)","plainTextFormattedCitation":"(3D SYSTEMS, 2018)","previouslyFormattedCitation":"(3D SYSTEMS, 2018)"},"properties":{"noteIndex":0},"schema":"https://github.com/citation-style-language/schema/raw/master/csl-citation.json"}</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rsidR="008A23A6">
        <w:instrText>ADDIN CSL_CITATION {"citationItems":[{"id":"ITEM-1","itemData":{"URL":"https://www.3dhubs.com/3d-printers","accessed":{"date-parts":[["2017","11","10"]]},"author":[{"dropping-particle":"","family":"3D Hubs","given":"","non-dropping-particle":"","parse-names":false,"suffix":""}],"id":"ITEM-1","issued":{"date-parts":[["2017"]]},"title":"3D Printer Index","type":"webpage"},"uris":["http://www.mendeley.com/documents/?uuid=4117b8a9-f216-4d77-b131-5d55150a7483"]}],"mendeley":{"formattedCitation":"(3D HUBS, 2017b)","plainTextFormattedCitation":"(3D HUBS, 2017b)","previouslyFormattedCitation":"(3D HUBS, 2017b)"},"properties":{"noteIndex":0},"schema":"https://github.com/citation-style-language/schema/raw/master/csl-citation.json"}</w:instrText>
      </w:r>
      <w:r>
        <w:fldChar w:fldCharType="separate"/>
      </w:r>
      <w:r w:rsidRPr="00924C39">
        <w:rPr>
          <w:noProof/>
        </w:rPr>
        <w:t>(3D HUBS, 2017b)</w:t>
      </w:r>
      <w:r>
        <w:fldChar w:fldCharType="end"/>
      </w:r>
      <w:r>
        <w:t>.</w:t>
      </w:r>
      <w:r w:rsidR="0081636E">
        <w:t xml:space="preserve"> </w:t>
      </w:r>
    </w:p>
    <w:p w14:paraId="2C0E4858" w14:textId="0A821C1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w:t>
      </w:r>
      <w:r w:rsidR="001A6B0B" w:rsidRPr="001A6B0B">
        <w:rPr>
          <w:i/>
        </w:rPr>
        <w:t>players</w:t>
      </w:r>
      <w:r w:rsidRPr="00D606E2">
        <w:t xml:space="preserve">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462A29"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0AD76D79" w:rsidR="00B44558" w:rsidRPr="00DA262A" w:rsidRDefault="00F82D8D" w:rsidP="00FE7ACF">
      <w:r>
        <w:t xml:space="preserve">Finalmente, o investimento realizado em pesquisa e desenvolvimento deve impor pressão sobre os custos dos </w:t>
      </w:r>
      <w:r w:rsidR="001A6B0B" w:rsidRPr="001A6B0B">
        <w:rPr>
          <w:i/>
        </w:rPr>
        <w:t>players</w:t>
      </w:r>
      <w:r>
        <w:t xml:space="preserve"> que investem em pesquisa e </w:t>
      </w:r>
      <w:r>
        <w:lastRenderedPageBreak/>
        <w:t>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289E285F" w:rsidR="00390F69" w:rsidRDefault="007F2D52" w:rsidP="00AE4567">
      <w:r>
        <w:t xml:space="preserve">O </w:t>
      </w:r>
      <w:r>
        <w:fldChar w:fldCharType="begin"/>
      </w:r>
      <w:r>
        <w:instrText xml:space="preserve"> REF _Ref505088841 \h </w:instrText>
      </w:r>
      <w:r>
        <w:fldChar w:fldCharType="separate"/>
      </w:r>
      <w:r w:rsidR="0060326C">
        <w:t xml:space="preserve">Quadro </w:t>
      </w:r>
      <w:r w:rsidR="0060326C">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0326C">
        <w:t xml:space="preserve">Quadro </w:t>
      </w:r>
      <w:r w:rsidR="0060326C">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6BCE9AE" w:rsidR="00CF07F8" w:rsidRDefault="00CF07F8" w:rsidP="001C6574">
      <w:pPr>
        <w:pStyle w:val="Legenda"/>
      </w:pPr>
      <w:bookmarkStart w:id="167" w:name="_Ref505088841"/>
      <w:bookmarkStart w:id="168" w:name="_Toc505523647"/>
      <w:r>
        <w:lastRenderedPageBreak/>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6</w:t>
      </w:r>
      <w:r w:rsidR="00462A29">
        <w:rPr>
          <w:noProof/>
        </w:rPr>
        <w:fldChar w:fldCharType="end"/>
      </w:r>
      <w:bookmarkEnd w:id="167"/>
      <w:r>
        <w:t xml:space="preserve"> – Variáveis do Modelo Computacional</w:t>
      </w:r>
      <w:bookmarkEnd w:id="168"/>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462A29"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FBE2A1B"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66B2F5FA"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2F8B5558"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462A29"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462A29"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462A29"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4D0F46BF"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Horizonte histórico usado pelos </w:t>
            </w:r>
            <w:r w:rsidR="001A6B0B" w:rsidRPr="001A6B0B">
              <w:rPr>
                <w:rFonts w:ascii="Arial" w:hAnsi="Arial" w:cs="Arial"/>
                <w:i/>
                <w:sz w:val="20"/>
                <w:lang w:val="pt-BR"/>
              </w:rPr>
              <w:t>players</w:t>
            </w:r>
            <w:r w:rsidRPr="002A1268">
              <w:rPr>
                <w:rFonts w:ascii="Arial" w:hAnsi="Arial" w:cs="Arial"/>
                <w:sz w:val="20"/>
                <w:lang w:val="pt-BR"/>
              </w:rPr>
              <w:t xml:space="preserve">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2381D55D"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report da demanda global a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462A29"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13B90FDE"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w:t>
            </w:r>
            <w:r w:rsidR="001A6B0B" w:rsidRPr="001A6B0B">
              <w:rPr>
                <w:rFonts w:ascii="Arial" w:hAnsi="Arial" w:cs="Arial"/>
                <w:i/>
                <w:sz w:val="20"/>
                <w:lang w:val="pt-BR"/>
              </w:rPr>
              <w:t>players</w:t>
            </w:r>
            <w:r w:rsidRPr="002A1268">
              <w:rPr>
                <w:rFonts w:ascii="Arial" w:hAnsi="Arial" w:cs="Arial"/>
                <w:sz w:val="20"/>
                <w:lang w:val="pt-BR"/>
              </w:rPr>
              <w:t xml:space="preserve">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1F050D7C"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r w:rsidR="001A6B0B" w:rsidRPr="001A6B0B">
              <w:rPr>
                <w:rFonts w:ascii="Arial" w:hAnsi="Arial" w:cs="Arial"/>
                <w:i/>
                <w:sz w:val="20"/>
                <w:lang w:val="pt-BR"/>
              </w:rPr>
              <w:t>players</w:t>
            </w:r>
            <w:r w:rsidRPr="002A1268">
              <w:rPr>
                <w:rFonts w:ascii="Arial" w:hAnsi="Arial" w:cs="Arial"/>
                <w:sz w:val="20"/>
                <w:lang w:val="pt-BR"/>
              </w:rPr>
              <w:t xml:space="preserve">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AAE1D41"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Preço à relação entre </w:t>
            </w:r>
            <w:r w:rsidR="001A6B0B" w:rsidRPr="001A6B0B">
              <w:rPr>
                <w:rFonts w:ascii="Arial" w:hAnsi="Arial" w:cs="Arial"/>
                <w:i/>
                <w:sz w:val="20"/>
                <w:lang w:val="pt-BR"/>
              </w:rPr>
              <w:t>market share</w:t>
            </w:r>
            <w:r w:rsidRPr="002A1268">
              <w:rPr>
                <w:rFonts w:ascii="Arial" w:hAnsi="Arial" w:cs="Arial"/>
                <w:sz w:val="20"/>
                <w:lang w:val="pt-BR"/>
              </w:rPr>
              <w:t xml:space="preserve"> e </w:t>
            </w:r>
            <w:r w:rsidR="001A6B0B" w:rsidRPr="001A6B0B">
              <w:rPr>
                <w:rFonts w:ascii="Arial" w:hAnsi="Arial" w:cs="Arial"/>
                <w:i/>
                <w:sz w:val="20"/>
                <w:lang w:val="pt-BR"/>
              </w:rPr>
              <w:t>market share</w:t>
            </w:r>
            <w:r w:rsidRPr="002A1268">
              <w:rPr>
                <w:rFonts w:ascii="Arial" w:hAnsi="Arial" w:cs="Arial"/>
                <w:sz w:val="20"/>
                <w:lang w:val="pt-BR"/>
              </w:rPr>
              <w:t xml:space="preserv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6353BCA0"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necessário para a realização do investimento em P&amp;D d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462A2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462A2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462A2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462A29"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462A29"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9E7AB92" w:rsidR="00A201F4" w:rsidRDefault="006C264B" w:rsidP="007F2D52">
      <w:bookmarkStart w:id="169" w:name="implementacao-do-modelo-computacional"/>
      <w:bookmarkEnd w:id="169"/>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0326C">
        <w:t xml:space="preserve">Quadro </w:t>
      </w:r>
      <w:r w:rsidR="0060326C">
        <w:rPr>
          <w:noProof/>
        </w:rPr>
        <w:t>17</w:t>
      </w:r>
      <w:r>
        <w:fldChar w:fldCharType="end"/>
      </w:r>
      <w:r>
        <w:t xml:space="preserve"> apresenta </w:t>
      </w:r>
      <w:r w:rsidR="007F2D52">
        <w:t>uma síntese destes pressupostos.</w:t>
      </w:r>
    </w:p>
    <w:p w14:paraId="54D5488D" w14:textId="092075E3" w:rsidR="006C264B" w:rsidRDefault="006C264B" w:rsidP="006C264B">
      <w:pPr>
        <w:pStyle w:val="Legenda"/>
      </w:pPr>
      <w:bookmarkStart w:id="170" w:name="_Ref505087149"/>
      <w:bookmarkStart w:id="171" w:name="_Toc505523648"/>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7</w:t>
      </w:r>
      <w:r w:rsidR="00462A29">
        <w:rPr>
          <w:noProof/>
        </w:rPr>
        <w:fldChar w:fldCharType="end"/>
      </w:r>
      <w:bookmarkEnd w:id="170"/>
      <w:r>
        <w:t xml:space="preserve"> – Pressupostos do Modelo de Dinâmica Competitiva</w:t>
      </w:r>
      <w:bookmarkEnd w:id="171"/>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35896529" w:rsidR="00A201F4" w:rsidRDefault="00F13C6A" w:rsidP="00A201F4">
            <w:pPr>
              <w:ind w:firstLine="0"/>
            </w:pPr>
            <w:r>
              <w:t xml:space="preserve">O </w:t>
            </w:r>
            <w:r w:rsidR="001A6B0B" w:rsidRPr="001A6B0B">
              <w:rPr>
                <w:i/>
              </w:rPr>
              <w:t>market share</w:t>
            </w:r>
            <w:r>
              <w:t xml:space="preserv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20AFE20D" w:rsidR="00A201F4" w:rsidRDefault="00542CA2" w:rsidP="00A201F4">
            <w:pPr>
              <w:ind w:firstLine="0"/>
            </w:pPr>
            <w:r>
              <w:t xml:space="preserve">Os </w:t>
            </w:r>
            <w:r w:rsidR="001A6B0B" w:rsidRPr="001A6B0B">
              <w:rPr>
                <w:i/>
              </w:rPr>
              <w:t>players</w:t>
            </w:r>
            <w:r>
              <w:t xml:space="preserve"> definem sua estratégia de apropriação de </w:t>
            </w:r>
            <w:r w:rsidR="001A6B0B" w:rsidRPr="001A6B0B">
              <w:rPr>
                <w:i/>
              </w:rPr>
              <w:t>market share</w:t>
            </w:r>
            <w:r>
              <w:t xml:space="preserv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2CB75986" w:rsidR="008D2ECC" w:rsidRDefault="008D2ECC" w:rsidP="00A201F4">
            <w:pPr>
              <w:ind w:firstLine="0"/>
            </w:pPr>
            <w:r>
              <w:t xml:space="preserve">As empresas realizam sua precificação considerando custos unitários, a relação oferta e demanda e o seu </w:t>
            </w:r>
            <w:r w:rsidR="001A6B0B" w:rsidRPr="001A6B0B">
              <w:rPr>
                <w:i/>
              </w:rPr>
              <w:t>market share</w:t>
            </w:r>
            <w:r>
              <w:t xml:space="preserv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B7C5D31" w:rsidR="008D2ECC" w:rsidRDefault="008D2ECC" w:rsidP="00A201F4">
            <w:pPr>
              <w:ind w:firstLine="0"/>
            </w:pPr>
            <w:r>
              <w:t xml:space="preserve">Os </w:t>
            </w:r>
            <w:r w:rsidR="001A6B0B" w:rsidRPr="001A6B0B">
              <w:rPr>
                <w:i/>
              </w:rPr>
              <w:t>players</w:t>
            </w:r>
            <w:r>
              <w:t xml:space="preserve">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D36C765" w:rsidR="008D2ECC" w:rsidRDefault="008D2ECC" w:rsidP="00A201F4">
            <w:pPr>
              <w:ind w:firstLine="0"/>
            </w:pPr>
            <w:r>
              <w:t xml:space="preserve">O conhecimento obtido em patentes rejeitadas não é considerado pelos </w:t>
            </w:r>
            <w:r w:rsidR="001A6B0B" w:rsidRPr="001A6B0B">
              <w:rPr>
                <w:i/>
              </w:rPr>
              <w:t>players</w:t>
            </w:r>
            <w:r>
              <w:t xml:space="preserve">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2" w:name="_Toc505523770"/>
      <w:r>
        <w:t xml:space="preserve">Algoritmos Desenvolvidos </w:t>
      </w:r>
      <w:r w:rsidR="00585C42">
        <w:t>para a Análise RDM</w:t>
      </w:r>
      <w:bookmarkEnd w:id="172"/>
    </w:p>
    <w:p w14:paraId="536E1DBE" w14:textId="1B6A8FA5"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rsidR="008A23A6">
        <w:instrText>ADDIN CSL_CITATION {"citationItems":[{"id":"ITEM-1","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1","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mendeley":{"formattedCitation":"(KWAKKEL, 2017)","plainTextFormattedCitation":"(KWAKKEL, 2017)","previouslyFormattedCitation":"(KWAKKEL, 2017)"},"properties":{"noteIndex":0},"schema":"https://github.com/citation-style-language/schema/raw/master/csl-citation.json"}</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9550A0D" w:rsidR="0001147B" w:rsidRDefault="0001147B" w:rsidP="0001147B">
      <w:r>
        <w:t xml:space="preserve">A ferramenta EmaWorkbench </w:t>
      </w:r>
      <w:r>
        <w:fldChar w:fldCharType="begin" w:fldLock="1"/>
      </w:r>
      <w:r w:rsidR="008A23A6">
        <w:instrText>ADDIN CSL_CITATION {"citationItems":[{"id":"ITEM-1","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1","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mendeley":{"formattedCitation":"(KWAKKEL, 2017)","plainTextFormattedCitation":"(KWAKKEL, 2017)","previouslyFormattedCitation":"(KWAKKEL, 2017)"},"properties":{"noteIndex":0},"schema":"https://github.com/citation-style-language/schema/raw/master/csl-citation.json"}</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2CEFD3AA"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8A23A6">
        <w:instrText>ADDIN CSL_CITATION {"citationItems":[{"id":"ITEM-1","itemData":{"DOI":"10.18637/jss.v033.i09","ISBN":"1548-7660","ISSN":"15487660","PMID":"1000204895","abstract":"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author":[{"dropping-particle":"","family":"Soetaert","given":"Karline","non-dropping-particle":"","parse-names":false,"suffix":""},{"dropping-particle":"","family":"Petzoldt","given":"Thomas","non-dropping-particle":"","parse-names":false,"suffix":""},{"dropping-particle":"","family":"Setzer","given":"R Woodrow","non-dropping-particle":"","parse-names":false,"suffix":""}],"container-title":"Journal Of Statistical Software","id":"ITEM-1","issue":"9","issued":{"date-parts":[["2010"]]},"page":"1-25","title":"Package deSolve : Solving Initial Value Differential Equations in R","type":"article-journal","volume":"33"},"uris":["http://www.mendeley.com/documents/?uuid=31a55110-5137-4e9d-ab83-bfab0c33a896"]}],"mendeley":{"formattedCitation":"(SOETAERT; PETZOLDT; SETZER, 2010)","plainTextFormattedCitation":"(SOETAERT; PETZOLDT; SETZER, 2010)","previouslyFormattedCitation":"(SOETAERT; PETZOLDT; SETZER, 2010)"},"properties":{"noteIndex":0},"schema":"https://github.com/citation-style-language/schema/raw/master/csl-citation.json"}</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3" w:name="_Toc505523771"/>
      <w:r>
        <w:t>Módulos d</w:t>
      </w:r>
      <w:r w:rsidR="00727E88">
        <w:t>esenvolvidos</w:t>
      </w:r>
      <w:bookmarkEnd w:id="173"/>
    </w:p>
    <w:p w14:paraId="66391901" w14:textId="21631CD2"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0326C">
        <w:t xml:space="preserve">Figura </w:t>
      </w:r>
      <w:r w:rsidR="0060326C">
        <w:rPr>
          <w:noProof/>
        </w:rPr>
        <w:t>33</w:t>
      </w:r>
      <w:r w:rsidR="000F1D23">
        <w:fldChar w:fldCharType="end"/>
      </w:r>
      <w:r w:rsidR="000F1E29">
        <w:t>), e suas principais funções, com o propósito de viabilizar seu uso ou adaptação em trabalhos futuros.</w:t>
      </w:r>
    </w:p>
    <w:p w14:paraId="467FF945" w14:textId="2533B9B2"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8A23A6">
        <w:instrText>ADDIN CSL_CITATION {"citationItems":[{"id":"ITEM-1","itemData":{"DOI":"10.18637/jss.v033.i09","ISBN":"1548-7660","ISSN":"15487660","PMID":"1000204895","abstract":"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author":[{"dropping-particle":"","family":"Soetaert","given":"Karline","non-dropping-particle":"","parse-names":false,"suffix":""},{"dropping-particle":"","family":"Petzoldt","given":"Thomas","non-dropping-particle":"","parse-names":false,"suffix":""},{"dropping-particle":"","family":"Setzer","given":"R Woodrow","non-dropping-particle":"","parse-names":false,"suffix":""}],"container-title":"Journal Of Statistical Software","id":"ITEM-1","issue":"9","issued":{"date-parts":[["2010"]]},"page":"1-25","title":"Package deSolve : Solving Initial Value Differential Equations in R","type":"article-journal","volume":"33"},"uris":["http://www.mendeley.com/documents/?uuid=31a55110-5137-4e9d-ab83-bfab0c33a896"]}],"mendeley":{"formattedCitation":"(SOETAERT; PETZOLDT; SETZER, 2010)","plainTextFormattedCitation":"(SOETAERT; PETZOLDT; SETZER, 2010)","previouslyFormattedCitation":"(SOETAERT; PETZOLDT; SETZER, 2010)"},"properties":{"noteIndex":0},"schema":"https://github.com/citation-style-language/schema/raw/master/csl-citation.json"}</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AD7A4AA" w:rsidR="00227D12" w:rsidRDefault="00227D12" w:rsidP="00227D12">
      <w:pPr>
        <w:pStyle w:val="Legenda"/>
      </w:pPr>
      <w:bookmarkStart w:id="174" w:name="_Ref504344001"/>
      <w:bookmarkStart w:id="175" w:name="_Toc505523695"/>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33</w:t>
      </w:r>
      <w:r w:rsidR="00462A29">
        <w:rPr>
          <w:noProof/>
        </w:rPr>
        <w:fldChar w:fldCharType="end"/>
      </w:r>
      <w:bookmarkEnd w:id="174"/>
      <w:r>
        <w:t xml:space="preserve"> – </w:t>
      </w:r>
      <w:r w:rsidR="00332A6B">
        <w:t>Arquitetura</w:t>
      </w:r>
      <w:r>
        <w:t xml:space="preserve"> do Simulador RDM</w:t>
      </w:r>
      <w:bookmarkEnd w:id="175"/>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398DA36"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0326C">
        <w:t xml:space="preserve">Quadro </w:t>
      </w:r>
      <w:r w:rsidR="0060326C">
        <w:rPr>
          <w:noProof/>
        </w:rPr>
        <w:t>18</w:t>
      </w:r>
      <w:r w:rsidR="000F1D23">
        <w:fldChar w:fldCharType="end"/>
      </w:r>
      <w:r w:rsidR="000F1D23">
        <w:t>.</w:t>
      </w:r>
    </w:p>
    <w:p w14:paraId="1E2F45BE" w14:textId="65CABB88" w:rsidR="000F1E29" w:rsidRDefault="000F1E29" w:rsidP="000F1E29">
      <w:pPr>
        <w:pStyle w:val="Legenda"/>
      </w:pPr>
      <w:bookmarkStart w:id="176" w:name="_Ref504343936"/>
      <w:bookmarkStart w:id="177" w:name="_Toc505523649"/>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8</w:t>
      </w:r>
      <w:r w:rsidR="00462A29">
        <w:rPr>
          <w:noProof/>
        </w:rPr>
        <w:fldChar w:fldCharType="end"/>
      </w:r>
      <w:bookmarkEnd w:id="176"/>
      <w:r w:rsidR="002C5C5B">
        <w:t xml:space="preserve"> – Entrada de Variáveis de Incerteza</w:t>
      </w:r>
      <w:bookmarkEnd w:id="177"/>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5119B7EF"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0326C">
        <w:t xml:space="preserve">Quadro </w:t>
      </w:r>
      <w:r w:rsidR="0060326C">
        <w:rPr>
          <w:noProof/>
        </w:rPr>
        <w:t>19</w:t>
      </w:r>
      <w:r w:rsidR="000F1D23">
        <w:fldChar w:fldCharType="end"/>
      </w:r>
      <w:r w:rsidRPr="00CA1CAD">
        <w:t>.</w:t>
      </w:r>
    </w:p>
    <w:p w14:paraId="56B865FC" w14:textId="78131DCE" w:rsidR="00CA1CAD" w:rsidRDefault="00CA1CAD" w:rsidP="00CA1CAD">
      <w:pPr>
        <w:pStyle w:val="Legenda"/>
      </w:pPr>
      <w:bookmarkStart w:id="178" w:name="_Ref504343953"/>
      <w:bookmarkStart w:id="179" w:name="_Toc505523650"/>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19</w:t>
      </w:r>
      <w:r w:rsidR="00462A29">
        <w:rPr>
          <w:noProof/>
        </w:rPr>
        <w:fldChar w:fldCharType="end"/>
      </w:r>
      <w:bookmarkEnd w:id="178"/>
      <w:r>
        <w:t xml:space="preserve"> – Entrada de Estratégias</w:t>
      </w:r>
      <w:bookmarkEnd w:id="179"/>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4C5D9A4C" w:rsidR="00CA1CAD" w:rsidRDefault="00666C1C" w:rsidP="00CA1CAD">
      <w:r>
        <w:t xml:space="preserve">No </w:t>
      </w:r>
      <w:r>
        <w:fldChar w:fldCharType="begin"/>
      </w:r>
      <w:r>
        <w:instrText xml:space="preserve"> REF _Ref504343953 \h </w:instrText>
      </w:r>
      <w:r>
        <w:fldChar w:fldCharType="separate"/>
      </w:r>
      <w:r w:rsidR="0060326C">
        <w:t xml:space="preserve">Quadro </w:t>
      </w:r>
      <w:r w:rsidR="0060326C">
        <w:rPr>
          <w:noProof/>
        </w:rPr>
        <w:t>19</w:t>
      </w:r>
      <w:r>
        <w:fldChar w:fldCharType="end"/>
      </w:r>
      <w:r>
        <w:t xml:space="preserve">, </w:t>
      </w:r>
      <w:r w:rsidR="00CA1CAD">
        <w:t xml:space="preserve">cada linha representa uma estratégia, ou seja, uma combinação única de decisões a serem simuladas em cada um dos “n” futuros plausíveis definidos. </w:t>
      </w:r>
      <w:r w:rsidR="00CA1CAD">
        <w:lastRenderedPageBreak/>
        <w:t xml:space="preserve">As colunas “Lever” e “LeverCode” são fixas </w:t>
      </w:r>
      <w:r w:rsidR="009A71F4">
        <w:t xml:space="preserve">e </w:t>
      </w:r>
      <w:r w:rsidR="00CA1CAD">
        <w:t>identificam a estratégia a ser simulada. As demais colunas correspondem à nomes de variáveis, que devem corresponder aos nomes constantes no modelo computacional, e os valores que estas variáveis assumirão.</w:t>
      </w:r>
    </w:p>
    <w:p w14:paraId="5D5DF8BA" w14:textId="2DF5E439"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0326C">
        <w:t xml:space="preserve">Quadro </w:t>
      </w:r>
      <w:r w:rsidR="0060326C">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96F15" w:rsidR="007B3134" w:rsidRDefault="007B3134" w:rsidP="007B3134">
      <w:pPr>
        <w:pStyle w:val="Legenda"/>
      </w:pPr>
      <w:bookmarkStart w:id="180" w:name="_Ref504801453"/>
      <w:bookmarkStart w:id="181" w:name="_Toc505523651"/>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0</w:t>
      </w:r>
      <w:r w:rsidR="00462A29">
        <w:rPr>
          <w:noProof/>
        </w:rPr>
        <w:fldChar w:fldCharType="end"/>
      </w:r>
      <w:bookmarkEnd w:id="180"/>
      <w:r>
        <w:t xml:space="preserve"> – Entrada de Estratégias</w:t>
      </w:r>
      <w:r w:rsidR="00B653B0">
        <w:t xml:space="preserve"> – Modo para Experimento Fatorial Completo</w:t>
      </w:r>
      <w:bookmarkEnd w:id="181"/>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0CD45EC8"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0326C">
        <w:t xml:space="preserve">Quadro </w:t>
      </w:r>
      <w:r w:rsidR="0060326C">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2" w:name="_Ref504344880"/>
    </w:p>
    <w:p w14:paraId="1C55596D" w14:textId="65A67D98" w:rsidR="00CA1CAD" w:rsidRDefault="00CA1CAD" w:rsidP="00CA1CAD">
      <w:pPr>
        <w:pStyle w:val="Legenda"/>
      </w:pPr>
      <w:bookmarkStart w:id="183" w:name="_Ref505031380"/>
      <w:bookmarkStart w:id="184" w:name="_Toc505523652"/>
      <w:r>
        <w:lastRenderedPageBreak/>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1</w:t>
      </w:r>
      <w:r w:rsidR="00462A29">
        <w:rPr>
          <w:noProof/>
        </w:rPr>
        <w:fldChar w:fldCharType="end"/>
      </w:r>
      <w:bookmarkEnd w:id="182"/>
      <w:bookmarkEnd w:id="183"/>
      <w:r>
        <w:t xml:space="preserve"> – Etapas da Análise Executada pela Ferramenta Computacional</w:t>
      </w:r>
      <w:bookmarkEnd w:id="184"/>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2625352F" w:rsidR="009907CA" w:rsidRPr="002A1268" w:rsidRDefault="009907CA" w:rsidP="0052402A">
            <w:pPr>
              <w:pStyle w:val="Compact"/>
              <w:rPr>
                <w:rFonts w:ascii="Arial" w:hAnsi="Arial" w:cs="Arial"/>
                <w:lang w:val="pt-BR"/>
              </w:rPr>
            </w:pPr>
            <w:r w:rsidRPr="002A1268">
              <w:rPr>
                <w:rFonts w:ascii="Arial" w:hAnsi="Arial" w:cs="Arial"/>
                <w:lang w:val="pt-BR"/>
              </w:rPr>
              <w:t xml:space="preserve">Análise de </w:t>
            </w:r>
            <w:r w:rsidR="002F20A0">
              <w:rPr>
                <w:rFonts w:ascii="Arial" w:hAnsi="Arial" w:cs="Arial"/>
                <w:lang w:val="pt-BR"/>
              </w:rPr>
              <w:t>Custo</w:t>
            </w:r>
            <w:r w:rsidRPr="002A1268">
              <w:rPr>
                <w:rFonts w:ascii="Arial" w:hAnsi="Arial" w:cs="Arial"/>
                <w:lang w:val="pt-BR"/>
              </w:rPr>
              <w:t xml:space="preserve"> de Oportunidade</w:t>
            </w:r>
          </w:p>
        </w:tc>
        <w:tc>
          <w:tcPr>
            <w:tcW w:w="2121" w:type="pct"/>
          </w:tcPr>
          <w:p w14:paraId="37EA3E89" w14:textId="23EC82D9" w:rsidR="009907CA" w:rsidRPr="002A1268" w:rsidRDefault="00EF7274" w:rsidP="0052402A">
            <w:pPr>
              <w:pStyle w:val="Compact"/>
              <w:rPr>
                <w:rFonts w:ascii="Arial" w:hAnsi="Arial" w:cs="Arial"/>
                <w:lang w:val="pt-BR"/>
              </w:rPr>
            </w:pPr>
            <w:r w:rsidRPr="00EF7274">
              <w:rPr>
                <w:rFonts w:ascii="Arial" w:hAnsi="Arial" w:cs="Arial"/>
                <w:lang w:val="pt-BR"/>
              </w:rPr>
              <w:t xml:space="preserve">Nesta etapa o algoritmo calcula </w:t>
            </w:r>
            <w:r w:rsidR="002F20A0">
              <w:rPr>
                <w:rFonts w:ascii="Arial" w:hAnsi="Arial" w:cs="Arial"/>
                <w:lang w:val="pt-BR"/>
              </w:rPr>
              <w:t xml:space="preserve">o custo </w:t>
            </w:r>
            <w:r w:rsidRPr="00EF7274">
              <w:rPr>
                <w:rFonts w:ascii="Arial" w:hAnsi="Arial" w:cs="Arial"/>
                <w:lang w:val="pt-BR"/>
              </w:rPr>
              <w:t>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2E5A2E5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w:t>
            </w:r>
            <w:r w:rsidR="002F20A0">
              <w:rPr>
                <w:rFonts w:ascii="Arial" w:hAnsi="Arial" w:cs="Arial"/>
                <w:lang w:val="pt-BR"/>
              </w:rPr>
              <w:t>do custo</w:t>
            </w:r>
            <w:r w:rsidRPr="002A1268">
              <w:rPr>
                <w:rFonts w:ascii="Arial" w:hAnsi="Arial" w:cs="Arial"/>
                <w:lang w:val="pt-BR"/>
              </w:rPr>
              <w:t xml:space="preserve"> de oportunidade calculad</w:t>
            </w:r>
            <w:r w:rsidR="002F20A0">
              <w:rPr>
                <w:rFonts w:ascii="Arial" w:hAnsi="Arial" w:cs="Arial"/>
                <w:lang w:val="pt-BR"/>
              </w:rPr>
              <w:t>o</w:t>
            </w:r>
            <w:r w:rsidRPr="002A1268">
              <w:rPr>
                <w:rFonts w:ascii="Arial" w:hAnsi="Arial" w:cs="Arial"/>
                <w:lang w:val="pt-BR"/>
              </w:rPr>
              <w:t xml:space="preserve">,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6F3D1ED4" w:rsidR="009907CA" w:rsidRPr="002A1268" w:rsidRDefault="009907CA" w:rsidP="0052402A">
            <w:pPr>
              <w:pStyle w:val="Compact"/>
              <w:rPr>
                <w:rFonts w:ascii="Arial" w:hAnsi="Arial" w:cs="Arial"/>
                <w:lang w:val="pt-BR"/>
              </w:rPr>
            </w:pPr>
            <w:r w:rsidRPr="002A1268">
              <w:rPr>
                <w:rFonts w:ascii="Arial" w:hAnsi="Arial" w:cs="Arial"/>
                <w:lang w:val="pt-BR"/>
              </w:rPr>
              <w:t xml:space="preserve">Considerando a caracterização da vulnerabilidade da estratégia escolhida, a fronteira de tradeoffs é calculada exibindo as estratégias que levam à um menor </w:t>
            </w:r>
            <w:r w:rsidR="002F20A0">
              <w:rPr>
                <w:rFonts w:ascii="Arial" w:hAnsi="Arial" w:cs="Arial"/>
                <w:lang w:val="pt-BR"/>
              </w:rPr>
              <w:t>custo</w:t>
            </w:r>
            <w:r w:rsidRPr="002A1268">
              <w:rPr>
                <w:rFonts w:ascii="Arial" w:hAnsi="Arial" w:cs="Arial"/>
                <w:lang w:val="pt-BR"/>
              </w:rPr>
              <w:t xml:space="preserve"> de oportunidade no cenário onde a estratégia candidata é ruim.</w:t>
            </w:r>
          </w:p>
        </w:tc>
        <w:tc>
          <w:tcPr>
            <w:tcW w:w="2273" w:type="pct"/>
          </w:tcPr>
          <w:p w14:paraId="12026E26" w14:textId="6B196938"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8A23A6">
              <w:rPr>
                <w:rFonts w:ascii="Arial" w:hAnsi="Arial" w:cs="Arial"/>
                <w:lang w:val="pt-BR"/>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suppress-author":1,"uris":["http://www.mendeley.com/documents/?uuid=4a76305e-bf08-4fcd-b85b-18bd106f7fb5"]}],"mendeley":{"formattedCitation":"(2006)","plainTextFormattedCitation":"(2006)","previouslyFormattedCitation":"(2006)"},"properties":{"noteIndex":0},"schema":"https://github.com/citation-style-language/schema/raw/master/csl-citation.json"}</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5" w:name="_Toc505523772"/>
      <w:r>
        <w:lastRenderedPageBreak/>
        <w:t>Avaliação do Modelo Computacional</w:t>
      </w:r>
      <w:bookmarkEnd w:id="185"/>
    </w:p>
    <w:p w14:paraId="0EC46A6B" w14:textId="062899DF"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8A23A6">
        <w:instrText>ADDIN CSL_CITATION {"citationItems":[{"id":"ITEM-1","itemData":{"DOI":"10.18637/jss.v033.i09","ISBN":"1548-7660","ISSN":"15487660","PMID":"1000204895","abstract":"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author":[{"dropping-particle":"","family":"Soetaert","given":"Karline","non-dropping-particle":"","parse-names":false,"suffix":""},{"dropping-particle":"","family":"Petzoldt","given":"Thomas","non-dropping-particle":"","parse-names":false,"suffix":""},{"dropping-particle":"","family":"Setzer","given":"R Woodrow","non-dropping-particle":"","parse-names":false,"suffix":""}],"container-title":"Journal Of Statistical Software","id":"ITEM-1","issue":"9","issued":{"date-parts":[["2010"]]},"page":"1-25","title":"Package deSolve : Solving Initial Value Differential Equations in R","type":"article-journal","volume":"33"},"uris":["http://www.mendeley.com/documents/?uuid=31a55110-5137-4e9d-ab83-bfab0c33a896"]}],"mendeley":{"formattedCitation":"(SOETAERT; PETZOLDT; SETZER, 2010)","plainTextFormattedCitation":"(SOETAERT; PETZOLDT; SETZER, 2010)","previouslyFormattedCitation":"(SOETAERT; PETZOLDT; SETZER, 2010)"},"properties":{"noteIndex":0},"schema":"https://github.com/citation-style-language/schema/raw/master/csl-citation.json"}</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564E3490"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rsidR="008A23A6">
        <w:instrText>ADDIN CSL_CITATION {"citationItems":[{"id":"ITEM-1","itemData":{"ISBN":"0975442996","author":[{"dropping-particle":"","family":"Wohlers Associates","given":"","non-dropping-particle":"","parse-names":false,"suffix":""}],"id":"ITEM-1","issued":{"date-parts":[["2013"]]},"number-of-pages":"11","title":"Executive Summary - Wohlers Report 2013","type":"report"},"uris":["http://www.mendeley.com/documents/?uuid=e6332670-93c8-4a43-9771-a0a18880231c"]},{"id":"ITEM-2","itemData":{"URL":"https://wohlersassociates.com/blog/2016/01/popularity-of-fdm/","accessed":{"date-parts":[["2017","12","10"]]},"author":[{"dropping-particle":"","family":"Wholers","given":"Terry","non-dropping-particle":"","parse-names":false,"suffix":""}],"id":"ITEM-2","issued":{"date-parts":[["2016"]]},"title":"Popularity of FDM","type":"webpage"},"uris":["http://www.mendeley.com/documents/?uuid=73e88053-2d7f-4112-b60d-6fb4664fdbfa"]}],"mendeley":{"formattedCitation":"(WHOLERS, 2016; WOHLERS ASSOCIATES, 2013)","plainTextFormattedCitation":"(WHOLERS, 2016; WOHLERS ASSOCIATES, 2013)","previouslyFormattedCitation":"(WHOLERS, 2016; WOHLERS ASSOCIATES, 2013)"},"properties":{"noteIndex":0},"schema":"https://github.com/citation-style-language/schema/raw/master/csl-citation.json"}</w:instrText>
      </w:r>
      <w:r>
        <w:fldChar w:fldCharType="separate"/>
      </w:r>
      <w:r w:rsidRPr="00B75ABD">
        <w:rPr>
          <w:noProof/>
        </w:rPr>
        <w:t>(WHOLERS, 2016; WOHLERS ASSOCIATES, 2013)</w:t>
      </w:r>
      <w:r>
        <w:fldChar w:fldCharType="end"/>
      </w:r>
      <w:r>
        <w:t xml:space="preserve">. </w:t>
      </w:r>
    </w:p>
    <w:p w14:paraId="45FA91A6" w14:textId="72E5EF2D"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locator":"875","uris":["http://www.mendeley.com/documents/?uuid=88f28a50-f9a8-4e90-b3ac-7a4c7fa4c3cf"]},{"id":"ITEM-2","itemData":{"DOI":"10.1016/S0377-2217(02)00622-7","ISBN":"0377-2217","ISSN":"03772217","abstract":"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 2002 Elsevier B.V. All rights reserved.","author":[{"dropping-particle":"","family":"Oliva","given":"Rogelio","non-dropping-particle":"","parse-names":false,"suffix":""}],"container-title":"European Journal of Operational Research","id":"ITEM-2","issue":"3","issued":{"date-parts":[["2003"]]},"page":"552-568","title":"Model calibration as a testing strategy for system dynamics models","type":"article-journal","volume":"151"},"uris":["http://www.mendeley.com/documents/?uuid=1c3f7850-ff0a-48e3-aea0-241dc79489ba"]}],"mendeley":{"formattedCitation":"(OLIVA, 2003; STERMAN, 2000, p. 875)","plainTextFormattedCitation":"(OLIVA, 2003; STERMAN, 2000, p. 875)","previouslyFormattedCitation":"(OLIVA, 2003; STERMAN, 2000, p. 875)"},"properties":{"noteIndex":0},"schema":"https://github.com/citation-style-language/schema/raw/master/csl-citation.json"}</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60326C">
        <w:t xml:space="preserve">Tabela </w:t>
      </w:r>
      <w:r w:rsidR="0060326C">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60326C">
        <w:t xml:space="preserve">Figura </w:t>
      </w:r>
      <w:r w:rsidR="0060326C">
        <w:rPr>
          <w:noProof/>
        </w:rPr>
        <w:t>34</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60326C">
        <w:t xml:space="preserve">Quadro </w:t>
      </w:r>
      <w:r w:rsidR="0060326C">
        <w:rPr>
          <w:noProof/>
        </w:rPr>
        <w:t>22</w:t>
      </w:r>
      <w:r w:rsidR="00932023">
        <w:fldChar w:fldCharType="end"/>
      </w:r>
      <w:r>
        <w:t xml:space="preserve">. </w:t>
      </w:r>
    </w:p>
    <w:p w14:paraId="38B2657F" w14:textId="0B60EF1C" w:rsidR="00E26609" w:rsidRDefault="00E26609" w:rsidP="00E26609">
      <w:r>
        <w:t xml:space="preserve"> Considerando que os dados disponíveis foram apresentados em forma de gráfico, sem legendas ponto a ponto </w:t>
      </w:r>
      <w:r>
        <w:fldChar w:fldCharType="begin" w:fldLock="1"/>
      </w:r>
      <w:r w:rsidR="008A23A6">
        <w:instrText>ADDIN CSL_CITATION {"citationItems":[{"id":"ITEM-1","itemData":{"ISBN":"0975442996","author":[{"dropping-particle":"","family":"Wohlers Associates","given":"","non-dropping-particle":"","parse-names":false,"suffix":""}],"id":"ITEM-1","issued":{"date-parts":[["2013"]]},"number-of-pages":"11","title":"Executive Summary - Wohlers Report 2013","type":"report"},"uris":["http://www.mendeley.com/documents/?uuid=e6332670-93c8-4a43-9771-a0a18880231c"]}],"mendeley":{"formattedCitation":"(WOHLERS ASSOCIATES, 2013)","plainTextFormattedCitation":"(WOHLERS ASSOCIATES, 2013)","previouslyFormattedCitation":"(WOHLERS ASSOCIATES, 2013)"},"properties":{"noteIndex":0},"schema":"https://github.com/citation-style-language/schema/raw/master/csl-citation.json"}</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rsidR="008A23A6">
        <w:instrText>ADDIN CSL_CITATION {"citationItems":[{"id":"ITEM-1","itemData":{"URL":"https://wohlersassociates.com/blog/2016/01/popularity-of-fdm/","accessed":{"date-parts":[["2017","12","10"]]},"author":[{"dropping-particle":"","family":"Wholers","given":"Terry","non-dropping-particle":"","parse-names":false,"suffix":""}],"id":"ITEM-1","issued":{"date-parts":[["2016"]]},"title":"Popularity of FDM","type":"webpage"},"uris":["http://www.mendeley.com/documents/?uuid=73e88053-2d7f-4112-b60d-6fb4664fdbfa"]}],"mendeley":{"formattedCitation":"(WHOLERS, 2016)","plainTextFormattedCitation":"(WHOLERS, 2016)","previouslyFormattedCitation":"(WHOLERS, 2016)"},"properties":{"noteIndex":0},"schema":"https://github.com/citation-style-language/schema/raw/master/csl-citation.json"}</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60326C">
        <w:t xml:space="preserve">Tabela </w:t>
      </w:r>
      <w:r w:rsidR="0060326C">
        <w:rPr>
          <w:noProof/>
        </w:rPr>
        <w:t>2</w:t>
      </w:r>
      <w:r w:rsidR="00DC608A">
        <w:fldChar w:fldCharType="end"/>
      </w:r>
      <w:r>
        <w:t xml:space="preserve"> apresenta os dados utilizados para a calibração do modelo, os resultados do modelo obtidos e seus respectivos resíduos.</w:t>
      </w:r>
    </w:p>
    <w:p w14:paraId="2EEC8AF6" w14:textId="5288EE56" w:rsidR="00E26609" w:rsidRDefault="00E26609" w:rsidP="00E26609">
      <w:pPr>
        <w:pStyle w:val="Legenda"/>
      </w:pPr>
      <w:bookmarkStart w:id="186" w:name="_Ref505239291"/>
      <w:bookmarkStart w:id="187" w:name="_Toc505523715"/>
      <w:r>
        <w:lastRenderedPageBreak/>
        <w:t xml:space="preserve">Tabela </w:t>
      </w:r>
      <w:r w:rsidR="00462A29">
        <w:rPr>
          <w:noProof/>
        </w:rPr>
        <w:fldChar w:fldCharType="begin"/>
      </w:r>
      <w:r w:rsidR="00462A29">
        <w:rPr>
          <w:noProof/>
        </w:rPr>
        <w:instrText xml:space="preserve"> SEQ Tabela \* ARABIC </w:instrText>
      </w:r>
      <w:r w:rsidR="00462A29">
        <w:rPr>
          <w:noProof/>
        </w:rPr>
        <w:fldChar w:fldCharType="separate"/>
      </w:r>
      <w:r w:rsidR="0060326C">
        <w:rPr>
          <w:noProof/>
        </w:rPr>
        <w:t>2</w:t>
      </w:r>
      <w:r w:rsidR="00462A29">
        <w:rPr>
          <w:noProof/>
        </w:rPr>
        <w:fldChar w:fldCharType="end"/>
      </w:r>
      <w:bookmarkEnd w:id="186"/>
      <w:r>
        <w:t xml:space="preserve"> – Demanda Observada e Demanda Simulada</w:t>
      </w:r>
      <w:bookmarkEnd w:id="187"/>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8D36902"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rsidR="008A23A6">
        <w:instrText>ADDIN CSL_CITATION {"citationItems":[{"id":"ITEM-1","itemData":{"DOI":"10.1016/S0377-2217(02)00622-7","ISBN":"0377-2217","ISSN":"03772217","abstract":"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 2002 Elsevier B.V. All rights reserved.","author":[{"dropping-particle":"","family":"Oliva","given":"Rogelio","non-dropping-particle":"","parse-names":false,"suffix":""}],"container-title":"European Journal of Operational Research","id":"ITEM-1","issue":"3","issued":{"date-parts":[["2003"]]},"page":"552-568","title":"Model calibration as a testing strategy for system dynamics models","type":"article-journal","volume":"151"},"suppress-author":1,"uris":["http://www.mendeley.com/documents/?uuid=1c3f7850-ff0a-48e3-aea0-241dc79489ba"]}],"mendeley":{"formattedCitation":"(2003)","plainTextFormattedCitation":"(2003)","previouslyFormattedCitation":"(2003)"},"properties":{"noteIndex":0},"schema":"https://github.com/citation-style-language/schema/raw/master/csl-citation.json"}</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0326C">
        <w:t xml:space="preserve">Quadro </w:t>
      </w:r>
      <w:r w:rsidR="0060326C">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74D40F8" w:rsidR="00E26609" w:rsidRDefault="00E26609" w:rsidP="00E26609">
      <w:pPr>
        <w:pStyle w:val="Legenda"/>
      </w:pPr>
      <w:bookmarkStart w:id="188" w:name="_Ref505239329"/>
      <w:bookmarkStart w:id="189" w:name="_Toc505523696"/>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34</w:t>
      </w:r>
      <w:r w:rsidR="00462A29">
        <w:rPr>
          <w:noProof/>
        </w:rPr>
        <w:fldChar w:fldCharType="end"/>
      </w:r>
      <w:bookmarkEnd w:id="188"/>
      <w:r>
        <w:t xml:space="preserve"> – Dados Simulados e Valores Observados</w:t>
      </w:r>
      <w:bookmarkEnd w:id="189"/>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3738DCDE"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locator":"875","uris":["http://www.mendeley.com/documents/?uuid=88f28a50-f9a8-4e90-b3ac-7a4c7fa4c3cf"]}],"mendeley":{"formattedCitation":"(STERMAN, 2000, p. 875)","plainTextFormattedCitation":"(STERMAN, 2000, p. 875)","previouslyFormattedCitation":"(STERMAN, 2000, p. 875)"},"properties":{"noteIndex":0},"schema":"https://github.com/citation-style-language/schema/raw/master/csl-citation.json"}</w:instrText>
      </w:r>
      <w:r>
        <w:fldChar w:fldCharType="separate"/>
      </w:r>
      <w:r w:rsidRPr="006A730A">
        <w:rPr>
          <w:noProof/>
        </w:rPr>
        <w:t>(STERMAN, 2000, p. 875)</w:t>
      </w:r>
      <w:r>
        <w:fldChar w:fldCharType="end"/>
      </w:r>
      <w:r>
        <w:t xml:space="preserve">. </w:t>
      </w:r>
    </w:p>
    <w:p w14:paraId="7A139717" w14:textId="6B2F5CF5" w:rsidR="00E26609" w:rsidRDefault="00E26609" w:rsidP="00E26609">
      <w:pPr>
        <w:pStyle w:val="Legenda"/>
      </w:pPr>
      <w:bookmarkStart w:id="190" w:name="_Ref505102525"/>
      <w:bookmarkStart w:id="191" w:name="_Toc505523653"/>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2</w:t>
      </w:r>
      <w:r w:rsidR="00462A29">
        <w:rPr>
          <w:noProof/>
        </w:rPr>
        <w:fldChar w:fldCharType="end"/>
      </w:r>
      <w:bookmarkEnd w:id="190"/>
      <w:r>
        <w:t xml:space="preserve"> – Estatísticas calculadas para a Avaliação do Modelo</w:t>
      </w:r>
      <w:bookmarkEnd w:id="191"/>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5FBDB3D" w:rsidR="00E26609" w:rsidRDefault="00E26609" w:rsidP="00E26609">
      <w:pPr>
        <w:ind w:firstLine="0"/>
      </w:pPr>
      <w:r>
        <w:t xml:space="preserve">Fonte: Elaborado pelo Autor. Definições baseadas em </w:t>
      </w:r>
      <w:r>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locator":"875","uris":["http://www.mendeley.com/documents/?uuid=88f28a50-f9a8-4e90-b3ac-7a4c7fa4c3cf"]}],"mendeley":{"formattedCitation":"(STERMAN, 2000, p. 875)","plainTextFormattedCitation":"(STERMAN, 2000, p. 875)","previouslyFormattedCitation":"(STERMAN, 2000, p. 875)"},"properties":{"noteIndex":0},"schema":"https://github.com/citation-style-language/schema/raw/master/csl-citation.json"}</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2" w:name="_Toc505523773"/>
      <w:r>
        <w:lastRenderedPageBreak/>
        <w:t>ANÁLISE DA ROBUSTEZ DE DECISÕES ESTRATÉGICAS EM CONDIÇÕES DE INCERTEZA PROFUNDA</w:t>
      </w:r>
      <w:bookmarkEnd w:id="192"/>
      <w:r w:rsidR="00916CD7">
        <w:t xml:space="preserve"> </w:t>
      </w:r>
    </w:p>
    <w:p w14:paraId="5E7D3B20" w14:textId="2C3F4618" w:rsidR="00D04C16" w:rsidRDefault="00BC7B5E" w:rsidP="00AA2A76">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w:t>
      </w:r>
      <w:r w:rsidR="00AA2A76">
        <w:t>x</w:t>
      </w:r>
      <w:r w:rsidR="00B22D2D">
        <w:t xml:space="preserve">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0326C">
        <w:t xml:space="preserve">Quadro </w:t>
      </w:r>
      <w:r w:rsidR="0060326C">
        <w:rPr>
          <w:noProof/>
        </w:rPr>
        <w:t>23</w:t>
      </w:r>
      <w:r w:rsidR="00E8157B">
        <w:fldChar w:fldCharType="end"/>
      </w:r>
      <w:r w:rsidR="00E8157B">
        <w:t xml:space="preserve">. Todas as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0326C">
        <w:t xml:space="preserve">Tabela </w:t>
      </w:r>
      <w:r w:rsidR="0060326C">
        <w:rPr>
          <w:noProof/>
        </w:rPr>
        <w:t>3</w:t>
      </w:r>
      <w:r w:rsidR="002A47AA">
        <w:fldChar w:fldCharType="end"/>
      </w:r>
      <w:r w:rsidR="002A47AA">
        <w:t>.</w:t>
      </w:r>
      <w:r w:rsidR="00AA2A76">
        <w:t xml:space="preserve"> Este trabalho se referirá ao termo “estratégia” como uma combinação específica de decisões estratégicas.</w:t>
      </w:r>
      <w:r w:rsidR="00B13696">
        <w:t xml:space="preserve"> Como informado nas delimitações, este trabalho avalia as decisões do “player 1”, o qual é um dos líderes de mercado (Stratasys ou 3D Systems). As decisões dos demais players são consideradas como incertezas.</w:t>
      </w:r>
    </w:p>
    <w:p w14:paraId="5EC552A7" w14:textId="1D170DA4" w:rsidR="00D04C16" w:rsidRDefault="00D04C16" w:rsidP="00D04C16">
      <w:pPr>
        <w:pStyle w:val="Legenda"/>
      </w:pPr>
      <w:bookmarkStart w:id="193" w:name="_Ref504419537"/>
      <w:bookmarkStart w:id="194" w:name="_Toc505523654"/>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3</w:t>
      </w:r>
      <w:r w:rsidR="00462A29">
        <w:rPr>
          <w:noProof/>
        </w:rPr>
        <w:fldChar w:fldCharType="end"/>
      </w:r>
      <w:bookmarkEnd w:id="193"/>
      <w:r>
        <w:t xml:space="preserve"> – Decisões Simuladas</w:t>
      </w:r>
      <w:r w:rsidR="00D52111">
        <w:t xml:space="preserve"> para o Player 1</w:t>
      </w:r>
      <w:bookmarkEnd w:id="194"/>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69040BA2" w:rsidR="00912F82" w:rsidRPr="00D04C16" w:rsidRDefault="00912F82" w:rsidP="00E8157B">
            <w:pPr>
              <w:ind w:firstLine="0"/>
              <w:jc w:val="left"/>
              <w:rPr>
                <w:b/>
              </w:rPr>
            </w:pPr>
            <w:r w:rsidRPr="00D04C16">
              <w:rPr>
                <w:b/>
              </w:rPr>
              <w:t>Decisão</w:t>
            </w:r>
            <w:r w:rsidR="008050CF">
              <w:rPr>
                <w:b/>
              </w:rPr>
              <w:t xml:space="preserve"> Estratégica</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059F2E50" w:rsidR="00912F82" w:rsidRDefault="00912F82" w:rsidP="00E8157B">
            <w:pPr>
              <w:ind w:firstLine="0"/>
              <w:jc w:val="left"/>
            </w:pPr>
            <w:r>
              <w:t>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462A29"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462A29"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462A29"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5" w:name="_Ref503684329"/>
      <w:r>
        <w:br w:type="page"/>
      </w:r>
    </w:p>
    <w:p w14:paraId="51EA8470" w14:textId="00EBFFEF" w:rsidR="00023715" w:rsidRDefault="00023715" w:rsidP="00023715">
      <w:pPr>
        <w:pStyle w:val="Legenda"/>
      </w:pPr>
      <w:bookmarkStart w:id="196" w:name="_Ref505158717"/>
      <w:bookmarkStart w:id="197" w:name="_Toc505523716"/>
      <w:r>
        <w:lastRenderedPageBreak/>
        <w:t xml:space="preserve">Tabela </w:t>
      </w:r>
      <w:r w:rsidR="00462A29">
        <w:rPr>
          <w:noProof/>
        </w:rPr>
        <w:fldChar w:fldCharType="begin"/>
      </w:r>
      <w:r w:rsidR="00462A29">
        <w:rPr>
          <w:noProof/>
        </w:rPr>
        <w:instrText xml:space="preserve"> SEQ Tabela \* ARABIC </w:instrText>
      </w:r>
      <w:r w:rsidR="00462A29">
        <w:rPr>
          <w:noProof/>
        </w:rPr>
        <w:fldChar w:fldCharType="separate"/>
      </w:r>
      <w:r w:rsidR="0060326C">
        <w:rPr>
          <w:noProof/>
        </w:rPr>
        <w:t>3</w:t>
      </w:r>
      <w:r w:rsidR="00462A29">
        <w:rPr>
          <w:noProof/>
        </w:rPr>
        <w:fldChar w:fldCharType="end"/>
      </w:r>
      <w:bookmarkEnd w:id="195"/>
      <w:bookmarkEnd w:id="196"/>
      <w:r>
        <w:t xml:space="preserve"> – Estratégias Simuladas</w:t>
      </w:r>
      <w:r w:rsidR="00886654">
        <w:t xml:space="preserve"> para o Player 1</w:t>
      </w:r>
      <w:bookmarkEnd w:id="197"/>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7D40536" w:rsidR="00300167" w:rsidRDefault="00BC7B5E" w:rsidP="00C37F32">
      <w:r>
        <w:t xml:space="preserve">A </w:t>
      </w:r>
      <w:r>
        <w:fldChar w:fldCharType="begin"/>
      </w:r>
      <w:r>
        <w:instrText xml:space="preserve"> REF _Ref503684797 \h </w:instrText>
      </w:r>
      <w:r>
        <w:fldChar w:fldCharType="separate"/>
      </w:r>
      <w:r w:rsidR="0060326C">
        <w:t xml:space="preserve">Figura </w:t>
      </w:r>
      <w:r w:rsidR="0060326C">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w:t>
      </w:r>
      <w:r w:rsidR="008050CF">
        <w:t>possui</w:t>
      </w:r>
      <w:r w:rsidR="0039754D">
        <w:t xml:space="preserve"> casos onde a demanda a partir do primeiro ano decresce e estabiliza-se em um patamar menor que o atual.</w:t>
      </w:r>
      <w:r w:rsidR="00300167">
        <w:t xml:space="preserve"> </w:t>
      </w:r>
    </w:p>
    <w:p w14:paraId="091E19ED" w14:textId="7854FBA0" w:rsidR="00DE55AD" w:rsidRDefault="00DE55AD" w:rsidP="00DE55AD">
      <w:pPr>
        <w:pStyle w:val="Legenda"/>
      </w:pPr>
      <w:bookmarkStart w:id="198" w:name="_Ref503684797"/>
      <w:bookmarkStart w:id="199" w:name="_Toc505523697"/>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35</w:t>
      </w:r>
      <w:r w:rsidR="00462A29">
        <w:rPr>
          <w:noProof/>
        </w:rPr>
        <w:fldChar w:fldCharType="end"/>
      </w:r>
      <w:bookmarkEnd w:id="198"/>
      <w:r>
        <w:t xml:space="preserve"> – </w:t>
      </w:r>
      <w:r w:rsidR="009832EC">
        <w:t xml:space="preserve">Trajetórias da </w:t>
      </w:r>
      <w:r>
        <w:t xml:space="preserve">Demanda de Impressoras 3D Profissionais </w:t>
      </w:r>
      <w:r w:rsidR="00BC7B5E">
        <w:t>Simulada</w:t>
      </w:r>
      <w:r w:rsidR="009832EC">
        <w:t>s</w:t>
      </w:r>
      <w:bookmarkEnd w:id="19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02C28C1C" w:rsidR="00B5472E" w:rsidRDefault="00B5472E" w:rsidP="00B5472E">
      <w:r>
        <w:t>Deve-se ressaltar que as curvas de demanda apresentada</w:t>
      </w:r>
      <w:r w:rsidR="00E33583">
        <w:t>s</w:t>
      </w:r>
      <w:r>
        <w:t xml:space="preserve">, não são informadas diretamente pelo pesquisador como variáveis exógenas, mas são resultado da interação entre as condições iniciais da simulação, as incertezas informadas e as decisões dos </w:t>
      </w:r>
      <w:r w:rsidR="001A6B0B" w:rsidRPr="001A6B0B">
        <w:rPr>
          <w:i/>
        </w:rPr>
        <w:t>players</w:t>
      </w:r>
      <w:r>
        <w:t xml:space="preserve"> envolvidos. Cenários de forte crescimento inicial da demanda, por exemplo, são resultados de simulações onde </w:t>
      </w:r>
      <w:r w:rsidR="001A6B0B" w:rsidRPr="001A6B0B">
        <w:rPr>
          <w:i/>
        </w:rPr>
        <w:t>players</w:t>
      </w:r>
      <w:r>
        <w:t xml:space="preserve"> adotam uma estratégia agressiva reduzindo seus preços, há baixa saturação do mercado, e alta resposta do mercado à redução de preços.</w:t>
      </w:r>
    </w:p>
    <w:p w14:paraId="2BF18D79" w14:textId="3A3F63B5" w:rsidR="00DE55AD" w:rsidRDefault="00B5472E" w:rsidP="004F3B18">
      <w:r>
        <w:t xml:space="preserve">Além de variáveis globais, o comportamento individual dos </w:t>
      </w:r>
      <w:r w:rsidR="001A6B0B" w:rsidRPr="001A6B0B">
        <w:rPr>
          <w:i/>
        </w:rPr>
        <w:t>players</w:t>
      </w:r>
      <w:r>
        <w:t xml:space="preserve"> é simulado, em cada um dos cenários indicados. A </w:t>
      </w:r>
      <w:r>
        <w:fldChar w:fldCharType="begin"/>
      </w:r>
      <w:r>
        <w:instrText xml:space="preserve"> REF _Ref503686301 \h </w:instrText>
      </w:r>
      <w:r>
        <w:fldChar w:fldCharType="separate"/>
      </w:r>
      <w:r w:rsidR="0060326C">
        <w:t xml:space="preserve">Figura </w:t>
      </w:r>
      <w:r w:rsidR="0060326C">
        <w:rPr>
          <w:noProof/>
        </w:rPr>
        <w:t>36</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62178B8" w:rsidR="00DE55AD" w:rsidRDefault="00DE55AD" w:rsidP="00DE55AD">
      <w:pPr>
        <w:pStyle w:val="Legenda"/>
      </w:pPr>
      <w:bookmarkStart w:id="200" w:name="_Ref503686301"/>
      <w:bookmarkStart w:id="201" w:name="_Toc505523698"/>
      <w:r>
        <w:lastRenderedPageBreak/>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36</w:t>
      </w:r>
      <w:r w:rsidR="00462A29">
        <w:rPr>
          <w:noProof/>
        </w:rPr>
        <w:fldChar w:fldCharType="end"/>
      </w:r>
      <w:bookmarkEnd w:id="200"/>
      <w:r>
        <w:t xml:space="preserve"> – Valor Presente Líquido do Player 1 Simulado</w:t>
      </w:r>
      <w:bookmarkEnd w:id="201"/>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6947A433" w:rsidR="005B3E57" w:rsidRDefault="004F3B18" w:rsidP="005B3E57">
      <w:r>
        <w:t xml:space="preserve">O Valor presente líquido simulado é resultado da interação entre as variáveis definidas no modelo computacional. Como definido na seção 4.2.4, os </w:t>
      </w:r>
      <w:r w:rsidR="001A6B0B" w:rsidRPr="001A6B0B">
        <w:rPr>
          <w:i/>
        </w:rPr>
        <w:t>players</w:t>
      </w:r>
      <w:r>
        <w:t xml:space="preserve"> do mercado disputam </w:t>
      </w:r>
      <w:r w:rsidR="00A70E80">
        <w:t xml:space="preserve">por </w:t>
      </w:r>
      <w:r>
        <w:t xml:space="preserve">suas fatias de mercado, a qual é definida em função do preço do produto dos </w:t>
      </w:r>
      <w:r w:rsidR="001A6B0B" w:rsidRPr="001A6B0B">
        <w:rPr>
          <w:i/>
        </w:rPr>
        <w:t>players</w:t>
      </w:r>
      <w:r>
        <w:t>,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0326C" w:rsidRPr="00D54DB7">
        <w:t xml:space="preserve">Figura </w:t>
      </w:r>
      <w:r w:rsidR="0060326C" w:rsidRPr="00D54DB7">
        <w:rPr>
          <w:noProof/>
        </w:rPr>
        <w:t>37</w:t>
      </w:r>
      <w:r w:rsidR="005B3E57">
        <w:fldChar w:fldCharType="end"/>
      </w:r>
      <w:r w:rsidR="005B3E57">
        <w:t xml:space="preserve">. </w:t>
      </w:r>
    </w:p>
    <w:p w14:paraId="0BD69949" w14:textId="4A2625A1" w:rsidR="009278BD" w:rsidRPr="000A4285" w:rsidRDefault="009278BD" w:rsidP="009278BD">
      <w:pPr>
        <w:pStyle w:val="Legenda"/>
        <w:rPr>
          <w:lang w:val="en-US"/>
        </w:rPr>
      </w:pPr>
      <w:bookmarkStart w:id="202" w:name="_Ref503687616"/>
      <w:bookmarkStart w:id="203" w:name="_Toc505523699"/>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60326C">
        <w:rPr>
          <w:noProof/>
          <w:lang w:val="en-US"/>
        </w:rPr>
        <w:t>37</w:t>
      </w:r>
      <w:r w:rsidR="000A4285">
        <w:rPr>
          <w:noProof/>
        </w:rPr>
        <w:fldChar w:fldCharType="end"/>
      </w:r>
      <w:bookmarkEnd w:id="202"/>
      <w:r w:rsidRPr="000A4285">
        <w:rPr>
          <w:lang w:val="en-US"/>
        </w:rPr>
        <w:t xml:space="preserve"> – </w:t>
      </w:r>
      <w:r w:rsidR="00DE4B63" w:rsidRPr="000A4285">
        <w:rPr>
          <w:lang w:val="en-US"/>
        </w:rPr>
        <w:t>Market Share dos Players</w:t>
      </w:r>
      <w:r w:rsidRPr="000A4285">
        <w:rPr>
          <w:lang w:val="en-US"/>
        </w:rPr>
        <w:t xml:space="preserve"> Simulado</w:t>
      </w:r>
      <w:r w:rsidR="002A1268" w:rsidRPr="000A4285">
        <w:rPr>
          <w:lang w:val="en-US"/>
        </w:rPr>
        <w:t>s</w:t>
      </w:r>
      <w:bookmarkEnd w:id="203"/>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4" w:name="_Toc505523774"/>
      <w:r>
        <w:t xml:space="preserve">Simulação e </w:t>
      </w:r>
      <w:r w:rsidR="005F5294">
        <w:t>Avaliação de Robustez das Estratégias</w:t>
      </w:r>
      <w:bookmarkEnd w:id="204"/>
    </w:p>
    <w:p w14:paraId="7C6B5885" w14:textId="0DF98420" w:rsidR="008417E5" w:rsidRDefault="00C12FA1" w:rsidP="008417E5">
      <w:r>
        <w:t xml:space="preserve">A </w:t>
      </w:r>
      <w:r>
        <w:fldChar w:fldCharType="begin"/>
      </w:r>
      <w:r>
        <w:instrText xml:space="preserve"> REF _Ref503682869 \h </w:instrText>
      </w:r>
      <w:r>
        <w:fldChar w:fldCharType="separate"/>
      </w:r>
      <w:r w:rsidR="0060326C" w:rsidRPr="00DE4B63">
        <w:t xml:space="preserve">Figura </w:t>
      </w:r>
      <w:r w:rsidR="0060326C">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2EDED655" w:rsidR="00924C4C" w:rsidRPr="00DE4B63" w:rsidRDefault="00924C4C" w:rsidP="00924C4C">
      <w:pPr>
        <w:pStyle w:val="Legenda"/>
      </w:pPr>
      <w:bookmarkStart w:id="205" w:name="_Ref503682869"/>
      <w:bookmarkStart w:id="206" w:name="_Toc505523700"/>
      <w:r w:rsidRPr="00DE4B63">
        <w:lastRenderedPageBreak/>
        <w:t xml:space="preserve">Figura </w:t>
      </w:r>
      <w:r>
        <w:fldChar w:fldCharType="begin"/>
      </w:r>
      <w:r w:rsidRPr="00DE4B63">
        <w:instrText xml:space="preserve"> SEQ Figura \* ARABIC </w:instrText>
      </w:r>
      <w:r>
        <w:fldChar w:fldCharType="separate"/>
      </w:r>
      <w:r w:rsidR="0060326C">
        <w:rPr>
          <w:noProof/>
        </w:rPr>
        <w:t>38</w:t>
      </w:r>
      <w:r>
        <w:fldChar w:fldCharType="end"/>
      </w:r>
      <w:bookmarkEnd w:id="205"/>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6746BEA2"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0326C" w:rsidRPr="00DE4B63">
        <w:t xml:space="preserve">Figura </w:t>
      </w:r>
      <w:r w:rsidR="0060326C">
        <w:rPr>
          <w:noProof/>
        </w:rPr>
        <w:t>39</w:t>
      </w:r>
      <w:r w:rsidR="000B3C2A">
        <w:fldChar w:fldCharType="end"/>
      </w:r>
      <w:r w:rsidR="000B3C2A">
        <w:t xml:space="preserve"> apresenta as estratégias e seu Custo de Oportunidade.</w:t>
      </w:r>
    </w:p>
    <w:p w14:paraId="389DABC5" w14:textId="255F07ED"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0326C" w:rsidRPr="00DE4B63">
        <w:t xml:space="preserve">Figura </w:t>
      </w:r>
      <w:r w:rsidR="0060326C">
        <w:rPr>
          <w:noProof/>
        </w:rPr>
        <w:t>39</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717FEC61" w:rsidR="00E20F69" w:rsidRPr="00DE4B63" w:rsidRDefault="00E20F69" w:rsidP="00E20F69">
      <w:pPr>
        <w:pStyle w:val="Legenda"/>
      </w:pPr>
      <w:bookmarkStart w:id="207" w:name="_Ref503685033"/>
      <w:bookmarkStart w:id="208" w:name="_Toc505523701"/>
      <w:r w:rsidRPr="00DE4B63">
        <w:lastRenderedPageBreak/>
        <w:t xml:space="preserve">Figura </w:t>
      </w:r>
      <w:r>
        <w:fldChar w:fldCharType="begin"/>
      </w:r>
      <w:r w:rsidRPr="00DE4B63">
        <w:instrText xml:space="preserve"> SEQ Figura \* ARABIC </w:instrText>
      </w:r>
      <w:r>
        <w:fldChar w:fldCharType="separate"/>
      </w:r>
      <w:r w:rsidR="0060326C">
        <w:rPr>
          <w:noProof/>
        </w:rPr>
        <w:t>39</w:t>
      </w:r>
      <w:r>
        <w:fldChar w:fldCharType="end"/>
      </w:r>
      <w:bookmarkEnd w:id="207"/>
      <w:r w:rsidRPr="00DE4B63">
        <w:t xml:space="preserve"> – </w:t>
      </w:r>
      <w:r>
        <w:t>Custo de Oportunidade Simulado em 10</w:t>
      </w:r>
      <w:r w:rsidR="00B0066C">
        <w:t>.</w:t>
      </w:r>
      <w:r>
        <w:t>800 cenários</w:t>
      </w:r>
      <w:bookmarkEnd w:id="20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1BD8773E" w:rsidR="00E92808" w:rsidRDefault="00E92808" w:rsidP="00635FC6">
      <w:r>
        <w:t xml:space="preserve">A </w:t>
      </w:r>
      <w:r>
        <w:fldChar w:fldCharType="begin"/>
      </w:r>
      <w:r>
        <w:instrText xml:space="preserve"> REF _Ref503689769 \h </w:instrText>
      </w:r>
      <w:r>
        <w:fldChar w:fldCharType="separate"/>
      </w:r>
      <w:r w:rsidR="0060326C">
        <w:t xml:space="preserve">Tabela </w:t>
      </w:r>
      <w:r w:rsidR="0060326C">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0326C">
        <w:t xml:space="preserve">Tabela </w:t>
      </w:r>
      <w:r w:rsidR="0060326C">
        <w:rPr>
          <w:noProof/>
        </w:rPr>
        <w:t>4</w:t>
      </w:r>
      <w:r>
        <w:fldChar w:fldCharType="end"/>
      </w:r>
      <w:r>
        <w:t>.</w:t>
      </w:r>
      <w:r w:rsidR="00006AE7">
        <w:t xml:space="preserve"> </w:t>
      </w:r>
    </w:p>
    <w:p w14:paraId="6BB3BAF7" w14:textId="79A75A04" w:rsidR="00866C92" w:rsidRDefault="00866C92" w:rsidP="00F861A3">
      <w:pPr>
        <w:ind w:firstLine="0"/>
        <w:jc w:val="center"/>
      </w:pPr>
      <w:bookmarkStart w:id="209" w:name="_Ref503689769"/>
      <w:bookmarkStart w:id="210" w:name="_Toc505523717"/>
      <w:r>
        <w:t xml:space="preserve">Tabela </w:t>
      </w:r>
      <w:r w:rsidR="00462A29">
        <w:rPr>
          <w:noProof/>
        </w:rPr>
        <w:fldChar w:fldCharType="begin"/>
      </w:r>
      <w:r w:rsidR="00462A29">
        <w:rPr>
          <w:noProof/>
        </w:rPr>
        <w:instrText xml:space="preserve"> SEQ Tabela \* ARABIC </w:instrText>
      </w:r>
      <w:r w:rsidR="00462A29">
        <w:rPr>
          <w:noProof/>
        </w:rPr>
        <w:fldChar w:fldCharType="separate"/>
      </w:r>
      <w:r w:rsidR="0060326C">
        <w:rPr>
          <w:noProof/>
        </w:rPr>
        <w:t>4</w:t>
      </w:r>
      <w:r w:rsidR="00462A29">
        <w:rPr>
          <w:noProof/>
        </w:rPr>
        <w:fldChar w:fldCharType="end"/>
      </w:r>
      <w:bookmarkEnd w:id="209"/>
      <w:r>
        <w:t xml:space="preserve"> – Análise de Robustez das 54 Estratégias Testadas em 200 cenários</w:t>
      </w:r>
      <w:bookmarkEnd w:id="21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59D5D4B4" w:rsidR="00E000AD" w:rsidRDefault="00635FC6" w:rsidP="00B76727">
      <w:r>
        <w:lastRenderedPageBreak/>
        <w:t>Ao observar este ranking é possível destacar conclusões sobre cada uma das quatro decisões avaliadas</w:t>
      </w:r>
      <w:r w:rsidR="00E000AD">
        <w:t xml:space="preserve">. </w:t>
      </w:r>
      <w:r w:rsidR="006037D8">
        <w:t>É possível derivar conclusões</w:t>
      </w:r>
      <w:r w:rsidR="00E000AD">
        <w:t xml:space="preserve"> observando tanto a parte superior do ranking quanto sua parte inferior.</w:t>
      </w:r>
    </w:p>
    <w:p w14:paraId="22A010D1" w14:textId="1B9F6FE6" w:rsidR="00E000AD" w:rsidRDefault="00635FC6" w:rsidP="00B76727">
      <w:r>
        <w:t>Em primeiro lugar, nas condições testadas nestes experimentos, e</w:t>
      </w:r>
      <w:r w:rsidR="00526E6C">
        <w:t>stratégias agressivas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2D3F42B6" w:rsidR="008A0DBC" w:rsidRDefault="008A0DBC" w:rsidP="00B76727">
      <w:r>
        <w:t xml:space="preserve">A </w:t>
      </w:r>
      <w:r>
        <w:fldChar w:fldCharType="begin"/>
      </w:r>
      <w:r>
        <w:instrText xml:space="preserve"> REF _Ref504460271 \h </w:instrText>
      </w:r>
      <w:r>
        <w:fldChar w:fldCharType="separate"/>
      </w:r>
      <w:r w:rsidR="0060326C">
        <w:t xml:space="preserve">Figura </w:t>
      </w:r>
      <w:r w:rsidR="0060326C">
        <w:rPr>
          <w:noProof/>
        </w:rPr>
        <w:t>40</w:t>
      </w:r>
      <w:r>
        <w:fldChar w:fldCharType="end"/>
      </w:r>
      <w:r>
        <w:t xml:space="preserve"> compara a estratégia melhor posicionada no </w:t>
      </w:r>
      <w:r w:rsidR="002A1268">
        <w:t>ranking (</w:t>
      </w:r>
      <w:r>
        <w:t xml:space="preserve">31) com o seu par conservador (estratégia 32), apresentando o número de impressoras 3D instaladas, </w:t>
      </w:r>
      <w:r w:rsidR="001A6B0B" w:rsidRPr="001A6B0B">
        <w:rPr>
          <w:i/>
        </w:rPr>
        <w:t>market share</w:t>
      </w:r>
      <w:r>
        <w:t xml:space="preserve"> e VPL do player 1 ao final da simulação. Como esperado, a estratégia agressiva sistematicamente apresenta preços menores que o seu par conservador, </w:t>
      </w:r>
      <w:r w:rsidR="008F085B">
        <w:t>refletindo em um maior</w:t>
      </w:r>
      <w:r>
        <w:t xml:space="preserve"> </w:t>
      </w:r>
      <w:r w:rsidR="001A6B0B" w:rsidRPr="001A6B0B">
        <w:rPr>
          <w:i/>
        </w:rPr>
        <w:t>market share</w:t>
      </w:r>
      <w:r>
        <w:t xml:space="preserve"> e número de impressoras instaladas. Além disso, é possível notar que a estratégia agressiva também apresenta maior variação no seu VPL </w:t>
      </w:r>
      <w:r w:rsidR="00231EA3">
        <w:t>em comparação ao</w:t>
      </w:r>
      <w:r>
        <w:t xml:space="preserve"> seu par conservador, havendo casos onde a empresa apresenta um VPL negativo menor que 1 bilhão de dólares.</w:t>
      </w:r>
    </w:p>
    <w:p w14:paraId="70C35521" w14:textId="3F2D3AA6" w:rsidR="00EF7BC6" w:rsidRDefault="00EF7BC6" w:rsidP="00EF7BC6">
      <w:pPr>
        <w:pStyle w:val="Legenda"/>
      </w:pPr>
      <w:bookmarkStart w:id="211" w:name="_Ref504460271"/>
      <w:bookmarkStart w:id="212" w:name="_Toc505523702"/>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40</w:t>
      </w:r>
      <w:r w:rsidR="00462A29">
        <w:rPr>
          <w:noProof/>
        </w:rPr>
        <w:fldChar w:fldCharType="end"/>
      </w:r>
      <w:bookmarkEnd w:id="211"/>
      <w:r>
        <w:t xml:space="preserve"> – Comparando a Estratégia 32 (Agressiva) vs</w:t>
      </w:r>
      <w:r w:rsidR="009900CC">
        <w:t>.</w:t>
      </w:r>
      <w:r>
        <w:t xml:space="preserve"> 32 (Conservadora)</w:t>
      </w:r>
      <w:bookmarkEnd w:id="212"/>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12725D14"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w:t>
      </w:r>
      <w:r w:rsidR="001A6B0B" w:rsidRPr="001A6B0B">
        <w:rPr>
          <w:i/>
        </w:rPr>
        <w:t>players</w:t>
      </w:r>
      <w:r w:rsidR="00E000AD">
        <w:t xml:space="preserve"> dominantes.</w:t>
      </w:r>
      <w:r w:rsidR="0067110C">
        <w:t xml:space="preserve"> Estes resultados sugerem que os potenciais benefícios gerados pela abertura de patentes de modo open source não foram </w:t>
      </w:r>
      <w:r w:rsidR="002A02ED">
        <w:lastRenderedPageBreak/>
        <w:t xml:space="preserve">suficientes para </w:t>
      </w:r>
      <w:r w:rsidR="0067110C">
        <w:t>gerar retorno financeiro para justificar esta decisão com base no custo de oportunidade.</w:t>
      </w:r>
    </w:p>
    <w:p w14:paraId="55029F94" w14:textId="4F08BD0D"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0326C">
        <w:t xml:space="preserve">Figura </w:t>
      </w:r>
      <w:r w:rsidR="0060326C">
        <w:rPr>
          <w:noProof/>
        </w:rPr>
        <w:t>41</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w:t>
      </w:r>
      <w:r w:rsidR="001A6B0B" w:rsidRPr="001A6B0B">
        <w:rPr>
          <w:i/>
        </w:rPr>
        <w:t>market share</w:t>
      </w:r>
      <w:r w:rsidR="001A3CC3">
        <w:t xml:space="preserve">, </w:t>
      </w:r>
      <w:r w:rsidR="00551FC8">
        <w:t xml:space="preserve">aceitando no mínimo 30 % do </w:t>
      </w:r>
      <w:r w:rsidR="001A6B0B" w:rsidRPr="001A6B0B">
        <w:rPr>
          <w:i/>
        </w:rPr>
        <w:t>market share</w:t>
      </w:r>
      <w:r w:rsidR="00551FC8">
        <w:t xml:space="preserve"> do mercado, e avançando sobre seus concorrentes se notar que os mesmos irão construir capacidade insuficiente</w:t>
      </w:r>
      <w:r w:rsidR="001A3CC3">
        <w:t xml:space="preserve">. </w:t>
      </w:r>
      <w:r w:rsidR="005A2CC9">
        <w:t>Na</w:t>
      </w:r>
      <w:r w:rsidR="001A3CC3">
        <w:t xml:space="preserve"> a estratégia 1, o player busca atender este </w:t>
      </w:r>
      <w:r w:rsidR="001A6B0B" w:rsidRPr="001A6B0B">
        <w:rPr>
          <w:i/>
        </w:rPr>
        <w:t>market share</w:t>
      </w:r>
      <w:r w:rsidR="001A3CC3">
        <w:t xml:space="preserv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 xml:space="preserve">em pesquisa e desenvolvimento, porém abrindo suas patentes a outros </w:t>
      </w:r>
      <w:r w:rsidR="001A6B0B" w:rsidRPr="001A6B0B">
        <w:rPr>
          <w:i/>
        </w:rPr>
        <w:t>players</w:t>
      </w:r>
      <w:r w:rsidR="00551FC8">
        <w:t>.</w:t>
      </w:r>
    </w:p>
    <w:p w14:paraId="6E1A0E86" w14:textId="2C315D89" w:rsidR="00111001" w:rsidRDefault="00111001" w:rsidP="00111001">
      <w:pPr>
        <w:pStyle w:val="Legenda"/>
      </w:pPr>
      <w:bookmarkStart w:id="213" w:name="_Ref504459519"/>
      <w:bookmarkStart w:id="214" w:name="_Toc505523703"/>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41</w:t>
      </w:r>
      <w:r w:rsidR="00462A29">
        <w:rPr>
          <w:noProof/>
        </w:rPr>
        <w:fldChar w:fldCharType="end"/>
      </w:r>
      <w:bookmarkEnd w:id="213"/>
      <w:r>
        <w:t xml:space="preserve"> – Comparando a Estratégia 1 e 21 nos 200 cenários simulados</w:t>
      </w:r>
      <w:bookmarkEnd w:id="214"/>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1A018E96"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xml:space="preserve">. Como pode ser observado no gráfico, a estratégia 21 oferece seus produtos a um preço menor ao mercado, ainda assim conseguindo conquistar </w:t>
      </w:r>
      <w:r w:rsidR="001A6B0B" w:rsidRPr="001A6B0B">
        <w:rPr>
          <w:i/>
        </w:rPr>
        <w:t>market share</w:t>
      </w:r>
      <w:r w:rsidR="00EF7BC6">
        <w:t xml:space="preserve"> comparável ao que foi conquistado pela estratégia 1.</w:t>
      </w:r>
    </w:p>
    <w:p w14:paraId="790319CC" w14:textId="77777777" w:rsidR="00A3070F" w:rsidRDefault="00A3070F">
      <w:pPr>
        <w:autoSpaceDE/>
        <w:autoSpaceDN/>
        <w:adjustRightInd/>
        <w:spacing w:after="160" w:line="259" w:lineRule="auto"/>
        <w:ind w:firstLine="0"/>
        <w:jc w:val="left"/>
        <w:rPr>
          <w:b/>
        </w:rPr>
      </w:pPr>
      <w:bookmarkStart w:id="215" w:name="_Toc505523775"/>
      <w:r>
        <w:br w:type="page"/>
      </w:r>
    </w:p>
    <w:p w14:paraId="70C5B43D" w14:textId="3665C353" w:rsidR="00AB6E91" w:rsidRDefault="00F8601D" w:rsidP="00D35C44">
      <w:pPr>
        <w:pStyle w:val="Ttulo2"/>
      </w:pPr>
      <w:r>
        <w:lastRenderedPageBreak/>
        <w:t xml:space="preserve">Identificação de Incertezas Críticas e </w:t>
      </w:r>
      <w:r w:rsidR="00AB6E91">
        <w:t>Análise de Vulnerabilidade</w:t>
      </w:r>
      <w:bookmarkEnd w:id="21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CFCD351"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0326C" w:rsidRPr="00DE4B63">
        <w:t xml:space="preserve">Figura </w:t>
      </w:r>
      <w:r w:rsidR="0060326C">
        <w:rPr>
          <w:noProof/>
        </w:rPr>
        <w:t>42</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93B38D6" w:rsidR="00461E63" w:rsidRPr="00DE4B63" w:rsidRDefault="00461E63" w:rsidP="00461E63">
      <w:pPr>
        <w:pStyle w:val="Legenda"/>
      </w:pPr>
      <w:bookmarkStart w:id="216" w:name="_Ref503691350"/>
      <w:bookmarkStart w:id="217" w:name="_Toc505523704"/>
      <w:r w:rsidRPr="00DE4B63">
        <w:t xml:space="preserve">Figura </w:t>
      </w:r>
      <w:r>
        <w:fldChar w:fldCharType="begin"/>
      </w:r>
      <w:r w:rsidRPr="00DE4B63">
        <w:instrText xml:space="preserve"> SEQ Figura \* ARABIC </w:instrText>
      </w:r>
      <w:r>
        <w:fldChar w:fldCharType="separate"/>
      </w:r>
      <w:r w:rsidR="0060326C">
        <w:rPr>
          <w:noProof/>
        </w:rPr>
        <w:t>42</w:t>
      </w:r>
      <w:r>
        <w:fldChar w:fldCharType="end"/>
      </w:r>
      <w:bookmarkEnd w:id="216"/>
      <w:r w:rsidRPr="00DE4B63">
        <w:t xml:space="preserve"> – </w:t>
      </w:r>
      <w:r w:rsidR="003028BC">
        <w:t>Definição de Casos onde a Estratégia Falha</w:t>
      </w:r>
      <w:bookmarkEnd w:id="21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3B77116B"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0326C">
        <w:t xml:space="preserve">Quadro </w:t>
      </w:r>
      <w:r w:rsidR="0060326C">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0326C">
        <w:t xml:space="preserve">Quadro </w:t>
      </w:r>
      <w:r w:rsidR="0060326C">
        <w:rPr>
          <w:noProof/>
        </w:rPr>
        <w:t>16</w:t>
      </w:r>
      <w:r>
        <w:fldChar w:fldCharType="end"/>
      </w:r>
      <w:r>
        <w:t>, organizados por módulo.</w:t>
      </w:r>
    </w:p>
    <w:p w14:paraId="4E2CD18A" w14:textId="1ED4D48B" w:rsidR="00DE60E5" w:rsidRDefault="00DE60E5" w:rsidP="00F16F65"/>
    <w:p w14:paraId="12887954" w14:textId="6FA2DAA4" w:rsidR="00DE60E5" w:rsidRDefault="00DE60E5" w:rsidP="00DE60E5">
      <w:pPr>
        <w:pStyle w:val="Legenda"/>
      </w:pPr>
      <w:bookmarkStart w:id="218" w:name="_Ref505104360"/>
      <w:bookmarkStart w:id="219" w:name="_Toc505523655"/>
      <w:r>
        <w:lastRenderedPageBreak/>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4</w:t>
      </w:r>
      <w:r w:rsidR="00462A29">
        <w:rPr>
          <w:noProof/>
        </w:rPr>
        <w:fldChar w:fldCharType="end"/>
      </w:r>
      <w:bookmarkEnd w:id="218"/>
      <w:r>
        <w:t xml:space="preserve"> – Incertezas Avaliadas e Nomes Amigáveis</w:t>
      </w:r>
      <w:bookmarkEnd w:id="219"/>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0" w:name="_Toc505523776"/>
      <w:r>
        <w:t xml:space="preserve">Avaliação da </w:t>
      </w:r>
      <w:r w:rsidR="005F1EF4">
        <w:t>Diferença entre Médias</w:t>
      </w:r>
      <w:r>
        <w:t xml:space="preserve"> das Variáveis Incertas</w:t>
      </w:r>
      <w:bookmarkEnd w:id="22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CF7BEFC" w:rsidR="00CC0A21" w:rsidRDefault="00CC0A21" w:rsidP="00CC0A21">
      <w:pPr>
        <w:pStyle w:val="Legenda"/>
      </w:pPr>
      <w:bookmarkStart w:id="221" w:name="_Ref503939966"/>
      <w:bookmarkStart w:id="222" w:name="_Toc505523705"/>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43</w:t>
      </w:r>
      <w:r w:rsidR="00462A29">
        <w:rPr>
          <w:noProof/>
        </w:rPr>
        <w:fldChar w:fldCharType="end"/>
      </w:r>
      <w:bookmarkEnd w:id="221"/>
      <w:r>
        <w:t xml:space="preserve"> –</w:t>
      </w:r>
      <w:r w:rsidR="004F1034">
        <w:t xml:space="preserve"> </w:t>
      </w:r>
      <w:r>
        <w:t>Variável Incerta pouco significativa e casos onde a Estratégia Falha</w:t>
      </w:r>
      <w:bookmarkEnd w:id="222"/>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85972E2" w:rsidR="007D3BD0" w:rsidRDefault="007D3BD0" w:rsidP="00996926">
      <w:r>
        <w:t xml:space="preserve">Na </w:t>
      </w:r>
      <w:r>
        <w:fldChar w:fldCharType="begin"/>
      </w:r>
      <w:r>
        <w:instrText xml:space="preserve"> REF _Ref503939966 \h </w:instrText>
      </w:r>
      <w:r>
        <w:fldChar w:fldCharType="separate"/>
      </w:r>
      <w:r w:rsidR="0060326C">
        <w:t xml:space="preserve">Figura </w:t>
      </w:r>
      <w:r w:rsidR="0060326C">
        <w:rPr>
          <w:noProof/>
        </w:rPr>
        <w:t>43</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079E70D8"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0326C">
        <w:t xml:space="preserve">Figura </w:t>
      </w:r>
      <w:r w:rsidR="0060326C">
        <w:rPr>
          <w:noProof/>
        </w:rPr>
        <w:t>44</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0BE52ABF" w:rsidR="001162AD" w:rsidRDefault="001162AD" w:rsidP="004F1034">
      <w:pPr>
        <w:pStyle w:val="Legenda"/>
      </w:pPr>
      <w:bookmarkStart w:id="223" w:name="_Ref503939510"/>
      <w:bookmarkStart w:id="224" w:name="_Toc505523706"/>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44</w:t>
      </w:r>
      <w:r w:rsidR="00462A29">
        <w:rPr>
          <w:noProof/>
        </w:rPr>
        <w:fldChar w:fldCharType="end"/>
      </w:r>
      <w:bookmarkEnd w:id="223"/>
      <w:r>
        <w:t xml:space="preserve"> –</w:t>
      </w:r>
      <w:r w:rsidR="004F1034">
        <w:t xml:space="preserve"> </w:t>
      </w:r>
      <w:r w:rsidR="00BC6BC1">
        <w:t>Variável Incerta muito significativa e casos onde a Estratégia Falha</w:t>
      </w:r>
      <w:bookmarkEnd w:id="224"/>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6A81F40"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0326C">
        <w:t xml:space="preserve">Tabela </w:t>
      </w:r>
      <w:r w:rsidR="0060326C">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3AAF56E5" w:rsidR="00100ADF" w:rsidRDefault="00100ADF" w:rsidP="00100ADF">
      <w:pPr>
        <w:pStyle w:val="Legenda"/>
      </w:pPr>
      <w:bookmarkStart w:id="225" w:name="_Ref503979797"/>
      <w:bookmarkStart w:id="226" w:name="_Toc505523718"/>
      <w:r>
        <w:t xml:space="preserve">Tabela </w:t>
      </w:r>
      <w:r w:rsidR="00462A29">
        <w:rPr>
          <w:noProof/>
        </w:rPr>
        <w:fldChar w:fldCharType="begin"/>
      </w:r>
      <w:r w:rsidR="00462A29">
        <w:rPr>
          <w:noProof/>
        </w:rPr>
        <w:instrText xml:space="preserve"> SEQ Tabela \* ARABIC </w:instrText>
      </w:r>
      <w:r w:rsidR="00462A29">
        <w:rPr>
          <w:noProof/>
        </w:rPr>
        <w:fldChar w:fldCharType="separate"/>
      </w:r>
      <w:r w:rsidR="0060326C">
        <w:rPr>
          <w:noProof/>
        </w:rPr>
        <w:t>5</w:t>
      </w:r>
      <w:r w:rsidR="00462A29">
        <w:rPr>
          <w:noProof/>
        </w:rPr>
        <w:fldChar w:fldCharType="end"/>
      </w:r>
      <w:bookmarkEnd w:id="225"/>
      <w:r>
        <w:t xml:space="preserve">  </w:t>
      </w:r>
      <w:r w:rsidR="002952B2">
        <w:t>Ranking de Incertezas Críticas –</w:t>
      </w:r>
      <w:r w:rsidR="004868F8">
        <w:t xml:space="preserve"> </w:t>
      </w:r>
      <w:r w:rsidR="002952B2">
        <w:t>Diferença Relativa entre Médias</w:t>
      </w:r>
      <w:bookmarkEnd w:id="226"/>
    </w:p>
    <w:tbl>
      <w:tblPr>
        <w:tblStyle w:val="EstiloTabelaDissertaoPedro"/>
        <w:tblW w:w="8647" w:type="dxa"/>
        <w:tblBorders>
          <w:top w:val="single" w:sz="4" w:space="0" w:color="auto"/>
          <w:bottom w:val="single" w:sz="4" w:space="0" w:color="auto"/>
        </w:tblBorders>
        <w:tblLook w:val="04A0" w:firstRow="1" w:lastRow="0" w:firstColumn="1" w:lastColumn="0" w:noHBand="0" w:noVBand="1"/>
      </w:tblPr>
      <w:tblGrid>
        <w:gridCol w:w="401"/>
        <w:gridCol w:w="3568"/>
        <w:gridCol w:w="1276"/>
        <w:gridCol w:w="1276"/>
        <w:gridCol w:w="1276"/>
        <w:gridCol w:w="999"/>
      </w:tblGrid>
      <w:tr w:rsidR="00E767A7" w:rsidRPr="004868F8" w14:paraId="4C0EF3D5" w14:textId="77777777" w:rsidTr="00231EA3">
        <w:trPr>
          <w:trHeight w:val="911"/>
          <w:tblHeader/>
        </w:trPr>
        <w:tc>
          <w:tcPr>
            <w:tcW w:w="401" w:type="dxa"/>
            <w:noWrap/>
            <w:vAlign w:val="center"/>
            <w:hideMark/>
          </w:tcPr>
          <w:p w14:paraId="3B901C4C" w14:textId="77777777" w:rsidR="004868F8" w:rsidRPr="00231EA3" w:rsidRDefault="004868F8"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w:t>
            </w:r>
          </w:p>
        </w:tc>
        <w:tc>
          <w:tcPr>
            <w:tcW w:w="3568" w:type="dxa"/>
            <w:tcBorders>
              <w:top w:val="single" w:sz="4" w:space="0" w:color="auto"/>
              <w:bottom w:val="single" w:sz="4" w:space="0" w:color="auto"/>
            </w:tcBorders>
            <w:noWrap/>
            <w:vAlign w:val="center"/>
            <w:hideMark/>
          </w:tcPr>
          <w:p w14:paraId="229A712B" w14:textId="77777777" w:rsidR="004868F8" w:rsidRPr="00231EA3" w:rsidRDefault="004868F8" w:rsidP="00145293">
            <w:pPr>
              <w:autoSpaceDE/>
              <w:autoSpaceDN/>
              <w:adjustRightInd/>
              <w:spacing w:line="240" w:lineRule="auto"/>
              <w:ind w:firstLine="0"/>
              <w:jc w:val="left"/>
              <w:rPr>
                <w:rFonts w:cs="Arial"/>
                <w:b/>
                <w:bCs/>
                <w:color w:val="000000"/>
                <w:sz w:val="16"/>
                <w:szCs w:val="18"/>
              </w:rPr>
            </w:pPr>
            <w:r w:rsidRPr="00231EA3">
              <w:rPr>
                <w:rFonts w:cs="Arial"/>
                <w:b/>
                <w:bCs/>
                <w:color w:val="000000"/>
                <w:sz w:val="16"/>
                <w:szCs w:val="18"/>
              </w:rPr>
              <w:t>Variável Incerta</w:t>
            </w:r>
          </w:p>
        </w:tc>
        <w:tc>
          <w:tcPr>
            <w:tcW w:w="1276" w:type="dxa"/>
            <w:tcBorders>
              <w:top w:val="single" w:sz="4" w:space="0" w:color="auto"/>
              <w:bottom w:val="single" w:sz="4" w:space="0" w:color="auto"/>
            </w:tcBorders>
            <w:noWrap/>
            <w:vAlign w:val="center"/>
            <w:hideMark/>
          </w:tcPr>
          <w:p w14:paraId="19F44522" w14:textId="252B01C2" w:rsidR="00FB68D3" w:rsidRPr="00231EA3" w:rsidRDefault="00E767A7"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Dif. Média %</w:t>
            </w:r>
          </w:p>
        </w:tc>
        <w:tc>
          <w:tcPr>
            <w:tcW w:w="1276" w:type="dxa"/>
            <w:tcBorders>
              <w:top w:val="single" w:sz="4" w:space="0" w:color="auto"/>
              <w:bottom w:val="single" w:sz="4" w:space="0" w:color="auto"/>
            </w:tcBorders>
            <w:noWrap/>
            <w:vAlign w:val="center"/>
            <w:hideMark/>
          </w:tcPr>
          <w:p w14:paraId="351B0D21" w14:textId="3A134920"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 xml:space="preserve">Média casos Estrat. Falha </w:t>
            </w:r>
          </w:p>
          <w:p w14:paraId="4B0CD9E8" w14:textId="42BBAE50"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f</m:t>
                  </m:r>
                </m:sub>
              </m:sSub>
              <m:r>
                <m:rPr>
                  <m:sty m:val="bi"/>
                </m:rPr>
                <w:rPr>
                  <w:rFonts w:ascii="Cambria Math" w:hAnsi="Cambria Math"/>
                  <w:sz w:val="16"/>
                  <w:szCs w:val="18"/>
                </w:rPr>
                <m:t>)</m:t>
              </m:r>
            </m:oMath>
          </w:p>
        </w:tc>
        <w:tc>
          <w:tcPr>
            <w:tcW w:w="1276" w:type="dxa"/>
            <w:tcBorders>
              <w:top w:val="single" w:sz="4" w:space="0" w:color="auto"/>
              <w:bottom w:val="single" w:sz="4" w:space="0" w:color="auto"/>
            </w:tcBorders>
            <w:noWrap/>
            <w:vAlign w:val="center"/>
            <w:hideMark/>
          </w:tcPr>
          <w:p w14:paraId="1334F506" w14:textId="1A78227D"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Média casos Estrat.</w:t>
            </w:r>
            <w:r w:rsidR="00441239" w:rsidRPr="00231EA3">
              <w:rPr>
                <w:rFonts w:cs="Arial"/>
                <w:b/>
                <w:sz w:val="16"/>
                <w:szCs w:val="18"/>
              </w:rPr>
              <w:t xml:space="preserve"> </w:t>
            </w:r>
            <w:r w:rsidRPr="00231EA3">
              <w:rPr>
                <w:rFonts w:cs="Arial"/>
                <w:b/>
                <w:sz w:val="16"/>
                <w:szCs w:val="18"/>
              </w:rPr>
              <w:t xml:space="preserve">não Falha </w:t>
            </w:r>
          </w:p>
          <w:p w14:paraId="471067BB" w14:textId="0BA34FB1"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nf</m:t>
                  </m:r>
                </m:sub>
              </m:sSub>
              <m:r>
                <m:rPr>
                  <m:sty m:val="bi"/>
                </m:rPr>
                <w:rPr>
                  <w:rFonts w:ascii="Cambria Math" w:hAnsi="Cambria Math"/>
                  <w:sz w:val="16"/>
                  <w:szCs w:val="18"/>
                </w:rPr>
                <m:t>)</m:t>
              </m:r>
            </m:oMath>
          </w:p>
        </w:tc>
        <w:tc>
          <w:tcPr>
            <w:tcW w:w="850" w:type="dxa"/>
            <w:tcBorders>
              <w:top w:val="single" w:sz="4" w:space="0" w:color="auto"/>
              <w:bottom w:val="single" w:sz="4" w:space="0" w:color="auto"/>
            </w:tcBorders>
            <w:noWrap/>
            <w:vAlign w:val="center"/>
            <w:hideMark/>
          </w:tcPr>
          <w:p w14:paraId="5B685197" w14:textId="15407726" w:rsidR="00FB68D3"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b/>
                <w:sz w:val="16"/>
                <w:szCs w:val="18"/>
              </w:rPr>
              <w:t xml:space="preserve">Amplitude </w:t>
            </w:r>
            <w:r w:rsidRPr="00231EA3">
              <w:rPr>
                <w:rFonts w:cs="Arial"/>
                <w:sz w:val="16"/>
                <w:szCs w:val="18"/>
              </w:rPr>
              <w:t>(</w:t>
            </w:r>
            <m:oMath>
              <m:sSub>
                <m:sSubPr>
                  <m:ctrlPr>
                    <w:rPr>
                      <w:rFonts w:ascii="Cambria Math" w:hAnsi="Cambria Math"/>
                      <w:b/>
                      <w:i/>
                      <w:sz w:val="16"/>
                      <w:szCs w:val="18"/>
                    </w:rPr>
                  </m:ctrlPr>
                </m:sSubPr>
                <m:e>
                  <m:r>
                    <m:rPr>
                      <m:sty m:val="bi"/>
                    </m:rPr>
                    <w:rPr>
                      <w:rFonts w:ascii="Cambria Math" w:hAnsi="Cambria Math"/>
                      <w:sz w:val="16"/>
                      <w:szCs w:val="18"/>
                    </w:rPr>
                    <m:t>r</m:t>
                  </m:r>
                </m:e>
                <m:sub>
                  <m:r>
                    <m:rPr>
                      <m:sty m:val="bi"/>
                    </m:rPr>
                    <w:rPr>
                      <w:rFonts w:ascii="Cambria Math" w:hAnsi="Cambria Math"/>
                      <w:sz w:val="16"/>
                      <w:szCs w:val="18"/>
                    </w:rPr>
                    <m:t>v</m:t>
                  </m:r>
                </m:sub>
              </m:sSub>
              <m:r>
                <m:rPr>
                  <m:sty m:val="bi"/>
                </m:rPr>
                <w:rPr>
                  <w:rFonts w:ascii="Cambria Math" w:hAnsi="Cambria Math"/>
                  <w:sz w:val="16"/>
                  <w:szCs w:val="18"/>
                </w:rPr>
                <m:t>)</m:t>
              </m:r>
            </m:oMath>
          </w:p>
        </w:tc>
      </w:tr>
      <w:tr w:rsidR="00E767A7" w:rsidRPr="004868F8" w14:paraId="123561E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276" w:type="dxa"/>
            <w:tcBorders>
              <w:top w:val="single" w:sz="4" w:space="0" w:color="auto"/>
            </w:tcBorders>
            <w:noWrap/>
            <w:hideMark/>
          </w:tcPr>
          <w:p w14:paraId="5D7B930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32%</w:t>
            </w:r>
          </w:p>
        </w:tc>
        <w:tc>
          <w:tcPr>
            <w:tcW w:w="1276" w:type="dxa"/>
            <w:tcBorders>
              <w:top w:val="single" w:sz="4" w:space="0" w:color="auto"/>
            </w:tcBorders>
            <w:noWrap/>
            <w:hideMark/>
          </w:tcPr>
          <w:p w14:paraId="68C33EAA" w14:textId="1DA860A9"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940</w:t>
            </w:r>
          </w:p>
        </w:tc>
        <w:tc>
          <w:tcPr>
            <w:tcW w:w="1276" w:type="dxa"/>
            <w:tcBorders>
              <w:top w:val="single" w:sz="4" w:space="0" w:color="auto"/>
            </w:tcBorders>
            <w:noWrap/>
            <w:hideMark/>
          </w:tcPr>
          <w:p w14:paraId="2547ED88" w14:textId="3E77C3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346</w:t>
            </w:r>
          </w:p>
        </w:tc>
        <w:tc>
          <w:tcPr>
            <w:tcW w:w="850" w:type="dxa"/>
            <w:tcBorders>
              <w:top w:val="single" w:sz="4" w:space="0" w:color="auto"/>
            </w:tcBorders>
            <w:noWrap/>
            <w:hideMark/>
          </w:tcPr>
          <w:p w14:paraId="537031DA" w14:textId="456D02CE"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34</w:t>
            </w:r>
            <w:r w:rsidR="00231EA3" w:rsidRPr="00231EA3">
              <w:rPr>
                <w:rFonts w:cs="Arial"/>
                <w:color w:val="000000"/>
                <w:sz w:val="16"/>
                <w:szCs w:val="20"/>
              </w:rPr>
              <w:t>9</w:t>
            </w:r>
          </w:p>
        </w:tc>
      </w:tr>
      <w:tr w:rsidR="00E767A7" w:rsidRPr="004868F8" w14:paraId="6B1BE2D7" w14:textId="77777777" w:rsidTr="00231EA3">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276" w:type="dxa"/>
            <w:noWrap/>
            <w:hideMark/>
          </w:tcPr>
          <w:p w14:paraId="1DEC48C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04%</w:t>
            </w:r>
          </w:p>
        </w:tc>
        <w:tc>
          <w:tcPr>
            <w:tcW w:w="1276" w:type="dxa"/>
            <w:noWrap/>
            <w:hideMark/>
          </w:tcPr>
          <w:p w14:paraId="0CB0414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252</w:t>
            </w:r>
          </w:p>
        </w:tc>
        <w:tc>
          <w:tcPr>
            <w:tcW w:w="1276" w:type="dxa"/>
            <w:noWrap/>
            <w:hideMark/>
          </w:tcPr>
          <w:p w14:paraId="60C4EB8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89</w:t>
            </w:r>
          </w:p>
        </w:tc>
        <w:tc>
          <w:tcPr>
            <w:tcW w:w="850" w:type="dxa"/>
            <w:noWrap/>
            <w:hideMark/>
          </w:tcPr>
          <w:p w14:paraId="7D8B7B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0</w:t>
            </w:r>
          </w:p>
        </w:tc>
      </w:tr>
      <w:tr w:rsidR="00E767A7" w:rsidRPr="004868F8" w14:paraId="5A94022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276" w:type="dxa"/>
            <w:noWrap/>
            <w:hideMark/>
          </w:tcPr>
          <w:p w14:paraId="0C4110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1%</w:t>
            </w:r>
          </w:p>
        </w:tc>
        <w:tc>
          <w:tcPr>
            <w:tcW w:w="1276" w:type="dxa"/>
            <w:noWrap/>
            <w:hideMark/>
          </w:tcPr>
          <w:p w14:paraId="372A8AF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61</w:t>
            </w:r>
          </w:p>
        </w:tc>
        <w:tc>
          <w:tcPr>
            <w:tcW w:w="1276" w:type="dxa"/>
            <w:noWrap/>
            <w:hideMark/>
          </w:tcPr>
          <w:p w14:paraId="76218A0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13</w:t>
            </w:r>
          </w:p>
        </w:tc>
        <w:tc>
          <w:tcPr>
            <w:tcW w:w="850" w:type="dxa"/>
            <w:noWrap/>
            <w:hideMark/>
          </w:tcPr>
          <w:p w14:paraId="7FB840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98</w:t>
            </w:r>
          </w:p>
        </w:tc>
      </w:tr>
      <w:tr w:rsidR="00E767A7" w:rsidRPr="004868F8" w14:paraId="3A8D5667" w14:textId="77777777" w:rsidTr="00231EA3">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276" w:type="dxa"/>
            <w:noWrap/>
            <w:hideMark/>
          </w:tcPr>
          <w:p w14:paraId="3093710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02%</w:t>
            </w:r>
          </w:p>
        </w:tc>
        <w:tc>
          <w:tcPr>
            <w:tcW w:w="1276" w:type="dxa"/>
            <w:noWrap/>
            <w:hideMark/>
          </w:tcPr>
          <w:p w14:paraId="236512C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2</w:t>
            </w:r>
          </w:p>
        </w:tc>
        <w:tc>
          <w:tcPr>
            <w:tcW w:w="1276" w:type="dxa"/>
            <w:noWrap/>
            <w:hideMark/>
          </w:tcPr>
          <w:p w14:paraId="778F58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70</w:t>
            </w:r>
          </w:p>
        </w:tc>
        <w:tc>
          <w:tcPr>
            <w:tcW w:w="850" w:type="dxa"/>
            <w:noWrap/>
            <w:hideMark/>
          </w:tcPr>
          <w:p w14:paraId="5136B3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0151848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276" w:type="dxa"/>
            <w:noWrap/>
            <w:hideMark/>
          </w:tcPr>
          <w:p w14:paraId="2E7B0D8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13%</w:t>
            </w:r>
          </w:p>
        </w:tc>
        <w:tc>
          <w:tcPr>
            <w:tcW w:w="1276" w:type="dxa"/>
            <w:noWrap/>
            <w:hideMark/>
          </w:tcPr>
          <w:p w14:paraId="41C25E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70</w:t>
            </w:r>
          </w:p>
        </w:tc>
        <w:tc>
          <w:tcPr>
            <w:tcW w:w="1276" w:type="dxa"/>
            <w:noWrap/>
            <w:hideMark/>
          </w:tcPr>
          <w:p w14:paraId="58BD28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2</w:t>
            </w:r>
          </w:p>
        </w:tc>
        <w:tc>
          <w:tcPr>
            <w:tcW w:w="850" w:type="dxa"/>
            <w:noWrap/>
            <w:hideMark/>
          </w:tcPr>
          <w:p w14:paraId="6BC50B5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87</w:t>
            </w:r>
          </w:p>
        </w:tc>
      </w:tr>
      <w:tr w:rsidR="00E767A7" w:rsidRPr="004868F8" w14:paraId="50731B2F" w14:textId="77777777" w:rsidTr="00231EA3">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276" w:type="dxa"/>
            <w:noWrap/>
            <w:hideMark/>
          </w:tcPr>
          <w:p w14:paraId="43F73DB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0%</w:t>
            </w:r>
          </w:p>
        </w:tc>
        <w:tc>
          <w:tcPr>
            <w:tcW w:w="1276" w:type="dxa"/>
            <w:noWrap/>
            <w:hideMark/>
          </w:tcPr>
          <w:p w14:paraId="7F069B9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6</w:t>
            </w:r>
          </w:p>
        </w:tc>
        <w:tc>
          <w:tcPr>
            <w:tcW w:w="1276" w:type="dxa"/>
            <w:noWrap/>
            <w:hideMark/>
          </w:tcPr>
          <w:p w14:paraId="3B8B1B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28</w:t>
            </w:r>
          </w:p>
        </w:tc>
        <w:tc>
          <w:tcPr>
            <w:tcW w:w="850" w:type="dxa"/>
            <w:noWrap/>
            <w:hideMark/>
          </w:tcPr>
          <w:p w14:paraId="62BB8F3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89</w:t>
            </w:r>
          </w:p>
        </w:tc>
      </w:tr>
      <w:tr w:rsidR="00E767A7" w:rsidRPr="004868F8" w14:paraId="7F363E1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276" w:type="dxa"/>
            <w:noWrap/>
            <w:hideMark/>
          </w:tcPr>
          <w:p w14:paraId="188852C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89%</w:t>
            </w:r>
          </w:p>
        </w:tc>
        <w:tc>
          <w:tcPr>
            <w:tcW w:w="1276" w:type="dxa"/>
            <w:noWrap/>
            <w:hideMark/>
          </w:tcPr>
          <w:p w14:paraId="40DBB4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69</w:t>
            </w:r>
          </w:p>
        </w:tc>
        <w:tc>
          <w:tcPr>
            <w:tcW w:w="1276" w:type="dxa"/>
            <w:noWrap/>
            <w:hideMark/>
          </w:tcPr>
          <w:p w14:paraId="47A636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177</w:t>
            </w:r>
          </w:p>
        </w:tc>
        <w:tc>
          <w:tcPr>
            <w:tcW w:w="850" w:type="dxa"/>
            <w:noWrap/>
            <w:hideMark/>
          </w:tcPr>
          <w:p w14:paraId="4E7F283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1</w:t>
            </w:r>
          </w:p>
        </w:tc>
      </w:tr>
      <w:tr w:rsidR="00E767A7" w:rsidRPr="004868F8" w14:paraId="68B0C9CB" w14:textId="77777777" w:rsidTr="00231EA3">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276" w:type="dxa"/>
            <w:noWrap/>
            <w:hideMark/>
          </w:tcPr>
          <w:p w14:paraId="447DA20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02%</w:t>
            </w:r>
          </w:p>
        </w:tc>
        <w:tc>
          <w:tcPr>
            <w:tcW w:w="1276" w:type="dxa"/>
            <w:noWrap/>
            <w:hideMark/>
          </w:tcPr>
          <w:p w14:paraId="22BE11C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06</w:t>
            </w:r>
          </w:p>
        </w:tc>
        <w:tc>
          <w:tcPr>
            <w:tcW w:w="1276" w:type="dxa"/>
            <w:noWrap/>
            <w:hideMark/>
          </w:tcPr>
          <w:p w14:paraId="70BBF4D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20</w:t>
            </w:r>
          </w:p>
        </w:tc>
        <w:tc>
          <w:tcPr>
            <w:tcW w:w="850" w:type="dxa"/>
            <w:noWrap/>
            <w:hideMark/>
          </w:tcPr>
          <w:p w14:paraId="75AC29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42</w:t>
            </w:r>
          </w:p>
        </w:tc>
      </w:tr>
      <w:tr w:rsidR="00E767A7" w:rsidRPr="004868F8" w14:paraId="143C3AC8"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276" w:type="dxa"/>
            <w:noWrap/>
            <w:hideMark/>
          </w:tcPr>
          <w:p w14:paraId="5B2E53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72%</w:t>
            </w:r>
          </w:p>
        </w:tc>
        <w:tc>
          <w:tcPr>
            <w:tcW w:w="1276" w:type="dxa"/>
            <w:noWrap/>
            <w:hideMark/>
          </w:tcPr>
          <w:p w14:paraId="1B4BE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5</w:t>
            </w:r>
          </w:p>
        </w:tc>
        <w:tc>
          <w:tcPr>
            <w:tcW w:w="1276" w:type="dxa"/>
            <w:noWrap/>
            <w:hideMark/>
          </w:tcPr>
          <w:p w14:paraId="4AE364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8</w:t>
            </w:r>
          </w:p>
        </w:tc>
        <w:tc>
          <w:tcPr>
            <w:tcW w:w="850" w:type="dxa"/>
            <w:noWrap/>
            <w:hideMark/>
          </w:tcPr>
          <w:p w14:paraId="109DE3E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r>
      <w:tr w:rsidR="00E767A7" w:rsidRPr="004868F8" w14:paraId="0121C06F" w14:textId="77777777" w:rsidTr="00231EA3">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276" w:type="dxa"/>
            <w:noWrap/>
            <w:hideMark/>
          </w:tcPr>
          <w:p w14:paraId="45C2EE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33%</w:t>
            </w:r>
          </w:p>
        </w:tc>
        <w:tc>
          <w:tcPr>
            <w:tcW w:w="1276" w:type="dxa"/>
            <w:noWrap/>
            <w:hideMark/>
          </w:tcPr>
          <w:p w14:paraId="623E84E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5</w:t>
            </w:r>
          </w:p>
        </w:tc>
        <w:tc>
          <w:tcPr>
            <w:tcW w:w="1276" w:type="dxa"/>
            <w:noWrap/>
            <w:hideMark/>
          </w:tcPr>
          <w:p w14:paraId="137D71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2</w:t>
            </w:r>
          </w:p>
        </w:tc>
        <w:tc>
          <w:tcPr>
            <w:tcW w:w="850" w:type="dxa"/>
            <w:noWrap/>
            <w:hideMark/>
          </w:tcPr>
          <w:p w14:paraId="4E67D9F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7C3A236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276" w:type="dxa"/>
            <w:noWrap/>
            <w:hideMark/>
          </w:tcPr>
          <w:p w14:paraId="17D3C97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9%</w:t>
            </w:r>
          </w:p>
        </w:tc>
        <w:tc>
          <w:tcPr>
            <w:tcW w:w="1276" w:type="dxa"/>
            <w:noWrap/>
            <w:hideMark/>
          </w:tcPr>
          <w:p w14:paraId="32E4B5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16</w:t>
            </w:r>
          </w:p>
        </w:tc>
        <w:tc>
          <w:tcPr>
            <w:tcW w:w="1276" w:type="dxa"/>
            <w:noWrap/>
            <w:hideMark/>
          </w:tcPr>
          <w:p w14:paraId="0B0DC60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8</w:t>
            </w:r>
          </w:p>
        </w:tc>
        <w:tc>
          <w:tcPr>
            <w:tcW w:w="850" w:type="dxa"/>
            <w:noWrap/>
            <w:hideMark/>
          </w:tcPr>
          <w:p w14:paraId="2A72412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0</w:t>
            </w:r>
          </w:p>
        </w:tc>
      </w:tr>
      <w:tr w:rsidR="00E767A7" w:rsidRPr="004868F8" w14:paraId="367730CA" w14:textId="77777777" w:rsidTr="00231EA3">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276" w:type="dxa"/>
            <w:noWrap/>
            <w:hideMark/>
          </w:tcPr>
          <w:p w14:paraId="08320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4%</w:t>
            </w:r>
          </w:p>
        </w:tc>
        <w:tc>
          <w:tcPr>
            <w:tcW w:w="1276" w:type="dxa"/>
            <w:noWrap/>
            <w:hideMark/>
          </w:tcPr>
          <w:p w14:paraId="014EFC9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31</w:t>
            </w:r>
          </w:p>
        </w:tc>
        <w:tc>
          <w:tcPr>
            <w:tcW w:w="1276" w:type="dxa"/>
            <w:noWrap/>
            <w:hideMark/>
          </w:tcPr>
          <w:p w14:paraId="4E3C764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6</w:t>
            </w:r>
          </w:p>
        </w:tc>
        <w:tc>
          <w:tcPr>
            <w:tcW w:w="850" w:type="dxa"/>
            <w:noWrap/>
            <w:hideMark/>
          </w:tcPr>
          <w:p w14:paraId="009385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982</w:t>
            </w:r>
          </w:p>
        </w:tc>
      </w:tr>
      <w:tr w:rsidR="00E767A7" w:rsidRPr="004868F8" w14:paraId="4852C799"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276" w:type="dxa"/>
            <w:noWrap/>
            <w:hideMark/>
          </w:tcPr>
          <w:p w14:paraId="5C53FA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52%</w:t>
            </w:r>
          </w:p>
        </w:tc>
        <w:tc>
          <w:tcPr>
            <w:tcW w:w="1276" w:type="dxa"/>
            <w:noWrap/>
            <w:hideMark/>
          </w:tcPr>
          <w:p w14:paraId="1CB6E6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31</w:t>
            </w:r>
          </w:p>
        </w:tc>
        <w:tc>
          <w:tcPr>
            <w:tcW w:w="1276" w:type="dxa"/>
            <w:noWrap/>
            <w:hideMark/>
          </w:tcPr>
          <w:p w14:paraId="2FC0CC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16</w:t>
            </w:r>
          </w:p>
        </w:tc>
        <w:tc>
          <w:tcPr>
            <w:tcW w:w="850" w:type="dxa"/>
            <w:noWrap/>
            <w:hideMark/>
          </w:tcPr>
          <w:p w14:paraId="127C5E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78</w:t>
            </w:r>
          </w:p>
        </w:tc>
      </w:tr>
      <w:tr w:rsidR="00E767A7" w:rsidRPr="004868F8" w14:paraId="6BB705A7" w14:textId="77777777" w:rsidTr="00231EA3">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276" w:type="dxa"/>
            <w:noWrap/>
            <w:hideMark/>
          </w:tcPr>
          <w:p w14:paraId="57DC36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8%</w:t>
            </w:r>
          </w:p>
        </w:tc>
        <w:tc>
          <w:tcPr>
            <w:tcW w:w="1276" w:type="dxa"/>
            <w:noWrap/>
            <w:hideMark/>
          </w:tcPr>
          <w:p w14:paraId="361F43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30</w:t>
            </w:r>
          </w:p>
        </w:tc>
        <w:tc>
          <w:tcPr>
            <w:tcW w:w="1276" w:type="dxa"/>
            <w:noWrap/>
            <w:hideMark/>
          </w:tcPr>
          <w:p w14:paraId="687A5AB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7</w:t>
            </w:r>
          </w:p>
        </w:tc>
        <w:tc>
          <w:tcPr>
            <w:tcW w:w="850" w:type="dxa"/>
            <w:noWrap/>
            <w:hideMark/>
          </w:tcPr>
          <w:p w14:paraId="38F6B62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6DC4065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276" w:type="dxa"/>
            <w:noWrap/>
            <w:hideMark/>
          </w:tcPr>
          <w:p w14:paraId="065CEC9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7%</w:t>
            </w:r>
          </w:p>
        </w:tc>
        <w:tc>
          <w:tcPr>
            <w:tcW w:w="1276" w:type="dxa"/>
            <w:noWrap/>
            <w:hideMark/>
          </w:tcPr>
          <w:p w14:paraId="35EC1E5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4</w:t>
            </w:r>
          </w:p>
        </w:tc>
        <w:tc>
          <w:tcPr>
            <w:tcW w:w="1276" w:type="dxa"/>
            <w:noWrap/>
            <w:hideMark/>
          </w:tcPr>
          <w:p w14:paraId="3E53C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c>
          <w:tcPr>
            <w:tcW w:w="850" w:type="dxa"/>
            <w:noWrap/>
            <w:hideMark/>
          </w:tcPr>
          <w:p w14:paraId="2E0415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2560EDD8" w14:textId="77777777" w:rsidTr="00231EA3">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276" w:type="dxa"/>
            <w:noWrap/>
            <w:hideMark/>
          </w:tcPr>
          <w:p w14:paraId="559A1D8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02%</w:t>
            </w:r>
          </w:p>
        </w:tc>
        <w:tc>
          <w:tcPr>
            <w:tcW w:w="1276" w:type="dxa"/>
            <w:noWrap/>
            <w:hideMark/>
          </w:tcPr>
          <w:p w14:paraId="146B5B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19</w:t>
            </w:r>
          </w:p>
        </w:tc>
        <w:tc>
          <w:tcPr>
            <w:tcW w:w="1276" w:type="dxa"/>
            <w:noWrap/>
            <w:hideMark/>
          </w:tcPr>
          <w:p w14:paraId="75A7AB1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27</w:t>
            </w:r>
          </w:p>
        </w:tc>
        <w:tc>
          <w:tcPr>
            <w:tcW w:w="850" w:type="dxa"/>
            <w:noWrap/>
            <w:hideMark/>
          </w:tcPr>
          <w:p w14:paraId="3C5BB5F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r>
      <w:tr w:rsidR="00E767A7" w:rsidRPr="004868F8" w14:paraId="242D8682"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276" w:type="dxa"/>
            <w:noWrap/>
            <w:hideMark/>
          </w:tcPr>
          <w:p w14:paraId="38ABDAF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81%</w:t>
            </w:r>
          </w:p>
        </w:tc>
        <w:tc>
          <w:tcPr>
            <w:tcW w:w="1276" w:type="dxa"/>
            <w:noWrap/>
            <w:hideMark/>
          </w:tcPr>
          <w:p w14:paraId="33FC96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64</w:t>
            </w:r>
          </w:p>
        </w:tc>
        <w:tc>
          <w:tcPr>
            <w:tcW w:w="1276" w:type="dxa"/>
            <w:noWrap/>
            <w:hideMark/>
          </w:tcPr>
          <w:p w14:paraId="7C243CE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12</w:t>
            </w:r>
          </w:p>
        </w:tc>
        <w:tc>
          <w:tcPr>
            <w:tcW w:w="850" w:type="dxa"/>
            <w:noWrap/>
            <w:hideMark/>
          </w:tcPr>
          <w:p w14:paraId="15421B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4</w:t>
            </w:r>
          </w:p>
        </w:tc>
      </w:tr>
      <w:tr w:rsidR="00E767A7" w:rsidRPr="004868F8" w14:paraId="7332B2B8" w14:textId="77777777" w:rsidTr="00231EA3">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276" w:type="dxa"/>
            <w:noWrap/>
            <w:hideMark/>
          </w:tcPr>
          <w:p w14:paraId="682493B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4%</w:t>
            </w:r>
          </w:p>
        </w:tc>
        <w:tc>
          <w:tcPr>
            <w:tcW w:w="1276" w:type="dxa"/>
            <w:noWrap/>
            <w:hideMark/>
          </w:tcPr>
          <w:p w14:paraId="5E4442C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39</w:t>
            </w:r>
          </w:p>
        </w:tc>
        <w:tc>
          <w:tcPr>
            <w:tcW w:w="1276" w:type="dxa"/>
            <w:noWrap/>
            <w:hideMark/>
          </w:tcPr>
          <w:p w14:paraId="7BC3927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886</w:t>
            </w:r>
          </w:p>
        </w:tc>
        <w:tc>
          <w:tcPr>
            <w:tcW w:w="850" w:type="dxa"/>
            <w:noWrap/>
            <w:hideMark/>
          </w:tcPr>
          <w:p w14:paraId="18D6602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72</w:t>
            </w:r>
          </w:p>
        </w:tc>
      </w:tr>
      <w:tr w:rsidR="00E767A7" w:rsidRPr="004868F8" w14:paraId="3BBB07B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276" w:type="dxa"/>
            <w:noWrap/>
            <w:hideMark/>
          </w:tcPr>
          <w:p w14:paraId="6B96C93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3%</w:t>
            </w:r>
          </w:p>
        </w:tc>
        <w:tc>
          <w:tcPr>
            <w:tcW w:w="1276" w:type="dxa"/>
            <w:noWrap/>
            <w:hideMark/>
          </w:tcPr>
          <w:p w14:paraId="12B1FC6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3</w:t>
            </w:r>
          </w:p>
        </w:tc>
        <w:tc>
          <w:tcPr>
            <w:tcW w:w="1276" w:type="dxa"/>
            <w:noWrap/>
            <w:hideMark/>
          </w:tcPr>
          <w:p w14:paraId="512BCE1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c>
          <w:tcPr>
            <w:tcW w:w="850" w:type="dxa"/>
            <w:noWrap/>
            <w:hideMark/>
          </w:tcPr>
          <w:p w14:paraId="188EDCD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543320AA" w14:textId="77777777" w:rsidTr="00231EA3">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276" w:type="dxa"/>
            <w:noWrap/>
            <w:hideMark/>
          </w:tcPr>
          <w:p w14:paraId="6A6FFBA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85%</w:t>
            </w:r>
          </w:p>
        </w:tc>
        <w:tc>
          <w:tcPr>
            <w:tcW w:w="1276" w:type="dxa"/>
            <w:noWrap/>
            <w:hideMark/>
          </w:tcPr>
          <w:p w14:paraId="65175D6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70</w:t>
            </w:r>
          </w:p>
        </w:tc>
        <w:tc>
          <w:tcPr>
            <w:tcW w:w="1276" w:type="dxa"/>
            <w:noWrap/>
            <w:hideMark/>
          </w:tcPr>
          <w:p w14:paraId="4C667F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3</w:t>
            </w:r>
          </w:p>
        </w:tc>
        <w:tc>
          <w:tcPr>
            <w:tcW w:w="850" w:type="dxa"/>
            <w:noWrap/>
            <w:hideMark/>
          </w:tcPr>
          <w:p w14:paraId="133ADC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695</w:t>
            </w:r>
          </w:p>
        </w:tc>
      </w:tr>
      <w:tr w:rsidR="00E767A7" w:rsidRPr="004868F8" w14:paraId="3C5D5086"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276" w:type="dxa"/>
            <w:noWrap/>
            <w:hideMark/>
          </w:tcPr>
          <w:p w14:paraId="7F4EDC3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w:t>
            </w:r>
          </w:p>
        </w:tc>
        <w:tc>
          <w:tcPr>
            <w:tcW w:w="1276" w:type="dxa"/>
            <w:noWrap/>
            <w:hideMark/>
          </w:tcPr>
          <w:p w14:paraId="0F62826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2</w:t>
            </w:r>
          </w:p>
        </w:tc>
        <w:tc>
          <w:tcPr>
            <w:tcW w:w="1276" w:type="dxa"/>
            <w:noWrap/>
            <w:hideMark/>
          </w:tcPr>
          <w:p w14:paraId="5132204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6</w:t>
            </w:r>
          </w:p>
        </w:tc>
        <w:tc>
          <w:tcPr>
            <w:tcW w:w="850" w:type="dxa"/>
            <w:noWrap/>
            <w:hideMark/>
          </w:tcPr>
          <w:p w14:paraId="0B0E3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6</w:t>
            </w:r>
          </w:p>
        </w:tc>
      </w:tr>
      <w:tr w:rsidR="00E767A7" w:rsidRPr="004868F8" w14:paraId="182AC05E" w14:textId="77777777" w:rsidTr="00231EA3">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276" w:type="dxa"/>
            <w:noWrap/>
            <w:hideMark/>
          </w:tcPr>
          <w:p w14:paraId="22B6BD0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2%</w:t>
            </w:r>
          </w:p>
        </w:tc>
        <w:tc>
          <w:tcPr>
            <w:tcW w:w="1276" w:type="dxa"/>
            <w:noWrap/>
            <w:hideMark/>
          </w:tcPr>
          <w:p w14:paraId="577DBD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41</w:t>
            </w:r>
          </w:p>
        </w:tc>
        <w:tc>
          <w:tcPr>
            <w:tcW w:w="1276" w:type="dxa"/>
            <w:noWrap/>
            <w:hideMark/>
          </w:tcPr>
          <w:p w14:paraId="0DD91E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3</w:t>
            </w:r>
          </w:p>
        </w:tc>
        <w:tc>
          <w:tcPr>
            <w:tcW w:w="850" w:type="dxa"/>
            <w:noWrap/>
            <w:hideMark/>
          </w:tcPr>
          <w:p w14:paraId="5D79792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5E5EC09A"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276" w:type="dxa"/>
            <w:noWrap/>
            <w:hideMark/>
          </w:tcPr>
          <w:p w14:paraId="7879780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w:t>
            </w:r>
          </w:p>
        </w:tc>
        <w:tc>
          <w:tcPr>
            <w:tcW w:w="1276" w:type="dxa"/>
            <w:noWrap/>
            <w:hideMark/>
          </w:tcPr>
          <w:p w14:paraId="66FE7BE8" w14:textId="349C38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66941</w:t>
            </w:r>
          </w:p>
        </w:tc>
        <w:tc>
          <w:tcPr>
            <w:tcW w:w="1276" w:type="dxa"/>
            <w:noWrap/>
            <w:hideMark/>
          </w:tcPr>
          <w:p w14:paraId="4BE46BB1" w14:textId="7F380FC2"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011218</w:t>
            </w:r>
          </w:p>
        </w:tc>
        <w:tc>
          <w:tcPr>
            <w:tcW w:w="850" w:type="dxa"/>
            <w:noWrap/>
            <w:hideMark/>
          </w:tcPr>
          <w:p w14:paraId="15043B2C" w14:textId="00382068"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9635</w:t>
            </w:r>
            <w:r w:rsidR="00231EA3" w:rsidRPr="00231EA3">
              <w:rPr>
                <w:rFonts w:cs="Arial"/>
                <w:color w:val="000000"/>
                <w:sz w:val="16"/>
                <w:szCs w:val="20"/>
              </w:rPr>
              <w:t>9</w:t>
            </w:r>
          </w:p>
        </w:tc>
      </w:tr>
      <w:tr w:rsidR="00E767A7" w:rsidRPr="004868F8" w14:paraId="627308EE" w14:textId="77777777" w:rsidTr="00231EA3">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276" w:type="dxa"/>
            <w:noWrap/>
            <w:hideMark/>
          </w:tcPr>
          <w:p w14:paraId="7566C09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15%</w:t>
            </w:r>
          </w:p>
        </w:tc>
        <w:tc>
          <w:tcPr>
            <w:tcW w:w="1276" w:type="dxa"/>
            <w:noWrap/>
            <w:hideMark/>
          </w:tcPr>
          <w:p w14:paraId="01F7DF2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33</w:t>
            </w:r>
          </w:p>
        </w:tc>
        <w:tc>
          <w:tcPr>
            <w:tcW w:w="1276" w:type="dxa"/>
            <w:noWrap/>
            <w:hideMark/>
          </w:tcPr>
          <w:p w14:paraId="1D39149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56</w:t>
            </w:r>
          </w:p>
        </w:tc>
        <w:tc>
          <w:tcPr>
            <w:tcW w:w="850" w:type="dxa"/>
            <w:noWrap/>
            <w:hideMark/>
          </w:tcPr>
          <w:p w14:paraId="31D8BA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94</w:t>
            </w:r>
          </w:p>
        </w:tc>
      </w:tr>
      <w:tr w:rsidR="00E767A7" w:rsidRPr="004868F8" w14:paraId="4207F73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276" w:type="dxa"/>
            <w:noWrap/>
            <w:hideMark/>
          </w:tcPr>
          <w:p w14:paraId="6B5EAAD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w:t>
            </w:r>
          </w:p>
        </w:tc>
        <w:tc>
          <w:tcPr>
            <w:tcW w:w="1276" w:type="dxa"/>
            <w:noWrap/>
            <w:hideMark/>
          </w:tcPr>
          <w:p w14:paraId="29CE208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881</w:t>
            </w:r>
          </w:p>
        </w:tc>
        <w:tc>
          <w:tcPr>
            <w:tcW w:w="1276" w:type="dxa"/>
            <w:noWrap/>
            <w:hideMark/>
          </w:tcPr>
          <w:p w14:paraId="63C39EA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039</w:t>
            </w:r>
          </w:p>
        </w:tc>
        <w:tc>
          <w:tcPr>
            <w:tcW w:w="850" w:type="dxa"/>
            <w:noWrap/>
            <w:hideMark/>
          </w:tcPr>
          <w:p w14:paraId="62AA8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8</w:t>
            </w:r>
          </w:p>
        </w:tc>
      </w:tr>
      <w:tr w:rsidR="00E767A7" w:rsidRPr="004868F8" w14:paraId="4E3182B7" w14:textId="77777777" w:rsidTr="00231EA3">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276" w:type="dxa"/>
            <w:noWrap/>
            <w:hideMark/>
          </w:tcPr>
          <w:p w14:paraId="675ECE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5%</w:t>
            </w:r>
          </w:p>
        </w:tc>
        <w:tc>
          <w:tcPr>
            <w:tcW w:w="1276" w:type="dxa"/>
            <w:noWrap/>
            <w:hideMark/>
          </w:tcPr>
          <w:p w14:paraId="3B1E34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4</w:t>
            </w:r>
          </w:p>
        </w:tc>
        <w:tc>
          <w:tcPr>
            <w:tcW w:w="1276" w:type="dxa"/>
            <w:noWrap/>
            <w:hideMark/>
          </w:tcPr>
          <w:p w14:paraId="10CC01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c>
          <w:tcPr>
            <w:tcW w:w="850" w:type="dxa"/>
            <w:noWrap/>
            <w:hideMark/>
          </w:tcPr>
          <w:p w14:paraId="7D6CB38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r>
      <w:tr w:rsidR="00E767A7" w:rsidRPr="004868F8" w14:paraId="6BBDF58E"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38C4B21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2%</w:t>
            </w:r>
          </w:p>
        </w:tc>
        <w:tc>
          <w:tcPr>
            <w:tcW w:w="1276" w:type="dxa"/>
            <w:noWrap/>
            <w:hideMark/>
          </w:tcPr>
          <w:p w14:paraId="6CEFEA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7</w:t>
            </w:r>
          </w:p>
        </w:tc>
        <w:tc>
          <w:tcPr>
            <w:tcW w:w="1276" w:type="dxa"/>
            <w:noWrap/>
            <w:hideMark/>
          </w:tcPr>
          <w:p w14:paraId="4AFD5C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4</w:t>
            </w:r>
          </w:p>
        </w:tc>
        <w:tc>
          <w:tcPr>
            <w:tcW w:w="850" w:type="dxa"/>
            <w:noWrap/>
            <w:hideMark/>
          </w:tcPr>
          <w:p w14:paraId="74C6051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7</w:t>
            </w:r>
          </w:p>
        </w:tc>
      </w:tr>
      <w:tr w:rsidR="00E767A7" w:rsidRPr="004868F8" w14:paraId="7CE41A8C" w14:textId="77777777" w:rsidTr="00231EA3">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276" w:type="dxa"/>
            <w:noWrap/>
            <w:hideMark/>
          </w:tcPr>
          <w:p w14:paraId="6BC6D60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460E227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6</w:t>
            </w:r>
          </w:p>
        </w:tc>
        <w:tc>
          <w:tcPr>
            <w:tcW w:w="1276" w:type="dxa"/>
            <w:noWrap/>
            <w:hideMark/>
          </w:tcPr>
          <w:p w14:paraId="274DDB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5</w:t>
            </w:r>
          </w:p>
        </w:tc>
        <w:tc>
          <w:tcPr>
            <w:tcW w:w="850" w:type="dxa"/>
            <w:noWrap/>
            <w:hideMark/>
          </w:tcPr>
          <w:p w14:paraId="70F4DD8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11</w:t>
            </w:r>
          </w:p>
        </w:tc>
      </w:tr>
      <w:tr w:rsidR="00E767A7" w:rsidRPr="004868F8" w14:paraId="75397E6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276" w:type="dxa"/>
            <w:noWrap/>
            <w:hideMark/>
          </w:tcPr>
          <w:p w14:paraId="4022C95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1192F7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50</w:t>
            </w:r>
          </w:p>
        </w:tc>
        <w:tc>
          <w:tcPr>
            <w:tcW w:w="1276" w:type="dxa"/>
            <w:noWrap/>
            <w:hideMark/>
          </w:tcPr>
          <w:p w14:paraId="4E2B153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017</w:t>
            </w:r>
          </w:p>
        </w:tc>
        <w:tc>
          <w:tcPr>
            <w:tcW w:w="850" w:type="dxa"/>
            <w:noWrap/>
            <w:hideMark/>
          </w:tcPr>
          <w:p w14:paraId="65D9F28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71</w:t>
            </w:r>
          </w:p>
        </w:tc>
      </w:tr>
      <w:tr w:rsidR="00E767A7" w:rsidRPr="004868F8" w14:paraId="6EBCA3BA" w14:textId="77777777" w:rsidTr="00231EA3">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276" w:type="dxa"/>
            <w:noWrap/>
            <w:hideMark/>
          </w:tcPr>
          <w:p w14:paraId="037B5A2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5%</w:t>
            </w:r>
          </w:p>
        </w:tc>
        <w:tc>
          <w:tcPr>
            <w:tcW w:w="1276" w:type="dxa"/>
            <w:noWrap/>
            <w:hideMark/>
          </w:tcPr>
          <w:p w14:paraId="2E3DEF4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3</w:t>
            </w:r>
          </w:p>
        </w:tc>
        <w:tc>
          <w:tcPr>
            <w:tcW w:w="1276" w:type="dxa"/>
            <w:noWrap/>
            <w:hideMark/>
          </w:tcPr>
          <w:p w14:paraId="1910FBE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9</w:t>
            </w:r>
          </w:p>
        </w:tc>
        <w:tc>
          <w:tcPr>
            <w:tcW w:w="850" w:type="dxa"/>
            <w:noWrap/>
            <w:hideMark/>
          </w:tcPr>
          <w:p w14:paraId="3B9C1A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123EC8FF"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276" w:type="dxa"/>
            <w:noWrap/>
            <w:hideMark/>
          </w:tcPr>
          <w:p w14:paraId="5DEFDBA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55CB034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47</w:t>
            </w:r>
          </w:p>
        </w:tc>
        <w:tc>
          <w:tcPr>
            <w:tcW w:w="1276" w:type="dxa"/>
            <w:noWrap/>
            <w:hideMark/>
          </w:tcPr>
          <w:p w14:paraId="684920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51</w:t>
            </w:r>
          </w:p>
        </w:tc>
        <w:tc>
          <w:tcPr>
            <w:tcW w:w="850" w:type="dxa"/>
            <w:noWrap/>
            <w:hideMark/>
          </w:tcPr>
          <w:p w14:paraId="587EC4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52895D78" w14:textId="77777777" w:rsidTr="00231EA3">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276" w:type="dxa"/>
            <w:noWrap/>
            <w:hideMark/>
          </w:tcPr>
          <w:p w14:paraId="2993BC8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23B47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23</w:t>
            </w:r>
          </w:p>
        </w:tc>
        <w:tc>
          <w:tcPr>
            <w:tcW w:w="1276" w:type="dxa"/>
            <w:noWrap/>
            <w:hideMark/>
          </w:tcPr>
          <w:p w14:paraId="5E3F9E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9</w:t>
            </w:r>
          </w:p>
        </w:tc>
        <w:tc>
          <w:tcPr>
            <w:tcW w:w="850" w:type="dxa"/>
            <w:noWrap/>
            <w:hideMark/>
          </w:tcPr>
          <w:p w14:paraId="49AB7A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4C645DE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276" w:type="dxa"/>
            <w:noWrap/>
            <w:hideMark/>
          </w:tcPr>
          <w:p w14:paraId="4D88D9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4%</w:t>
            </w:r>
          </w:p>
        </w:tc>
        <w:tc>
          <w:tcPr>
            <w:tcW w:w="1276" w:type="dxa"/>
            <w:noWrap/>
            <w:hideMark/>
          </w:tcPr>
          <w:p w14:paraId="1605E69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6</w:t>
            </w:r>
          </w:p>
        </w:tc>
        <w:tc>
          <w:tcPr>
            <w:tcW w:w="1276" w:type="dxa"/>
            <w:noWrap/>
            <w:hideMark/>
          </w:tcPr>
          <w:p w14:paraId="7B6B49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51</w:t>
            </w:r>
          </w:p>
        </w:tc>
        <w:tc>
          <w:tcPr>
            <w:tcW w:w="850" w:type="dxa"/>
            <w:noWrap/>
            <w:hideMark/>
          </w:tcPr>
          <w:p w14:paraId="5DE8F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9</w:t>
            </w:r>
          </w:p>
        </w:tc>
      </w:tr>
      <w:tr w:rsidR="00E767A7" w:rsidRPr="004868F8" w14:paraId="5F5E0D22" w14:textId="77777777" w:rsidTr="00231EA3">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45873A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w:t>
            </w:r>
          </w:p>
        </w:tc>
        <w:tc>
          <w:tcPr>
            <w:tcW w:w="1276" w:type="dxa"/>
            <w:noWrap/>
            <w:hideMark/>
          </w:tcPr>
          <w:p w14:paraId="6FE5772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2</w:t>
            </w:r>
          </w:p>
        </w:tc>
        <w:tc>
          <w:tcPr>
            <w:tcW w:w="1276" w:type="dxa"/>
            <w:noWrap/>
            <w:hideMark/>
          </w:tcPr>
          <w:p w14:paraId="5118A4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3</w:t>
            </w:r>
          </w:p>
        </w:tc>
        <w:tc>
          <w:tcPr>
            <w:tcW w:w="850" w:type="dxa"/>
            <w:noWrap/>
            <w:hideMark/>
          </w:tcPr>
          <w:p w14:paraId="3967D4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5</w:t>
            </w:r>
          </w:p>
        </w:tc>
      </w:tr>
      <w:tr w:rsidR="00E767A7" w:rsidRPr="004868F8" w14:paraId="6C5A119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276" w:type="dxa"/>
            <w:noWrap/>
            <w:hideMark/>
          </w:tcPr>
          <w:p w14:paraId="5B07464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8%</w:t>
            </w:r>
          </w:p>
        </w:tc>
        <w:tc>
          <w:tcPr>
            <w:tcW w:w="1276" w:type="dxa"/>
            <w:noWrap/>
            <w:hideMark/>
          </w:tcPr>
          <w:p w14:paraId="411EF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6</w:t>
            </w:r>
          </w:p>
        </w:tc>
        <w:tc>
          <w:tcPr>
            <w:tcW w:w="1276" w:type="dxa"/>
            <w:noWrap/>
            <w:hideMark/>
          </w:tcPr>
          <w:p w14:paraId="5CF3326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5</w:t>
            </w:r>
          </w:p>
        </w:tc>
        <w:tc>
          <w:tcPr>
            <w:tcW w:w="850" w:type="dxa"/>
            <w:noWrap/>
            <w:hideMark/>
          </w:tcPr>
          <w:p w14:paraId="78E10A6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13D684AA"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0326C">
        <w:t xml:space="preserve">Tabela </w:t>
      </w:r>
      <w:r w:rsidR="0060326C">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744F81B9" w:rsidR="00966CD0" w:rsidRDefault="00966CD0" w:rsidP="00966CD0">
      <w:pPr>
        <w:pStyle w:val="Legenda"/>
      </w:pPr>
      <w:bookmarkStart w:id="227" w:name="_Ref503981658"/>
      <w:bookmarkStart w:id="228" w:name="_Toc505523719"/>
      <w:r>
        <w:t xml:space="preserve">Tabela </w:t>
      </w:r>
      <w:r w:rsidR="00462A29">
        <w:rPr>
          <w:noProof/>
        </w:rPr>
        <w:fldChar w:fldCharType="begin"/>
      </w:r>
      <w:r w:rsidR="00462A29">
        <w:rPr>
          <w:noProof/>
        </w:rPr>
        <w:instrText xml:space="preserve"> SEQ Tabela \* ARABIC </w:instrText>
      </w:r>
      <w:r w:rsidR="00462A29">
        <w:rPr>
          <w:noProof/>
        </w:rPr>
        <w:fldChar w:fldCharType="separate"/>
      </w:r>
      <w:r w:rsidR="0060326C">
        <w:rPr>
          <w:noProof/>
        </w:rPr>
        <w:t>6</w:t>
      </w:r>
      <w:r w:rsidR="00462A29">
        <w:rPr>
          <w:noProof/>
        </w:rPr>
        <w:fldChar w:fldCharType="end"/>
      </w:r>
      <w:bookmarkEnd w:id="227"/>
      <w:r>
        <w:t xml:space="preserve"> – Ranking de Incertezas Críticas – </w:t>
      </w:r>
      <w:r w:rsidR="00740813">
        <w:t>Teste t de Hipóteses</w:t>
      </w:r>
      <w:bookmarkEnd w:id="228"/>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462A2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462A2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9" w:name="_Toc505523777"/>
      <w:r>
        <w:t xml:space="preserve">Seleção de Variáveis </w:t>
      </w:r>
      <w:r w:rsidR="003D29CF">
        <w:t xml:space="preserve">com </w:t>
      </w:r>
      <w:r>
        <w:t>Random Forest</w:t>
      </w:r>
      <w:r w:rsidR="003D29CF">
        <w:t>s</w:t>
      </w:r>
      <w:bookmarkEnd w:id="229"/>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402583F6" w:rsidR="00F4122E" w:rsidRDefault="00DD1FEE" w:rsidP="00F4122E">
      <w:r>
        <w:t xml:space="preserve">A </w:t>
      </w:r>
      <w:r>
        <w:fldChar w:fldCharType="begin"/>
      </w:r>
      <w:r>
        <w:instrText xml:space="preserve"> REF _Ref504063539 \h </w:instrText>
      </w:r>
      <w:r>
        <w:fldChar w:fldCharType="separate"/>
      </w:r>
      <w:r w:rsidR="0060326C">
        <w:t xml:space="preserve">Tabela </w:t>
      </w:r>
      <w:r w:rsidR="0060326C">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00CEFC2C" w:rsidR="00740813" w:rsidRDefault="00740813" w:rsidP="00740813">
      <w:pPr>
        <w:pStyle w:val="Legenda"/>
      </w:pPr>
      <w:bookmarkStart w:id="230" w:name="_Ref504063539"/>
      <w:bookmarkStart w:id="231" w:name="_Toc505523720"/>
      <w:r>
        <w:t xml:space="preserve">Tabela </w:t>
      </w:r>
      <w:r w:rsidR="00462A29">
        <w:rPr>
          <w:noProof/>
        </w:rPr>
        <w:fldChar w:fldCharType="begin"/>
      </w:r>
      <w:r w:rsidR="00462A29">
        <w:rPr>
          <w:noProof/>
        </w:rPr>
        <w:instrText xml:space="preserve"> SEQ Tabela \* ARABIC </w:instrText>
      </w:r>
      <w:r w:rsidR="00462A29">
        <w:rPr>
          <w:noProof/>
        </w:rPr>
        <w:fldChar w:fldCharType="separate"/>
      </w:r>
      <w:r w:rsidR="0060326C">
        <w:rPr>
          <w:noProof/>
        </w:rPr>
        <w:t>7</w:t>
      </w:r>
      <w:r w:rsidR="00462A29">
        <w:rPr>
          <w:noProof/>
        </w:rPr>
        <w:fldChar w:fldCharType="end"/>
      </w:r>
      <w:bookmarkEnd w:id="230"/>
      <w:r>
        <w:t xml:space="preserve"> – Ranking de Incertezas Críticas – </w:t>
      </w:r>
      <w:r w:rsidR="00A76150">
        <w:t>Random Forest</w:t>
      </w:r>
      <w:bookmarkEnd w:id="231"/>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21D1A2B"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0326C">
        <w:t xml:space="preserve">Tabela </w:t>
      </w:r>
      <w:r w:rsidR="0060326C">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w:t>
      </w:r>
      <w:r w:rsidR="00E669D3">
        <w:t>não chegou a uma conclusão quanto à variável “Tempo de Ajuste da Capacidade”, e rejeitou as demais variáveis incertas</w:t>
      </w:r>
      <w:r w:rsidR="009C278A">
        <w:t>.</w:t>
      </w:r>
    </w:p>
    <w:p w14:paraId="7C4A93A8" w14:textId="6DEE68C1" w:rsidR="003D29CF" w:rsidRDefault="003D29CF" w:rsidP="003D29CF">
      <w:pPr>
        <w:pStyle w:val="Legenda"/>
      </w:pPr>
      <w:bookmarkStart w:id="232" w:name="_Ref504064291"/>
      <w:bookmarkStart w:id="233" w:name="_Toc505523721"/>
      <w:r>
        <w:t xml:space="preserve">Tabela </w:t>
      </w:r>
      <w:r w:rsidR="00462A29">
        <w:rPr>
          <w:noProof/>
        </w:rPr>
        <w:fldChar w:fldCharType="begin"/>
      </w:r>
      <w:r w:rsidR="00462A29">
        <w:rPr>
          <w:noProof/>
        </w:rPr>
        <w:instrText xml:space="preserve"> SEQ Tabela \* ARABIC </w:instrText>
      </w:r>
      <w:r w:rsidR="00462A29">
        <w:rPr>
          <w:noProof/>
        </w:rPr>
        <w:fldChar w:fldCharType="separate"/>
      </w:r>
      <w:r w:rsidR="0060326C">
        <w:rPr>
          <w:noProof/>
        </w:rPr>
        <w:t>8</w:t>
      </w:r>
      <w:r w:rsidR="00462A29">
        <w:rPr>
          <w:noProof/>
        </w:rPr>
        <w:fldChar w:fldCharType="end"/>
      </w:r>
      <w:bookmarkEnd w:id="232"/>
      <w:r>
        <w:t xml:space="preserve"> – Ranking de Incertezas Críticas – Algoritmo Boruta</w:t>
      </w:r>
      <w:bookmarkEnd w:id="233"/>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462A29"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9DB4F17"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0326C">
        <w:t xml:space="preserve">Figura </w:t>
      </w:r>
      <w:r w:rsidR="0060326C">
        <w:rPr>
          <w:noProof/>
        </w:rPr>
        <w:t>45</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w:t>
      </w:r>
      <w:r w:rsidR="00DF287B">
        <w:t xml:space="preserve"> (sinalizados com uma seta)</w:t>
      </w:r>
      <w:r w:rsidR="0001069E">
        <w:t xml:space="preserve">. </w:t>
      </w:r>
    </w:p>
    <w:p w14:paraId="16077806" w14:textId="7F6E649E" w:rsidR="00623FA0" w:rsidRDefault="00623FA0" w:rsidP="00126CAB">
      <w:pPr>
        <w:pStyle w:val="Legenda"/>
      </w:pPr>
      <w:bookmarkStart w:id="234" w:name="_Ref504222836"/>
      <w:bookmarkStart w:id="235" w:name="_Toc505523707"/>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45</w:t>
      </w:r>
      <w:r w:rsidR="00462A29">
        <w:rPr>
          <w:noProof/>
        </w:rPr>
        <w:fldChar w:fldCharType="end"/>
      </w:r>
      <w:bookmarkEnd w:id="234"/>
      <w:r>
        <w:t xml:space="preserve"> – </w:t>
      </w:r>
      <w:r w:rsidR="00403FCB">
        <w:t>Gráficos de Partial Dependence – Random Forest</w:t>
      </w:r>
      <w:bookmarkEnd w:id="235"/>
    </w:p>
    <w:p w14:paraId="7D35C875" w14:textId="5741B91D" w:rsidR="00740813" w:rsidRDefault="00A93178" w:rsidP="00623FA0">
      <w:pPr>
        <w:ind w:firstLine="0"/>
      </w:pPr>
      <w:r>
        <w:rPr>
          <w:noProof/>
        </w:rPr>
        <w:drawing>
          <wp:inline distT="0" distB="0" distL="0" distR="0" wp14:anchorId="0023DD3E" wp14:editId="7FB4D66B">
            <wp:extent cx="5450503" cy="81724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56058" cy="8180780"/>
                    </a:xfrm>
                    <a:prstGeom prst="rect">
                      <a:avLst/>
                    </a:prstGeom>
                    <a:noFill/>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6B988143"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0326C">
        <w:t xml:space="preserve">Figura </w:t>
      </w:r>
      <w:r w:rsidR="0060326C">
        <w:rPr>
          <w:noProof/>
        </w:rPr>
        <w:t>46</w:t>
      </w:r>
      <w:r>
        <w:fldChar w:fldCharType="end"/>
      </w:r>
      <w:r>
        <w:t xml:space="preserve">). </w:t>
      </w:r>
    </w:p>
    <w:p w14:paraId="31ADE8DD" w14:textId="06BDEF3B" w:rsidR="00403FCB" w:rsidRDefault="00403FCB" w:rsidP="00403FCB">
      <w:pPr>
        <w:pStyle w:val="Legenda"/>
      </w:pPr>
      <w:bookmarkStart w:id="236" w:name="_Ref504506813"/>
      <w:bookmarkStart w:id="237" w:name="_Toc505523708"/>
      <w:r>
        <w:t xml:space="preserve">Figura </w:t>
      </w:r>
      <w:r w:rsidR="00462A29">
        <w:rPr>
          <w:noProof/>
        </w:rPr>
        <w:fldChar w:fldCharType="begin"/>
      </w:r>
      <w:r w:rsidR="00462A29">
        <w:rPr>
          <w:noProof/>
        </w:rPr>
        <w:instrText xml:space="preserve"> SEQ Fi</w:instrText>
      </w:r>
      <w:r w:rsidR="00462A29">
        <w:rPr>
          <w:noProof/>
        </w:rPr>
        <w:instrText xml:space="preserve">gura \* ARABIC </w:instrText>
      </w:r>
      <w:r w:rsidR="00462A29">
        <w:rPr>
          <w:noProof/>
        </w:rPr>
        <w:fldChar w:fldCharType="separate"/>
      </w:r>
      <w:r w:rsidR="0060326C">
        <w:rPr>
          <w:noProof/>
        </w:rPr>
        <w:t>46</w:t>
      </w:r>
      <w:r w:rsidR="00462A29">
        <w:rPr>
          <w:noProof/>
        </w:rPr>
        <w:fldChar w:fldCharType="end"/>
      </w:r>
      <w:bookmarkEnd w:id="236"/>
      <w:r>
        <w:t xml:space="preserve"> – </w:t>
      </w:r>
      <w:r w:rsidR="00000FC4">
        <w:t xml:space="preserve">Comparação entre </w:t>
      </w:r>
      <w:r>
        <w:t xml:space="preserve">Partial Dependence </w:t>
      </w:r>
      <w:r w:rsidR="00000FC4">
        <w:t>e Dados Simulados</w:t>
      </w:r>
      <w:bookmarkEnd w:id="237"/>
    </w:p>
    <w:p w14:paraId="77CB4045" w14:textId="5DA09B75" w:rsidR="00403FCB" w:rsidRDefault="00C66618" w:rsidP="00403FCB">
      <w:pPr>
        <w:ind w:firstLine="0"/>
      </w:pPr>
      <w:r>
        <w:rPr>
          <w:noProof/>
        </w:rPr>
        <w:drawing>
          <wp:inline distT="0" distB="0" distL="0" distR="0" wp14:anchorId="2F176C76" wp14:editId="1E37CC2D">
            <wp:extent cx="5761355" cy="3291840"/>
            <wp:effectExtent l="0" t="0" r="0" b="381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sentido, a</w:t>
      </w:r>
      <w:r w:rsidR="00FD4FCD">
        <w:t>o observar o gráfico de partial dependence junto aos dados simulados, é possível destacar claramente as regiões de “perigo” para uma determinada estratégia.</w:t>
      </w:r>
    </w:p>
    <w:p w14:paraId="73FFC5E6" w14:textId="4D4D4BA1" w:rsidR="00CC4FB0" w:rsidRDefault="006722F0" w:rsidP="001A6828">
      <w:r>
        <w:t xml:space="preserve">A </w:t>
      </w:r>
      <w:r>
        <w:fldChar w:fldCharType="begin"/>
      </w:r>
      <w:r>
        <w:instrText xml:space="preserve"> REF _Ref505155994 \h </w:instrText>
      </w:r>
      <w:r>
        <w:fldChar w:fldCharType="separate"/>
      </w:r>
      <w:r w:rsidR="0060326C">
        <w:t xml:space="preserve">Tabela </w:t>
      </w:r>
      <w:r w:rsidR="0060326C">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01044B83" w:rsidR="001A6828" w:rsidRDefault="001A6828" w:rsidP="001A6828">
      <w:pPr>
        <w:pStyle w:val="Legenda"/>
      </w:pPr>
      <w:bookmarkStart w:id="238" w:name="_Ref505155994"/>
      <w:bookmarkStart w:id="239" w:name="_Toc505523722"/>
      <w:r>
        <w:t xml:space="preserve">Tabela </w:t>
      </w:r>
      <w:r w:rsidR="00462A29">
        <w:rPr>
          <w:noProof/>
        </w:rPr>
        <w:fldChar w:fldCharType="begin"/>
      </w:r>
      <w:r w:rsidR="00462A29">
        <w:rPr>
          <w:noProof/>
        </w:rPr>
        <w:instrText xml:space="preserve"> SEQ Tabela \* ARABIC </w:instrText>
      </w:r>
      <w:r w:rsidR="00462A29">
        <w:rPr>
          <w:noProof/>
        </w:rPr>
        <w:fldChar w:fldCharType="separate"/>
      </w:r>
      <w:r w:rsidR="0060326C">
        <w:rPr>
          <w:noProof/>
        </w:rPr>
        <w:t>9</w:t>
      </w:r>
      <w:r w:rsidR="00462A29">
        <w:rPr>
          <w:noProof/>
        </w:rPr>
        <w:fldChar w:fldCharType="end"/>
      </w:r>
      <w:bookmarkEnd w:id="238"/>
      <w:r>
        <w:t xml:space="preserve"> – Ranking das 35 Incertezas Críticas – Triangulação das Técnicas</w:t>
      </w:r>
      <w:bookmarkEnd w:id="239"/>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0" w:name="_Toc505523778"/>
      <w:r w:rsidRPr="000E529E">
        <w:rPr>
          <w:lang w:val="en-US"/>
        </w:rPr>
        <w:t>Algoritmo PRIM – Patient Rule In</w:t>
      </w:r>
      <w:r>
        <w:rPr>
          <w:lang w:val="en-US"/>
        </w:rPr>
        <w:t>duction Method</w:t>
      </w:r>
      <w:bookmarkEnd w:id="240"/>
    </w:p>
    <w:p w14:paraId="2931126F" w14:textId="00125B00"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w:t>
      </w:r>
      <w:r w:rsidR="008E772E">
        <w:t>em</w:t>
      </w:r>
      <w:r w:rsidR="00F86424">
        <w:t xml:space="preserve">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0326C">
        <w:t xml:space="preserve">Tabela </w:t>
      </w:r>
      <w:r w:rsidR="0060326C">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652821A" w:rsidR="008D3B22" w:rsidRPr="00DE4B63" w:rsidRDefault="008D3B22" w:rsidP="008D3B22">
      <w:pPr>
        <w:pStyle w:val="Legenda"/>
      </w:pPr>
      <w:bookmarkStart w:id="241" w:name="_Ref504509430"/>
      <w:bookmarkStart w:id="242" w:name="_Toc505523709"/>
      <w:r w:rsidRPr="00DE4B63">
        <w:t xml:space="preserve">Figura </w:t>
      </w:r>
      <w:r>
        <w:fldChar w:fldCharType="begin"/>
      </w:r>
      <w:r w:rsidRPr="00DE4B63">
        <w:instrText xml:space="preserve"> SEQ Figura \* ARABIC </w:instrText>
      </w:r>
      <w:r>
        <w:fldChar w:fldCharType="separate"/>
      </w:r>
      <w:r w:rsidR="0060326C">
        <w:rPr>
          <w:noProof/>
        </w:rPr>
        <w:t>47</w:t>
      </w:r>
      <w:r>
        <w:fldChar w:fldCharType="end"/>
      </w:r>
      <w:bookmarkEnd w:id="241"/>
      <w:r w:rsidRPr="00DE4B63">
        <w:t xml:space="preserve"> – </w:t>
      </w:r>
      <w:r w:rsidR="004A18E7">
        <w:t>Trajetória do Algoritmo PRIM</w:t>
      </w:r>
      <w:bookmarkEnd w:id="242"/>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334412C" w:rsidR="008D3B22" w:rsidRDefault="00596877" w:rsidP="00F8601D">
      <w:r>
        <w:t xml:space="preserve">A </w:t>
      </w:r>
      <w:r>
        <w:fldChar w:fldCharType="begin"/>
      </w:r>
      <w:r>
        <w:instrText xml:space="preserve"> REF _Ref504509430 \h </w:instrText>
      </w:r>
      <w:r>
        <w:fldChar w:fldCharType="separate"/>
      </w:r>
      <w:r w:rsidR="0060326C" w:rsidRPr="00DE4B63">
        <w:t xml:space="preserve">Figura </w:t>
      </w:r>
      <w:r w:rsidR="0060326C">
        <w:rPr>
          <w:noProof/>
        </w:rPr>
        <w:t>47</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00C66618">
        <w:t>provável</w:t>
      </w:r>
      <w:r>
        <w:t>.</w:t>
      </w:r>
      <w:r w:rsidR="002B7A30">
        <w:t xml:space="preserve"> A seção 2.3.6 deste trabalho descreve em mais detalhes o conteúdo desta análise.</w:t>
      </w:r>
    </w:p>
    <w:p w14:paraId="27E96D72" w14:textId="7A39F38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0326C">
        <w:t xml:space="preserve">Figura </w:t>
      </w:r>
      <w:r w:rsidR="0060326C">
        <w:rPr>
          <w:noProof/>
        </w:rPr>
        <w:t>48</w:t>
      </w:r>
      <w:r w:rsidR="003B6B49">
        <w:fldChar w:fldCharType="end"/>
      </w:r>
      <w:r>
        <w:t xml:space="preserve"> apresenta a definição do cenário de vulnerabilidade definido computacionalmente para a estratégia 31.</w:t>
      </w:r>
    </w:p>
    <w:p w14:paraId="73B91CF6" w14:textId="465A8EFC" w:rsidR="002C458A" w:rsidRDefault="002C458A" w:rsidP="002C458A">
      <w:pPr>
        <w:pStyle w:val="Legenda"/>
        <w:jc w:val="both"/>
      </w:pPr>
      <w:bookmarkStart w:id="243" w:name="_Ref505156672"/>
      <w:bookmarkStart w:id="244" w:name="_Toc505523710"/>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48</w:t>
      </w:r>
      <w:r w:rsidR="00462A29">
        <w:rPr>
          <w:noProof/>
        </w:rPr>
        <w:fldChar w:fldCharType="end"/>
      </w:r>
      <w:bookmarkEnd w:id="243"/>
      <w:r>
        <w:t xml:space="preserve"> – Condições onde a Estratégia 31 falha em 82,1 % dos casos simulados</w:t>
      </w:r>
      <w:bookmarkEnd w:id="244"/>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46916284" w:rsidR="00295456" w:rsidRDefault="003B6B49" w:rsidP="003B6B49">
      <w:r>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0326C">
        <w:t xml:space="preserve">Figura </w:t>
      </w:r>
      <w:r w:rsidR="0060326C">
        <w:rPr>
          <w:noProof/>
        </w:rPr>
        <w:t>48</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327D4E7" w:rsidR="003B6B49" w:rsidRDefault="003B6B49" w:rsidP="003B6B49">
      <w:r>
        <w:t xml:space="preserve">Em síntese, estes resultados indicam que condições onde os </w:t>
      </w:r>
      <w:r w:rsidR="001A6B0B" w:rsidRPr="001A6B0B">
        <w:rPr>
          <w:i/>
        </w:rPr>
        <w:t>players</w:t>
      </w:r>
      <w:r>
        <w:t xml:space="preserve">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w:t>
      </w:r>
      <w:r w:rsidR="00C66618">
        <w:t>o Player 1</w:t>
      </w:r>
      <w:r>
        <w:t xml:space="preserve"> se arrepender com uma estratégia excessivamente agressiva aumenta.</w:t>
      </w:r>
    </w:p>
    <w:p w14:paraId="18708404" w14:textId="2EE191FA"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w:t>
      </w:r>
      <w:r w:rsidR="001A6B0B" w:rsidRPr="001A6B0B">
        <w:rPr>
          <w:i/>
        </w:rPr>
        <w:t>market share</w:t>
      </w:r>
      <w:r>
        <w:t xml:space="preserve"> desejado, a empresa não precisará reduzir seus preços em demasia. Em outras palavras, </w:t>
      </w:r>
      <w:r w:rsidR="002E782D">
        <w:t xml:space="preserve">metas mais ousadas de </w:t>
      </w:r>
      <w:r w:rsidR="001A6B0B" w:rsidRPr="001A6B0B">
        <w:rPr>
          <w:i/>
        </w:rPr>
        <w:t>market share</w:t>
      </w:r>
      <w:r>
        <w:t>, n</w:t>
      </w:r>
      <w:r w:rsidR="00933A6D">
        <w:t xml:space="preserve">as condições sinalizadas na </w:t>
      </w:r>
      <w:r w:rsidR="00421E45">
        <w:fldChar w:fldCharType="begin"/>
      </w:r>
      <w:r w:rsidR="00421E45">
        <w:instrText xml:space="preserve"> REF _Ref505156672 \h </w:instrText>
      </w:r>
      <w:r w:rsidR="00421E45">
        <w:fldChar w:fldCharType="separate"/>
      </w:r>
      <w:r w:rsidR="0060326C">
        <w:t xml:space="preserve">Figura </w:t>
      </w:r>
      <w:r w:rsidR="0060326C">
        <w:rPr>
          <w:noProof/>
        </w:rPr>
        <w:t>48</w:t>
      </w:r>
      <w:r w:rsidR="00421E45">
        <w:fldChar w:fldCharType="end"/>
      </w:r>
      <w:r>
        <w:t>,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5" w:name="_Toc505523779"/>
      <w:r>
        <w:t>Identificação e Análise de Estratégias Adaptativas</w:t>
      </w:r>
      <w:bookmarkEnd w:id="245"/>
      <w:r>
        <w:t xml:space="preserve"> </w:t>
      </w:r>
    </w:p>
    <w:p w14:paraId="095AF84C" w14:textId="3A4F5220" w:rsidR="00DC5AFB" w:rsidRPr="00DC5AFB" w:rsidRDefault="007C505B" w:rsidP="00DC5AFB">
      <w:r>
        <w:t>A etapa anterior da análise identificou que a estratégia 31 é vulnerável ao cenário</w:t>
      </w:r>
      <w:r w:rsidR="0023208C">
        <w:t xml:space="preserve"> de alto tamanho do mercado e agressividade dos demais </w:t>
      </w:r>
      <w:r w:rsidR="001A6B0B" w:rsidRPr="001A6B0B">
        <w:rPr>
          <w:i/>
        </w:rPr>
        <w:t>players</w:t>
      </w:r>
      <w:r w:rsidR="0023208C">
        <w:t xml:space="preserve">.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2EC8C50F"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0326C" w:rsidRPr="00DE4B63">
        <w:t xml:space="preserve">Figura </w:t>
      </w:r>
      <w:r w:rsidR="0060326C">
        <w:rPr>
          <w:noProof/>
        </w:rPr>
        <w:t>49</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xml:space="preserve">. O eixo vertical, por sua vez, contém a mesma métrica calculada para o cenário de alta demanda e agressividade dos </w:t>
      </w:r>
      <w:r w:rsidR="001A6B0B" w:rsidRPr="001A6B0B">
        <w:rPr>
          <w:i/>
        </w:rPr>
        <w:t>players</w:t>
      </w:r>
      <w:r w:rsidR="00755BA0">
        <w:t xml:space="preserve">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52976A26" w:rsidR="003C5CEC" w:rsidRPr="00DE4B63" w:rsidRDefault="003C5CEC" w:rsidP="003C5CEC">
      <w:pPr>
        <w:pStyle w:val="Legenda"/>
      </w:pPr>
      <w:bookmarkStart w:id="246" w:name="_Ref504251904"/>
      <w:bookmarkStart w:id="247" w:name="_Toc505523711"/>
      <w:r w:rsidRPr="00DE4B63">
        <w:t xml:space="preserve">Figura </w:t>
      </w:r>
      <w:r>
        <w:fldChar w:fldCharType="begin"/>
      </w:r>
      <w:r w:rsidRPr="00DE4B63">
        <w:instrText xml:space="preserve"> SEQ Figura \* ARABIC </w:instrText>
      </w:r>
      <w:r>
        <w:fldChar w:fldCharType="separate"/>
      </w:r>
      <w:r w:rsidR="0060326C">
        <w:rPr>
          <w:noProof/>
        </w:rPr>
        <w:t>49</w:t>
      </w:r>
      <w:r>
        <w:fldChar w:fldCharType="end"/>
      </w:r>
      <w:bookmarkEnd w:id="246"/>
      <w:r w:rsidRPr="00DE4B63">
        <w:t xml:space="preserve"> – </w:t>
      </w:r>
      <w:r>
        <w:t>Identifica</w:t>
      </w:r>
      <w:r w:rsidR="00801267">
        <w:t>ndo fronteira de e</w:t>
      </w:r>
      <w:r>
        <w:t>stratégias Robustas</w:t>
      </w:r>
      <w:bookmarkEnd w:id="247"/>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DD9597C" w14:textId="1A58B3D8"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0326C" w:rsidRPr="00DE4B63">
        <w:t xml:space="preserve">Figura </w:t>
      </w:r>
      <w:r w:rsidR="0060326C">
        <w:rPr>
          <w:noProof/>
        </w:rPr>
        <w:t>50</w:t>
      </w:r>
      <w:r>
        <w:fldChar w:fldCharType="end"/>
      </w:r>
      <w:r>
        <w:t>.</w:t>
      </w:r>
    </w:p>
    <w:p w14:paraId="0AF6A0AC" w14:textId="2C51E16D" w:rsidR="003A645C" w:rsidRPr="00DE4B63" w:rsidRDefault="003A645C" w:rsidP="003A645C">
      <w:pPr>
        <w:pStyle w:val="Legenda"/>
      </w:pPr>
      <w:bookmarkStart w:id="248" w:name="_Ref504254296"/>
      <w:bookmarkStart w:id="249" w:name="_Toc505523712"/>
      <w:r w:rsidRPr="00DE4B63">
        <w:t xml:space="preserve">Figura </w:t>
      </w:r>
      <w:r>
        <w:fldChar w:fldCharType="begin"/>
      </w:r>
      <w:r w:rsidRPr="00DE4B63">
        <w:instrText xml:space="preserve"> SEQ Figura \* ARABIC </w:instrText>
      </w:r>
      <w:r>
        <w:fldChar w:fldCharType="separate"/>
      </w:r>
      <w:r w:rsidR="0060326C">
        <w:rPr>
          <w:noProof/>
        </w:rPr>
        <w:t>50</w:t>
      </w:r>
      <w:r>
        <w:fldChar w:fldCharType="end"/>
      </w:r>
      <w:bookmarkEnd w:id="248"/>
      <w:r w:rsidRPr="00DE4B63">
        <w:t xml:space="preserve"> – </w:t>
      </w:r>
      <w:r>
        <w:t>Estratégias Alternativas à Estratégia Selecionada</w:t>
      </w:r>
      <w:bookmarkEnd w:id="249"/>
    </w:p>
    <w:p w14:paraId="327EA2CE" w14:textId="133EA282" w:rsidR="003A645C" w:rsidRDefault="00421E45" w:rsidP="003A645C">
      <w:pPr>
        <w:ind w:firstLine="0"/>
        <w:jc w:val="center"/>
      </w:pPr>
      <w:r>
        <w:rPr>
          <w:noProof/>
        </w:rPr>
        <w:drawing>
          <wp:inline distT="0" distB="0" distL="0" distR="0" wp14:anchorId="37DC1242" wp14:editId="05546F4D">
            <wp:extent cx="5761355" cy="3291840"/>
            <wp:effectExtent l="0" t="0" r="0" b="381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6158660"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w:t>
      </w:r>
      <w:r w:rsidR="001A6B0B" w:rsidRPr="001A6B0B">
        <w:rPr>
          <w:i/>
        </w:rPr>
        <w:t>market share</w:t>
      </w:r>
      <w:r>
        <w:t xml:space="preserv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3FE6DC11" w:rsidR="00852E4D" w:rsidRDefault="00852E4D" w:rsidP="00F8601D">
      <w:r>
        <w:t xml:space="preserve">Sob este cenário, o mercado total é maior do que o </w:t>
      </w:r>
      <w:r w:rsidR="00B31B07">
        <w:t>esperado</w:t>
      </w:r>
      <w:r>
        <w:t>,</w:t>
      </w:r>
      <w:r w:rsidR="00B31B07">
        <w:t xml:space="preserve"> há outros </w:t>
      </w:r>
      <w:r w:rsidR="001A6B0B" w:rsidRPr="001A6B0B">
        <w:rPr>
          <w:i/>
        </w:rPr>
        <w:t>players</w:t>
      </w:r>
      <w:r w:rsidR="00B31B07">
        <w:t xml:space="preserve">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w:t>
      </w:r>
      <w:r w:rsidR="001A6B0B" w:rsidRPr="001A6B0B">
        <w:rPr>
          <w:i/>
        </w:rPr>
        <w:t>market share</w:t>
      </w:r>
      <w:r w:rsidR="008C7D56">
        <w:t xml:space="preserv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 xml:space="preserve">respondendo a </w:t>
      </w:r>
      <w:r w:rsidR="001A6B0B" w:rsidRPr="001A6B0B">
        <w:rPr>
          <w:i/>
        </w:rPr>
        <w:t>players</w:t>
      </w:r>
      <w:r w:rsidR="00134EC8">
        <w:t xml:space="preserve"> agressivos com ainda mais agressividade</w:t>
      </w:r>
      <w:r w:rsidR="00E2534E">
        <w:t xml:space="preserve"> em redução de preços ou aumento da performance de seu produto.</w:t>
      </w:r>
    </w:p>
    <w:p w14:paraId="16955F5B" w14:textId="18D2E30D" w:rsidR="00D56836" w:rsidRDefault="00D56836" w:rsidP="00F8601D">
      <w:r>
        <w:t xml:space="preserve">A análise realizada neste capítulo permitiu a identificação da estratégia 31 como a mais robusta dentre as estratégias testadas. </w:t>
      </w:r>
      <w:r w:rsidR="005C4A40">
        <w:t>Este resultado sugere que a estratégia de apropriação agressiva do mercado permite que o Player 1 não ceda espaço a outros players</w:t>
      </w:r>
      <w:r w:rsidR="00742231">
        <w:t>, e capitalize-se sobre o mercado já alcançado reduzindo seu volume de investimento em Pesquisa e desenvolvimento. Nas condições onde esta estratégia falha, os resultados sugerem que a empresa reduza sua meta de apropriação de mercado, porém ainda mantenha uma postura agressiva.</w:t>
      </w:r>
    </w:p>
    <w:p w14:paraId="6D5D2D61" w14:textId="04313307" w:rsidR="008E17CD" w:rsidRPr="00134EC8" w:rsidRDefault="008E17CD" w:rsidP="00F8601D">
      <w:r>
        <w:t>A seção seguinte discutirá os resultados desta análise no contexto da manufatura aditiva em particular e no contexto da avaliação de decisões estratégicas.</w:t>
      </w:r>
    </w:p>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0" w:name="_Toc505523780"/>
      <w:r>
        <w:t>DISCUSSÃO DOS RESULTADOS</w:t>
      </w:r>
      <w:bookmarkEnd w:id="250"/>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1" w:name="_Toc505523781"/>
      <w:r>
        <w:t>Contribuições</w:t>
      </w:r>
      <w:r w:rsidR="00AB6E91">
        <w:t xml:space="preserve"> </w:t>
      </w:r>
      <w:r>
        <w:t>Gerenciais</w:t>
      </w:r>
      <w:bookmarkEnd w:id="251"/>
    </w:p>
    <w:p w14:paraId="58B86D7B" w14:textId="019B5D24" w:rsidR="00FC1A79" w:rsidRDefault="00CE4963" w:rsidP="00AB6E91">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w:t>
      </w:r>
      <w:r w:rsidR="00FC1A79">
        <w:t xml:space="preserve">O presente trabalho permitiu que fossem testadas estratégias onde os </w:t>
      </w:r>
      <w:r w:rsidR="001A6B0B" w:rsidRPr="001A6B0B">
        <w:rPr>
          <w:i/>
        </w:rPr>
        <w:t>players</w:t>
      </w:r>
      <w:r w:rsidR="00FC1A79">
        <w:t xml:space="preserve"> aceitassem, </w:t>
      </w:r>
      <w:r w:rsidR="00FC1A79">
        <w:rPr>
          <w:i/>
        </w:rPr>
        <w:t xml:space="preserve">no mínimo </w:t>
      </w:r>
      <w:r w:rsidR="00FC1A79">
        <w:t xml:space="preserve">um nível de </w:t>
      </w:r>
      <w:r w:rsidR="001A6B0B" w:rsidRPr="001A6B0B">
        <w:rPr>
          <w:i/>
        </w:rPr>
        <w:t>market share</w:t>
      </w:r>
      <w:r w:rsidR="00FC1A79">
        <w:t xml:space="preserve"> menor que o atual, </w:t>
      </w:r>
      <w:r w:rsidR="00FC1A79">
        <w:rPr>
          <w:i/>
        </w:rPr>
        <w:t xml:space="preserve">e </w:t>
      </w:r>
      <w:r w:rsidR="00FC1A79">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rsidR="00FC1A79">
        <w:t xml:space="preserve"> que uma heurística conservadora com uma meta que mantém o status quo.</w:t>
      </w:r>
      <w:r w:rsidR="0080335A">
        <w:t xml:space="preserve"> Esta conclusão é importante por demonstrar que estratégias conservadoras podem ser menos robustas que estratégias agressivas.</w:t>
      </w:r>
    </w:p>
    <w:p w14:paraId="5AE40F29" w14:textId="5A1B32AC" w:rsidR="00CE4963" w:rsidRPr="00066B61"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 xml:space="preserve">A levar em consideração o atual comportamento dos </w:t>
      </w:r>
      <w:r w:rsidR="001A6B0B" w:rsidRPr="001A6B0B">
        <w:rPr>
          <w:i/>
        </w:rPr>
        <w:t>players</w:t>
      </w:r>
      <w:r w:rsidR="00CE4963">
        <w:t xml:space="preserve"> dominante, este resultado mostra-se consistente com a realidade</w:t>
      </w:r>
      <w:r w:rsidR="00C517FC">
        <w:t>. Estes resultados não eliminam definitivamente as estratégias de desenvolvimento aberto 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w:t>
      </w:r>
      <w:r w:rsidR="001A6B0B" w:rsidRPr="001A6B0B">
        <w:rPr>
          <w:i/>
        </w:rPr>
        <w:t>players</w:t>
      </w:r>
      <w:r>
        <w:t xml:space="preserve"> dominantes do mercado.</w:t>
      </w:r>
      <w:r w:rsidR="00066B61">
        <w:t xml:space="preserve"> Estes resultados são relevantes, e sugerem que, mesmo que haja uma “revolução </w:t>
      </w:r>
      <w:r w:rsidR="00066B61" w:rsidRPr="00577B88">
        <w:rPr>
          <w:i/>
        </w:rPr>
        <w:t>open source</w:t>
      </w:r>
      <w:r w:rsidR="00066B61">
        <w:t>” por parte dos demais players, a estratégia mais robusta</w:t>
      </w:r>
      <w:r w:rsidR="002F3AD2">
        <w:t xml:space="preserve"> sugerida pelas simulações </w:t>
      </w:r>
      <w:r w:rsidR="00066B61">
        <w:t xml:space="preserve">para os players dominantes </w:t>
      </w:r>
      <w:r w:rsidR="00577B88">
        <w:t>continua sendo</w:t>
      </w:r>
      <w:r w:rsidR="00066B61">
        <w:t xml:space="preserve"> a estratégia de pesquisa e desenvolvimento fechado.</w:t>
      </w:r>
    </w:p>
    <w:p w14:paraId="23C3414A" w14:textId="1D996FE3"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w:t>
      </w:r>
      <w:r w:rsidR="001A6B0B" w:rsidRPr="001A6B0B">
        <w:rPr>
          <w:i/>
        </w:rPr>
        <w:t>players</w:t>
      </w:r>
      <w:r w:rsidR="008267F7">
        <w:t xml:space="preserve">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xml:space="preserve">, pode ser necessário que os </w:t>
      </w:r>
      <w:r w:rsidR="001A6B0B" w:rsidRPr="001A6B0B">
        <w:rPr>
          <w:i/>
        </w:rPr>
        <w:t>players</w:t>
      </w:r>
      <w:r w:rsidR="0050240D">
        <w:t xml:space="preserve"> comecem a focalizar-se sobre resultados de curto prazo para observar retornos sobre seus investimentos. Para que esta recomendação seja utilizada adequadamente, é necessário que os </w:t>
      </w:r>
      <w:r w:rsidR="001A6B0B" w:rsidRPr="001A6B0B">
        <w:rPr>
          <w:i/>
        </w:rPr>
        <w:t>players</w:t>
      </w:r>
      <w:r w:rsidR="0050240D">
        <w:t xml:space="preserve"> observem cautelosamente qual é de fato a restrição para a expansão do mercado</w:t>
      </w:r>
      <w:r w:rsidR="00C32BA5">
        <w:t xml:space="preserve"> (ex.: performance e ou velocidade de difusão do produto)</w:t>
      </w:r>
      <w:r w:rsidR="0050240D">
        <w:t>.</w:t>
      </w:r>
    </w:p>
    <w:p w14:paraId="57426A87" w14:textId="0495FF50" w:rsidR="00967B05" w:rsidRDefault="0050240D" w:rsidP="005C4766">
      <w:r>
        <w:t xml:space="preserve">Os </w:t>
      </w:r>
      <w:r w:rsidR="001A6B0B" w:rsidRPr="001A6B0B">
        <w:rPr>
          <w:i/>
        </w:rPr>
        <w:t>players</w:t>
      </w:r>
      <w:r>
        <w:t xml:space="preserve">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w:t>
      </w:r>
      <w:r w:rsidR="001A6B0B" w:rsidRPr="001A6B0B">
        <w:rPr>
          <w:i/>
        </w:rPr>
        <w:t>players</w:t>
      </w:r>
      <w:r w:rsidR="00C32BA5">
        <w:t xml:space="preserve"> investem em Pesquisa e Desenvolvimento excessivamente, aumentando os preços sobre os seus produtos, e</w:t>
      </w:r>
      <w:r w:rsidR="00F84A49">
        <w:t>,</w:t>
      </w:r>
      <w:r w:rsidR="00C32BA5">
        <w:t xml:space="preserve"> por consequência, limitando o mercado que pode</w:t>
      </w:r>
      <w:r w:rsidR="00844C80">
        <w:t>ria</w:t>
      </w:r>
      <w:r w:rsidR="00C32BA5">
        <w:t xml:space="preserve"> ser atendido pelos mesmos. </w:t>
      </w:r>
      <w:r>
        <w:t xml:space="preserve">Quando o mercado amadurecer, pode ser tarde demais para </w:t>
      </w:r>
      <w:r w:rsidR="00F84A49">
        <w:t>obter retornos</w:t>
      </w:r>
      <w:r>
        <w:t xml:space="preserve"> financeiros dos investimentos</w:t>
      </w:r>
      <w:r w:rsidR="00844C80">
        <w:t xml:space="preserve"> realizados</w:t>
      </w:r>
      <w:r>
        <w:t xml:space="preserve">, uma vez que as patentes </w:t>
      </w:r>
      <w:r w:rsidR="00B63648">
        <w:t xml:space="preserve">vencerão, e </w:t>
      </w:r>
      <w:r w:rsidR="00F84A49">
        <w:t>novos</w:t>
      </w:r>
      <w:r w:rsidR="00B63648">
        <w:t xml:space="preserve"> </w:t>
      </w:r>
      <w:r w:rsidR="001A6B0B" w:rsidRPr="001A6B0B">
        <w:rPr>
          <w:i/>
        </w:rPr>
        <w:t>players</w:t>
      </w:r>
      <w:r w:rsidR="00B63648">
        <w:t xml:space="preserve"> agressivos </w:t>
      </w:r>
      <w:r w:rsidR="00F84A49">
        <w:t>poderão entrar no mercado com menores custos</w:t>
      </w:r>
      <w:r w:rsidR="00E71B1D">
        <w:t xml:space="preserve">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1B7648CA"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w:t>
      </w:r>
      <w:r w:rsidR="001A6B0B" w:rsidRPr="001A6B0B">
        <w:rPr>
          <w:i/>
        </w:rPr>
        <w:t>players</w:t>
      </w:r>
      <w:r w:rsidR="005C4766">
        <w:t xml:space="preserve"> por outros </w:t>
      </w:r>
      <w:r w:rsidR="001A6B0B" w:rsidRPr="001A6B0B">
        <w:rPr>
          <w:i/>
        </w:rPr>
        <w:t>players</w:t>
      </w:r>
      <w:r w:rsidR="005C4766">
        <w:t xml:space="preserve"> maiores. Considerando as recentes investidas de empresas como HP e GE neste mercado</w:t>
      </w:r>
      <w:r w:rsidR="000A00CC">
        <w:t xml:space="preserve"> </w:t>
      </w:r>
      <w:r w:rsidR="000A00CC">
        <w:fldChar w:fldCharType="begin" w:fldLock="1"/>
      </w:r>
      <w:r w:rsidR="008A23A6">
        <w:instrText>ADDIN CSL_CITATION {"citationItems":[{"id":"ITEM-1","itemData":{"URL":"http://www8.hp.com/us/en/hp-news/press-release.html?id=2530726#.WnYTC6inHIU","accessed":{"date-parts":[["2017","12","13"]]},"author":[{"dropping-particle":"","family":"HP","given":"","non-dropping-particle":"","parse-names":false,"suffix":""}],"id":"ITEM-1","issued":{"date-parts":[["2017"]]},"title":"HP Accelerates Path to Industrial 3D Manufacturing with New Jet Fusion 3D 4210 Printing Solution and Expanded Materials Portfolio","type":"webpage"},"uris":["http://www.mendeley.com/documents/?uuid=367c2ed1-6bc4-40a2-bc98-56814d379da3"]},{"id":"ITEM-2","itemData":{"URL":"https://www.ge.com/reports/ge-building-worlds-largest-additive-machine-3d-printing-metals/","accessed":{"date-parts":[["2017","12","13"]]},"author":[{"dropping-particle":"","family":"GE","given":"","non-dropping-particle":"","parse-names":false,"suffix":""}],"id":"ITEM-2","issued":{"date-parts":[["2017"]]},"title":"GE is Building The World’s Largest Additive Machine For 3D Printing Metals","type":"webpage"},"uris":["http://www.mendeley.com/documents/?uuid=718d1e80-cddf-4fdf-9e2f-51b879c2d4dc"]}],"mendeley":{"formattedCitation":"(GE, 2017; HP, 2017)","plainTextFormattedCitation":"(GE, 2017; HP, 2017)","previouslyFormattedCitation":"(GE, 2017; HP, 2017)"},"properties":{"noteIndex":0},"schema":"https://github.com/citation-style-language/schema/raw/master/csl-citation.json"}</w:instrText>
      </w:r>
      <w:r w:rsidR="000A00CC">
        <w:fldChar w:fldCharType="separate"/>
      </w:r>
      <w:r w:rsidR="00D10579" w:rsidRPr="00D10579">
        <w:rPr>
          <w:noProof/>
        </w:rPr>
        <w:t>(GE, 2017; HP, 2017)</w:t>
      </w:r>
      <w:r w:rsidR="000A00CC">
        <w:fldChar w:fldCharType="end"/>
      </w:r>
      <w:r w:rsidR="005C4766">
        <w:t>, este cenário de consolidação é de fato plausível.</w:t>
      </w:r>
    </w:p>
    <w:p w14:paraId="73E92500" w14:textId="0DDA37CF" w:rsidR="00C11EAE" w:rsidRDefault="00882D8D" w:rsidP="00AB6E91">
      <w:r>
        <w:t xml:space="preserve">Ainda em relação à sua contribuição específica para os </w:t>
      </w:r>
      <w:r w:rsidR="001A6B0B" w:rsidRPr="001A6B0B">
        <w:rPr>
          <w:i/>
        </w:rPr>
        <w:t>players</w:t>
      </w:r>
      <w:r>
        <w:t xml:space="preserve"> da impressão 3D, este trabalho identificou as condições nas quais a estratégia agressiva, considerada como a mais robusta nas condições testadas, pode falhar. No cenário onde o tamanho do mercado é alto e os demais </w:t>
      </w:r>
      <w:r w:rsidR="001A6B0B" w:rsidRPr="001A6B0B">
        <w:rPr>
          <w:i/>
        </w:rPr>
        <w:t>players</w:t>
      </w:r>
      <w:r>
        <w:t xml:space="preserve"> do mercado são agressivos, também perseguir uma estratégia igualmente agressiva pode</w:t>
      </w:r>
      <w:r w:rsidR="00AE000D">
        <w:t xml:space="preserve"> levar a empresa a resultados piores do que a mesma teria com metas de </w:t>
      </w:r>
      <w:r w:rsidR="001A6B0B" w:rsidRPr="001A6B0B">
        <w:rPr>
          <w:i/>
        </w:rPr>
        <w:t>market share</w:t>
      </w:r>
      <w:r w:rsidR="00AE000D">
        <w:t xml:space="preserve"> menores.</w:t>
      </w:r>
    </w:p>
    <w:p w14:paraId="0FCA2ECD" w14:textId="2E10177E" w:rsidR="007021DF" w:rsidRDefault="00D10579" w:rsidP="00D10579">
      <w:r>
        <w:t>H</w:t>
      </w:r>
      <w:r w:rsidR="00914224">
        <w:t>á contribuições que esta análise pode gerar para as empresas em suas decisões estratégicas</w:t>
      </w:r>
      <w:r>
        <w:t xml:space="preserve"> para além do contexto da manufatura aditiva. </w:t>
      </w:r>
      <w:r w:rsidR="007021DF">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w:t>
      </w:r>
      <w:r w:rsidR="001A6B0B" w:rsidRPr="001A6B0B">
        <w:rPr>
          <w:i/>
        </w:rPr>
        <w:t>players</w:t>
      </w:r>
      <w:r w:rsidR="007021DF">
        <w:t xml:space="preserve"> podem utilizar-se de modelos, que em um primeiro momento contribuirão para representar o problema </w:t>
      </w:r>
      <w:r w:rsidR="00DE43DD">
        <w:t>de modo estruturado</w:t>
      </w:r>
      <w:r w:rsidR="007021DF">
        <w:t xml:space="preserve">. </w:t>
      </w:r>
      <w:r w:rsidR="00DE43DD">
        <w:t xml:space="preserve">A partir desta formulação, o modelo poderá ser utilizado para testar o resultado de cada estratégia definida pelos </w:t>
      </w:r>
      <w:r w:rsidR="001A6B0B" w:rsidRPr="001A6B0B">
        <w:rPr>
          <w:i/>
        </w:rPr>
        <w:t>players</w:t>
      </w:r>
      <w:r w:rsidR="00DE43DD">
        <w:t xml:space="preserve">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223167F4" w:rsidR="00914224" w:rsidRPr="00914224" w:rsidRDefault="00914224" w:rsidP="00AB6E91">
      <w:r>
        <w:t xml:space="preserve">Além disso, a análise realizada neste trabalho fornece uma informação importante para os processos de </w:t>
      </w:r>
      <w:r w:rsidR="00D10579">
        <w:t>adaptação</w:t>
      </w:r>
      <w:r>
        <w:t xml:space="preserve"> da estratégia. Os resultados das simulações poderiam sugerir </w:t>
      </w:r>
      <w:r>
        <w:rPr>
          <w:i/>
        </w:rPr>
        <w:t xml:space="preserve">em que momento </w:t>
      </w:r>
      <w:r>
        <w:t xml:space="preserve">a estratégia da empresa deve mudar em reação ao ambiente, e que variáveis devem ser avaliadas para realizar esta mudança. Neste sentido, as análises propiciadas pelo RDM podem ser usadas para projetar e conduzir “estratégias não-preditivas / adaptativas”. </w:t>
      </w:r>
      <w:r>
        <w:fldChar w:fldCharType="begin" w:fldLock="1"/>
      </w:r>
      <w:r w:rsidR="008A23A6">
        <w:instrText>ADDIN CSL_CITATION {"citationItems":[{"id":"ITEM-1","itemData":{"DOI":"10.1002/smj.555","ISBN":"1097-0266","ISSN":"0143-2095","PMID":"31767271","abstract":"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s continual efforts to innovate","author":[{"dropping-particle":"","family":"Wiltbank","given":"Robert","non-dropping-particle":"","parse-names":false,"suffix":""},{"dropping-particle":"","family":"Dew","given":"Nicholas","non-dropping-particle":"","parse-names":false,"suffix":""},{"dropping-particle":"","family":"Read","given":"Stuart","non-dropping-particle":"","parse-names":false,"suffix":""},{"dropping-particle":"","family":"Sarasvathy","given":"Saras D.","non-dropping-particle":"","parse-names":false,"suffix":""}],"container-title":"Strategic Management Journal","id":"ITEM-1","issue":"10","issued":{"date-parts":[["2006","10"]]},"page":"981-998","title":"What to do next? The case for non-predictive strategy","type":"article-journal","volume":"27"},"uris":["http://www.mendeley.com/documents/?uuid=c44fa77a-c7df-492b-ba37-d36be8061650"]}],"mendeley":{"formattedCitation":"(WILTBANK et al., 2006)","plainTextFormattedCitation":"(WILTBANK et al., 2006)","previouslyFormattedCitation":"(WILTBANK et al., 2006)"},"properties":{"noteIndex":0},"schema":"https://github.com/citation-style-language/schema/raw/master/csl-citation.json"}</w:instrText>
      </w:r>
      <w:r>
        <w:fldChar w:fldCharType="separate"/>
      </w:r>
      <w:r w:rsidRPr="00914224">
        <w:rPr>
          <w:noProof/>
        </w:rPr>
        <w:t>(WILTBANK et al., 2006)</w:t>
      </w:r>
      <w:r>
        <w:fldChar w:fldCharType="end"/>
      </w:r>
      <w:r>
        <w:t xml:space="preserve">. </w:t>
      </w:r>
    </w:p>
    <w:p w14:paraId="72D21960" w14:textId="5DF24116"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w:t>
      </w:r>
      <w:r w:rsidR="00D10579">
        <w:t>avaliação</w:t>
      </w:r>
      <w:r>
        <w:t xml:space="preserve"> numérica de uma decisão </w:t>
      </w:r>
      <w:r w:rsidR="0039616F">
        <w:t>tomada</w:t>
      </w:r>
      <w:r>
        <w:t>.</w:t>
      </w:r>
      <w:r w:rsidR="004171D1">
        <w:t xml:space="preserve"> Um processo de avaliação de decisões estratégicas baseado em análises de vulnerabilidade irá destacar as condições nas quais a estratégia atual da empresa falhará, e precisa comunicar as vulnerabilidades identificadas às partes relevantes na organização para que os resultados da análise sejam apropriadamente utilizados. Este tipo de abordagem em relação às decisões não requer somente </w:t>
      </w:r>
      <w:r w:rsidR="004171D1" w:rsidRPr="00D10579">
        <w:t>ferramentas</w:t>
      </w:r>
      <w:r w:rsidR="004171D1">
        <w:rPr>
          <w:i/>
        </w:rPr>
        <w:t xml:space="preserve"> </w:t>
      </w:r>
      <w:r w:rsidR="004171D1">
        <w:t>de suporte à decisão diferentes, porém também processos de suporte à decisão diferentes.</w:t>
      </w:r>
      <w:r w:rsidR="00BC3AA3">
        <w:t xml:space="preserve"> Embora o papel deste trabalho não tenha sido propor tais processos, o leitor interessado em aplicar esta abordagem deve projetar processos organizacionais </w:t>
      </w:r>
      <w:r w:rsidR="00EE078F">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771C86F2"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w:t>
      </w:r>
      <w:r w:rsidR="00543284">
        <w:t>adaptações na estratégia empresarial</w:t>
      </w:r>
      <w:r w:rsidR="00EE078F">
        <w:t>.</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w:t>
      </w:r>
      <w:r w:rsidR="00543284">
        <w:t>m</w:t>
      </w:r>
      <w:r w:rsidR="00C27690">
        <w:t xml:space="preserve"> às suas decisões.</w:t>
      </w:r>
    </w:p>
    <w:p w14:paraId="1F3D650E" w14:textId="0640F6C8" w:rsidR="00AB6E91" w:rsidRDefault="00783031" w:rsidP="00AB6E91">
      <w:pPr>
        <w:pStyle w:val="Ttulo2"/>
      </w:pPr>
      <w:bookmarkStart w:id="252" w:name="_Toc505523782"/>
      <w:r>
        <w:t xml:space="preserve">Contribuições </w:t>
      </w:r>
      <w:r w:rsidR="004D41DD">
        <w:t>Acadêmicas</w:t>
      </w:r>
      <w:bookmarkEnd w:id="252"/>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07E043B4"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rsidR="003019EC">
        <w:t xml:space="preserve"> conjunto de contextos nos quais</w:t>
      </w:r>
      <w:r>
        <w:t xml:space="preserve"> o RDM</w:t>
      </w:r>
      <w:r w:rsidR="006E12C5">
        <w:t xml:space="preserve"> foi aplicado ao analisar a </w:t>
      </w:r>
      <w:r>
        <w:t xml:space="preserve">dinâmica competitiva de empresas privadas. </w:t>
      </w:r>
      <w:r w:rsidR="009F24D4">
        <w:t xml:space="preserve">Este ponto é especialmente importante para avaliar decisões nas quais existem </w:t>
      </w:r>
      <w:r w:rsidR="001A6B0B" w:rsidRPr="001A6B0B">
        <w:rPr>
          <w:i/>
        </w:rPr>
        <w:t>players</w:t>
      </w:r>
      <w:r w:rsidR="009F24D4">
        <w:t xml:space="preserve"> deliberadamente atuando para minar o resultado d</w:t>
      </w:r>
      <w:r w:rsidR="00785DDE">
        <w:t xml:space="preserve">os demais </w:t>
      </w:r>
      <w:r w:rsidR="001A6B0B" w:rsidRPr="001A6B0B">
        <w:rPr>
          <w:i/>
        </w:rPr>
        <w:t>players</w:t>
      </w:r>
      <w:r w:rsidR="009F24D4">
        <w:t>.</w:t>
      </w:r>
    </w:p>
    <w:p w14:paraId="1CDCE2F3" w14:textId="1215833E" w:rsidR="009F24D4" w:rsidRDefault="009F24D4" w:rsidP="0079083D">
      <w:r>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8A23A6">
        <w:instrText>ADDIN CSL_CITATION {"citationItems":[{"id":"ITEM-1","itemData":{"DOI":"10.1016/j.techfore.2016.06.014","ISBN":"9781890843298","ISSN":"00401625","abstract":"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author":[{"dropping-particle":"","family":"Kwakkel","given":"J. H.","non-dropping-particle":"","parse-names":false,"suffix":""},{"dropping-particle":"","family":"Cunningham","given":"S. C.","non-dropping-particle":"","parse-names":false,"suffix":""}],"container-title":"Technological Forecasting and Social Change","id":"ITEM-1","issued":{"date-parts":[["2016"]]},"page":"124-134","publisher":"The Authors","title":"Improving scenario discovery by bagging random boxes","type":"article-journal","volume":"111"},"uris":["http://www.mendeley.com/documents/?uuid=169c6d25-0e75-43a0-927b-22efc64c6276"]},{"id":"ITEM-2","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2","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mendeley":{"formattedCitation":"(KWAKKEL, 2017; KWAKKEL; CUNNINGHAM, 2016)","plainTextFormattedCitation":"(KWAKKEL, 2017; KWAKKEL; CUNNINGHAM, 2016)","previouslyFormattedCitation":"(KWAKKEL, 2017; KWAKKEL; CUNNINGHAM, 2016)"},"properties":{"noteIndex":0},"schema":"https://github.com/citation-style-language/schema/raw/master/csl-citation.json"}</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consolidadas.</w:t>
      </w:r>
    </w:p>
    <w:p w14:paraId="638A224C" w14:textId="079A014A"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8A23A6">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uris":["http://www.mendeley.com/documents/?uuid=6caefebb-0cb1-43d0-9c7d-ca534a15d09b"]},{"id":"ITEM-2","itemData":{"DOI":"10.1287/mnsc.15.5.215","ISSN":"0025-1909","author":[{"dropping-particle":"","family":"Bass","given":"Frank M.","non-dropping-particle":"","parse-names":false,"suffix":""}],"container-title":"Management Science","id":"ITEM-2","issue":"5","issued":{"date-parts":[["1969","1"]]},"page":"215-227","title":"A New Product Growth for Model Consumer Durables","type":"article-journal","volume":"15"},"uris":["http://www.mendeley.com/documents/?uuid=ba3ae769-23ac-41bf-b506-68e895a98dd3"]}],"mendeley":{"formattedCitation":"(BASS, 1969; STERMAN et al., 2007)","plainTextFormattedCitation":"(BASS, 1969; STERMAN et al., 2007)","previouslyFormattedCitation":"(BASS, 1969; STERMAN et al., 2007)"},"properties":{"noteIndex":0},"schema":"https://github.com/citation-style-language/schema/raw/master/csl-citation.json"}</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w:t>
      </w:r>
      <w:r w:rsidR="001A6B0B" w:rsidRPr="001A6B0B">
        <w:rPr>
          <w:i/>
        </w:rPr>
        <w:t>players</w:t>
      </w:r>
      <w:r w:rsidR="00093EF5">
        <w:t>.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1283C4B6"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8A23A6">
        <w:instrText>ADDIN CSL_CITATION {"citationItems":[{"id":"ITEM-1","itemData":{"DOI":"10.1057/jors.1973.52","ISBN":"00303623","ISSN":"0160-5682","abstract":"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author":[{"dropping-particle":"","family":"Rosenhead","given":"Jonathan","non-dropping-particle":"","parse-names":false,"suffix":""},{"dropping-particle":"","family":"Elton","given":"Martin","non-dropping-particle":"","parse-names":false,"suffix":""},{"dropping-particle":"","family":"Gupta","given":"Shiv K.","non-dropping-particle":"","parse-names":false,"suffix":""}],"container-title":"Operational Research Quarterly","id":"ITEM-1","issue":"4","issued":{"date-parts":[["1973"]]},"page":"413-431","title":"Robustness and optimality as criteria for strategic decisions","type":"article-journal","volume":"23"},"uris":["http://www.mendeley.com/documents/?uuid=999022a7-9d19-436d-a757-07dc4f5ca5a1"]}],"mendeley":{"formattedCitation":"(ROSENHEAD; ELTON; GUPTA, 1973)","plainTextFormattedCitation":"(ROSENHEAD; ELTON; GUPTA, 1973)","previouslyFormattedCitation":"(ROSENHEAD; ELTON; GUPTA, 1973)"},"properties":{"noteIndex":0},"schema":"https://github.com/citation-style-language/schema/raw/master/csl-citation.json"}</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77D83B7B"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8A23A6">
        <w:instrText>ADDIN CSL_CITATION {"citationItems":[{"id":"ITEM-1","itemData":{"DOI":"10.1002/smj.2293","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Phadnis","given":"Shardul","non-dropping-particle":"","parse-names":false,"suffix":""},{"dropping-particle":"","family":"Caplice","given":"Chris","non-dropping-particle":"","parse-names":false,"suffix":""},{"dropping-particle":"","family":"Sheffi","given":"Yossi","non-dropping-particle":"","parse-names":false,"suffix":""},{"dropping-particle":"","family":"Singh","given":"Mahender","non-dropping-particle":"","parse-names":false,"suffix":""}],"container-title":"Strategic Management Journal","id":"ITEM-1","issue":"9","issued":{"date-parts":[["2015","9"]]},"page":"1401-1411","title":"Effect of scenario planning on field experts' judgment of long-range investment decisions","type":"article-journal","volume":"36"},"uris":["http://www.mendeley.com/documents/?uuid=ea59bae7-fc9e-4692-b329-8b9fbee3b82a"]}],"mendeley":{"formattedCitation":"(PHADNIS et al., 2015)","plainTextFormattedCitation":"(PHADNIS et al., 2015)","previouslyFormattedCitation":"(PHADNIS et al., 2015)"},"properties":{"noteIndex":0},"schema":"https://github.com/citation-style-language/schema/raw/master/csl-citation.json"}</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25468CBF" w:rsidR="009C1CD9" w:rsidRPr="00A06444" w:rsidRDefault="009C1CD9" w:rsidP="009C1CD9">
      <w:r>
        <w:t xml:space="preserve">Kwakkel e Cunningham </w:t>
      </w:r>
      <w:r>
        <w:fldChar w:fldCharType="begin" w:fldLock="1"/>
      </w:r>
      <w:r w:rsidR="008A23A6">
        <w:instrText>ADDIN CSL_CITATION {"citationItems":[{"id":"ITEM-1","itemData":{"DOI":"10.1016/j.techfore.2016.06.014","ISBN":"9781890843298","ISSN":"00401625","abstract":"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author":[{"dropping-particle":"","family":"Kwakkel","given":"J. H.","non-dropping-particle":"","parse-names":false,"suffix":""},{"dropping-particle":"","family":"Cunningham","given":"S. C.","non-dropping-particle":"","parse-names":false,"suffix":""}],"container-title":"Technological Forecasting and Social Change","id":"ITEM-1","issued":{"date-parts":[["2016"]]},"page":"124-134","publisher":"The Authors","title":"Improving scenario discovery by bagging random boxes","type":"article-journal","volume":"111"},"suppress-author":1,"uris":["http://www.mendeley.com/documents/?uuid=169c6d25-0e75-43a0-927b-22efc64c6276"]}],"mendeley":{"formattedCitation":"(2016)","plainTextFormattedCitation":"(2016)","previouslyFormattedCitation":"(2016)"},"properties":{"noteIndex":0},"schema":"https://github.com/citation-style-language/schema/raw/master/csl-citation.json"}</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rsidR="008A23A6">
        <w:instrText>ADDIN CSL_CITATION {"citationItems":[{"id":"ITEM-1","itemData":{"DOI":"10.1016/j.futures.2005.01.003","ISBN":"0016-3287","ISSN":"00163287","abstract":"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author":[{"dropping-particle":"","family":"Bradfield","given":"Ron","non-dropping-particle":"","parse-names":false,"suffix":""},{"dropping-particle":"","family":"Wright","given":"George","non-dropping-particle":"","parse-names":false,"suffix":""},{"dropping-particle":"","family":"Burt","given":"George","non-dropping-particle":"","parse-names":false,"suffix":""},{"dropping-particle":"","family":"Cairns","given":"George","non-dropping-particle":"","parse-names":false,"suffix":""},{"dropping-particle":"","family":"Heijden","given":"Kees","non-dropping-particle":"Van Der","parse-names":false,"suffix":""}],"container-title":"Futures","id":"ITEM-1","issue":"8","issued":{"date-parts":[["2005"]]},"page":"795-812","title":"The origins and evolution of scenario techniques in long range business planning","type":"article-journal","volume":"37"},"uris":["http://www.mendeley.com/documents/?uuid=a8ed13e8-77ea-4452-83e8-0bd160e680b1"]}],"mendeley":{"formattedCitation":"(BRADFIELD et al., 2005)","plainTextFormattedCitation":"(BRADFIELD et al., 2005)","previouslyFormattedCitation":"(BRADFIELD et al., 2005)"},"properties":{"noteIndex":0},"schema":"https://github.com/citation-style-language/schema/raw/master/csl-citation.json"}</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8A23A6">
        <w:instrText>ADDIN CSL_CITATION {"citationItems":[{"id":"ITEM-1","itemData":{"DOI":"10.1016/j.futures.2005.01.003","ISBN":"0016-3287","ISSN":"00163287","abstract":"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author":[{"dropping-particle":"","family":"Bradfield","given":"Ron","non-dropping-particle":"","parse-names":false,"suffix":""},{"dropping-particle":"","family":"Wright","given":"George","non-dropping-particle":"","parse-names":false,"suffix":""},{"dropping-particle":"","family":"Burt","given":"George","non-dropping-particle":"","parse-names":false,"suffix":""},{"dropping-particle":"","family":"Cairns","given":"George","non-dropping-particle":"","parse-names":false,"suffix":""},{"dropping-particle":"","family":"Heijden","given":"Kees","non-dropping-particle":"Van Der","parse-names":false,"suffix":""}],"container-title":"Futures","id":"ITEM-1","issue":"8","issued":{"date-parts":[["2005"]]},"page":"795-812","title":"The origins and evolution of scenario techniques in long range business planning","type":"article-journal","volume":"37"},"uris":["http://www.mendeley.com/documents/?uuid=a8ed13e8-77ea-4452-83e8-0bd160e680b1"]}],"mendeley":{"formattedCitation":"(BRADFIELD et al., 2005)","plainTextFormattedCitation":"(BRADFIELD et al., 2005)","previouslyFormattedCitation":"(BRADFIELD et al., 2005)"},"properties":{"noteIndex":0},"schema":"https://github.com/citation-style-language/schema/raw/master/csl-citation.json"}</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sidRPr="00CA0E07">
        <w:t xml:space="preserve">não </w:t>
      </w:r>
      <w:r w:rsidR="00A06444" w:rsidRPr="00CA0E07">
        <w:t>deve ser</w:t>
      </w:r>
      <w:r w:rsidR="00A06444">
        <w:rPr>
          <w:i/>
        </w:rPr>
        <w:t xml:space="preserve"> </w:t>
      </w:r>
      <w:r w:rsidR="00A06444">
        <w:t>posicionado como uma derivação ou subdivisão de alguma das três escolas de cenários</w:t>
      </w:r>
      <w:r w:rsidR="00EE34B4">
        <w:t xml:space="preserve"> </w:t>
      </w:r>
      <w:r w:rsidR="00EE34B4">
        <w:fldChar w:fldCharType="begin" w:fldLock="1"/>
      </w:r>
      <w:r w:rsidR="008A23A6">
        <w:instrText>ADDIN CSL_CITATION {"citationItems":[{"id":"ITEM-1","itemData":{"DOI":"10.1016/j.futures.2005.01.003","ISBN":"0016-3287","ISSN":"00163287","abstract":"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author":[{"dropping-particle":"","family":"Bradfield","given":"Ron","non-dropping-particle":"","parse-names":false,"suffix":""},{"dropping-particle":"","family":"Wright","given":"George","non-dropping-particle":"","parse-names":false,"suffix":""},{"dropping-particle":"","family":"Burt","given":"George","non-dropping-particle":"","parse-names":false,"suffix":""},{"dropping-particle":"","family":"Cairns","given":"George","non-dropping-particle":"","parse-names":false,"suffix":""},{"dropping-particle":"","family":"Heijden","given":"Kees","non-dropping-particle":"Van Der","parse-names":false,"suffix":""}],"container-title":"Futures","id":"ITEM-1","issue":"8","issued":{"date-parts":[["2005"]]},"page":"795-812","title":"The origins and evolution of scenario techniques in long range business planning","type":"article-journal","volume":"37"},"uris":["http://www.mendeley.com/documents/?uuid=a8ed13e8-77ea-4452-83e8-0bd160e680b1"]}],"mendeley":{"formattedCitation":"(BRADFIELD et al., 2005)","plainTextFormattedCitation":"(BRADFIELD et al., 2005)","previouslyFormattedCitation":"(BRADFIELD et al., 2005)"},"properties":{"noteIndex":0},"schema":"https://github.com/citation-style-language/schema/raw/master/csl-citation.json"}</w:instrText>
      </w:r>
      <w:r w:rsidR="00EE34B4">
        <w:fldChar w:fldCharType="separate"/>
      </w:r>
      <w:r w:rsidR="00EE34B4" w:rsidRPr="00F14219">
        <w:rPr>
          <w:noProof/>
        </w:rPr>
        <w:t>(BRADFIELD et al., 2005)</w:t>
      </w:r>
      <w:r w:rsidR="00EE34B4">
        <w:fldChar w:fldCharType="end"/>
      </w:r>
      <w:r w:rsidR="00A06444">
        <w:t>, mas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D8D51C1"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008A23A6">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locator":"850","uris":["http://www.mendeley.com/documents/?uuid=88f28a50-f9a8-4e90-b3ac-7a4c7fa4c3cf"]}],"mendeley":{"formattedCitation":"(STERMAN, 2000, p. 850)","plainTextFormattedCitation":"(STERMAN, 2000, p. 850)","previouslyFormattedCitation":"(STERMAN, 2000, p. 850)"},"properties":{"noteIndex":0},"schema":"https://github.com/citation-style-language/schema/raw/master/csl-citation.json"}</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3" w:name="_Toc505523783"/>
      <w:r>
        <w:t>CONCLUSÕES</w:t>
      </w:r>
      <w:bookmarkEnd w:id="253"/>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63CC27BB"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w:t>
      </w:r>
      <w:r w:rsidR="001A6B0B" w:rsidRPr="001A6B0B">
        <w:rPr>
          <w:i/>
        </w:rPr>
        <w:t>market share</w:t>
      </w:r>
      <w:r w:rsidR="00B67263">
        <w:t xml:space="preserve"> entre os </w:t>
      </w:r>
      <w:r w:rsidR="001A6B0B" w:rsidRPr="001A6B0B">
        <w:rPr>
          <w:i/>
        </w:rPr>
        <w:t>players</w:t>
      </w:r>
      <w:r w:rsidR="00B67263">
        <w:t>.</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6B5D0962"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de algoritmos de seleção de variáveis, não incluídos na prescrição do método RDM original </w:t>
      </w:r>
      <w:r w:rsidR="009F3632">
        <w:fldChar w:fldCharType="begin" w:fldLock="1"/>
      </w:r>
      <w:r w:rsidR="008A23A6">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3FC336C9"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w:t>
      </w:r>
      <w:r w:rsidR="001A6B0B" w:rsidRPr="001A6B0B">
        <w:rPr>
          <w:i/>
        </w:rPr>
        <w:t>market share</w:t>
      </w:r>
      <w:r>
        <w:t xml:space="preserv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693AD4EA"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A23A6">
        <w:instrText>ADDIN CSL_CITATION {"citationItems":[{"id":"ITEM-1","itemData":{"DOI":"10.1016/j.techfore.2014.01.010","ISBN":"0040-1625","ISSN":"00401625","abstract":"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author":[{"dropping-particle":"","family":"Parker","given":"Andrew M.","non-dropping-particle":"","parse-names":false,"suffix":""},{"dropping-particle":"V.","family":"Srinivasan","given":"Sinduja","non-dropping-particle":"","parse-names":false,"suffix":""},{"dropping-particle":"","family":"Lempert","given":"Robert J.","non-dropping-particle":"","parse-names":false,"suffix":""},{"dropping-particle":"","family":"Berry","given":"Sandra H.","non-dropping-particle":"","parse-names":false,"suffix":""}],"container-title":"Technological Forecasting and Social Change","id":"ITEM-1","issued":{"date-parts":[["2015"]]},"page":"64-77","publisher":"Elsevier Inc.","title":"Evaluating simulation-derived scenarios for effective decision support","type":"article-journal","volume":"91"},"uris":["http://www.mendeley.com/documents/?uuid=1da2208f-da79-4f49-aaee-f9a37a6cff9b"]}],"mendeley":{"formattedCitation":"(PARKER et al., 2015)","plainTextFormattedCitation":"(PARKER et al., 2015)","previouslyFormattedCitation":"(PARKER et al., 2015)"},"properties":{"noteIndex":0},"schema":"https://github.com/citation-style-language/schema/raw/master/csl-citation.json"}</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06E1882B" w:rsidR="005C3BC3" w:rsidRDefault="00CC2F90" w:rsidP="00F11B7D">
      <w:r>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8A23A6">
        <w:instrText>ADDIN CSL_CITATION {"citationItems":[{"id":"ITEM-1","itemData":{"DOI":"10.1016/j.gloenvcha.2012.12.006","ISBN":"0959-3780","ISSN":"09593780","abstract":"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author":[{"dropping-particle":"","family":"Haasnoot","given":"Marjolijn","non-dropping-particle":"","parse-names":false,"suffix":""},{"dropping-particle":"","family":"Kwakkel","given":"Jan H.","non-dropping-particle":"","parse-names":false,"suffix":""},{"dropping-particle":"","family":"Walker","given":"Warren E.","non-dropping-particle":"","parse-names":false,"suffix":""},{"dropping-particle":"","family":"Maat","given":"Judith","non-dropping-particle":"ter","parse-names":false,"suffix":""}],"container-title":"Global Environmental Change","id":"ITEM-1","issue":"2","issued":{"date-parts":[["2013"]]},"page":"485-498","title":"Dynamic adaptive policy pathways: A method for crafting robust decisions for a deeply uncertain world","type":"article-journal","volume":"23"},"uris":["http://www.mendeley.com/documents/?uuid=91fc0105-ba78-4b25-bec4-1eb33e10dfee"]}],"mendeley":{"formattedCitation":"(HAASNOOT et al., 2013)","plainTextFormattedCitation":"(HAASNOOT et al., 2013)","previouslyFormattedCitation":"(HAASNOOT et al., 2013)"},"properties":{"noteIndex":0},"schema":"https://github.com/citation-style-language/schema/raw/master/csl-citation.json"}</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8A23A6">
        <w:instrText>ADDIN CSL_CITATION {"citationItems":[{"id":"ITEM-1","itemData":{"DOI":"10.1016/j.envsoft.2012.12.007","ISBN":"1364-8152","ISSN":"13648152","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 2012 Elsevier Ltd.","author":[{"dropping-particle":"","family":"Kasprzyk","given":"Joseph R.","non-dropping-particle":"","parse-names":false,"suffix":""},{"dropping-particle":"","family":"Nataraj","given":"Shanthi","non-dropping-particle":"","parse-names":false,"suffix":""},{"dropping-particle":"","family":"Reed","given":"Patrick M.","non-dropping-particle":"","parse-names":false,"suffix":""},{"dropping-particle":"","family":"Lempert","given":"Robert J.","non-dropping-particle":"","parse-names":false,"suffix":""}],"container-title":"Environmental Modelling and Software","id":"ITEM-1","issued":{"date-parts":[["2013"]]},"page":"55-71","publisher":"Elsevier Ltd","title":"Many objective robust decision making for complex environmental systems undergoing change","type":"article-journal","volume":"42"},"uris":["http://www.mendeley.com/documents/?uuid=64470563-1ae5-4516-8ad0-fa261f413373"]}],"mendeley":{"formattedCitation":"(KASPRZYK et al., 2013)","plainTextFormattedCitation":"(KASPRZYK et al., 2013)","previouslyFormattedCitation":"(KASPRZYK et al., 2013)"},"properties":{"noteIndex":0},"schema":"https://github.com/citation-style-language/schema/raw/master/csl-citation.json"}</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8A23A6">
        <w:instrText>ADDIN CSL_CITATION {"citationItems":[{"id":"ITEM-1","itemData":{"author":[{"dropping-particle":"","family":"Ben-Haim","given":"Yakov","non-dropping-particle":"","parse-names":false,"suffix":""}],"edition":"2","id":"ITEM-1","issued":{"date-parts":[["2006"]]},"number-of-pages":"384","publisher":"Academic Press","title":"Info-Gap Decision Theory: Decisions Under Severe Uncertainty","type":"book"},"uris":["http://www.mendeley.com/documents/?uuid=19bcbf89-7a38-449e-8d38-3d841e3dfa9c"]}],"mendeley":{"formattedCitation":"(BEN-HAIM, 2006)","plainTextFormattedCitation":"(BEN-HAIM, 2006)","previouslyFormattedCitation":"(BEN-HAIM, 2006)"},"properties":{"noteIndex":0},"schema":"https://github.com/citation-style-language/schema/raw/master/csl-citation.json"}</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4" w:name="_Toc505523784"/>
      <w:r w:rsidRPr="00D31968">
        <w:rPr>
          <w:lang w:val="en-US"/>
        </w:rPr>
        <w:t>REFERÊNCIAS</w:t>
      </w:r>
      <w:bookmarkEnd w:id="132"/>
      <w:bookmarkEnd w:id="254"/>
    </w:p>
    <w:p w14:paraId="64E0B8CD" w14:textId="196622C1" w:rsidR="008A23A6" w:rsidRPr="008A23A6" w:rsidRDefault="005A1C94" w:rsidP="008A23A6">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A23A6" w:rsidRPr="008A23A6">
        <w:rPr>
          <w:rFonts w:cs="Arial"/>
          <w:noProof/>
          <w:szCs w:val="24"/>
        </w:rPr>
        <w:t xml:space="preserve">3D HUBS. </w:t>
      </w:r>
      <w:r w:rsidR="008A23A6" w:rsidRPr="008A23A6">
        <w:rPr>
          <w:rFonts w:cs="Arial"/>
          <w:b/>
          <w:bCs/>
          <w:noProof/>
          <w:szCs w:val="24"/>
        </w:rPr>
        <w:t>Additive Manufacturing Technologies: An Overview</w:t>
      </w:r>
      <w:r w:rsidR="008A23A6" w:rsidRPr="008A23A6">
        <w:rPr>
          <w:rFonts w:cs="Arial"/>
          <w:noProof/>
          <w:szCs w:val="24"/>
        </w:rPr>
        <w:t xml:space="preserve">. Disponível em: &lt;https://www.3dhubs.com/knowledge-base/additive-manufacturing-technologies-overview&gt;. Acesso em: 2 nov. 2017a. </w:t>
      </w:r>
    </w:p>
    <w:p w14:paraId="1C1E6A8A" w14:textId="77777777" w:rsidR="008A23A6" w:rsidRPr="008A23A6" w:rsidRDefault="008A23A6" w:rsidP="008A23A6">
      <w:pPr>
        <w:widowControl w:val="0"/>
        <w:rPr>
          <w:rFonts w:cs="Arial"/>
          <w:noProof/>
          <w:szCs w:val="24"/>
        </w:rPr>
      </w:pPr>
      <w:r w:rsidRPr="008A23A6">
        <w:rPr>
          <w:rFonts w:cs="Arial"/>
          <w:noProof/>
          <w:szCs w:val="24"/>
        </w:rPr>
        <w:t xml:space="preserve">3D HUBS. </w:t>
      </w:r>
      <w:r w:rsidRPr="008A23A6">
        <w:rPr>
          <w:rFonts w:cs="Arial"/>
          <w:b/>
          <w:bCs/>
          <w:noProof/>
          <w:szCs w:val="24"/>
        </w:rPr>
        <w:t>3D Printer Index</w:t>
      </w:r>
      <w:r w:rsidRPr="008A23A6">
        <w:rPr>
          <w:rFonts w:cs="Arial"/>
          <w:noProof/>
          <w:szCs w:val="24"/>
        </w:rPr>
        <w:t xml:space="preserve">. Disponível em: &lt;https://www.3dhubs.com/3d-printers&gt;. Acesso em: 10 nov. 2017b. </w:t>
      </w:r>
    </w:p>
    <w:p w14:paraId="55E9F058" w14:textId="77777777" w:rsidR="008A23A6" w:rsidRPr="008A23A6" w:rsidRDefault="008A23A6" w:rsidP="008A23A6">
      <w:pPr>
        <w:widowControl w:val="0"/>
        <w:rPr>
          <w:rFonts w:cs="Arial"/>
          <w:noProof/>
          <w:szCs w:val="24"/>
        </w:rPr>
      </w:pPr>
      <w:r w:rsidRPr="008A23A6">
        <w:rPr>
          <w:rFonts w:cs="Arial"/>
          <w:noProof/>
          <w:szCs w:val="24"/>
        </w:rPr>
        <w:t xml:space="preserve">3D HUBS. </w:t>
      </w:r>
      <w:r w:rsidRPr="008A23A6">
        <w:rPr>
          <w:rFonts w:cs="Arial"/>
          <w:b/>
          <w:bCs/>
          <w:noProof/>
          <w:szCs w:val="24"/>
        </w:rPr>
        <w:t>3D Printing Trends Q4/2017</w:t>
      </w:r>
      <w:r w:rsidRPr="008A23A6">
        <w:rPr>
          <w:rFonts w:cs="Arial"/>
          <w:noProof/>
          <w:szCs w:val="24"/>
        </w:rPr>
        <w:t>. [s.l: s.n.]. Disponível em: &lt;https://f.3dhubs.com/yZgXoWzB88BhMHwG9fo3mV.pdf&gt;.</w:t>
      </w:r>
    </w:p>
    <w:p w14:paraId="0AB6535D" w14:textId="77777777" w:rsidR="008A23A6" w:rsidRPr="008A23A6" w:rsidRDefault="008A23A6" w:rsidP="008A23A6">
      <w:pPr>
        <w:widowControl w:val="0"/>
        <w:rPr>
          <w:rFonts w:cs="Arial"/>
          <w:noProof/>
          <w:szCs w:val="24"/>
        </w:rPr>
      </w:pPr>
      <w:r w:rsidRPr="008A23A6">
        <w:rPr>
          <w:rFonts w:cs="Arial"/>
          <w:noProof/>
          <w:szCs w:val="24"/>
        </w:rPr>
        <w:t xml:space="preserve">3D SYSTEMS. </w:t>
      </w:r>
      <w:r w:rsidRPr="008A23A6">
        <w:rPr>
          <w:rFonts w:cs="Arial"/>
          <w:b/>
          <w:bCs/>
          <w:noProof/>
          <w:szCs w:val="24"/>
        </w:rPr>
        <w:t>3D Systems Announces Filing of Patent Infringement Suit Against Formlabs and Kickstarter</w:t>
      </w:r>
      <w:r w:rsidRPr="008A23A6">
        <w:rPr>
          <w:rFonts w:cs="Arial"/>
          <w:noProof/>
          <w:szCs w:val="24"/>
        </w:rPr>
        <w:t xml:space="preserve">. Disponível em: &lt;https://br.3dsystems.com/press-releases/3d-systems-announces-filing-patent-infringement-suit-against-formlabs-and-kickstarter&gt;. Acesso em: 21 dez. 2017. </w:t>
      </w:r>
    </w:p>
    <w:p w14:paraId="0FA8BFC6" w14:textId="77777777" w:rsidR="008A23A6" w:rsidRPr="008A23A6" w:rsidRDefault="008A23A6" w:rsidP="008A23A6">
      <w:pPr>
        <w:widowControl w:val="0"/>
        <w:rPr>
          <w:rFonts w:cs="Arial"/>
          <w:noProof/>
          <w:szCs w:val="24"/>
        </w:rPr>
      </w:pPr>
      <w:r w:rsidRPr="008A23A6">
        <w:rPr>
          <w:rFonts w:cs="Arial"/>
          <w:noProof/>
          <w:szCs w:val="24"/>
        </w:rPr>
        <w:t xml:space="preserve">3D SYSTEMS. </w:t>
      </w:r>
      <w:r w:rsidRPr="008A23A6">
        <w:rPr>
          <w:rFonts w:cs="Arial"/>
          <w:b/>
          <w:bCs/>
          <w:noProof/>
          <w:szCs w:val="24"/>
        </w:rPr>
        <w:t>3D Printer Buyer’s Guide For Professional and Production ApplicationsImagine</w:t>
      </w:r>
      <w:r w:rsidRPr="008A23A6">
        <w:rPr>
          <w:rFonts w:cs="Arial"/>
          <w:noProof/>
          <w:szCs w:val="24"/>
        </w:rPr>
        <w:t>. [s.l: s.n.]. Disponível em: &lt;https://www.3dsystems.com/3d-printer-buyers-guide&gt;.</w:t>
      </w:r>
    </w:p>
    <w:p w14:paraId="57D1D01E" w14:textId="77777777" w:rsidR="008A23A6" w:rsidRPr="008A23A6" w:rsidRDefault="008A23A6" w:rsidP="008A23A6">
      <w:pPr>
        <w:widowControl w:val="0"/>
        <w:rPr>
          <w:rFonts w:cs="Arial"/>
          <w:noProof/>
          <w:szCs w:val="24"/>
        </w:rPr>
      </w:pPr>
      <w:r w:rsidRPr="008A23A6">
        <w:rPr>
          <w:rFonts w:cs="Arial"/>
          <w:noProof/>
          <w:szCs w:val="24"/>
        </w:rPr>
        <w:t xml:space="preserve">A.T. KEARNEY. 3D Printing: A Manufacturing Revolution. p. 1–16, 2014. </w:t>
      </w:r>
    </w:p>
    <w:p w14:paraId="2729E9CA" w14:textId="77777777" w:rsidR="008A23A6" w:rsidRPr="008A23A6" w:rsidRDefault="008A23A6" w:rsidP="008A23A6">
      <w:pPr>
        <w:widowControl w:val="0"/>
        <w:rPr>
          <w:rFonts w:cs="Arial"/>
          <w:noProof/>
          <w:szCs w:val="24"/>
        </w:rPr>
      </w:pPr>
      <w:r w:rsidRPr="008A23A6">
        <w:rPr>
          <w:rFonts w:cs="Arial"/>
          <w:noProof/>
          <w:szCs w:val="24"/>
        </w:rPr>
        <w:t xml:space="preserve">ABRAMZON, S. Strategies for Managing Sovereign Debt, A Robust Decision Making Approach. p. 1–83, 2014. </w:t>
      </w:r>
    </w:p>
    <w:p w14:paraId="0DFAAA86" w14:textId="77777777" w:rsidR="008A23A6" w:rsidRPr="008A23A6" w:rsidRDefault="008A23A6" w:rsidP="008A23A6">
      <w:pPr>
        <w:widowControl w:val="0"/>
        <w:rPr>
          <w:rFonts w:cs="Arial"/>
          <w:noProof/>
          <w:szCs w:val="24"/>
        </w:rPr>
      </w:pPr>
      <w:r w:rsidRPr="008A23A6">
        <w:rPr>
          <w:rFonts w:cs="Arial"/>
          <w:noProof/>
          <w:szCs w:val="24"/>
        </w:rPr>
        <w:t xml:space="preserve">ANTHONY, S. </w:t>
      </w:r>
      <w:r w:rsidRPr="008A23A6">
        <w:rPr>
          <w:rFonts w:cs="Arial"/>
          <w:b/>
          <w:bCs/>
          <w:noProof/>
          <w:szCs w:val="24"/>
        </w:rPr>
        <w:t>Kodak’s Downfall Wasn’t About Technology</w:t>
      </w:r>
      <w:r w:rsidRPr="008A23A6">
        <w:rPr>
          <w:rFonts w:cs="Arial"/>
          <w:noProof/>
          <w:szCs w:val="24"/>
        </w:rPr>
        <w:t xml:space="preserve">. Disponível em: &lt;https://hbr.org/2016/07/kodaks-downfall-wasnt-about-technology&gt;. Acesso em: 16 mar. 2017. </w:t>
      </w:r>
    </w:p>
    <w:p w14:paraId="646C9CBC" w14:textId="77777777" w:rsidR="008A23A6" w:rsidRPr="008A23A6" w:rsidRDefault="008A23A6" w:rsidP="008A23A6">
      <w:pPr>
        <w:widowControl w:val="0"/>
        <w:rPr>
          <w:rFonts w:cs="Arial"/>
          <w:noProof/>
          <w:szCs w:val="24"/>
        </w:rPr>
      </w:pPr>
      <w:r w:rsidRPr="008A23A6">
        <w:rPr>
          <w:rFonts w:cs="Arial"/>
          <w:noProof/>
          <w:szCs w:val="24"/>
        </w:rPr>
        <w:t xml:space="preserve">ARMSTRONG, J. S. The value of formal planning for strategic decisions: Review of empirical research. </w:t>
      </w:r>
      <w:r w:rsidRPr="008A23A6">
        <w:rPr>
          <w:rFonts w:cs="Arial"/>
          <w:b/>
          <w:bCs/>
          <w:noProof/>
          <w:szCs w:val="24"/>
        </w:rPr>
        <w:t>Strategic Management Journal</w:t>
      </w:r>
      <w:r w:rsidRPr="008A23A6">
        <w:rPr>
          <w:rFonts w:cs="Arial"/>
          <w:noProof/>
          <w:szCs w:val="24"/>
        </w:rPr>
        <w:t xml:space="preserve">, v. 3, n. 3, p. 197–211, jul. 1982. </w:t>
      </w:r>
    </w:p>
    <w:p w14:paraId="35C5D222" w14:textId="77777777" w:rsidR="008A23A6" w:rsidRPr="008A23A6" w:rsidRDefault="008A23A6" w:rsidP="008A23A6">
      <w:pPr>
        <w:widowControl w:val="0"/>
        <w:rPr>
          <w:rFonts w:cs="Arial"/>
          <w:noProof/>
          <w:szCs w:val="24"/>
        </w:rPr>
      </w:pPr>
      <w:r w:rsidRPr="008A23A6">
        <w:rPr>
          <w:rFonts w:cs="Arial"/>
          <w:noProof/>
          <w:szCs w:val="24"/>
        </w:rPr>
        <w:t xml:space="preserve">ASTON, R. </w:t>
      </w:r>
      <w:r w:rsidRPr="008A23A6">
        <w:rPr>
          <w:rFonts w:cs="Arial"/>
          <w:b/>
          <w:bCs/>
          <w:noProof/>
          <w:szCs w:val="24"/>
        </w:rPr>
        <w:t>3D Printing Done Right</w:t>
      </w:r>
      <w:r w:rsidRPr="008A23A6">
        <w:rPr>
          <w:rFonts w:cs="Arial"/>
          <w:noProof/>
          <w:szCs w:val="24"/>
        </w:rPr>
        <w:t xml:space="preserve">. Disponível em: &lt;http://www.boeing.com/features/innovation-quarterly/nov2017/feature-thought-leadership-3d-printing.page&gt;. </w:t>
      </w:r>
    </w:p>
    <w:p w14:paraId="011B232B" w14:textId="77777777" w:rsidR="008A23A6" w:rsidRPr="008A23A6" w:rsidRDefault="008A23A6" w:rsidP="008A23A6">
      <w:pPr>
        <w:widowControl w:val="0"/>
        <w:rPr>
          <w:rFonts w:cs="Arial"/>
          <w:noProof/>
          <w:szCs w:val="24"/>
        </w:rPr>
      </w:pPr>
      <w:r w:rsidRPr="008A23A6">
        <w:rPr>
          <w:rFonts w:cs="Arial"/>
          <w:noProof/>
          <w:szCs w:val="24"/>
        </w:rPr>
        <w:t xml:space="preserve">BANKES, S. Exploratory Modeling for Policy Analysis. </w:t>
      </w:r>
      <w:r w:rsidRPr="008A23A6">
        <w:rPr>
          <w:rFonts w:cs="Arial"/>
          <w:b/>
          <w:bCs/>
          <w:noProof/>
          <w:szCs w:val="24"/>
        </w:rPr>
        <w:t>Operations Research</w:t>
      </w:r>
      <w:r w:rsidRPr="008A23A6">
        <w:rPr>
          <w:rFonts w:cs="Arial"/>
          <w:noProof/>
          <w:szCs w:val="24"/>
        </w:rPr>
        <w:t xml:space="preserve">, v. 41, n. 3, p. 435–449, 1993. </w:t>
      </w:r>
    </w:p>
    <w:p w14:paraId="0920E0AC" w14:textId="77777777" w:rsidR="008A23A6" w:rsidRPr="008A23A6" w:rsidRDefault="008A23A6" w:rsidP="008A23A6">
      <w:pPr>
        <w:widowControl w:val="0"/>
        <w:rPr>
          <w:rFonts w:cs="Arial"/>
          <w:noProof/>
          <w:szCs w:val="24"/>
        </w:rPr>
      </w:pPr>
      <w:r w:rsidRPr="008A23A6">
        <w:rPr>
          <w:rFonts w:cs="Arial"/>
          <w:noProof/>
          <w:szCs w:val="24"/>
        </w:rPr>
        <w:t xml:space="preserve">BANKES, S. C. </w:t>
      </w:r>
      <w:r w:rsidRPr="008A23A6">
        <w:rPr>
          <w:rFonts w:cs="Arial"/>
          <w:b/>
          <w:bCs/>
          <w:noProof/>
          <w:szCs w:val="24"/>
        </w:rPr>
        <w:t>Exploratory Modeling and the Use of Simulation for Policy Analysis</w:t>
      </w:r>
      <w:r w:rsidRPr="008A23A6">
        <w:rPr>
          <w:rFonts w:cs="Arial"/>
          <w:noProof/>
          <w:szCs w:val="24"/>
        </w:rPr>
        <w:t xml:space="preserve">. [s.l: s.n.]. </w:t>
      </w:r>
    </w:p>
    <w:p w14:paraId="4D57D4DE" w14:textId="77777777" w:rsidR="008A23A6" w:rsidRPr="008A23A6" w:rsidRDefault="008A23A6" w:rsidP="008A23A6">
      <w:pPr>
        <w:widowControl w:val="0"/>
        <w:rPr>
          <w:rFonts w:cs="Arial"/>
          <w:noProof/>
          <w:szCs w:val="24"/>
        </w:rPr>
      </w:pPr>
      <w:r w:rsidRPr="008A23A6">
        <w:rPr>
          <w:rFonts w:cs="Arial"/>
          <w:noProof/>
          <w:szCs w:val="24"/>
        </w:rPr>
        <w:t xml:space="preserve">BANKES, S.; WALKER, W. E.; KWAKKEL, J. H. Exploratory Modeling and Analysis. In: GASS, S. I.; FU, M. C. (Eds.). . </w:t>
      </w:r>
      <w:r w:rsidRPr="008A23A6">
        <w:rPr>
          <w:rFonts w:cs="Arial"/>
          <w:b/>
          <w:bCs/>
          <w:noProof/>
          <w:szCs w:val="24"/>
        </w:rPr>
        <w:t>Encyclopedia of Operations Research and Management Science</w:t>
      </w:r>
      <w:r w:rsidRPr="008A23A6">
        <w:rPr>
          <w:rFonts w:cs="Arial"/>
          <w:noProof/>
          <w:szCs w:val="24"/>
        </w:rPr>
        <w:t xml:space="preserve">. Boston, MA: Springer US, 2013. p. 532–537. </w:t>
      </w:r>
    </w:p>
    <w:p w14:paraId="3D8E1856" w14:textId="77777777" w:rsidR="008A23A6" w:rsidRPr="008A23A6" w:rsidRDefault="008A23A6" w:rsidP="008A23A6">
      <w:pPr>
        <w:widowControl w:val="0"/>
        <w:rPr>
          <w:rFonts w:cs="Arial"/>
          <w:noProof/>
          <w:szCs w:val="24"/>
        </w:rPr>
      </w:pPr>
      <w:r w:rsidRPr="008A23A6">
        <w:rPr>
          <w:rFonts w:cs="Arial"/>
          <w:noProof/>
          <w:szCs w:val="24"/>
        </w:rPr>
        <w:t xml:space="preserve">BANKES, S.; WALKER, W. E.; KWAKKEL, J. H. Exploratory Modeling and Analysis. In: GASS, S. I.; FU, M. C. (Eds.). . </w:t>
      </w:r>
      <w:r w:rsidRPr="008A23A6">
        <w:rPr>
          <w:rFonts w:cs="Arial"/>
          <w:b/>
          <w:bCs/>
          <w:noProof/>
          <w:szCs w:val="24"/>
        </w:rPr>
        <w:t>Encyclopedia of Operations Research and Management Science</w:t>
      </w:r>
      <w:r w:rsidRPr="008A23A6">
        <w:rPr>
          <w:rFonts w:cs="Arial"/>
          <w:noProof/>
          <w:szCs w:val="24"/>
        </w:rPr>
        <w:t xml:space="preserve">. Boston, MA: Springer US, 2016. v. 2p. 1–8. </w:t>
      </w:r>
    </w:p>
    <w:p w14:paraId="0F486892" w14:textId="77777777" w:rsidR="008A23A6" w:rsidRPr="008A23A6" w:rsidRDefault="008A23A6" w:rsidP="008A23A6">
      <w:pPr>
        <w:widowControl w:val="0"/>
        <w:rPr>
          <w:rFonts w:cs="Arial"/>
          <w:noProof/>
          <w:szCs w:val="24"/>
        </w:rPr>
      </w:pPr>
      <w:r w:rsidRPr="008A23A6">
        <w:rPr>
          <w:rFonts w:cs="Arial"/>
          <w:noProof/>
          <w:szCs w:val="24"/>
        </w:rPr>
        <w:t xml:space="preserve">BARNES, J. H. Cognitive biases and their impact on strategic planning. </w:t>
      </w:r>
      <w:r w:rsidRPr="008A23A6">
        <w:rPr>
          <w:rFonts w:cs="Arial"/>
          <w:b/>
          <w:bCs/>
          <w:noProof/>
          <w:szCs w:val="24"/>
        </w:rPr>
        <w:t>Strategic Management Journal</w:t>
      </w:r>
      <w:r w:rsidRPr="008A23A6">
        <w:rPr>
          <w:rFonts w:cs="Arial"/>
          <w:noProof/>
          <w:szCs w:val="24"/>
        </w:rPr>
        <w:t xml:space="preserve">, v. 5, n. 2, p. 129–137, abr. 1984. </w:t>
      </w:r>
    </w:p>
    <w:p w14:paraId="67E06DE5" w14:textId="77777777" w:rsidR="008A23A6" w:rsidRPr="008A23A6" w:rsidRDefault="008A23A6" w:rsidP="008A23A6">
      <w:pPr>
        <w:widowControl w:val="0"/>
        <w:rPr>
          <w:rFonts w:cs="Arial"/>
          <w:noProof/>
          <w:szCs w:val="24"/>
        </w:rPr>
      </w:pPr>
      <w:r w:rsidRPr="008A23A6">
        <w:rPr>
          <w:rFonts w:cs="Arial"/>
          <w:noProof/>
          <w:szCs w:val="24"/>
        </w:rPr>
        <w:t xml:space="preserve">BASS, F. M. A New Product Growth for Model Consumer Durables. </w:t>
      </w:r>
      <w:r w:rsidRPr="008A23A6">
        <w:rPr>
          <w:rFonts w:cs="Arial"/>
          <w:b/>
          <w:bCs/>
          <w:noProof/>
          <w:szCs w:val="24"/>
        </w:rPr>
        <w:t>Management Science</w:t>
      </w:r>
      <w:r w:rsidRPr="008A23A6">
        <w:rPr>
          <w:rFonts w:cs="Arial"/>
          <w:noProof/>
          <w:szCs w:val="24"/>
        </w:rPr>
        <w:t xml:space="preserve">, v. 15, n. 5, p. 215–227, jan. 1969. </w:t>
      </w:r>
    </w:p>
    <w:p w14:paraId="27E4E7A0" w14:textId="77777777" w:rsidR="008A23A6" w:rsidRPr="008A23A6" w:rsidRDefault="008A23A6" w:rsidP="008A23A6">
      <w:pPr>
        <w:widowControl w:val="0"/>
        <w:rPr>
          <w:rFonts w:cs="Arial"/>
          <w:noProof/>
          <w:szCs w:val="24"/>
        </w:rPr>
      </w:pPr>
      <w:r w:rsidRPr="008A23A6">
        <w:rPr>
          <w:rFonts w:cs="Arial"/>
          <w:noProof/>
          <w:szCs w:val="24"/>
        </w:rPr>
        <w:t xml:space="preserve">BASS, F. M.; KRISHNAN, T. V; JAIN, D. C. Why the Bass Model Fits without Decision Variables. </w:t>
      </w:r>
      <w:r w:rsidRPr="008A23A6">
        <w:rPr>
          <w:rFonts w:cs="Arial"/>
          <w:b/>
          <w:bCs/>
          <w:noProof/>
          <w:szCs w:val="24"/>
        </w:rPr>
        <w:t>Marketing Science</w:t>
      </w:r>
      <w:r w:rsidRPr="008A23A6">
        <w:rPr>
          <w:rFonts w:cs="Arial"/>
          <w:noProof/>
          <w:szCs w:val="24"/>
        </w:rPr>
        <w:t xml:space="preserve">, v. 33, n. 3, p. 203–223, 1994. </w:t>
      </w:r>
    </w:p>
    <w:p w14:paraId="13969B27" w14:textId="77777777" w:rsidR="008A23A6" w:rsidRPr="008A23A6" w:rsidRDefault="008A23A6" w:rsidP="008A23A6">
      <w:pPr>
        <w:widowControl w:val="0"/>
        <w:rPr>
          <w:rFonts w:cs="Arial"/>
          <w:noProof/>
          <w:szCs w:val="24"/>
        </w:rPr>
      </w:pPr>
      <w:r w:rsidRPr="008A23A6">
        <w:rPr>
          <w:rFonts w:cs="Arial"/>
          <w:noProof/>
          <w:szCs w:val="24"/>
        </w:rPr>
        <w:t xml:space="preserve">BEN-HAIM, Y. </w:t>
      </w:r>
      <w:r w:rsidRPr="008A23A6">
        <w:rPr>
          <w:rFonts w:cs="Arial"/>
          <w:b/>
          <w:bCs/>
          <w:noProof/>
          <w:szCs w:val="24"/>
        </w:rPr>
        <w:t>Info-Gap Decision Theory: Decisions Under Severe Uncertainty</w:t>
      </w:r>
      <w:r w:rsidRPr="008A23A6">
        <w:rPr>
          <w:rFonts w:cs="Arial"/>
          <w:noProof/>
          <w:szCs w:val="24"/>
        </w:rPr>
        <w:t xml:space="preserve">. 2. ed. [s.l.] Academic Press, 2006. </w:t>
      </w:r>
    </w:p>
    <w:p w14:paraId="13CAD939" w14:textId="77777777" w:rsidR="008A23A6" w:rsidRPr="008A23A6" w:rsidRDefault="008A23A6" w:rsidP="008A23A6">
      <w:pPr>
        <w:widowControl w:val="0"/>
        <w:rPr>
          <w:rFonts w:cs="Arial"/>
          <w:noProof/>
          <w:szCs w:val="24"/>
        </w:rPr>
      </w:pPr>
      <w:r w:rsidRPr="008A23A6">
        <w:rPr>
          <w:rFonts w:cs="Arial"/>
          <w:noProof/>
          <w:szCs w:val="24"/>
        </w:rPr>
        <w:t xml:space="preserve">BERMAN, B. 3-D printing: The new industrial revolution. </w:t>
      </w:r>
      <w:r w:rsidRPr="008A23A6">
        <w:rPr>
          <w:rFonts w:cs="Arial"/>
          <w:b/>
          <w:bCs/>
          <w:noProof/>
          <w:szCs w:val="24"/>
        </w:rPr>
        <w:t>Business Horizons</w:t>
      </w:r>
      <w:r w:rsidRPr="008A23A6">
        <w:rPr>
          <w:rFonts w:cs="Arial"/>
          <w:noProof/>
          <w:szCs w:val="24"/>
        </w:rPr>
        <w:t xml:space="preserve">, v. 55, n. 2, p. 155–162, mar. 2012. </w:t>
      </w:r>
    </w:p>
    <w:p w14:paraId="67FC2011" w14:textId="77777777" w:rsidR="008A23A6" w:rsidRPr="008A23A6" w:rsidRDefault="008A23A6" w:rsidP="008A23A6">
      <w:pPr>
        <w:widowControl w:val="0"/>
        <w:rPr>
          <w:rFonts w:cs="Arial"/>
          <w:noProof/>
          <w:szCs w:val="24"/>
        </w:rPr>
      </w:pPr>
      <w:r w:rsidRPr="008A23A6">
        <w:rPr>
          <w:rFonts w:cs="Arial"/>
          <w:noProof/>
          <w:szCs w:val="24"/>
        </w:rPr>
        <w:t xml:space="preserve">BISHOP, P.; HINES, A.; COLLINS, T. The current state of scenario development: an overview of techniques. </w:t>
      </w:r>
      <w:r w:rsidRPr="008A23A6">
        <w:rPr>
          <w:rFonts w:cs="Arial"/>
          <w:b/>
          <w:bCs/>
          <w:noProof/>
          <w:szCs w:val="24"/>
        </w:rPr>
        <w:t>Foresight : the Journal of Futures Studies, Strategic Thinking and Policy</w:t>
      </w:r>
      <w:r w:rsidRPr="008A23A6">
        <w:rPr>
          <w:rFonts w:cs="Arial"/>
          <w:noProof/>
          <w:szCs w:val="24"/>
        </w:rPr>
        <w:t xml:space="preserve">, v. 9, n. 1, p. 5–25, 2007. </w:t>
      </w:r>
    </w:p>
    <w:p w14:paraId="4E672D80" w14:textId="77777777" w:rsidR="008A23A6" w:rsidRPr="008A23A6" w:rsidRDefault="008A23A6" w:rsidP="008A23A6">
      <w:pPr>
        <w:widowControl w:val="0"/>
        <w:rPr>
          <w:rFonts w:cs="Arial"/>
          <w:noProof/>
          <w:szCs w:val="24"/>
        </w:rPr>
      </w:pPr>
      <w:r w:rsidRPr="008A23A6">
        <w:rPr>
          <w:rFonts w:cs="Arial"/>
          <w:noProof/>
          <w:szCs w:val="24"/>
        </w:rPr>
        <w:t xml:space="preserve">BLOOM, E. W. Changing Midstream -Providing Decision Support for Adaptive Strategies using Robust Decision Making: Applications in the Colorado River Basin. p. 1–273, 2014. </w:t>
      </w:r>
    </w:p>
    <w:p w14:paraId="674974F8" w14:textId="77777777" w:rsidR="008A23A6" w:rsidRPr="008A23A6" w:rsidRDefault="008A23A6" w:rsidP="008A23A6">
      <w:pPr>
        <w:widowControl w:val="0"/>
        <w:rPr>
          <w:rFonts w:cs="Arial"/>
          <w:noProof/>
          <w:szCs w:val="24"/>
        </w:rPr>
      </w:pPr>
      <w:r w:rsidRPr="008A23A6">
        <w:rPr>
          <w:rFonts w:cs="Arial"/>
          <w:noProof/>
          <w:szCs w:val="24"/>
        </w:rPr>
        <w:t xml:space="preserve">BRADFIELD, R. et al. The origins and evolution of scenario techniques in long range business planning. </w:t>
      </w:r>
      <w:r w:rsidRPr="008A23A6">
        <w:rPr>
          <w:rFonts w:cs="Arial"/>
          <w:b/>
          <w:bCs/>
          <w:noProof/>
          <w:szCs w:val="24"/>
        </w:rPr>
        <w:t>Futures</w:t>
      </w:r>
      <w:r w:rsidRPr="008A23A6">
        <w:rPr>
          <w:rFonts w:cs="Arial"/>
          <w:noProof/>
          <w:szCs w:val="24"/>
        </w:rPr>
        <w:t xml:space="preserve">, v. 37, n. 8, p. 795–812, 2005. </w:t>
      </w:r>
    </w:p>
    <w:p w14:paraId="08193666" w14:textId="77777777" w:rsidR="008A23A6" w:rsidRPr="008A23A6" w:rsidRDefault="008A23A6" w:rsidP="008A23A6">
      <w:pPr>
        <w:widowControl w:val="0"/>
        <w:rPr>
          <w:rFonts w:cs="Arial"/>
          <w:noProof/>
          <w:szCs w:val="24"/>
        </w:rPr>
      </w:pPr>
      <w:r w:rsidRPr="008A23A6">
        <w:rPr>
          <w:rFonts w:cs="Arial"/>
          <w:noProof/>
          <w:szCs w:val="24"/>
        </w:rPr>
        <w:t xml:space="preserve">BREIMAN, L. Random forests. </w:t>
      </w:r>
      <w:r w:rsidRPr="008A23A6">
        <w:rPr>
          <w:rFonts w:cs="Arial"/>
          <w:b/>
          <w:bCs/>
          <w:noProof/>
          <w:szCs w:val="24"/>
        </w:rPr>
        <w:t>Machine Learning</w:t>
      </w:r>
      <w:r w:rsidRPr="008A23A6">
        <w:rPr>
          <w:rFonts w:cs="Arial"/>
          <w:noProof/>
          <w:szCs w:val="24"/>
        </w:rPr>
        <w:t xml:space="preserve">, v. 45, n. 1, p. 5–32, 2001. </w:t>
      </w:r>
    </w:p>
    <w:p w14:paraId="4A489489" w14:textId="77777777" w:rsidR="008A23A6" w:rsidRPr="008A23A6" w:rsidRDefault="008A23A6" w:rsidP="008A23A6">
      <w:pPr>
        <w:widowControl w:val="0"/>
        <w:rPr>
          <w:rFonts w:cs="Arial"/>
          <w:noProof/>
          <w:szCs w:val="24"/>
        </w:rPr>
      </w:pPr>
      <w:r w:rsidRPr="008A23A6">
        <w:rPr>
          <w:rFonts w:cs="Arial"/>
          <w:noProof/>
          <w:szCs w:val="24"/>
        </w:rPr>
        <w:t xml:space="preserve">BREWS, P.; HUNT, M. Learning to plan and planning to learn: resolving the planning school/learning school debate. </w:t>
      </w:r>
      <w:r w:rsidRPr="008A23A6">
        <w:rPr>
          <w:rFonts w:cs="Arial"/>
          <w:b/>
          <w:bCs/>
          <w:noProof/>
          <w:szCs w:val="24"/>
        </w:rPr>
        <w:t>Strategic Management Journal</w:t>
      </w:r>
      <w:r w:rsidRPr="008A23A6">
        <w:rPr>
          <w:rFonts w:cs="Arial"/>
          <w:noProof/>
          <w:szCs w:val="24"/>
        </w:rPr>
        <w:t xml:space="preserve">, v. 20, n. 10, p. 889–913, 1999. </w:t>
      </w:r>
    </w:p>
    <w:p w14:paraId="5D772F6C" w14:textId="77777777" w:rsidR="008A23A6" w:rsidRPr="008A23A6" w:rsidRDefault="008A23A6" w:rsidP="008A23A6">
      <w:pPr>
        <w:widowControl w:val="0"/>
        <w:rPr>
          <w:rFonts w:cs="Arial"/>
          <w:noProof/>
          <w:szCs w:val="24"/>
        </w:rPr>
      </w:pPr>
      <w:r w:rsidRPr="008A23A6">
        <w:rPr>
          <w:rFonts w:cs="Arial"/>
          <w:noProof/>
          <w:szCs w:val="24"/>
        </w:rPr>
        <w:t xml:space="preserve">BRINCKMANN, J.; GRICHNIK, D.; KAPSA, D. Should entrepreneurs plan or just storm the castle? A meta-analysis on contextual factors impacting the business planning-performance relationship in small firms. </w:t>
      </w:r>
      <w:r w:rsidRPr="008A23A6">
        <w:rPr>
          <w:rFonts w:cs="Arial"/>
          <w:b/>
          <w:bCs/>
          <w:noProof/>
          <w:szCs w:val="24"/>
        </w:rPr>
        <w:t>Journal of Business Venturing</w:t>
      </w:r>
      <w:r w:rsidRPr="008A23A6">
        <w:rPr>
          <w:rFonts w:cs="Arial"/>
          <w:noProof/>
          <w:szCs w:val="24"/>
        </w:rPr>
        <w:t xml:space="preserve">, v. 25, n. 1, p. 24–40, 2010. </w:t>
      </w:r>
    </w:p>
    <w:p w14:paraId="40633267" w14:textId="77777777" w:rsidR="008A23A6" w:rsidRPr="008A23A6" w:rsidRDefault="008A23A6" w:rsidP="008A23A6">
      <w:pPr>
        <w:widowControl w:val="0"/>
        <w:rPr>
          <w:rFonts w:cs="Arial"/>
          <w:noProof/>
          <w:szCs w:val="24"/>
        </w:rPr>
      </w:pPr>
      <w:r w:rsidRPr="008A23A6">
        <w:rPr>
          <w:rFonts w:cs="Arial"/>
          <w:noProof/>
          <w:szCs w:val="24"/>
        </w:rPr>
        <w:t xml:space="preserve">BRYANT, B. P.; LEMPERT, R. J. Thinking inside the box: A participatory, computer-assisted approach to scenario discovery. </w:t>
      </w:r>
      <w:r w:rsidRPr="008A23A6">
        <w:rPr>
          <w:rFonts w:cs="Arial"/>
          <w:b/>
          <w:bCs/>
          <w:noProof/>
          <w:szCs w:val="24"/>
        </w:rPr>
        <w:t>Technological Forecasting and Social Change</w:t>
      </w:r>
      <w:r w:rsidRPr="008A23A6">
        <w:rPr>
          <w:rFonts w:cs="Arial"/>
          <w:noProof/>
          <w:szCs w:val="24"/>
        </w:rPr>
        <w:t xml:space="preserve">, v. 77, n. 1, p. 34–49, 2010. </w:t>
      </w:r>
    </w:p>
    <w:p w14:paraId="38917009" w14:textId="77777777" w:rsidR="008A23A6" w:rsidRPr="008A23A6" w:rsidRDefault="008A23A6" w:rsidP="008A23A6">
      <w:pPr>
        <w:widowControl w:val="0"/>
        <w:rPr>
          <w:rFonts w:cs="Arial"/>
          <w:noProof/>
          <w:szCs w:val="24"/>
        </w:rPr>
      </w:pPr>
      <w:r w:rsidRPr="008A23A6">
        <w:rPr>
          <w:rFonts w:cs="Arial"/>
          <w:noProof/>
          <w:szCs w:val="24"/>
        </w:rPr>
        <w:t xml:space="preserve">CAFFREY, T.; WOHLERS, T.; CAMPBELL, R. I. </w:t>
      </w:r>
      <w:r w:rsidRPr="008A23A6">
        <w:rPr>
          <w:rFonts w:cs="Arial"/>
          <w:b/>
          <w:bCs/>
          <w:noProof/>
          <w:szCs w:val="24"/>
        </w:rPr>
        <w:t>Executive summary of the Wohlers Report 2016</w:t>
      </w:r>
      <w:r w:rsidRPr="008A23A6">
        <w:rPr>
          <w:rFonts w:cs="Arial"/>
          <w:noProof/>
          <w:szCs w:val="24"/>
        </w:rPr>
        <w:t>. Fort Collins, Colorado: [s.n.]. Disponível em: &lt;https://dspace.lboro.ac.uk/dspace-jspui/bitstream/2134/21223/1/Wohlers Report 2016 Executive Summary.pdf&gt;.</w:t>
      </w:r>
    </w:p>
    <w:p w14:paraId="3E83E236" w14:textId="77777777" w:rsidR="008A23A6" w:rsidRPr="008A23A6" w:rsidRDefault="008A23A6" w:rsidP="008A23A6">
      <w:pPr>
        <w:widowControl w:val="0"/>
        <w:rPr>
          <w:rFonts w:cs="Arial"/>
          <w:noProof/>
          <w:szCs w:val="24"/>
        </w:rPr>
      </w:pPr>
      <w:r w:rsidRPr="008A23A6">
        <w:rPr>
          <w:rFonts w:cs="Arial"/>
          <w:noProof/>
          <w:szCs w:val="24"/>
        </w:rPr>
        <w:t xml:space="preserve">CHANDA, U.; DAS, S. Multi-stage diffusion dynamics in multiple generation high technology products. </w:t>
      </w:r>
      <w:r w:rsidRPr="008A23A6">
        <w:rPr>
          <w:rFonts w:cs="Arial"/>
          <w:b/>
          <w:bCs/>
          <w:noProof/>
          <w:szCs w:val="24"/>
        </w:rPr>
        <w:t>The Journal of High Technology Management Research</w:t>
      </w:r>
      <w:r w:rsidRPr="008A23A6">
        <w:rPr>
          <w:rFonts w:cs="Arial"/>
          <w:noProof/>
          <w:szCs w:val="24"/>
        </w:rPr>
        <w:t xml:space="preserve">, v. 26, n. 1, p. 88–104, 2015. </w:t>
      </w:r>
    </w:p>
    <w:p w14:paraId="6489FC65" w14:textId="77777777" w:rsidR="008A23A6" w:rsidRPr="008A23A6" w:rsidRDefault="008A23A6" w:rsidP="008A23A6">
      <w:pPr>
        <w:widowControl w:val="0"/>
        <w:rPr>
          <w:rFonts w:cs="Arial"/>
          <w:noProof/>
          <w:szCs w:val="24"/>
        </w:rPr>
      </w:pPr>
      <w:r w:rsidRPr="008A23A6">
        <w:rPr>
          <w:rFonts w:cs="Arial"/>
          <w:noProof/>
          <w:szCs w:val="24"/>
        </w:rPr>
        <w:t xml:space="preserve">CONTEXT. </w:t>
      </w:r>
      <w:r w:rsidRPr="008A23A6">
        <w:rPr>
          <w:rFonts w:cs="Arial"/>
          <w:b/>
          <w:bCs/>
          <w:noProof/>
          <w:szCs w:val="24"/>
        </w:rPr>
        <w:t>Context News</w:t>
      </w:r>
      <w:r w:rsidRPr="008A23A6">
        <w:rPr>
          <w:rFonts w:cs="Arial"/>
          <w:noProof/>
          <w:szCs w:val="24"/>
        </w:rPr>
        <w:t xml:space="preserve">. Disponível em: &lt;https://www.contextworld.com/news&gt;. Acesso em: 12 dez. 2017. </w:t>
      </w:r>
    </w:p>
    <w:p w14:paraId="1CA4932C" w14:textId="77777777" w:rsidR="008A23A6" w:rsidRPr="008A23A6" w:rsidRDefault="008A23A6" w:rsidP="008A23A6">
      <w:pPr>
        <w:widowControl w:val="0"/>
        <w:rPr>
          <w:rFonts w:cs="Arial"/>
          <w:noProof/>
          <w:szCs w:val="24"/>
        </w:rPr>
      </w:pPr>
      <w:r w:rsidRPr="008A23A6">
        <w:rPr>
          <w:rFonts w:cs="Arial"/>
          <w:noProof/>
          <w:szCs w:val="24"/>
        </w:rPr>
        <w:t xml:space="preserve">COSENZ, F.; NOTO, G. Applying System Dynamics Modelling to Strategic Management: A Literature Review. </w:t>
      </w:r>
      <w:r w:rsidRPr="008A23A6">
        <w:rPr>
          <w:rFonts w:cs="Arial"/>
          <w:b/>
          <w:bCs/>
          <w:noProof/>
          <w:szCs w:val="24"/>
        </w:rPr>
        <w:t>Systems Research and Behavioral Science</w:t>
      </w:r>
      <w:r w:rsidRPr="008A23A6">
        <w:rPr>
          <w:rFonts w:cs="Arial"/>
          <w:noProof/>
          <w:szCs w:val="24"/>
        </w:rPr>
        <w:t xml:space="preserve">, v. 33, n. 6, p. 703–741, 2016. </w:t>
      </w:r>
    </w:p>
    <w:p w14:paraId="70AEC8B6" w14:textId="77777777" w:rsidR="008A23A6" w:rsidRPr="008A23A6" w:rsidRDefault="008A23A6" w:rsidP="008A23A6">
      <w:pPr>
        <w:widowControl w:val="0"/>
        <w:rPr>
          <w:rFonts w:cs="Arial"/>
          <w:noProof/>
          <w:szCs w:val="24"/>
        </w:rPr>
      </w:pPr>
      <w:r w:rsidRPr="008A23A6">
        <w:rPr>
          <w:rFonts w:cs="Arial"/>
          <w:noProof/>
          <w:szCs w:val="24"/>
        </w:rPr>
        <w:t xml:space="preserve">COURTNEY, H. </w:t>
      </w:r>
      <w:r w:rsidRPr="008A23A6">
        <w:rPr>
          <w:rFonts w:cs="Arial"/>
          <w:b/>
          <w:bCs/>
          <w:noProof/>
          <w:szCs w:val="24"/>
        </w:rPr>
        <w:t>20/20 Foresight Crafting Strategy in an Uncertain World</w:t>
      </w:r>
      <w:r w:rsidRPr="008A23A6">
        <w:rPr>
          <w:rFonts w:cs="Arial"/>
          <w:noProof/>
          <w:szCs w:val="24"/>
        </w:rPr>
        <w:t xml:space="preserve">, 2001. </w:t>
      </w:r>
    </w:p>
    <w:p w14:paraId="7C56E420" w14:textId="77777777" w:rsidR="008A23A6" w:rsidRPr="008A23A6" w:rsidRDefault="008A23A6" w:rsidP="008A23A6">
      <w:pPr>
        <w:widowControl w:val="0"/>
        <w:rPr>
          <w:rFonts w:cs="Arial"/>
          <w:noProof/>
          <w:szCs w:val="24"/>
        </w:rPr>
      </w:pPr>
      <w:r w:rsidRPr="008A23A6">
        <w:rPr>
          <w:rFonts w:cs="Arial"/>
          <w:noProof/>
          <w:szCs w:val="24"/>
        </w:rPr>
        <w:t xml:space="preserve">COURTNEY, H. Decision-driven scenarios for assessing four levels of uncertainty. </w:t>
      </w:r>
      <w:r w:rsidRPr="008A23A6">
        <w:rPr>
          <w:rFonts w:cs="Arial"/>
          <w:b/>
          <w:bCs/>
          <w:noProof/>
          <w:szCs w:val="24"/>
        </w:rPr>
        <w:t>Strategy &amp; Leadership</w:t>
      </w:r>
      <w:r w:rsidRPr="008A23A6">
        <w:rPr>
          <w:rFonts w:cs="Arial"/>
          <w:noProof/>
          <w:szCs w:val="24"/>
        </w:rPr>
        <w:t xml:space="preserve">, v. 31, n. 1, p. 14–22, 2003. </w:t>
      </w:r>
    </w:p>
    <w:p w14:paraId="2C7AA320" w14:textId="77777777" w:rsidR="008A23A6" w:rsidRPr="008A23A6" w:rsidRDefault="008A23A6" w:rsidP="008A23A6">
      <w:pPr>
        <w:widowControl w:val="0"/>
        <w:rPr>
          <w:rFonts w:cs="Arial"/>
          <w:noProof/>
          <w:szCs w:val="24"/>
        </w:rPr>
      </w:pPr>
      <w:r w:rsidRPr="008A23A6">
        <w:rPr>
          <w:rFonts w:cs="Arial"/>
          <w:noProof/>
          <w:szCs w:val="24"/>
        </w:rPr>
        <w:t xml:space="preserve">COURTNEY, H. A fresh look at strategy under uncertainty : An interview. </w:t>
      </w:r>
      <w:r w:rsidRPr="008A23A6">
        <w:rPr>
          <w:rFonts w:cs="Arial"/>
          <w:b/>
          <w:bCs/>
          <w:noProof/>
          <w:szCs w:val="24"/>
        </w:rPr>
        <w:t>McKinsey Quarterly</w:t>
      </w:r>
      <w:r w:rsidRPr="008A23A6">
        <w:rPr>
          <w:rFonts w:cs="Arial"/>
          <w:noProof/>
          <w:szCs w:val="24"/>
        </w:rPr>
        <w:t xml:space="preserve">, v. December 2, n. December, p. 1–8, 2008. </w:t>
      </w:r>
    </w:p>
    <w:p w14:paraId="77D0D412" w14:textId="77777777" w:rsidR="008A23A6" w:rsidRPr="008A23A6" w:rsidRDefault="008A23A6" w:rsidP="008A23A6">
      <w:pPr>
        <w:widowControl w:val="0"/>
        <w:rPr>
          <w:rFonts w:cs="Arial"/>
          <w:noProof/>
          <w:szCs w:val="24"/>
        </w:rPr>
      </w:pPr>
      <w:r w:rsidRPr="008A23A6">
        <w:rPr>
          <w:rFonts w:cs="Arial"/>
          <w:noProof/>
          <w:szCs w:val="24"/>
        </w:rPr>
        <w:t xml:space="preserve">COURTNEY, H.; KIRKLAND, J.; VIGUERIE, P. Strategy Under Uncertainty. </w:t>
      </w:r>
      <w:r w:rsidRPr="008A23A6">
        <w:rPr>
          <w:rFonts w:cs="Arial"/>
          <w:b/>
          <w:bCs/>
          <w:noProof/>
          <w:szCs w:val="24"/>
        </w:rPr>
        <w:t>Harvard Business Review</w:t>
      </w:r>
      <w:r w:rsidRPr="008A23A6">
        <w:rPr>
          <w:rFonts w:cs="Arial"/>
          <w:noProof/>
          <w:szCs w:val="24"/>
        </w:rPr>
        <w:t xml:space="preserve">, n. November-December, p. 1–51, 1997. </w:t>
      </w:r>
    </w:p>
    <w:p w14:paraId="2164A164" w14:textId="77777777" w:rsidR="008A23A6" w:rsidRPr="008A23A6" w:rsidRDefault="008A23A6" w:rsidP="008A23A6">
      <w:pPr>
        <w:widowControl w:val="0"/>
        <w:rPr>
          <w:rFonts w:cs="Arial"/>
          <w:noProof/>
          <w:szCs w:val="24"/>
        </w:rPr>
      </w:pPr>
      <w:r w:rsidRPr="008A23A6">
        <w:rPr>
          <w:rFonts w:cs="Arial"/>
          <w:noProof/>
          <w:szCs w:val="24"/>
        </w:rPr>
        <w:t xml:space="preserve">COURTNEY, H.; LOVALLO, D.; CLARKE, C. Deciding How To Decide. </w:t>
      </w:r>
      <w:r w:rsidRPr="008A23A6">
        <w:rPr>
          <w:rFonts w:cs="Arial"/>
          <w:b/>
          <w:bCs/>
          <w:noProof/>
          <w:szCs w:val="24"/>
        </w:rPr>
        <w:t>Harvard Business Review</w:t>
      </w:r>
      <w:r w:rsidRPr="008A23A6">
        <w:rPr>
          <w:rFonts w:cs="Arial"/>
          <w:noProof/>
          <w:szCs w:val="24"/>
        </w:rPr>
        <w:t xml:space="preserve">, n. November, p. 1–10, 2013. </w:t>
      </w:r>
    </w:p>
    <w:p w14:paraId="2C902DB4" w14:textId="77777777" w:rsidR="008A23A6" w:rsidRPr="008A23A6" w:rsidRDefault="008A23A6" w:rsidP="008A23A6">
      <w:pPr>
        <w:widowControl w:val="0"/>
        <w:rPr>
          <w:rFonts w:cs="Arial"/>
          <w:noProof/>
          <w:szCs w:val="24"/>
        </w:rPr>
      </w:pPr>
      <w:r w:rsidRPr="008A23A6">
        <w:rPr>
          <w:rFonts w:cs="Arial"/>
          <w:noProof/>
          <w:szCs w:val="24"/>
        </w:rPr>
        <w:t xml:space="preserve">CUI, A. S.; ZHAO, M.; RAVICHANDRAN, T. Market Uncertainty and Dynamic New Product Launch Strategies : A System Dynamics Model. </w:t>
      </w:r>
      <w:r w:rsidRPr="008A23A6">
        <w:rPr>
          <w:rFonts w:cs="Arial"/>
          <w:b/>
          <w:bCs/>
          <w:noProof/>
          <w:szCs w:val="24"/>
        </w:rPr>
        <w:t>IEEE Transactions on Engineering Management</w:t>
      </w:r>
      <w:r w:rsidRPr="008A23A6">
        <w:rPr>
          <w:rFonts w:cs="Arial"/>
          <w:noProof/>
          <w:szCs w:val="24"/>
        </w:rPr>
        <w:t xml:space="preserve">, v. 58, n. 3, p. 530–550, 2011. </w:t>
      </w:r>
    </w:p>
    <w:p w14:paraId="32362AF5" w14:textId="77777777" w:rsidR="008A23A6" w:rsidRPr="008A23A6" w:rsidRDefault="008A23A6" w:rsidP="008A23A6">
      <w:pPr>
        <w:widowControl w:val="0"/>
        <w:rPr>
          <w:rFonts w:cs="Arial"/>
          <w:noProof/>
          <w:szCs w:val="24"/>
        </w:rPr>
      </w:pPr>
      <w:r w:rsidRPr="008A23A6">
        <w:rPr>
          <w:rFonts w:cs="Arial"/>
          <w:noProof/>
          <w:szCs w:val="24"/>
        </w:rPr>
        <w:t xml:space="preserve">D’AVENI, R. The 3-D Printing Revolution. </w:t>
      </w:r>
      <w:r w:rsidRPr="008A23A6">
        <w:rPr>
          <w:rFonts w:cs="Arial"/>
          <w:b/>
          <w:bCs/>
          <w:noProof/>
          <w:szCs w:val="24"/>
        </w:rPr>
        <w:t>Harvard Business Review</w:t>
      </w:r>
      <w:r w:rsidRPr="008A23A6">
        <w:rPr>
          <w:rFonts w:cs="Arial"/>
          <w:noProof/>
          <w:szCs w:val="24"/>
        </w:rPr>
        <w:t xml:space="preserve">, v. 93, n. 5, p. 40–48, maio 2015. </w:t>
      </w:r>
    </w:p>
    <w:p w14:paraId="631AC74D" w14:textId="77777777" w:rsidR="008A23A6" w:rsidRPr="008A23A6" w:rsidRDefault="008A23A6" w:rsidP="008A23A6">
      <w:pPr>
        <w:widowControl w:val="0"/>
        <w:rPr>
          <w:rFonts w:cs="Arial"/>
          <w:noProof/>
          <w:szCs w:val="24"/>
        </w:rPr>
      </w:pPr>
      <w:r w:rsidRPr="008A23A6">
        <w:rPr>
          <w:rFonts w:cs="Arial"/>
          <w:noProof/>
          <w:szCs w:val="24"/>
        </w:rPr>
        <w:t xml:space="preserve">DATTÉE, B.; BIRDSEYE WEIL, H. Dynamics of social factors in technological substitutions. </w:t>
      </w:r>
      <w:r w:rsidRPr="008A23A6">
        <w:rPr>
          <w:rFonts w:cs="Arial"/>
          <w:b/>
          <w:bCs/>
          <w:noProof/>
          <w:szCs w:val="24"/>
        </w:rPr>
        <w:t>Technological Forecasting and Social Change</w:t>
      </w:r>
      <w:r w:rsidRPr="008A23A6">
        <w:rPr>
          <w:rFonts w:cs="Arial"/>
          <w:noProof/>
          <w:szCs w:val="24"/>
        </w:rPr>
        <w:t xml:space="preserve">, v. 74, n. 5, p. 579–607, 2007. </w:t>
      </w:r>
    </w:p>
    <w:p w14:paraId="155CCE0F" w14:textId="77777777" w:rsidR="008A23A6" w:rsidRPr="008A23A6" w:rsidRDefault="008A23A6" w:rsidP="008A23A6">
      <w:pPr>
        <w:widowControl w:val="0"/>
        <w:rPr>
          <w:rFonts w:cs="Arial"/>
          <w:noProof/>
          <w:szCs w:val="24"/>
        </w:rPr>
      </w:pPr>
      <w:r w:rsidRPr="008A23A6">
        <w:rPr>
          <w:rFonts w:cs="Arial"/>
          <w:noProof/>
          <w:szCs w:val="24"/>
        </w:rPr>
        <w:t xml:space="preserve">DEAN, J. W.; SHARFMAN, M. P. Does decision process matter? A study of strategic decision-making effectiveness. </w:t>
      </w:r>
      <w:r w:rsidRPr="008A23A6">
        <w:rPr>
          <w:rFonts w:cs="Arial"/>
          <w:b/>
          <w:bCs/>
          <w:noProof/>
          <w:szCs w:val="24"/>
        </w:rPr>
        <w:t>Academy of Management Journal</w:t>
      </w:r>
      <w:r w:rsidRPr="008A23A6">
        <w:rPr>
          <w:rFonts w:cs="Arial"/>
          <w:noProof/>
          <w:szCs w:val="24"/>
        </w:rPr>
        <w:t xml:space="preserve">, v. 39, n. 2, p. 368–396, 1996. </w:t>
      </w:r>
    </w:p>
    <w:p w14:paraId="2459DD4F" w14:textId="77777777" w:rsidR="008A23A6" w:rsidRPr="008A23A6" w:rsidRDefault="008A23A6" w:rsidP="008A23A6">
      <w:pPr>
        <w:widowControl w:val="0"/>
        <w:rPr>
          <w:rFonts w:cs="Arial"/>
          <w:noProof/>
          <w:szCs w:val="24"/>
        </w:rPr>
      </w:pPr>
      <w:r w:rsidRPr="008A23A6">
        <w:rPr>
          <w:rFonts w:cs="Arial"/>
          <w:noProof/>
          <w:szCs w:val="24"/>
        </w:rPr>
        <w:t xml:space="preserve">DITTRICH, R.; WREFORD, A.; MORAN, D. A survey of decision-making approaches for climate change adaptation: Are robust methods the way forward? </w:t>
      </w:r>
      <w:r w:rsidRPr="008A23A6">
        <w:rPr>
          <w:rFonts w:cs="Arial"/>
          <w:b/>
          <w:bCs/>
          <w:noProof/>
          <w:szCs w:val="24"/>
        </w:rPr>
        <w:t>Ecological Economics</w:t>
      </w:r>
      <w:r w:rsidRPr="008A23A6">
        <w:rPr>
          <w:rFonts w:cs="Arial"/>
          <w:noProof/>
          <w:szCs w:val="24"/>
        </w:rPr>
        <w:t xml:space="preserve">, v. 122, p. 79–89, 2016. </w:t>
      </w:r>
    </w:p>
    <w:p w14:paraId="268BDA98" w14:textId="77777777" w:rsidR="008A23A6" w:rsidRPr="008A23A6" w:rsidRDefault="008A23A6" w:rsidP="008A23A6">
      <w:pPr>
        <w:widowControl w:val="0"/>
        <w:rPr>
          <w:rFonts w:cs="Arial"/>
          <w:noProof/>
          <w:szCs w:val="24"/>
        </w:rPr>
      </w:pPr>
      <w:r w:rsidRPr="008A23A6">
        <w:rPr>
          <w:rFonts w:cs="Arial"/>
          <w:noProof/>
          <w:szCs w:val="24"/>
        </w:rPr>
        <w:t xml:space="preserve">DIXON, L. et al. </w:t>
      </w:r>
      <w:r w:rsidRPr="008A23A6">
        <w:rPr>
          <w:rFonts w:cs="Arial"/>
          <w:b/>
          <w:bCs/>
          <w:noProof/>
          <w:szCs w:val="24"/>
        </w:rPr>
        <w:t>The Federal Role in Terrorism Insurance: Evaluating Alternatives in an Uncertain World</w:t>
      </w:r>
      <w:r w:rsidRPr="008A23A6">
        <w:rPr>
          <w:rFonts w:cs="Arial"/>
          <w:noProof/>
          <w:szCs w:val="24"/>
        </w:rPr>
        <w:t xml:space="preserve">. [s.l: s.n.]. </w:t>
      </w:r>
    </w:p>
    <w:p w14:paraId="5E4DCA37" w14:textId="77777777" w:rsidR="008A23A6" w:rsidRPr="008A23A6" w:rsidRDefault="008A23A6" w:rsidP="008A23A6">
      <w:pPr>
        <w:widowControl w:val="0"/>
        <w:rPr>
          <w:rFonts w:cs="Arial"/>
          <w:noProof/>
          <w:szCs w:val="24"/>
        </w:rPr>
      </w:pPr>
      <w:r w:rsidRPr="008A23A6">
        <w:rPr>
          <w:rFonts w:cs="Arial"/>
          <w:noProof/>
          <w:szCs w:val="24"/>
        </w:rPr>
        <w:t xml:space="preserve">DRESCH, A. et al. </w:t>
      </w:r>
      <w:r w:rsidRPr="008A23A6">
        <w:rPr>
          <w:rFonts w:cs="Arial"/>
          <w:b/>
          <w:bCs/>
          <w:noProof/>
          <w:szCs w:val="24"/>
        </w:rPr>
        <w:t>Design Science Research: Método de Pesquisa para o Avanço da Ciência e Tecnologia</w:t>
      </w:r>
      <w:r w:rsidRPr="008A23A6">
        <w:rPr>
          <w:rFonts w:cs="Arial"/>
          <w:noProof/>
          <w:szCs w:val="24"/>
        </w:rPr>
        <w:t xml:space="preserve">. 1. ed. Porto Alegre: Bookman, 2015. </w:t>
      </w:r>
    </w:p>
    <w:p w14:paraId="69538761" w14:textId="77777777" w:rsidR="008A23A6" w:rsidRPr="008A23A6" w:rsidRDefault="008A23A6" w:rsidP="008A23A6">
      <w:pPr>
        <w:widowControl w:val="0"/>
        <w:rPr>
          <w:rFonts w:cs="Arial"/>
          <w:noProof/>
          <w:szCs w:val="24"/>
        </w:rPr>
      </w:pPr>
      <w:r w:rsidRPr="008A23A6">
        <w:rPr>
          <w:rFonts w:cs="Arial"/>
          <w:noProof/>
          <w:szCs w:val="24"/>
        </w:rPr>
        <w:t xml:space="preserve">DYSON, R. G. et al. The strategic development process. In: </w:t>
      </w:r>
      <w:r w:rsidRPr="008A23A6">
        <w:rPr>
          <w:rFonts w:cs="Arial"/>
          <w:b/>
          <w:bCs/>
          <w:noProof/>
          <w:szCs w:val="24"/>
        </w:rPr>
        <w:t>Supporting strategy: Frameworks, methods and models</w:t>
      </w:r>
      <w:r w:rsidRPr="008A23A6">
        <w:rPr>
          <w:rFonts w:cs="Arial"/>
          <w:noProof/>
          <w:szCs w:val="24"/>
        </w:rPr>
        <w:t xml:space="preserve">. [s.l: s.n.]. p. 3–24. </w:t>
      </w:r>
    </w:p>
    <w:p w14:paraId="447D878E" w14:textId="77777777" w:rsidR="008A23A6" w:rsidRPr="008A23A6" w:rsidRDefault="008A23A6" w:rsidP="008A23A6">
      <w:pPr>
        <w:widowControl w:val="0"/>
        <w:rPr>
          <w:rFonts w:cs="Arial"/>
          <w:noProof/>
          <w:szCs w:val="24"/>
        </w:rPr>
      </w:pPr>
      <w:r w:rsidRPr="008A23A6">
        <w:rPr>
          <w:rFonts w:cs="Arial"/>
          <w:noProof/>
          <w:szCs w:val="24"/>
        </w:rPr>
        <w:t xml:space="preserve">EISENHARDT, K. M.; ZBARACKI, M. J. Strategic decision making. </w:t>
      </w:r>
      <w:r w:rsidRPr="008A23A6">
        <w:rPr>
          <w:rFonts w:cs="Arial"/>
          <w:b/>
          <w:bCs/>
          <w:noProof/>
          <w:szCs w:val="24"/>
        </w:rPr>
        <w:t>Strategic Management Journal</w:t>
      </w:r>
      <w:r w:rsidRPr="008A23A6">
        <w:rPr>
          <w:rFonts w:cs="Arial"/>
          <w:noProof/>
          <w:szCs w:val="24"/>
        </w:rPr>
        <w:t xml:space="preserve">, v. 13, n. S2, p. 17–37, 1992. </w:t>
      </w:r>
    </w:p>
    <w:p w14:paraId="1EC61AF8" w14:textId="77777777" w:rsidR="008A23A6" w:rsidRPr="008A23A6" w:rsidRDefault="008A23A6" w:rsidP="008A23A6">
      <w:pPr>
        <w:widowControl w:val="0"/>
        <w:rPr>
          <w:rFonts w:cs="Arial"/>
          <w:noProof/>
          <w:szCs w:val="24"/>
        </w:rPr>
      </w:pPr>
      <w:r w:rsidRPr="008A23A6">
        <w:rPr>
          <w:rFonts w:cs="Arial"/>
          <w:noProof/>
          <w:szCs w:val="24"/>
        </w:rPr>
        <w:t xml:space="preserve">ELBANNA, S. Strategic decision-making: Process perspectives. </w:t>
      </w:r>
      <w:r w:rsidRPr="008A23A6">
        <w:rPr>
          <w:rFonts w:cs="Arial"/>
          <w:b/>
          <w:bCs/>
          <w:noProof/>
          <w:szCs w:val="24"/>
        </w:rPr>
        <w:t>International Journal of Management Reviews</w:t>
      </w:r>
      <w:r w:rsidRPr="008A23A6">
        <w:rPr>
          <w:rFonts w:cs="Arial"/>
          <w:noProof/>
          <w:szCs w:val="24"/>
        </w:rPr>
        <w:t xml:space="preserve">, v. 8, n. 1, p. 1–20, 2006. </w:t>
      </w:r>
    </w:p>
    <w:p w14:paraId="31056167" w14:textId="77777777" w:rsidR="008A23A6" w:rsidRPr="008A23A6" w:rsidRDefault="008A23A6" w:rsidP="008A23A6">
      <w:pPr>
        <w:widowControl w:val="0"/>
        <w:rPr>
          <w:rFonts w:cs="Arial"/>
          <w:noProof/>
          <w:szCs w:val="24"/>
        </w:rPr>
      </w:pPr>
      <w:r w:rsidRPr="008A23A6">
        <w:rPr>
          <w:rFonts w:cs="Arial"/>
          <w:noProof/>
          <w:szCs w:val="24"/>
        </w:rPr>
        <w:t xml:space="preserve">ELBANNA, S.; CHILD, J. Influences on strategic decision effectiveness: Development and test of an integrative model. </w:t>
      </w:r>
      <w:r w:rsidRPr="008A23A6">
        <w:rPr>
          <w:rFonts w:cs="Arial"/>
          <w:b/>
          <w:bCs/>
          <w:noProof/>
          <w:szCs w:val="24"/>
        </w:rPr>
        <w:t>Strategic Management Journal</w:t>
      </w:r>
      <w:r w:rsidRPr="008A23A6">
        <w:rPr>
          <w:rFonts w:cs="Arial"/>
          <w:noProof/>
          <w:szCs w:val="24"/>
        </w:rPr>
        <w:t xml:space="preserve">, v. 28, n. 4, p. 431–453, abr. 2007. </w:t>
      </w:r>
    </w:p>
    <w:p w14:paraId="367686EF" w14:textId="77777777" w:rsidR="008A23A6" w:rsidRPr="008A23A6" w:rsidRDefault="008A23A6" w:rsidP="008A23A6">
      <w:pPr>
        <w:widowControl w:val="0"/>
        <w:rPr>
          <w:rFonts w:cs="Arial"/>
          <w:noProof/>
          <w:szCs w:val="24"/>
        </w:rPr>
      </w:pPr>
      <w:r w:rsidRPr="008A23A6">
        <w:rPr>
          <w:rFonts w:cs="Arial"/>
          <w:noProof/>
          <w:szCs w:val="24"/>
        </w:rPr>
        <w:t xml:space="preserve">ERNST &amp; YOUNG GMBH. How Will 3D Printing Make Your Company the Strongest Link in the Value Chain? - EY’s Global 3D printing Report 2016. </w:t>
      </w:r>
      <w:r w:rsidRPr="008A23A6">
        <w:rPr>
          <w:rFonts w:cs="Arial"/>
          <w:b/>
          <w:bCs/>
          <w:noProof/>
          <w:szCs w:val="24"/>
        </w:rPr>
        <w:t>Ernst &amp; Young Gmbh</w:t>
      </w:r>
      <w:r w:rsidRPr="008A23A6">
        <w:rPr>
          <w:rFonts w:cs="Arial"/>
          <w:noProof/>
          <w:szCs w:val="24"/>
        </w:rPr>
        <w:t xml:space="preserve">, p. 1–26, 2016. </w:t>
      </w:r>
    </w:p>
    <w:p w14:paraId="7C23427B" w14:textId="77777777" w:rsidR="008A23A6" w:rsidRPr="008A23A6" w:rsidRDefault="008A23A6" w:rsidP="008A23A6">
      <w:pPr>
        <w:widowControl w:val="0"/>
        <w:rPr>
          <w:rFonts w:cs="Arial"/>
          <w:noProof/>
          <w:szCs w:val="24"/>
        </w:rPr>
      </w:pPr>
      <w:r w:rsidRPr="008A23A6">
        <w:rPr>
          <w:rFonts w:cs="Arial"/>
          <w:noProof/>
          <w:szCs w:val="24"/>
        </w:rPr>
        <w:t xml:space="preserve">FISCHBACH, J. R. </w:t>
      </w:r>
      <w:r w:rsidRPr="008A23A6">
        <w:rPr>
          <w:rFonts w:cs="Arial"/>
          <w:b/>
          <w:bCs/>
          <w:noProof/>
          <w:szCs w:val="24"/>
        </w:rPr>
        <w:t>Managing New Orleans Flood Risk in an Uncertain Future Using Non-Structural Risk Mitigation</w:t>
      </w:r>
      <w:r w:rsidRPr="008A23A6">
        <w:rPr>
          <w:rFonts w:cs="Arial"/>
          <w:noProof/>
          <w:szCs w:val="24"/>
        </w:rPr>
        <w:t>. [s.l: s.n.].</w:t>
      </w:r>
    </w:p>
    <w:p w14:paraId="6FBA69B5" w14:textId="77777777" w:rsidR="008A23A6" w:rsidRPr="008A23A6" w:rsidRDefault="008A23A6" w:rsidP="008A23A6">
      <w:pPr>
        <w:widowControl w:val="0"/>
        <w:rPr>
          <w:rFonts w:cs="Arial"/>
          <w:noProof/>
          <w:szCs w:val="24"/>
        </w:rPr>
      </w:pPr>
      <w:r w:rsidRPr="008A23A6">
        <w:rPr>
          <w:rFonts w:cs="Arial"/>
          <w:noProof/>
          <w:szCs w:val="24"/>
        </w:rPr>
        <w:t xml:space="preserve">FISCHBACH, J. R. et al. </w:t>
      </w:r>
      <w:r w:rsidRPr="008A23A6">
        <w:rPr>
          <w:rFonts w:cs="Arial"/>
          <w:b/>
          <w:bCs/>
          <w:noProof/>
          <w:szCs w:val="24"/>
        </w:rPr>
        <w:t>Managing Water Quality in the Face of Uncertainty: A Robust Decision Making Demonstration for EPA’s National Water Program</w:t>
      </w:r>
      <w:r w:rsidRPr="008A23A6">
        <w:rPr>
          <w:rFonts w:cs="Arial"/>
          <w:noProof/>
          <w:szCs w:val="24"/>
        </w:rPr>
        <w:t xml:space="preserve">. [s.l: s.n.]. </w:t>
      </w:r>
    </w:p>
    <w:p w14:paraId="5D763CDD" w14:textId="77777777" w:rsidR="008A23A6" w:rsidRPr="008A23A6" w:rsidRDefault="008A23A6" w:rsidP="008A23A6">
      <w:pPr>
        <w:widowControl w:val="0"/>
        <w:rPr>
          <w:rFonts w:cs="Arial"/>
          <w:noProof/>
          <w:szCs w:val="24"/>
        </w:rPr>
      </w:pPr>
      <w:r w:rsidRPr="008A23A6">
        <w:rPr>
          <w:rFonts w:cs="Arial"/>
          <w:noProof/>
          <w:szCs w:val="24"/>
        </w:rPr>
        <w:t xml:space="preserve">FORBES. </w:t>
      </w:r>
      <w:r w:rsidRPr="008A23A6">
        <w:rPr>
          <w:rFonts w:cs="Arial"/>
          <w:b/>
          <w:bCs/>
          <w:noProof/>
          <w:szCs w:val="24"/>
        </w:rPr>
        <w:t>Why Stratasys Sued Afina</w:t>
      </w:r>
      <w:r w:rsidRPr="008A23A6">
        <w:rPr>
          <w:rFonts w:cs="Arial"/>
          <w:noProof/>
          <w:szCs w:val="24"/>
        </w:rPr>
        <w:t xml:space="preserve">. Disponível em: &lt;https://www.forbes.com/sites/rakeshsharma/2013/12/03/why-stratasys-sued-afinia/#438201bd2fe9&gt;. Acesso em: 13 dez. 2017. </w:t>
      </w:r>
    </w:p>
    <w:p w14:paraId="1C09CAB8" w14:textId="77777777" w:rsidR="008A23A6" w:rsidRPr="008A23A6" w:rsidRDefault="008A23A6" w:rsidP="008A23A6">
      <w:pPr>
        <w:widowControl w:val="0"/>
        <w:rPr>
          <w:rFonts w:cs="Arial"/>
          <w:noProof/>
          <w:szCs w:val="24"/>
        </w:rPr>
      </w:pPr>
      <w:r w:rsidRPr="008A23A6">
        <w:rPr>
          <w:rFonts w:cs="Arial"/>
          <w:noProof/>
          <w:szCs w:val="24"/>
        </w:rPr>
        <w:t xml:space="preserve">FORD, S. L. N. Additive Manufacturing Technology: Potential Implications for U.S. Manufacturing Competitiveness. </w:t>
      </w:r>
      <w:r w:rsidRPr="008A23A6">
        <w:rPr>
          <w:rFonts w:cs="Arial"/>
          <w:b/>
          <w:bCs/>
          <w:noProof/>
          <w:szCs w:val="24"/>
        </w:rPr>
        <w:t>Journal of International Commerce &amp; Economics</w:t>
      </w:r>
      <w:r w:rsidRPr="008A23A6">
        <w:rPr>
          <w:rFonts w:cs="Arial"/>
          <w:noProof/>
          <w:szCs w:val="24"/>
        </w:rPr>
        <w:t xml:space="preserve">, p. 1–35, set. 2014. </w:t>
      </w:r>
    </w:p>
    <w:p w14:paraId="3EB2C5EB" w14:textId="77777777" w:rsidR="008A23A6" w:rsidRPr="008A23A6" w:rsidRDefault="008A23A6" w:rsidP="008A23A6">
      <w:pPr>
        <w:widowControl w:val="0"/>
        <w:rPr>
          <w:rFonts w:cs="Arial"/>
          <w:noProof/>
          <w:szCs w:val="24"/>
        </w:rPr>
      </w:pPr>
      <w:r w:rsidRPr="008A23A6">
        <w:rPr>
          <w:rFonts w:cs="Arial"/>
          <w:noProof/>
          <w:szCs w:val="24"/>
        </w:rPr>
        <w:t xml:space="preserve">FRANSOO, J. W. M. B. J. C.; BERTRAND, J. W.; FRANSOO, J. W. M. B. J. C. </w:t>
      </w:r>
      <w:r w:rsidRPr="008A23A6">
        <w:rPr>
          <w:rFonts w:cs="Arial"/>
          <w:b/>
          <w:bCs/>
          <w:noProof/>
          <w:szCs w:val="24"/>
        </w:rPr>
        <w:t>Operations management research methodologies using quantitative modeling</w:t>
      </w:r>
      <w:r w:rsidRPr="008A23A6">
        <w:rPr>
          <w:rFonts w:cs="Arial"/>
          <w:noProof/>
          <w:szCs w:val="24"/>
        </w:rPr>
        <w:t>. [s.l: s.n.]. v. 22</w:t>
      </w:r>
    </w:p>
    <w:p w14:paraId="6B5F9060" w14:textId="77777777" w:rsidR="008A23A6" w:rsidRPr="008A23A6" w:rsidRDefault="008A23A6" w:rsidP="008A23A6">
      <w:pPr>
        <w:widowControl w:val="0"/>
        <w:rPr>
          <w:rFonts w:cs="Arial"/>
          <w:noProof/>
          <w:szCs w:val="24"/>
        </w:rPr>
      </w:pPr>
      <w:r w:rsidRPr="008A23A6">
        <w:rPr>
          <w:rFonts w:cs="Arial"/>
          <w:noProof/>
          <w:szCs w:val="24"/>
        </w:rPr>
        <w:t xml:space="preserve">FRAZIER, W. Metal Additive Manufacturing: A Review. </w:t>
      </w:r>
      <w:r w:rsidRPr="008A23A6">
        <w:rPr>
          <w:rFonts w:cs="Arial"/>
          <w:b/>
          <w:bCs/>
          <w:noProof/>
          <w:szCs w:val="24"/>
        </w:rPr>
        <w:t>Journal of Materials Engineering &amp; Performance</w:t>
      </w:r>
      <w:r w:rsidRPr="008A23A6">
        <w:rPr>
          <w:rFonts w:cs="Arial"/>
          <w:noProof/>
          <w:szCs w:val="24"/>
        </w:rPr>
        <w:t xml:space="preserve">, v. 23, n. 6, p. 1917–1928, jun. 2014. </w:t>
      </w:r>
    </w:p>
    <w:p w14:paraId="4C32A211" w14:textId="77777777" w:rsidR="008A23A6" w:rsidRPr="008A23A6" w:rsidRDefault="008A23A6" w:rsidP="008A23A6">
      <w:pPr>
        <w:widowControl w:val="0"/>
        <w:rPr>
          <w:rFonts w:cs="Arial"/>
          <w:noProof/>
          <w:szCs w:val="24"/>
        </w:rPr>
      </w:pPr>
      <w:r w:rsidRPr="008A23A6">
        <w:rPr>
          <w:rFonts w:cs="Arial"/>
          <w:noProof/>
          <w:szCs w:val="24"/>
        </w:rPr>
        <w:t xml:space="preserve">GARDAN, J. Additive manufacturing technologies: state of the art and trends. </w:t>
      </w:r>
      <w:r w:rsidRPr="008A23A6">
        <w:rPr>
          <w:rFonts w:cs="Arial"/>
          <w:b/>
          <w:bCs/>
          <w:noProof/>
          <w:szCs w:val="24"/>
        </w:rPr>
        <w:t>International Journal of Production Research</w:t>
      </w:r>
      <w:r w:rsidRPr="008A23A6">
        <w:rPr>
          <w:rFonts w:cs="Arial"/>
          <w:noProof/>
          <w:szCs w:val="24"/>
        </w:rPr>
        <w:t xml:space="preserve">, v. 7543, n. August, p. 1–15, 2015. </w:t>
      </w:r>
    </w:p>
    <w:p w14:paraId="4D80554B" w14:textId="77777777" w:rsidR="008A23A6" w:rsidRPr="008A23A6" w:rsidRDefault="008A23A6" w:rsidP="008A23A6">
      <w:pPr>
        <w:widowControl w:val="0"/>
        <w:rPr>
          <w:rFonts w:cs="Arial"/>
          <w:noProof/>
          <w:szCs w:val="24"/>
        </w:rPr>
      </w:pPr>
      <w:r w:rsidRPr="008A23A6">
        <w:rPr>
          <w:rFonts w:cs="Arial"/>
          <w:noProof/>
          <w:szCs w:val="24"/>
        </w:rPr>
        <w:t xml:space="preserve">GARY, M. S. et al. System dynamics and strategy. </w:t>
      </w:r>
      <w:r w:rsidRPr="008A23A6">
        <w:rPr>
          <w:rFonts w:cs="Arial"/>
          <w:b/>
          <w:bCs/>
          <w:noProof/>
          <w:szCs w:val="24"/>
        </w:rPr>
        <w:t>System Dynamics Review</w:t>
      </w:r>
      <w:r w:rsidRPr="008A23A6">
        <w:rPr>
          <w:rFonts w:cs="Arial"/>
          <w:noProof/>
          <w:szCs w:val="24"/>
        </w:rPr>
        <w:t xml:space="preserve">, v. 24, n. 4, p. 407–429, 2008. </w:t>
      </w:r>
    </w:p>
    <w:p w14:paraId="4F550665" w14:textId="77777777" w:rsidR="008A23A6" w:rsidRPr="008A23A6" w:rsidRDefault="008A23A6" w:rsidP="008A23A6">
      <w:pPr>
        <w:widowControl w:val="0"/>
        <w:rPr>
          <w:rFonts w:cs="Arial"/>
          <w:noProof/>
          <w:szCs w:val="24"/>
        </w:rPr>
      </w:pPr>
      <w:r w:rsidRPr="008A23A6">
        <w:rPr>
          <w:rFonts w:cs="Arial"/>
          <w:noProof/>
          <w:szCs w:val="24"/>
        </w:rPr>
        <w:t xml:space="preserve">GE. </w:t>
      </w:r>
      <w:r w:rsidRPr="008A23A6">
        <w:rPr>
          <w:rFonts w:cs="Arial"/>
          <w:b/>
          <w:bCs/>
          <w:noProof/>
          <w:szCs w:val="24"/>
        </w:rPr>
        <w:t>GE is Building The World’s Largest Additive Machine For 3D Printing Metals</w:t>
      </w:r>
      <w:r w:rsidRPr="008A23A6">
        <w:rPr>
          <w:rFonts w:cs="Arial"/>
          <w:noProof/>
          <w:szCs w:val="24"/>
        </w:rPr>
        <w:t xml:space="preserve">. Disponível em: &lt;https://www.ge.com/reports/ge-building-worlds-largest-additive-machine-3d-printing-metals/&gt;. Acesso em: 13 dez. 2017. </w:t>
      </w:r>
    </w:p>
    <w:p w14:paraId="0BE33CF7" w14:textId="77777777" w:rsidR="008A23A6" w:rsidRPr="008A23A6" w:rsidRDefault="008A23A6" w:rsidP="008A23A6">
      <w:pPr>
        <w:widowControl w:val="0"/>
        <w:rPr>
          <w:rFonts w:cs="Arial"/>
          <w:noProof/>
          <w:szCs w:val="24"/>
        </w:rPr>
      </w:pPr>
      <w:r w:rsidRPr="008A23A6">
        <w:rPr>
          <w:rFonts w:cs="Arial"/>
          <w:noProof/>
          <w:szCs w:val="24"/>
        </w:rPr>
        <w:t xml:space="preserve">GIBSON, I.; ROSEN, D. W.; STUCKER, B. Design for Additive Manufacturing. In: </w:t>
      </w:r>
      <w:r w:rsidRPr="008A23A6">
        <w:rPr>
          <w:rFonts w:cs="Arial"/>
          <w:b/>
          <w:bCs/>
          <w:noProof/>
          <w:szCs w:val="24"/>
        </w:rPr>
        <w:t>Additive Manufacturing Technologies: Rapid Prototyping to Direct Digital Manufacturing</w:t>
      </w:r>
      <w:r w:rsidRPr="008A23A6">
        <w:rPr>
          <w:rFonts w:cs="Arial"/>
          <w:noProof/>
          <w:szCs w:val="24"/>
        </w:rPr>
        <w:t xml:space="preserve">. Boston, MA: Springer US, 2010. p. 299–332. </w:t>
      </w:r>
    </w:p>
    <w:p w14:paraId="27A69544" w14:textId="77777777" w:rsidR="008A23A6" w:rsidRPr="008A23A6" w:rsidRDefault="008A23A6" w:rsidP="008A23A6">
      <w:pPr>
        <w:widowControl w:val="0"/>
        <w:rPr>
          <w:rFonts w:cs="Arial"/>
          <w:noProof/>
          <w:szCs w:val="24"/>
        </w:rPr>
      </w:pPr>
      <w:r w:rsidRPr="008A23A6">
        <w:rPr>
          <w:rFonts w:cs="Arial"/>
          <w:noProof/>
          <w:szCs w:val="24"/>
        </w:rPr>
        <w:t xml:space="preserve">GRIFFIN, J. </w:t>
      </w:r>
      <w:r w:rsidRPr="008A23A6">
        <w:rPr>
          <w:rFonts w:cs="Arial"/>
          <w:b/>
          <w:bCs/>
          <w:noProof/>
          <w:szCs w:val="24"/>
        </w:rPr>
        <w:t>Improving Cost-Effectiveness and Mitigating Risks of Renewable Energy Requirements</w:t>
      </w:r>
      <w:r w:rsidRPr="008A23A6">
        <w:rPr>
          <w:rFonts w:cs="Arial"/>
          <w:noProof/>
          <w:szCs w:val="24"/>
        </w:rPr>
        <w:t>. [s.l: s.n.].</w:t>
      </w:r>
    </w:p>
    <w:p w14:paraId="3CB91AC2" w14:textId="77777777" w:rsidR="008A23A6" w:rsidRPr="008A23A6" w:rsidRDefault="008A23A6" w:rsidP="008A23A6">
      <w:pPr>
        <w:widowControl w:val="0"/>
        <w:rPr>
          <w:rFonts w:cs="Arial"/>
          <w:noProof/>
          <w:szCs w:val="24"/>
        </w:rPr>
      </w:pPr>
      <w:r w:rsidRPr="008A23A6">
        <w:rPr>
          <w:rFonts w:cs="Arial"/>
          <w:noProof/>
          <w:szCs w:val="24"/>
        </w:rPr>
        <w:t xml:space="preserve">GROVES, D. </w:t>
      </w:r>
      <w:r w:rsidRPr="008A23A6">
        <w:rPr>
          <w:rFonts w:cs="Arial"/>
          <w:b/>
          <w:bCs/>
          <w:noProof/>
          <w:szCs w:val="24"/>
        </w:rPr>
        <w:t>New Methods for Identifying Robust Long-Term Water Resources Management Strategies for California</w:t>
      </w:r>
      <w:r w:rsidRPr="008A23A6">
        <w:rPr>
          <w:rFonts w:cs="Arial"/>
          <w:noProof/>
          <w:szCs w:val="24"/>
        </w:rPr>
        <w:t>. [s.l: s.n.].</w:t>
      </w:r>
    </w:p>
    <w:p w14:paraId="24446224" w14:textId="77777777" w:rsidR="008A23A6" w:rsidRPr="008A23A6" w:rsidRDefault="008A23A6" w:rsidP="008A23A6">
      <w:pPr>
        <w:widowControl w:val="0"/>
        <w:rPr>
          <w:rFonts w:cs="Arial"/>
          <w:noProof/>
          <w:szCs w:val="24"/>
        </w:rPr>
      </w:pPr>
      <w:r w:rsidRPr="008A23A6">
        <w:rPr>
          <w:rFonts w:cs="Arial"/>
          <w:noProof/>
          <w:szCs w:val="24"/>
        </w:rPr>
        <w:t xml:space="preserve">GROVES, D.; DAVIS, M. Planning for Climate Change in the Inland Empire: Southern California. </w:t>
      </w:r>
      <w:r w:rsidRPr="008A23A6">
        <w:rPr>
          <w:rFonts w:cs="Arial"/>
          <w:b/>
          <w:bCs/>
          <w:noProof/>
          <w:szCs w:val="24"/>
        </w:rPr>
        <w:t>Water Resources Impact</w:t>
      </w:r>
      <w:r w:rsidRPr="008A23A6">
        <w:rPr>
          <w:rFonts w:cs="Arial"/>
          <w:noProof/>
          <w:szCs w:val="24"/>
        </w:rPr>
        <w:t xml:space="preserve">, v. 10, n. 4, p. 14–17, 2008. </w:t>
      </w:r>
    </w:p>
    <w:p w14:paraId="6E75B480" w14:textId="77777777" w:rsidR="008A23A6" w:rsidRPr="008A23A6" w:rsidRDefault="008A23A6" w:rsidP="008A23A6">
      <w:pPr>
        <w:widowControl w:val="0"/>
        <w:rPr>
          <w:rFonts w:cs="Arial"/>
          <w:noProof/>
          <w:szCs w:val="24"/>
        </w:rPr>
      </w:pPr>
      <w:r w:rsidRPr="008A23A6">
        <w:rPr>
          <w:rFonts w:cs="Arial"/>
          <w:noProof/>
          <w:szCs w:val="24"/>
        </w:rPr>
        <w:t xml:space="preserve">GROVES, D.; FISCHBACH, J.; KNOPMAN, D. </w:t>
      </w:r>
      <w:r w:rsidRPr="008A23A6">
        <w:rPr>
          <w:rFonts w:cs="Arial"/>
          <w:b/>
          <w:bCs/>
          <w:noProof/>
          <w:szCs w:val="24"/>
        </w:rPr>
        <w:t>Strengthening Coastal Planning How Coastal Regions Could Benefit from Louisiana’s Planning and Analysis Framework</w:t>
      </w:r>
      <w:r w:rsidRPr="008A23A6">
        <w:rPr>
          <w:rFonts w:cs="Arial"/>
          <w:noProof/>
          <w:szCs w:val="24"/>
        </w:rPr>
        <w:t xml:space="preserve">. [s.l: s.n.]. </w:t>
      </w:r>
    </w:p>
    <w:p w14:paraId="349A7FE5" w14:textId="77777777" w:rsidR="008A23A6" w:rsidRPr="008A23A6" w:rsidRDefault="008A23A6" w:rsidP="008A23A6">
      <w:pPr>
        <w:widowControl w:val="0"/>
        <w:rPr>
          <w:rFonts w:cs="Arial"/>
          <w:noProof/>
          <w:szCs w:val="24"/>
        </w:rPr>
      </w:pPr>
      <w:r w:rsidRPr="008A23A6">
        <w:rPr>
          <w:rFonts w:cs="Arial"/>
          <w:noProof/>
          <w:szCs w:val="24"/>
        </w:rPr>
        <w:t xml:space="preserve">GROVES, D. G. et al. </w:t>
      </w:r>
      <w:r w:rsidRPr="008A23A6">
        <w:rPr>
          <w:rFonts w:cs="Arial"/>
          <w:b/>
          <w:bCs/>
          <w:noProof/>
          <w:szCs w:val="24"/>
        </w:rPr>
        <w:t>Preparing for an Uncertain Future Climate in the Inland Empire: Identifying Robust Water Management Strategies</w:t>
      </w:r>
      <w:r w:rsidRPr="008A23A6">
        <w:rPr>
          <w:rFonts w:cs="Arial"/>
          <w:noProof/>
          <w:szCs w:val="24"/>
        </w:rPr>
        <w:t>. [s.l: s.n.]. Disponível em: &lt;http://www.rand.org/pubs/documented_briefings/DB550.html&gt;.</w:t>
      </w:r>
    </w:p>
    <w:p w14:paraId="26295586" w14:textId="77777777" w:rsidR="008A23A6" w:rsidRPr="008A23A6" w:rsidRDefault="008A23A6" w:rsidP="008A23A6">
      <w:pPr>
        <w:widowControl w:val="0"/>
        <w:rPr>
          <w:rFonts w:cs="Arial"/>
          <w:noProof/>
          <w:szCs w:val="24"/>
        </w:rPr>
      </w:pPr>
      <w:r w:rsidRPr="008A23A6">
        <w:rPr>
          <w:rFonts w:cs="Arial"/>
          <w:noProof/>
          <w:szCs w:val="24"/>
        </w:rPr>
        <w:t xml:space="preserve">GROVES, D. G. et al. </w:t>
      </w:r>
      <w:r w:rsidRPr="008A23A6">
        <w:rPr>
          <w:rFonts w:cs="Arial"/>
          <w:b/>
          <w:bCs/>
          <w:noProof/>
          <w:szCs w:val="24"/>
        </w:rPr>
        <w:t>Adapting to a Changing Colorado River Making Future Water Deliveries More Reliable Throught Robust Management Strategies</w:t>
      </w:r>
      <w:r w:rsidRPr="008A23A6">
        <w:rPr>
          <w:rFonts w:cs="Arial"/>
          <w:noProof/>
          <w:szCs w:val="24"/>
        </w:rPr>
        <w:t>. [s.l: s.n.]. Disponível em: &lt;http://www.rand.org/content/dam/rand/pubs/monographs/2011/RAND_MG996.pdf&gt;.</w:t>
      </w:r>
    </w:p>
    <w:p w14:paraId="1AC2CDA6" w14:textId="77777777" w:rsidR="008A23A6" w:rsidRPr="008A23A6" w:rsidRDefault="008A23A6" w:rsidP="008A23A6">
      <w:pPr>
        <w:widowControl w:val="0"/>
        <w:rPr>
          <w:rFonts w:cs="Arial"/>
          <w:noProof/>
          <w:szCs w:val="24"/>
        </w:rPr>
      </w:pPr>
      <w:r w:rsidRPr="008A23A6">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3E581639" w14:textId="77777777" w:rsidR="008A23A6" w:rsidRPr="008A23A6" w:rsidRDefault="008A23A6" w:rsidP="008A23A6">
      <w:pPr>
        <w:widowControl w:val="0"/>
        <w:rPr>
          <w:rFonts w:cs="Arial"/>
          <w:noProof/>
          <w:szCs w:val="24"/>
        </w:rPr>
      </w:pPr>
      <w:r w:rsidRPr="008A23A6">
        <w:rPr>
          <w:rFonts w:cs="Arial"/>
          <w:noProof/>
          <w:szCs w:val="24"/>
        </w:rPr>
        <w:t xml:space="preserve">GROVES, D. G. et al. </w:t>
      </w:r>
      <w:r w:rsidRPr="008A23A6">
        <w:rPr>
          <w:rFonts w:cs="Arial"/>
          <w:b/>
          <w:bCs/>
          <w:noProof/>
          <w:szCs w:val="24"/>
        </w:rPr>
        <w:t>Developing Robust Strategies for Climate Change and Other Risks: A Water Utility Framework About the Water Research Foundation</w:t>
      </w:r>
      <w:r w:rsidRPr="008A23A6">
        <w:rPr>
          <w:rFonts w:cs="Arial"/>
          <w:noProof/>
          <w:szCs w:val="24"/>
        </w:rPr>
        <w:t xml:space="preserve">. [s.l: s.n.]. </w:t>
      </w:r>
    </w:p>
    <w:p w14:paraId="54595608" w14:textId="77777777" w:rsidR="008A23A6" w:rsidRPr="008A23A6" w:rsidRDefault="008A23A6" w:rsidP="008A23A6">
      <w:pPr>
        <w:widowControl w:val="0"/>
        <w:rPr>
          <w:rFonts w:cs="Arial"/>
          <w:noProof/>
          <w:szCs w:val="24"/>
        </w:rPr>
      </w:pPr>
      <w:r w:rsidRPr="008A23A6">
        <w:rPr>
          <w:rFonts w:cs="Arial"/>
          <w:noProof/>
          <w:szCs w:val="24"/>
        </w:rPr>
        <w:t xml:space="preserve">GROVES, D. G. et al. </w:t>
      </w:r>
      <w:r w:rsidRPr="008A23A6">
        <w:rPr>
          <w:rFonts w:cs="Arial"/>
          <w:b/>
          <w:bCs/>
          <w:noProof/>
          <w:szCs w:val="24"/>
        </w:rPr>
        <w:t>Using High-Performance Computing to Support Water Resource Planning: A Workshop Demonstration of Real-Time Analytic Facilitation for the Colorado River Basin</w:t>
      </w:r>
      <w:r w:rsidRPr="008A23A6">
        <w:rPr>
          <w:rFonts w:cs="Arial"/>
          <w:noProof/>
          <w:szCs w:val="24"/>
        </w:rPr>
        <w:t xml:space="preserve">. [s.l: s.n.]. </w:t>
      </w:r>
    </w:p>
    <w:p w14:paraId="02465C22" w14:textId="77777777" w:rsidR="008A23A6" w:rsidRPr="008A23A6" w:rsidRDefault="008A23A6" w:rsidP="008A23A6">
      <w:pPr>
        <w:widowControl w:val="0"/>
        <w:rPr>
          <w:rFonts w:cs="Arial"/>
          <w:noProof/>
          <w:szCs w:val="24"/>
        </w:rPr>
      </w:pPr>
      <w:r w:rsidRPr="008A23A6">
        <w:rPr>
          <w:rFonts w:cs="Arial"/>
          <w:noProof/>
          <w:szCs w:val="24"/>
        </w:rPr>
        <w:t xml:space="preserve">GROVES, D. G.; BLOOM, E. Robust Water-Management Strategies for the California Water Plan Update 2013 Proof-of-Concept Analysis. p. 1–72, 2013. </w:t>
      </w:r>
    </w:p>
    <w:p w14:paraId="6049350E" w14:textId="77777777" w:rsidR="008A23A6" w:rsidRPr="008A23A6" w:rsidRDefault="008A23A6" w:rsidP="008A23A6">
      <w:pPr>
        <w:widowControl w:val="0"/>
        <w:rPr>
          <w:rFonts w:cs="Arial"/>
          <w:noProof/>
          <w:szCs w:val="24"/>
        </w:rPr>
      </w:pPr>
      <w:r w:rsidRPr="008A23A6">
        <w:rPr>
          <w:rFonts w:cs="Arial"/>
          <w:noProof/>
          <w:szCs w:val="24"/>
        </w:rPr>
        <w:t xml:space="preserve">GROVES, D. G.; LEMPERT, R. J. A new analytic method for finding policy-relevant scenarios. </w:t>
      </w:r>
      <w:r w:rsidRPr="008A23A6">
        <w:rPr>
          <w:rFonts w:cs="Arial"/>
          <w:b/>
          <w:bCs/>
          <w:noProof/>
          <w:szCs w:val="24"/>
        </w:rPr>
        <w:t>Global Environmental Change</w:t>
      </w:r>
      <w:r w:rsidRPr="008A23A6">
        <w:rPr>
          <w:rFonts w:cs="Arial"/>
          <w:noProof/>
          <w:szCs w:val="24"/>
        </w:rPr>
        <w:t xml:space="preserve">, v. 17, n. 1, p. 73–85, 2007. </w:t>
      </w:r>
    </w:p>
    <w:p w14:paraId="73853679" w14:textId="77777777" w:rsidR="008A23A6" w:rsidRPr="008A23A6" w:rsidRDefault="008A23A6" w:rsidP="008A23A6">
      <w:pPr>
        <w:widowControl w:val="0"/>
        <w:rPr>
          <w:rFonts w:cs="Arial"/>
          <w:noProof/>
          <w:szCs w:val="24"/>
        </w:rPr>
      </w:pPr>
      <w:r w:rsidRPr="008A23A6">
        <w:rPr>
          <w:rFonts w:cs="Arial"/>
          <w:noProof/>
          <w:szCs w:val="24"/>
        </w:rPr>
        <w:t xml:space="preserve">GROVES, D. G.; SHARON, C. Planning Tool to Support Planning the Future of Coastal Louisiana. </w:t>
      </w:r>
      <w:r w:rsidRPr="008A23A6">
        <w:rPr>
          <w:rFonts w:cs="Arial"/>
          <w:b/>
          <w:bCs/>
          <w:noProof/>
          <w:szCs w:val="24"/>
        </w:rPr>
        <w:t>Journal of Coastal Research</w:t>
      </w:r>
      <w:r w:rsidRPr="008A23A6">
        <w:rPr>
          <w:rFonts w:cs="Arial"/>
          <w:noProof/>
          <w:szCs w:val="24"/>
        </w:rPr>
        <w:t xml:space="preserve">, v. Sp.Issue 6, n. 10062, p. 29–50, 2013. </w:t>
      </w:r>
    </w:p>
    <w:p w14:paraId="5887AF60" w14:textId="77777777" w:rsidR="008A23A6" w:rsidRPr="008A23A6" w:rsidRDefault="008A23A6" w:rsidP="008A23A6">
      <w:pPr>
        <w:widowControl w:val="0"/>
        <w:rPr>
          <w:rFonts w:cs="Arial"/>
          <w:noProof/>
          <w:szCs w:val="24"/>
        </w:rPr>
      </w:pPr>
      <w:r w:rsidRPr="008A23A6">
        <w:rPr>
          <w:rFonts w:cs="Arial"/>
          <w:noProof/>
          <w:szCs w:val="24"/>
        </w:rPr>
        <w:t xml:space="preserve">GUDMUNDSSON, S. V.; LECHNER, C. Cognitive biases, organization, and entrepreneurial firm survival. </w:t>
      </w:r>
      <w:r w:rsidRPr="008A23A6">
        <w:rPr>
          <w:rFonts w:cs="Arial"/>
          <w:b/>
          <w:bCs/>
          <w:noProof/>
          <w:szCs w:val="24"/>
        </w:rPr>
        <w:t>European Management Journal</w:t>
      </w:r>
      <w:r w:rsidRPr="008A23A6">
        <w:rPr>
          <w:rFonts w:cs="Arial"/>
          <w:noProof/>
          <w:szCs w:val="24"/>
        </w:rPr>
        <w:t xml:space="preserve">, v. 31, n. 3, p. 278–294, 2013. </w:t>
      </w:r>
    </w:p>
    <w:p w14:paraId="685FD39C" w14:textId="77777777" w:rsidR="008A23A6" w:rsidRPr="008A23A6" w:rsidRDefault="008A23A6" w:rsidP="008A23A6">
      <w:pPr>
        <w:widowControl w:val="0"/>
        <w:rPr>
          <w:rFonts w:cs="Arial"/>
          <w:noProof/>
          <w:szCs w:val="24"/>
        </w:rPr>
      </w:pPr>
      <w:r w:rsidRPr="008A23A6">
        <w:rPr>
          <w:rFonts w:cs="Arial"/>
          <w:noProof/>
          <w:szCs w:val="24"/>
        </w:rPr>
        <w:t xml:space="preserve">HAASNOOT, M. et al. Dynamic adaptive policy pathways: A method for crafting robust decisions for a deeply uncertain world. </w:t>
      </w:r>
      <w:r w:rsidRPr="008A23A6">
        <w:rPr>
          <w:rFonts w:cs="Arial"/>
          <w:b/>
          <w:bCs/>
          <w:noProof/>
          <w:szCs w:val="24"/>
        </w:rPr>
        <w:t>Global Environmental Change</w:t>
      </w:r>
      <w:r w:rsidRPr="008A23A6">
        <w:rPr>
          <w:rFonts w:cs="Arial"/>
          <w:noProof/>
          <w:szCs w:val="24"/>
        </w:rPr>
        <w:t xml:space="preserve">, v. 23, n. 2, p. 485–498, 2013. </w:t>
      </w:r>
    </w:p>
    <w:p w14:paraId="3F45EA6D" w14:textId="77777777" w:rsidR="008A23A6" w:rsidRPr="008A23A6" w:rsidRDefault="008A23A6" w:rsidP="008A23A6">
      <w:pPr>
        <w:widowControl w:val="0"/>
        <w:rPr>
          <w:rFonts w:cs="Arial"/>
          <w:noProof/>
          <w:szCs w:val="24"/>
        </w:rPr>
      </w:pPr>
      <w:r w:rsidRPr="008A23A6">
        <w:rPr>
          <w:rFonts w:cs="Arial"/>
          <w:noProof/>
          <w:szCs w:val="24"/>
        </w:rPr>
        <w:t xml:space="preserve">HADKA, D. et al. An open source framework for many-objective robust decision making. </w:t>
      </w:r>
      <w:r w:rsidRPr="008A23A6">
        <w:rPr>
          <w:rFonts w:cs="Arial"/>
          <w:b/>
          <w:bCs/>
          <w:noProof/>
          <w:szCs w:val="24"/>
        </w:rPr>
        <w:t>Environmental Modelling and Software</w:t>
      </w:r>
      <w:r w:rsidRPr="008A23A6">
        <w:rPr>
          <w:rFonts w:cs="Arial"/>
          <w:noProof/>
          <w:szCs w:val="24"/>
        </w:rPr>
        <w:t xml:space="preserve">, v. 74, p. 114–129, 2015. </w:t>
      </w:r>
    </w:p>
    <w:p w14:paraId="783F40DE" w14:textId="77777777" w:rsidR="008A23A6" w:rsidRPr="008A23A6" w:rsidRDefault="008A23A6" w:rsidP="008A23A6">
      <w:pPr>
        <w:widowControl w:val="0"/>
        <w:rPr>
          <w:rFonts w:cs="Arial"/>
          <w:noProof/>
          <w:szCs w:val="24"/>
        </w:rPr>
      </w:pPr>
      <w:r w:rsidRPr="008A23A6">
        <w:rPr>
          <w:rFonts w:cs="Arial"/>
          <w:noProof/>
          <w:szCs w:val="24"/>
        </w:rPr>
        <w:t xml:space="preserve">HALL, J. W. et al. Robust Climate Policies Under Uncertainty: A Comparison of Robust Decision Making and Info-Gap Methods. </w:t>
      </w:r>
      <w:r w:rsidRPr="008A23A6">
        <w:rPr>
          <w:rFonts w:cs="Arial"/>
          <w:b/>
          <w:bCs/>
          <w:noProof/>
          <w:szCs w:val="24"/>
        </w:rPr>
        <w:t>Risk Analysis</w:t>
      </w:r>
      <w:r w:rsidRPr="008A23A6">
        <w:rPr>
          <w:rFonts w:cs="Arial"/>
          <w:noProof/>
          <w:szCs w:val="24"/>
        </w:rPr>
        <w:t xml:space="preserve">, v. 32, n. 10, p. 1657–1672, 2012. </w:t>
      </w:r>
    </w:p>
    <w:p w14:paraId="2DA88CB8" w14:textId="77777777" w:rsidR="008A23A6" w:rsidRPr="008A23A6" w:rsidRDefault="008A23A6" w:rsidP="008A23A6">
      <w:pPr>
        <w:widowControl w:val="0"/>
        <w:rPr>
          <w:rFonts w:cs="Arial"/>
          <w:noProof/>
          <w:szCs w:val="24"/>
        </w:rPr>
      </w:pPr>
      <w:r w:rsidRPr="008A23A6">
        <w:rPr>
          <w:rFonts w:cs="Arial"/>
          <w:noProof/>
          <w:szCs w:val="24"/>
        </w:rPr>
        <w:t xml:space="preserve">HALLEGATTE, S. et al. Investment Decision Making Under Deep Uncertainty: Application to Climate Change. </w:t>
      </w:r>
      <w:r w:rsidRPr="008A23A6">
        <w:rPr>
          <w:rFonts w:cs="Arial"/>
          <w:b/>
          <w:bCs/>
          <w:noProof/>
          <w:szCs w:val="24"/>
        </w:rPr>
        <w:t>Policy Research Working Paper</w:t>
      </w:r>
      <w:r w:rsidRPr="008A23A6">
        <w:rPr>
          <w:rFonts w:cs="Arial"/>
          <w:noProof/>
          <w:szCs w:val="24"/>
        </w:rPr>
        <w:t xml:space="preserve">, n. 6193, p. 1–41, 2012. </w:t>
      </w:r>
    </w:p>
    <w:p w14:paraId="362B434A" w14:textId="77777777" w:rsidR="008A23A6" w:rsidRPr="008A23A6" w:rsidRDefault="008A23A6" w:rsidP="008A23A6">
      <w:pPr>
        <w:widowControl w:val="0"/>
        <w:rPr>
          <w:rFonts w:cs="Arial"/>
          <w:noProof/>
          <w:szCs w:val="24"/>
        </w:rPr>
      </w:pPr>
      <w:r w:rsidRPr="008A23A6">
        <w:rPr>
          <w:rFonts w:cs="Arial"/>
          <w:noProof/>
          <w:szCs w:val="24"/>
        </w:rPr>
        <w:t xml:space="preserve">HATCHUEL, A. A foundationalist perspective for management research: a European trend and experience. </w:t>
      </w:r>
      <w:r w:rsidRPr="008A23A6">
        <w:rPr>
          <w:rFonts w:cs="Arial"/>
          <w:b/>
          <w:bCs/>
          <w:noProof/>
          <w:szCs w:val="24"/>
        </w:rPr>
        <w:t>Management Decision</w:t>
      </w:r>
      <w:r w:rsidRPr="008A23A6">
        <w:rPr>
          <w:rFonts w:cs="Arial"/>
          <w:noProof/>
          <w:szCs w:val="24"/>
        </w:rPr>
        <w:t xml:space="preserve">, v. 47, n. 9, p. 1458–1475, 16 out. 2009. </w:t>
      </w:r>
    </w:p>
    <w:p w14:paraId="34C13C8F" w14:textId="77777777" w:rsidR="008A23A6" w:rsidRPr="008A23A6" w:rsidRDefault="008A23A6" w:rsidP="008A23A6">
      <w:pPr>
        <w:widowControl w:val="0"/>
        <w:rPr>
          <w:rFonts w:cs="Arial"/>
          <w:noProof/>
          <w:szCs w:val="24"/>
        </w:rPr>
      </w:pPr>
      <w:r w:rsidRPr="008A23A6">
        <w:rPr>
          <w:rFonts w:cs="Arial"/>
          <w:noProof/>
          <w:szCs w:val="24"/>
        </w:rPr>
        <w:t xml:space="preserve">HERMAN, J. et al. How Should Robustness Be Defined for Water Systems Planning under Change? </w:t>
      </w:r>
      <w:r w:rsidRPr="008A23A6">
        <w:rPr>
          <w:rFonts w:cs="Arial"/>
          <w:b/>
          <w:bCs/>
          <w:noProof/>
          <w:szCs w:val="24"/>
        </w:rPr>
        <w:t>Journal of Water Resources Planning and Management</w:t>
      </w:r>
      <w:r w:rsidRPr="008A23A6">
        <w:rPr>
          <w:rFonts w:cs="Arial"/>
          <w:noProof/>
          <w:szCs w:val="24"/>
        </w:rPr>
        <w:t xml:space="preserve">, v. 141, n. 10, p. 4015012, 2015. </w:t>
      </w:r>
    </w:p>
    <w:p w14:paraId="743D0925" w14:textId="77777777" w:rsidR="008A23A6" w:rsidRPr="008A23A6" w:rsidRDefault="008A23A6" w:rsidP="008A23A6">
      <w:pPr>
        <w:widowControl w:val="0"/>
        <w:rPr>
          <w:rFonts w:cs="Arial"/>
          <w:noProof/>
          <w:szCs w:val="24"/>
        </w:rPr>
      </w:pPr>
      <w:r w:rsidRPr="008A23A6">
        <w:rPr>
          <w:rFonts w:cs="Arial"/>
          <w:noProof/>
          <w:szCs w:val="24"/>
        </w:rPr>
        <w:t xml:space="preserve">HILLIER, F. S.; LIEBERMAN, G. J. Decision Analysis. In: </w:t>
      </w:r>
      <w:r w:rsidRPr="008A23A6">
        <w:rPr>
          <w:rFonts w:cs="Arial"/>
          <w:b/>
          <w:bCs/>
          <w:noProof/>
          <w:szCs w:val="24"/>
        </w:rPr>
        <w:t>Introduction to Operations Research</w:t>
      </w:r>
      <w:r w:rsidRPr="008A23A6">
        <w:rPr>
          <w:rFonts w:cs="Arial"/>
          <w:noProof/>
          <w:szCs w:val="24"/>
        </w:rPr>
        <w:t xml:space="preserve">. 9. ed. New York: McGraw-Hill Higher Education, 2010. p. 1047. </w:t>
      </w:r>
    </w:p>
    <w:p w14:paraId="6494D06B" w14:textId="77777777" w:rsidR="008A23A6" w:rsidRPr="008A23A6" w:rsidRDefault="008A23A6" w:rsidP="008A23A6">
      <w:pPr>
        <w:widowControl w:val="0"/>
        <w:rPr>
          <w:rFonts w:cs="Arial"/>
          <w:noProof/>
          <w:szCs w:val="24"/>
        </w:rPr>
      </w:pPr>
      <w:r w:rsidRPr="008A23A6">
        <w:rPr>
          <w:rFonts w:cs="Arial"/>
          <w:noProof/>
          <w:szCs w:val="24"/>
        </w:rPr>
        <w:t xml:space="preserve">HOUGH, J. R.; WHITE, M. A. Environmental dynamism and strategic decision-making rationality: An examination at the decision level. </w:t>
      </w:r>
      <w:r w:rsidRPr="008A23A6">
        <w:rPr>
          <w:rFonts w:cs="Arial"/>
          <w:b/>
          <w:bCs/>
          <w:noProof/>
          <w:szCs w:val="24"/>
        </w:rPr>
        <w:t>Strategic Management Journal</w:t>
      </w:r>
      <w:r w:rsidRPr="008A23A6">
        <w:rPr>
          <w:rFonts w:cs="Arial"/>
          <w:noProof/>
          <w:szCs w:val="24"/>
        </w:rPr>
        <w:t xml:space="preserve">, v. 24, n. 5, p. 481–489, 2003. </w:t>
      </w:r>
    </w:p>
    <w:p w14:paraId="3C0C7C00" w14:textId="77777777" w:rsidR="008A23A6" w:rsidRPr="008A23A6" w:rsidRDefault="008A23A6" w:rsidP="008A23A6">
      <w:pPr>
        <w:widowControl w:val="0"/>
        <w:rPr>
          <w:rFonts w:cs="Arial"/>
          <w:noProof/>
          <w:szCs w:val="24"/>
        </w:rPr>
      </w:pPr>
      <w:r w:rsidRPr="008A23A6">
        <w:rPr>
          <w:rFonts w:cs="Arial"/>
          <w:noProof/>
          <w:szCs w:val="24"/>
        </w:rPr>
        <w:t xml:space="preserve">HP. </w:t>
      </w:r>
      <w:r w:rsidRPr="008A23A6">
        <w:rPr>
          <w:rFonts w:cs="Arial"/>
          <w:b/>
          <w:bCs/>
          <w:noProof/>
          <w:szCs w:val="24"/>
        </w:rPr>
        <w:t>HP Accelerates Path to Industrial 3D Manufacturing with New Jet Fusion 3D 4210 Printing Solution and Expanded Materials Portfolio</w:t>
      </w:r>
      <w:r w:rsidRPr="008A23A6">
        <w:rPr>
          <w:rFonts w:cs="Arial"/>
          <w:noProof/>
          <w:szCs w:val="24"/>
        </w:rPr>
        <w:t xml:space="preserve">. Disponível em: &lt;http://www8.hp.com/us/en/hp-news/press-release.html?id=2530726#.WnYTC6inHIU&gt;. Acesso em: 13 dez. 2017. </w:t>
      </w:r>
    </w:p>
    <w:p w14:paraId="45FDF1C1" w14:textId="77777777" w:rsidR="008A23A6" w:rsidRPr="008A23A6" w:rsidRDefault="008A23A6" w:rsidP="008A23A6">
      <w:pPr>
        <w:widowControl w:val="0"/>
        <w:rPr>
          <w:rFonts w:cs="Arial"/>
          <w:noProof/>
          <w:szCs w:val="24"/>
        </w:rPr>
      </w:pPr>
      <w:r w:rsidRPr="008A23A6">
        <w:rPr>
          <w:rFonts w:cs="Arial"/>
          <w:noProof/>
          <w:szCs w:val="24"/>
        </w:rPr>
        <w:t xml:space="preserve">HUTZSCHENREUTER, THOMAS; KLEINDIENST, I. Strategy-process research: What have we learned and what is still to be explored. </w:t>
      </w:r>
      <w:r w:rsidRPr="008A23A6">
        <w:rPr>
          <w:rFonts w:cs="Arial"/>
          <w:b/>
          <w:bCs/>
          <w:noProof/>
          <w:szCs w:val="24"/>
        </w:rPr>
        <w:t>Journal of Management</w:t>
      </w:r>
      <w:r w:rsidRPr="008A23A6">
        <w:rPr>
          <w:rFonts w:cs="Arial"/>
          <w:noProof/>
          <w:szCs w:val="24"/>
        </w:rPr>
        <w:t xml:space="preserve">, v. 32, n. 5, p. 673–620, 2006. </w:t>
      </w:r>
    </w:p>
    <w:p w14:paraId="3A304637" w14:textId="77777777" w:rsidR="008A23A6" w:rsidRPr="008A23A6" w:rsidRDefault="008A23A6" w:rsidP="008A23A6">
      <w:pPr>
        <w:widowControl w:val="0"/>
        <w:rPr>
          <w:rFonts w:cs="Arial"/>
          <w:noProof/>
          <w:szCs w:val="24"/>
        </w:rPr>
      </w:pPr>
      <w:r w:rsidRPr="008A23A6">
        <w:rPr>
          <w:rFonts w:cs="Arial"/>
          <w:noProof/>
          <w:szCs w:val="24"/>
        </w:rPr>
        <w:t xml:space="preserve">JOHNSON, D. R.; FISCHBACH, J. R.; ORTIZ, D. S. Estimating Surge-Based Flood Risk with the Coastal Louisiana Risk Assessment Model. </w:t>
      </w:r>
      <w:r w:rsidRPr="008A23A6">
        <w:rPr>
          <w:rFonts w:cs="Arial"/>
          <w:b/>
          <w:bCs/>
          <w:noProof/>
          <w:szCs w:val="24"/>
        </w:rPr>
        <w:t>Journal of Coastal Research</w:t>
      </w:r>
      <w:r w:rsidRPr="008A23A6">
        <w:rPr>
          <w:rFonts w:cs="Arial"/>
          <w:noProof/>
          <w:szCs w:val="24"/>
        </w:rPr>
        <w:t xml:space="preserve">, v. Sp.Issue 6, n. 10062, p. 29–50, 2013. </w:t>
      </w:r>
    </w:p>
    <w:p w14:paraId="6902824C" w14:textId="77777777" w:rsidR="008A23A6" w:rsidRPr="008A23A6" w:rsidRDefault="008A23A6" w:rsidP="008A23A6">
      <w:pPr>
        <w:widowControl w:val="0"/>
        <w:rPr>
          <w:rFonts w:cs="Arial"/>
          <w:noProof/>
          <w:szCs w:val="24"/>
        </w:rPr>
      </w:pPr>
      <w:r w:rsidRPr="008A23A6">
        <w:rPr>
          <w:rFonts w:cs="Arial"/>
          <w:noProof/>
          <w:szCs w:val="24"/>
        </w:rPr>
        <w:t xml:space="preserve">JONES, R. et al. Reprap - The replicating rapid prototyper. </w:t>
      </w:r>
      <w:r w:rsidRPr="008A23A6">
        <w:rPr>
          <w:rFonts w:cs="Arial"/>
          <w:b/>
          <w:bCs/>
          <w:noProof/>
          <w:szCs w:val="24"/>
        </w:rPr>
        <w:t>Robotica</w:t>
      </w:r>
      <w:r w:rsidRPr="008A23A6">
        <w:rPr>
          <w:rFonts w:cs="Arial"/>
          <w:noProof/>
          <w:szCs w:val="24"/>
        </w:rPr>
        <w:t xml:space="preserve">, v. 29, n. 1 SPEC. ISSUE, p. 177–191, 2011. </w:t>
      </w:r>
    </w:p>
    <w:p w14:paraId="204D810B" w14:textId="77777777" w:rsidR="008A23A6" w:rsidRPr="008A23A6" w:rsidRDefault="008A23A6" w:rsidP="008A23A6">
      <w:pPr>
        <w:widowControl w:val="0"/>
        <w:rPr>
          <w:rFonts w:cs="Arial"/>
          <w:noProof/>
          <w:szCs w:val="24"/>
        </w:rPr>
      </w:pPr>
      <w:r w:rsidRPr="008A23A6">
        <w:rPr>
          <w:rFonts w:cs="Arial"/>
          <w:noProof/>
          <w:szCs w:val="24"/>
        </w:rPr>
        <w:t xml:space="preserve">KAHNEMAN D. LOVALLO, D. </w:t>
      </w:r>
      <w:r w:rsidRPr="008A23A6">
        <w:rPr>
          <w:rFonts w:cs="Arial"/>
          <w:b/>
          <w:bCs/>
          <w:noProof/>
          <w:szCs w:val="24"/>
        </w:rPr>
        <w:t>Timid Choises and Bold Forecasts: A Cognitive Perspective on Risk TakingManagement Science</w:t>
      </w:r>
      <w:r w:rsidRPr="008A23A6">
        <w:rPr>
          <w:rFonts w:cs="Arial"/>
          <w:noProof/>
          <w:szCs w:val="24"/>
        </w:rPr>
        <w:t xml:space="preserve">, 1993. </w:t>
      </w:r>
    </w:p>
    <w:p w14:paraId="585C37E5" w14:textId="77777777" w:rsidR="008A23A6" w:rsidRPr="008A23A6" w:rsidRDefault="008A23A6" w:rsidP="008A23A6">
      <w:pPr>
        <w:widowControl w:val="0"/>
        <w:rPr>
          <w:rFonts w:cs="Arial"/>
          <w:noProof/>
          <w:szCs w:val="24"/>
        </w:rPr>
      </w:pPr>
      <w:r w:rsidRPr="008A23A6">
        <w:rPr>
          <w:rFonts w:cs="Arial"/>
          <w:noProof/>
          <w:szCs w:val="24"/>
        </w:rPr>
        <w:t xml:space="preserve">KALRA, N. et al. Agreeing on Robust Decisions New Processes for Decision Making Under Deep Uncertainty. </w:t>
      </w:r>
      <w:r w:rsidRPr="008A23A6">
        <w:rPr>
          <w:rFonts w:cs="Arial"/>
          <w:b/>
          <w:bCs/>
          <w:noProof/>
          <w:szCs w:val="24"/>
        </w:rPr>
        <w:t>World Bank Policy Research Working Paper</w:t>
      </w:r>
      <w:r w:rsidRPr="008A23A6">
        <w:rPr>
          <w:rFonts w:cs="Arial"/>
          <w:noProof/>
          <w:szCs w:val="24"/>
        </w:rPr>
        <w:t xml:space="preserve">, v. No. 6906, n. June, 2014. </w:t>
      </w:r>
    </w:p>
    <w:p w14:paraId="64D92F2B" w14:textId="77777777" w:rsidR="008A23A6" w:rsidRPr="008A23A6" w:rsidRDefault="008A23A6" w:rsidP="008A23A6">
      <w:pPr>
        <w:widowControl w:val="0"/>
        <w:rPr>
          <w:rFonts w:cs="Arial"/>
          <w:noProof/>
          <w:szCs w:val="24"/>
        </w:rPr>
      </w:pPr>
      <w:r w:rsidRPr="008A23A6">
        <w:rPr>
          <w:rFonts w:cs="Arial"/>
          <w:noProof/>
          <w:szCs w:val="24"/>
        </w:rPr>
        <w:t xml:space="preserve">KALRA, N. et al. Robust Decision-Making in the Water Sector A Strategy for Implementing Lima ’ s Long-Term Water Resources Master Plan. n. October, p. 1–47, 2015. </w:t>
      </w:r>
    </w:p>
    <w:p w14:paraId="7AF382CC" w14:textId="77777777" w:rsidR="008A23A6" w:rsidRPr="008A23A6" w:rsidRDefault="008A23A6" w:rsidP="008A23A6">
      <w:pPr>
        <w:widowControl w:val="0"/>
        <w:rPr>
          <w:rFonts w:cs="Arial"/>
          <w:noProof/>
          <w:szCs w:val="24"/>
        </w:rPr>
      </w:pPr>
      <w:r w:rsidRPr="008A23A6">
        <w:rPr>
          <w:rFonts w:cs="Arial"/>
          <w:noProof/>
          <w:szCs w:val="24"/>
        </w:rPr>
        <w:t xml:space="preserve">KASPRZYK, J. R. et al. Many objective robust decision making for complex environmental systems undergoing change. </w:t>
      </w:r>
      <w:r w:rsidRPr="008A23A6">
        <w:rPr>
          <w:rFonts w:cs="Arial"/>
          <w:b/>
          <w:bCs/>
          <w:noProof/>
          <w:szCs w:val="24"/>
        </w:rPr>
        <w:t>Environmental Modelling and Software</w:t>
      </w:r>
      <w:r w:rsidRPr="008A23A6">
        <w:rPr>
          <w:rFonts w:cs="Arial"/>
          <w:noProof/>
          <w:szCs w:val="24"/>
        </w:rPr>
        <w:t xml:space="preserve">, v. 42, p. 55–71, 2013. </w:t>
      </w:r>
    </w:p>
    <w:p w14:paraId="6AEDC7D0" w14:textId="77777777" w:rsidR="008A23A6" w:rsidRPr="008A23A6" w:rsidRDefault="008A23A6" w:rsidP="008A23A6">
      <w:pPr>
        <w:widowControl w:val="0"/>
        <w:rPr>
          <w:rFonts w:cs="Arial"/>
          <w:noProof/>
          <w:szCs w:val="24"/>
        </w:rPr>
      </w:pPr>
      <w:r w:rsidRPr="008A23A6">
        <w:rPr>
          <w:rFonts w:cs="Arial"/>
          <w:noProof/>
          <w:szCs w:val="24"/>
        </w:rPr>
        <w:t xml:space="preserve">KEEFE, R. </w:t>
      </w:r>
      <w:r w:rsidRPr="008A23A6">
        <w:rPr>
          <w:rFonts w:cs="Arial"/>
          <w:b/>
          <w:bCs/>
          <w:noProof/>
          <w:szCs w:val="24"/>
        </w:rPr>
        <w:t>Reconsidering California Transport Policies: Reducing Greenhouse Gas Emissions in an Uncertain Future</w:t>
      </w:r>
      <w:r w:rsidRPr="008A23A6">
        <w:rPr>
          <w:rFonts w:cs="Arial"/>
          <w:noProof/>
          <w:szCs w:val="24"/>
        </w:rPr>
        <w:t>. [s.l: s.n.].</w:t>
      </w:r>
    </w:p>
    <w:p w14:paraId="3F177292" w14:textId="77777777" w:rsidR="008A23A6" w:rsidRPr="008A23A6" w:rsidRDefault="008A23A6" w:rsidP="008A23A6">
      <w:pPr>
        <w:widowControl w:val="0"/>
        <w:rPr>
          <w:rFonts w:cs="Arial"/>
          <w:noProof/>
          <w:szCs w:val="24"/>
        </w:rPr>
      </w:pPr>
      <w:r w:rsidRPr="008A23A6">
        <w:rPr>
          <w:rFonts w:cs="Arial"/>
          <w:noProof/>
          <w:szCs w:val="24"/>
        </w:rPr>
        <w:t xml:space="preserve">KEENEY, T. </w:t>
      </w:r>
      <w:r w:rsidRPr="008A23A6">
        <w:rPr>
          <w:rFonts w:cs="Arial"/>
          <w:b/>
          <w:bCs/>
          <w:noProof/>
          <w:szCs w:val="24"/>
        </w:rPr>
        <w:t>3D Printing Market: Analystis Are Underestimating the Future</w:t>
      </w:r>
      <w:r w:rsidRPr="008A23A6">
        <w:rPr>
          <w:rFonts w:cs="Arial"/>
          <w:noProof/>
          <w:szCs w:val="24"/>
        </w:rPr>
        <w:t>, 2016. Disponível em: &lt;https://ark-invest.com/research/3d-printing-market&gt;</w:t>
      </w:r>
    </w:p>
    <w:p w14:paraId="01931632" w14:textId="77777777" w:rsidR="008A23A6" w:rsidRPr="008A23A6" w:rsidRDefault="008A23A6" w:rsidP="008A23A6">
      <w:pPr>
        <w:widowControl w:val="0"/>
        <w:rPr>
          <w:rFonts w:cs="Arial"/>
          <w:noProof/>
          <w:szCs w:val="24"/>
        </w:rPr>
      </w:pPr>
      <w:r w:rsidRPr="008A23A6">
        <w:rPr>
          <w:rFonts w:cs="Arial"/>
          <w:noProof/>
          <w:szCs w:val="24"/>
        </w:rPr>
        <w:t xml:space="preserve">KELLEHER, K. </w:t>
      </w:r>
      <w:r w:rsidRPr="008A23A6">
        <w:rPr>
          <w:rFonts w:cs="Arial"/>
          <w:b/>
          <w:bCs/>
          <w:noProof/>
          <w:szCs w:val="24"/>
        </w:rPr>
        <w:t>Was 3D Printing Just a Passing Fad?</w:t>
      </w:r>
      <w:r w:rsidRPr="008A23A6">
        <w:rPr>
          <w:rFonts w:cs="Arial"/>
          <w:noProof/>
          <w:szCs w:val="24"/>
        </w:rPr>
        <w:t xml:space="preserve"> Disponível em: &lt;http://time.com/3916323/3d-printer-stocks/&gt;. Acesso em: 1 dez. 2017. </w:t>
      </w:r>
    </w:p>
    <w:p w14:paraId="02C736C3" w14:textId="77777777" w:rsidR="008A23A6" w:rsidRPr="008A23A6" w:rsidRDefault="008A23A6" w:rsidP="008A23A6">
      <w:pPr>
        <w:widowControl w:val="0"/>
        <w:rPr>
          <w:rFonts w:cs="Arial"/>
          <w:noProof/>
          <w:szCs w:val="24"/>
        </w:rPr>
      </w:pPr>
      <w:r w:rsidRPr="008A23A6">
        <w:rPr>
          <w:rFonts w:cs="Arial"/>
          <w:noProof/>
          <w:szCs w:val="24"/>
        </w:rPr>
        <w:t xml:space="preserve">KIESLING, E. et al. Agent-based simulation of innovation diffusion: a review: CEJOR CEJOR. </w:t>
      </w:r>
      <w:r w:rsidRPr="008A23A6">
        <w:rPr>
          <w:rFonts w:cs="Arial"/>
          <w:b/>
          <w:bCs/>
          <w:noProof/>
          <w:szCs w:val="24"/>
        </w:rPr>
        <w:t>Central European Journal of Operations Research</w:t>
      </w:r>
      <w:r w:rsidRPr="008A23A6">
        <w:rPr>
          <w:rFonts w:cs="Arial"/>
          <w:noProof/>
          <w:szCs w:val="24"/>
        </w:rPr>
        <w:t xml:space="preserve">, v. 20, n. 2, p. 183–230, 2012. </w:t>
      </w:r>
    </w:p>
    <w:p w14:paraId="2F8C8BF7" w14:textId="77777777" w:rsidR="008A23A6" w:rsidRPr="008A23A6" w:rsidRDefault="008A23A6" w:rsidP="008A23A6">
      <w:pPr>
        <w:widowControl w:val="0"/>
        <w:rPr>
          <w:rFonts w:cs="Arial"/>
          <w:noProof/>
          <w:szCs w:val="24"/>
        </w:rPr>
      </w:pPr>
      <w:r w:rsidRPr="008A23A6">
        <w:rPr>
          <w:rFonts w:cs="Arial"/>
          <w:noProof/>
          <w:szCs w:val="24"/>
        </w:rPr>
        <w:t xml:space="preserve">KNIGHT, F. H. </w:t>
      </w:r>
      <w:r w:rsidRPr="008A23A6">
        <w:rPr>
          <w:rFonts w:cs="Arial"/>
          <w:b/>
          <w:bCs/>
          <w:noProof/>
          <w:szCs w:val="24"/>
        </w:rPr>
        <w:t>Risk, Uncertainty and Profit</w:t>
      </w:r>
      <w:r w:rsidRPr="008A23A6">
        <w:rPr>
          <w:rFonts w:cs="Arial"/>
          <w:noProof/>
          <w:szCs w:val="24"/>
        </w:rPr>
        <w:t>. [s.l: s.n.]. v. XXXI</w:t>
      </w:r>
    </w:p>
    <w:p w14:paraId="3DE25FC1" w14:textId="77777777" w:rsidR="008A23A6" w:rsidRPr="008A23A6" w:rsidRDefault="008A23A6" w:rsidP="008A23A6">
      <w:pPr>
        <w:widowControl w:val="0"/>
        <w:rPr>
          <w:rFonts w:cs="Arial"/>
          <w:noProof/>
          <w:szCs w:val="24"/>
        </w:rPr>
      </w:pPr>
      <w:r w:rsidRPr="008A23A6">
        <w:rPr>
          <w:rFonts w:cs="Arial"/>
          <w:noProof/>
          <w:szCs w:val="24"/>
        </w:rPr>
        <w:t xml:space="preserve">KURSA, M. B.; RUDNICKI, W. R. Feature Selection with the Boruta Package. </w:t>
      </w:r>
      <w:r w:rsidRPr="008A23A6">
        <w:rPr>
          <w:rFonts w:cs="Arial"/>
          <w:b/>
          <w:bCs/>
          <w:noProof/>
          <w:szCs w:val="24"/>
        </w:rPr>
        <w:t>Journal Of Statistical Software</w:t>
      </w:r>
      <w:r w:rsidRPr="008A23A6">
        <w:rPr>
          <w:rFonts w:cs="Arial"/>
          <w:noProof/>
          <w:szCs w:val="24"/>
        </w:rPr>
        <w:t xml:space="preserve">, v. 36, n. 11, p. 1–13, 2010. </w:t>
      </w:r>
    </w:p>
    <w:p w14:paraId="30803236" w14:textId="77777777" w:rsidR="008A23A6" w:rsidRPr="008A23A6" w:rsidRDefault="008A23A6" w:rsidP="008A23A6">
      <w:pPr>
        <w:widowControl w:val="0"/>
        <w:rPr>
          <w:rFonts w:cs="Arial"/>
          <w:noProof/>
          <w:szCs w:val="24"/>
        </w:rPr>
      </w:pPr>
      <w:r w:rsidRPr="008A23A6">
        <w:rPr>
          <w:rFonts w:cs="Arial"/>
          <w:noProof/>
          <w:szCs w:val="24"/>
        </w:rPr>
        <w:t xml:space="preserve">KWAKKEL, J. Exploratory Modelling and Analysis (EMA) Workbench. p. 1–4, 2013. </w:t>
      </w:r>
    </w:p>
    <w:p w14:paraId="41132187" w14:textId="77777777" w:rsidR="008A23A6" w:rsidRPr="008A23A6" w:rsidRDefault="008A23A6" w:rsidP="008A23A6">
      <w:pPr>
        <w:widowControl w:val="0"/>
        <w:rPr>
          <w:rFonts w:cs="Arial"/>
          <w:noProof/>
          <w:szCs w:val="24"/>
        </w:rPr>
      </w:pPr>
      <w:r w:rsidRPr="008A23A6">
        <w:rPr>
          <w:rFonts w:cs="Arial"/>
          <w:noProof/>
          <w:szCs w:val="24"/>
        </w:rPr>
        <w:t xml:space="preserve">KWAKKEL, J. H. The Exploratory Modeling Workbench: An open source toolkit for exploratory modeling, scenario discovery, and (multi-objective) robust decision making. </w:t>
      </w:r>
      <w:r w:rsidRPr="008A23A6">
        <w:rPr>
          <w:rFonts w:cs="Arial"/>
          <w:b/>
          <w:bCs/>
          <w:noProof/>
          <w:szCs w:val="24"/>
        </w:rPr>
        <w:t>Environmental Modelling and Software</w:t>
      </w:r>
      <w:r w:rsidRPr="008A23A6">
        <w:rPr>
          <w:rFonts w:cs="Arial"/>
          <w:noProof/>
          <w:szCs w:val="24"/>
        </w:rPr>
        <w:t xml:space="preserve">, v. 96, p. 239–250, 2017. </w:t>
      </w:r>
    </w:p>
    <w:p w14:paraId="15F9FEB4" w14:textId="77777777" w:rsidR="008A23A6" w:rsidRPr="008A23A6" w:rsidRDefault="008A23A6" w:rsidP="008A23A6">
      <w:pPr>
        <w:widowControl w:val="0"/>
        <w:rPr>
          <w:rFonts w:cs="Arial"/>
          <w:noProof/>
          <w:szCs w:val="24"/>
        </w:rPr>
      </w:pPr>
      <w:r w:rsidRPr="008A23A6">
        <w:rPr>
          <w:rFonts w:cs="Arial"/>
          <w:noProof/>
          <w:szCs w:val="24"/>
        </w:rPr>
        <w:t xml:space="preserve">KWAKKEL, J. H.; CUNNINGHAM, S. C. Improving scenario discovery by bagging random boxes. </w:t>
      </w:r>
      <w:r w:rsidRPr="008A23A6">
        <w:rPr>
          <w:rFonts w:cs="Arial"/>
          <w:b/>
          <w:bCs/>
          <w:noProof/>
          <w:szCs w:val="24"/>
        </w:rPr>
        <w:t>Technological Forecasting and Social Change</w:t>
      </w:r>
      <w:r w:rsidRPr="008A23A6">
        <w:rPr>
          <w:rFonts w:cs="Arial"/>
          <w:noProof/>
          <w:szCs w:val="24"/>
        </w:rPr>
        <w:t xml:space="preserve">, v. 111, p. 124–134, 2016. </w:t>
      </w:r>
    </w:p>
    <w:p w14:paraId="32ACFDE2" w14:textId="77777777" w:rsidR="008A23A6" w:rsidRPr="008A23A6" w:rsidRDefault="008A23A6" w:rsidP="008A23A6">
      <w:pPr>
        <w:widowControl w:val="0"/>
        <w:rPr>
          <w:rFonts w:cs="Arial"/>
          <w:noProof/>
          <w:szCs w:val="24"/>
        </w:rPr>
      </w:pPr>
      <w:r w:rsidRPr="008A23A6">
        <w:rPr>
          <w:rFonts w:cs="Arial"/>
          <w:noProof/>
          <w:szCs w:val="24"/>
        </w:rPr>
        <w:t xml:space="preserve">KWAKKEL, J. H.; PRUYT, E. Exploratory Modeling and Analysis, an approach for model-based foresight under deep uncertainty. </w:t>
      </w:r>
      <w:r w:rsidRPr="008A23A6">
        <w:rPr>
          <w:rFonts w:cs="Arial"/>
          <w:b/>
          <w:bCs/>
          <w:noProof/>
          <w:szCs w:val="24"/>
        </w:rPr>
        <w:t>Technological Forecasting and Social Change</w:t>
      </w:r>
      <w:r w:rsidRPr="008A23A6">
        <w:rPr>
          <w:rFonts w:cs="Arial"/>
          <w:noProof/>
          <w:szCs w:val="24"/>
        </w:rPr>
        <w:t xml:space="preserve">, v. 80, n. 3, p. 419–431, 2013. </w:t>
      </w:r>
    </w:p>
    <w:p w14:paraId="31948D50" w14:textId="77777777" w:rsidR="008A23A6" w:rsidRPr="008A23A6" w:rsidRDefault="008A23A6" w:rsidP="008A23A6">
      <w:pPr>
        <w:widowControl w:val="0"/>
        <w:rPr>
          <w:rFonts w:cs="Arial"/>
          <w:noProof/>
          <w:szCs w:val="24"/>
        </w:rPr>
      </w:pPr>
      <w:r w:rsidRPr="008A23A6">
        <w:rPr>
          <w:rFonts w:cs="Arial"/>
          <w:noProof/>
          <w:szCs w:val="24"/>
        </w:rPr>
        <w:t xml:space="preserve">KWAKKEL, J.; WALKER, W.; HAASNOOT, M. Coping with the Wickedness of Public Policy Problems: Approaches for Decision Making under Deep Uncertainty. </w:t>
      </w:r>
      <w:r w:rsidRPr="008A23A6">
        <w:rPr>
          <w:rFonts w:cs="Arial"/>
          <w:b/>
          <w:bCs/>
          <w:noProof/>
          <w:szCs w:val="24"/>
        </w:rPr>
        <w:t>Journal of Water Resources Planning and Management</w:t>
      </w:r>
      <w:r w:rsidRPr="008A23A6">
        <w:rPr>
          <w:rFonts w:cs="Arial"/>
          <w:noProof/>
          <w:szCs w:val="24"/>
        </w:rPr>
        <w:t xml:space="preserve">, v. 142, n. 3, p. 1816001, 2016. </w:t>
      </w:r>
    </w:p>
    <w:p w14:paraId="2AFDF11C" w14:textId="77777777" w:rsidR="008A23A6" w:rsidRPr="008A23A6" w:rsidRDefault="008A23A6" w:rsidP="008A23A6">
      <w:pPr>
        <w:widowControl w:val="0"/>
        <w:rPr>
          <w:rFonts w:cs="Arial"/>
          <w:noProof/>
          <w:szCs w:val="24"/>
        </w:rPr>
      </w:pPr>
      <w:r w:rsidRPr="008A23A6">
        <w:rPr>
          <w:rFonts w:cs="Arial"/>
          <w:noProof/>
          <w:szCs w:val="24"/>
        </w:rPr>
        <w:t xml:space="preserve">LAW, A. M.; KELTON, W. D. </w:t>
      </w:r>
      <w:r w:rsidRPr="008A23A6">
        <w:rPr>
          <w:rFonts w:cs="Arial"/>
          <w:b/>
          <w:bCs/>
          <w:noProof/>
          <w:szCs w:val="24"/>
        </w:rPr>
        <w:t>Simulation Modeling and Analysis</w:t>
      </w:r>
      <w:r w:rsidRPr="008A23A6">
        <w:rPr>
          <w:rFonts w:cs="Arial"/>
          <w:noProof/>
          <w:szCs w:val="24"/>
        </w:rPr>
        <w:t xml:space="preserve">. 2. ed. New York: McGraw-Hill, 1991. </w:t>
      </w:r>
    </w:p>
    <w:p w14:paraId="6B1777BE" w14:textId="77777777" w:rsidR="008A23A6" w:rsidRPr="008A23A6" w:rsidRDefault="008A23A6" w:rsidP="008A23A6">
      <w:pPr>
        <w:widowControl w:val="0"/>
        <w:rPr>
          <w:rFonts w:cs="Arial"/>
          <w:noProof/>
          <w:szCs w:val="24"/>
        </w:rPr>
      </w:pPr>
      <w:r w:rsidRPr="008A23A6">
        <w:rPr>
          <w:rFonts w:cs="Arial"/>
          <w:noProof/>
          <w:szCs w:val="24"/>
        </w:rPr>
        <w:t xml:space="preserve">LEMPERT, R. J. A new decision sciences for complex systems. </w:t>
      </w:r>
      <w:r w:rsidRPr="008A23A6">
        <w:rPr>
          <w:rFonts w:cs="Arial"/>
          <w:b/>
          <w:bCs/>
          <w:noProof/>
          <w:szCs w:val="24"/>
        </w:rPr>
        <w:t>Proceedings of the National Academy of Sciences of the United States of America</w:t>
      </w:r>
      <w:r w:rsidRPr="008A23A6">
        <w:rPr>
          <w:rFonts w:cs="Arial"/>
          <w:noProof/>
          <w:szCs w:val="24"/>
        </w:rPr>
        <w:t xml:space="preserve">, v. 99 Suppl 3, p. 7309–7313, 2002. </w:t>
      </w:r>
    </w:p>
    <w:p w14:paraId="7E59932E" w14:textId="77777777" w:rsidR="008A23A6" w:rsidRPr="008A23A6" w:rsidRDefault="008A23A6" w:rsidP="008A23A6">
      <w:pPr>
        <w:widowControl w:val="0"/>
        <w:rPr>
          <w:rFonts w:cs="Arial"/>
          <w:noProof/>
          <w:szCs w:val="24"/>
        </w:rPr>
      </w:pPr>
      <w:r w:rsidRPr="008A23A6">
        <w:rPr>
          <w:rFonts w:cs="Arial"/>
          <w:noProof/>
          <w:szCs w:val="24"/>
        </w:rPr>
        <w:t xml:space="preserve">LEMPERT, R. J. et al. A General, Analytic Method for Generating Robust Strategies and Narrative Scenarios. </w:t>
      </w:r>
      <w:r w:rsidRPr="008A23A6">
        <w:rPr>
          <w:rFonts w:cs="Arial"/>
          <w:b/>
          <w:bCs/>
          <w:noProof/>
          <w:szCs w:val="24"/>
        </w:rPr>
        <w:t>Management Science</w:t>
      </w:r>
      <w:r w:rsidRPr="008A23A6">
        <w:rPr>
          <w:rFonts w:cs="Arial"/>
          <w:noProof/>
          <w:szCs w:val="24"/>
        </w:rPr>
        <w:t xml:space="preserve">, v. 52, n. 4, p. 514–528, abr. 2006. </w:t>
      </w:r>
    </w:p>
    <w:p w14:paraId="4D703FED" w14:textId="77777777" w:rsidR="008A23A6" w:rsidRPr="008A23A6" w:rsidRDefault="008A23A6" w:rsidP="008A23A6">
      <w:pPr>
        <w:widowControl w:val="0"/>
        <w:rPr>
          <w:rFonts w:cs="Arial"/>
          <w:noProof/>
          <w:szCs w:val="24"/>
        </w:rPr>
      </w:pPr>
      <w:r w:rsidRPr="008A23A6">
        <w:rPr>
          <w:rFonts w:cs="Arial"/>
          <w:noProof/>
          <w:szCs w:val="24"/>
        </w:rPr>
        <w:t xml:space="preserve">LEMPERT, R. J. Scenarios that illuminate vulnerabilities and robust responses. </w:t>
      </w:r>
      <w:r w:rsidRPr="008A23A6">
        <w:rPr>
          <w:rFonts w:cs="Arial"/>
          <w:b/>
          <w:bCs/>
          <w:noProof/>
          <w:szCs w:val="24"/>
        </w:rPr>
        <w:t>Climatic Change</w:t>
      </w:r>
      <w:r w:rsidRPr="008A23A6">
        <w:rPr>
          <w:rFonts w:cs="Arial"/>
          <w:noProof/>
          <w:szCs w:val="24"/>
        </w:rPr>
        <w:t xml:space="preserve">, v. 117, n. 4, p. 627–646, 2013. </w:t>
      </w:r>
    </w:p>
    <w:p w14:paraId="66513672" w14:textId="77777777" w:rsidR="008A23A6" w:rsidRPr="008A23A6" w:rsidRDefault="008A23A6" w:rsidP="008A23A6">
      <w:pPr>
        <w:widowControl w:val="0"/>
        <w:rPr>
          <w:rFonts w:cs="Arial"/>
          <w:noProof/>
          <w:szCs w:val="24"/>
        </w:rPr>
      </w:pPr>
      <w:r w:rsidRPr="008A23A6">
        <w:rPr>
          <w:rFonts w:cs="Arial"/>
          <w:noProof/>
          <w:szCs w:val="24"/>
        </w:rPr>
        <w:t xml:space="preserve">LEMPERT, R. J. et al. Ensuring Robust Flood Risk Management in Ho Chi Minh City. </w:t>
      </w:r>
      <w:r w:rsidRPr="008A23A6">
        <w:rPr>
          <w:rFonts w:cs="Arial"/>
          <w:b/>
          <w:bCs/>
          <w:noProof/>
          <w:szCs w:val="24"/>
        </w:rPr>
        <w:t>World Bank</w:t>
      </w:r>
      <w:r w:rsidRPr="008A23A6">
        <w:rPr>
          <w:rFonts w:cs="Arial"/>
          <w:noProof/>
          <w:szCs w:val="24"/>
        </w:rPr>
        <w:t xml:space="preserve">, n. May, p. 1–63, 2013. </w:t>
      </w:r>
    </w:p>
    <w:p w14:paraId="54A29AF7" w14:textId="77777777" w:rsidR="008A23A6" w:rsidRPr="008A23A6" w:rsidRDefault="008A23A6" w:rsidP="008A23A6">
      <w:pPr>
        <w:widowControl w:val="0"/>
        <w:rPr>
          <w:rFonts w:cs="Arial"/>
          <w:noProof/>
          <w:szCs w:val="24"/>
        </w:rPr>
      </w:pPr>
      <w:r w:rsidRPr="008A23A6">
        <w:rPr>
          <w:rFonts w:cs="Arial"/>
          <w:noProof/>
          <w:szCs w:val="24"/>
        </w:rPr>
        <w:t xml:space="preserve">LEMPERT, R. J. </w:t>
      </w:r>
      <w:r w:rsidRPr="008A23A6">
        <w:rPr>
          <w:rFonts w:cs="Arial"/>
          <w:b/>
          <w:bCs/>
          <w:noProof/>
          <w:szCs w:val="24"/>
        </w:rPr>
        <w:t>Robert Lempert: Democratizing Analytics: Scientifically and Ethically Informed Decision Support</w:t>
      </w:r>
      <w:r w:rsidRPr="008A23A6">
        <w:rPr>
          <w:rFonts w:cs="Arial"/>
          <w:noProof/>
          <w:szCs w:val="24"/>
        </w:rPr>
        <w:t xml:space="preserve">. Disponível em: &lt;https://www.youtube.com/watch?v=D01UM0G2m_k&gt;. Acesso em: 11 jan. 2017. </w:t>
      </w:r>
    </w:p>
    <w:p w14:paraId="7D1FD09D" w14:textId="77777777" w:rsidR="008A23A6" w:rsidRPr="008A23A6" w:rsidRDefault="008A23A6" w:rsidP="008A23A6">
      <w:pPr>
        <w:widowControl w:val="0"/>
        <w:rPr>
          <w:rFonts w:cs="Arial"/>
          <w:noProof/>
          <w:szCs w:val="24"/>
        </w:rPr>
      </w:pPr>
      <w:r w:rsidRPr="008A23A6">
        <w:rPr>
          <w:rFonts w:cs="Arial"/>
          <w:noProof/>
          <w:szCs w:val="24"/>
        </w:rPr>
        <w:t xml:space="preserve">LEMPERT, R. J. et al. </w:t>
      </w:r>
      <w:r w:rsidRPr="008A23A6">
        <w:rPr>
          <w:rFonts w:cs="Arial"/>
          <w:b/>
          <w:bCs/>
          <w:noProof/>
          <w:szCs w:val="24"/>
        </w:rPr>
        <w:t>Defense Resource Planning Under Uncertainty: An Application of Robust Decision Making to Munitions Mix Planning</w:t>
      </w:r>
      <w:r w:rsidRPr="008A23A6">
        <w:rPr>
          <w:rFonts w:cs="Arial"/>
          <w:noProof/>
          <w:szCs w:val="24"/>
        </w:rPr>
        <w:t xml:space="preserve">. [s.l: s.n.]. </w:t>
      </w:r>
    </w:p>
    <w:p w14:paraId="489323E6" w14:textId="77777777" w:rsidR="008A23A6" w:rsidRPr="008A23A6" w:rsidRDefault="008A23A6" w:rsidP="008A23A6">
      <w:pPr>
        <w:widowControl w:val="0"/>
        <w:rPr>
          <w:rFonts w:cs="Arial"/>
          <w:noProof/>
          <w:szCs w:val="24"/>
        </w:rPr>
      </w:pPr>
      <w:r w:rsidRPr="008A23A6">
        <w:rPr>
          <w:rFonts w:cs="Arial"/>
          <w:noProof/>
          <w:szCs w:val="24"/>
        </w:rPr>
        <w:t xml:space="preserve">LEMPERT, R. J.; BRYANT, B. P.; BANKES, S. C. Comparing Algorithms for Scenario Discovery. </w:t>
      </w:r>
      <w:r w:rsidRPr="008A23A6">
        <w:rPr>
          <w:rFonts w:cs="Arial"/>
          <w:b/>
          <w:bCs/>
          <w:noProof/>
          <w:szCs w:val="24"/>
        </w:rPr>
        <w:t>Working Paper</w:t>
      </w:r>
      <w:r w:rsidRPr="008A23A6">
        <w:rPr>
          <w:rFonts w:cs="Arial"/>
          <w:noProof/>
          <w:szCs w:val="24"/>
        </w:rPr>
        <w:t xml:space="preserve">, p. 1–35, 2008. </w:t>
      </w:r>
    </w:p>
    <w:p w14:paraId="4FD51AFA" w14:textId="77777777" w:rsidR="008A23A6" w:rsidRPr="008A23A6" w:rsidRDefault="008A23A6" w:rsidP="008A23A6">
      <w:pPr>
        <w:widowControl w:val="0"/>
        <w:rPr>
          <w:rFonts w:cs="Arial"/>
          <w:noProof/>
          <w:szCs w:val="24"/>
        </w:rPr>
      </w:pPr>
      <w:r w:rsidRPr="008A23A6">
        <w:rPr>
          <w:rFonts w:cs="Arial"/>
          <w:noProof/>
          <w:szCs w:val="24"/>
        </w:rPr>
        <w:t xml:space="preserve">LEMPERT, R. J.; COLLINS, M. T. Managing the risk of uncertain threshold responses: Comparison of robust, optimum, and precautionary approaches. </w:t>
      </w:r>
      <w:r w:rsidRPr="008A23A6">
        <w:rPr>
          <w:rFonts w:cs="Arial"/>
          <w:b/>
          <w:bCs/>
          <w:noProof/>
          <w:szCs w:val="24"/>
        </w:rPr>
        <w:t>Risk Analysis</w:t>
      </w:r>
      <w:r w:rsidRPr="008A23A6">
        <w:rPr>
          <w:rFonts w:cs="Arial"/>
          <w:noProof/>
          <w:szCs w:val="24"/>
        </w:rPr>
        <w:t xml:space="preserve">, v. 27, n. 4, p. 1009–1026, 2007. </w:t>
      </w:r>
    </w:p>
    <w:p w14:paraId="3D78BC4A" w14:textId="77777777" w:rsidR="008A23A6" w:rsidRPr="008A23A6" w:rsidRDefault="008A23A6" w:rsidP="008A23A6">
      <w:pPr>
        <w:widowControl w:val="0"/>
        <w:rPr>
          <w:rFonts w:cs="Arial"/>
          <w:noProof/>
          <w:szCs w:val="24"/>
        </w:rPr>
      </w:pPr>
      <w:r w:rsidRPr="008A23A6">
        <w:rPr>
          <w:rFonts w:cs="Arial"/>
          <w:noProof/>
          <w:szCs w:val="24"/>
        </w:rPr>
        <w:t xml:space="preserve">LEMPERT, R. J.; GROVES, D. G. Identifying and evaluating robust adaptive policy responses to climate change for water management agencies in the American west. </w:t>
      </w:r>
      <w:r w:rsidRPr="008A23A6">
        <w:rPr>
          <w:rFonts w:cs="Arial"/>
          <w:b/>
          <w:bCs/>
          <w:noProof/>
          <w:szCs w:val="24"/>
        </w:rPr>
        <w:t>Technological Forecasting and Social Change</w:t>
      </w:r>
      <w:r w:rsidRPr="008A23A6">
        <w:rPr>
          <w:rFonts w:cs="Arial"/>
          <w:noProof/>
          <w:szCs w:val="24"/>
        </w:rPr>
        <w:t xml:space="preserve">, v. 77, n. 6, p. 960–974, 2010. </w:t>
      </w:r>
    </w:p>
    <w:p w14:paraId="5BDC4A0F" w14:textId="77777777" w:rsidR="008A23A6" w:rsidRPr="008A23A6" w:rsidRDefault="008A23A6" w:rsidP="008A23A6">
      <w:pPr>
        <w:widowControl w:val="0"/>
        <w:rPr>
          <w:rFonts w:cs="Arial"/>
          <w:noProof/>
          <w:szCs w:val="24"/>
        </w:rPr>
      </w:pPr>
      <w:r w:rsidRPr="008A23A6">
        <w:rPr>
          <w:rFonts w:cs="Arial"/>
          <w:noProof/>
          <w:szCs w:val="24"/>
        </w:rPr>
        <w:t xml:space="preserve">LEMPERT, R. J.; GROVES, D. G.; FISCHBACH, J. R. Is it ethical to use a single probability density function ? p. 1–26, 2013. </w:t>
      </w:r>
    </w:p>
    <w:p w14:paraId="2D11FFDC" w14:textId="77777777" w:rsidR="008A23A6" w:rsidRPr="008A23A6" w:rsidRDefault="008A23A6" w:rsidP="008A23A6">
      <w:pPr>
        <w:widowControl w:val="0"/>
        <w:rPr>
          <w:rFonts w:cs="Arial"/>
          <w:noProof/>
          <w:szCs w:val="24"/>
        </w:rPr>
      </w:pPr>
      <w:r w:rsidRPr="008A23A6">
        <w:rPr>
          <w:rFonts w:cs="Arial"/>
          <w:noProof/>
          <w:szCs w:val="24"/>
        </w:rPr>
        <w:t xml:space="preserve">LEMPERT, R. J.; POPPER, S. W. High-Performance Government in an Uncertain World. In: KLITGAARD, R.; LIGHT, P. C. (Eds.). . </w:t>
      </w:r>
      <w:r w:rsidRPr="008A23A6">
        <w:rPr>
          <w:rFonts w:cs="Arial"/>
          <w:b/>
          <w:bCs/>
          <w:noProof/>
          <w:szCs w:val="24"/>
        </w:rPr>
        <w:t>High-Performance Government: Structure, Leadership, Incentives</w:t>
      </w:r>
      <w:r w:rsidRPr="008A23A6">
        <w:rPr>
          <w:rFonts w:cs="Arial"/>
          <w:noProof/>
          <w:szCs w:val="24"/>
        </w:rPr>
        <w:t xml:space="preserve">. [s.l: s.n.]. v. 65p. 253. </w:t>
      </w:r>
    </w:p>
    <w:p w14:paraId="26916FAB" w14:textId="77777777" w:rsidR="008A23A6" w:rsidRPr="008A23A6" w:rsidRDefault="008A23A6" w:rsidP="008A23A6">
      <w:pPr>
        <w:widowControl w:val="0"/>
        <w:rPr>
          <w:rFonts w:cs="Arial"/>
          <w:noProof/>
          <w:szCs w:val="24"/>
        </w:rPr>
      </w:pPr>
      <w:r w:rsidRPr="008A23A6">
        <w:rPr>
          <w:rFonts w:cs="Arial"/>
          <w:noProof/>
          <w:szCs w:val="24"/>
        </w:rPr>
        <w:t xml:space="preserve">LEMPERT, R. J.; POPPER, S. W.; BANKES, S. C. Confronting Surprise. </w:t>
      </w:r>
      <w:r w:rsidRPr="008A23A6">
        <w:rPr>
          <w:rFonts w:cs="Arial"/>
          <w:b/>
          <w:bCs/>
          <w:noProof/>
          <w:szCs w:val="24"/>
        </w:rPr>
        <w:t>Social Science Computer Review</w:t>
      </w:r>
      <w:r w:rsidRPr="008A23A6">
        <w:rPr>
          <w:rFonts w:cs="Arial"/>
          <w:noProof/>
          <w:szCs w:val="24"/>
        </w:rPr>
        <w:t xml:space="preserve">, v. 20, n. 4, p. 420–440, 2002. </w:t>
      </w:r>
    </w:p>
    <w:p w14:paraId="3475B74F" w14:textId="77777777" w:rsidR="008A23A6" w:rsidRPr="008A23A6" w:rsidRDefault="008A23A6" w:rsidP="008A23A6">
      <w:pPr>
        <w:widowControl w:val="0"/>
        <w:rPr>
          <w:rFonts w:cs="Arial"/>
          <w:noProof/>
          <w:szCs w:val="24"/>
        </w:rPr>
      </w:pPr>
      <w:r w:rsidRPr="008A23A6">
        <w:rPr>
          <w:rFonts w:cs="Arial"/>
          <w:noProof/>
          <w:szCs w:val="24"/>
        </w:rPr>
        <w:t xml:space="preserve">LEMPERT, R. J.; POPPER, S. W.; BANKES, S. C. </w:t>
      </w:r>
      <w:r w:rsidRPr="008A23A6">
        <w:rPr>
          <w:rFonts w:cs="Arial"/>
          <w:b/>
          <w:bCs/>
          <w:noProof/>
          <w:szCs w:val="24"/>
        </w:rPr>
        <w:t>Shaping the Next One Hundred Years: New Methods for Quantitative, Long-Term Policy Analysis</w:t>
      </w:r>
      <w:r w:rsidRPr="008A23A6">
        <w:rPr>
          <w:rFonts w:cs="Arial"/>
          <w:noProof/>
          <w:szCs w:val="24"/>
        </w:rPr>
        <w:t xml:space="preserve">. [s.l: s.n.]. </w:t>
      </w:r>
    </w:p>
    <w:p w14:paraId="2306106B" w14:textId="77777777" w:rsidR="008A23A6" w:rsidRPr="008A23A6" w:rsidRDefault="008A23A6" w:rsidP="008A23A6">
      <w:pPr>
        <w:widowControl w:val="0"/>
        <w:rPr>
          <w:rFonts w:cs="Arial"/>
          <w:noProof/>
          <w:szCs w:val="24"/>
        </w:rPr>
      </w:pPr>
      <w:r w:rsidRPr="008A23A6">
        <w:rPr>
          <w:rFonts w:cs="Arial"/>
          <w:noProof/>
          <w:szCs w:val="24"/>
        </w:rPr>
        <w:t xml:space="preserve">LEMPERT, R. J.; PROSNITZ, D. </w:t>
      </w:r>
      <w:r w:rsidRPr="008A23A6">
        <w:rPr>
          <w:rFonts w:cs="Arial"/>
          <w:b/>
          <w:bCs/>
          <w:noProof/>
          <w:szCs w:val="24"/>
        </w:rPr>
        <w:t>Governing Geoengineering Research: A Political and Technical Vulnerability Analysis of Potential Near-Term Options</w:t>
      </w:r>
      <w:r w:rsidRPr="008A23A6">
        <w:rPr>
          <w:rFonts w:cs="Arial"/>
          <w:noProof/>
          <w:szCs w:val="24"/>
        </w:rPr>
        <w:t xml:space="preserve">. [s.l: s.n.]. </w:t>
      </w:r>
    </w:p>
    <w:p w14:paraId="3AB08D9F" w14:textId="77777777" w:rsidR="008A23A6" w:rsidRPr="008A23A6" w:rsidRDefault="008A23A6" w:rsidP="008A23A6">
      <w:pPr>
        <w:widowControl w:val="0"/>
        <w:rPr>
          <w:rFonts w:cs="Arial"/>
          <w:noProof/>
          <w:szCs w:val="24"/>
        </w:rPr>
      </w:pPr>
      <w:r w:rsidRPr="008A23A6">
        <w:rPr>
          <w:rFonts w:cs="Arial"/>
          <w:noProof/>
          <w:szCs w:val="24"/>
        </w:rPr>
        <w:t xml:space="preserve">LEMPERT, R. J.; SRIVER, R.; KELLER, K. Characterizing Uncertain Sea Level Rise Projections To Support Investment Decisions. </w:t>
      </w:r>
      <w:r w:rsidRPr="008A23A6">
        <w:rPr>
          <w:rFonts w:cs="Arial"/>
          <w:b/>
          <w:bCs/>
          <w:noProof/>
          <w:szCs w:val="24"/>
        </w:rPr>
        <w:t>California Climate Change Center</w:t>
      </w:r>
      <w:r w:rsidRPr="008A23A6">
        <w:rPr>
          <w:rFonts w:cs="Arial"/>
          <w:noProof/>
          <w:szCs w:val="24"/>
        </w:rPr>
        <w:t xml:space="preserve">, p. 1–44, 2012. </w:t>
      </w:r>
    </w:p>
    <w:p w14:paraId="2235E1CF" w14:textId="77777777" w:rsidR="008A23A6" w:rsidRPr="008A23A6" w:rsidRDefault="008A23A6" w:rsidP="008A23A6">
      <w:pPr>
        <w:widowControl w:val="0"/>
        <w:rPr>
          <w:rFonts w:cs="Arial"/>
          <w:noProof/>
          <w:szCs w:val="24"/>
        </w:rPr>
      </w:pPr>
      <w:r w:rsidRPr="008A23A6">
        <w:rPr>
          <w:rFonts w:cs="Arial"/>
          <w:noProof/>
          <w:szCs w:val="24"/>
        </w:rPr>
        <w:t xml:space="preserve">LITTLE, J. D. C. A Proof for the Queuing Formula. </w:t>
      </w:r>
      <w:r w:rsidRPr="008A23A6">
        <w:rPr>
          <w:rFonts w:cs="Arial"/>
          <w:b/>
          <w:bCs/>
          <w:noProof/>
          <w:szCs w:val="24"/>
        </w:rPr>
        <w:t>Operations Research</w:t>
      </w:r>
      <w:r w:rsidRPr="008A23A6">
        <w:rPr>
          <w:rFonts w:cs="Arial"/>
          <w:noProof/>
          <w:szCs w:val="24"/>
        </w:rPr>
        <w:t xml:space="preserve">, v. 9, n. 3, p. 383–387, 1961. </w:t>
      </w:r>
    </w:p>
    <w:p w14:paraId="08247BE6" w14:textId="77777777" w:rsidR="008A23A6" w:rsidRPr="008A23A6" w:rsidRDefault="008A23A6" w:rsidP="008A23A6">
      <w:pPr>
        <w:widowControl w:val="0"/>
        <w:rPr>
          <w:rFonts w:cs="Arial"/>
          <w:noProof/>
          <w:szCs w:val="24"/>
        </w:rPr>
      </w:pPr>
      <w:r w:rsidRPr="008A23A6">
        <w:rPr>
          <w:rFonts w:cs="Arial"/>
          <w:noProof/>
          <w:szCs w:val="24"/>
        </w:rPr>
        <w:t xml:space="preserve">LUEHRMAN, T. A. Strategy as a Portfolio of Real Options. n. June 1997, p. 89–99, 1998. </w:t>
      </w:r>
    </w:p>
    <w:p w14:paraId="7AB1D4C8" w14:textId="77777777" w:rsidR="008A23A6" w:rsidRPr="008A23A6" w:rsidRDefault="008A23A6" w:rsidP="008A23A6">
      <w:pPr>
        <w:widowControl w:val="0"/>
        <w:rPr>
          <w:rFonts w:cs="Arial"/>
          <w:noProof/>
          <w:szCs w:val="24"/>
        </w:rPr>
      </w:pPr>
      <w:r w:rsidRPr="008A23A6">
        <w:rPr>
          <w:rFonts w:cs="Arial"/>
          <w:noProof/>
          <w:szCs w:val="24"/>
        </w:rPr>
        <w:t xml:space="preserve">MAHAJAN, V.; MULLER, E. Timing, diffusion, and substitution of successive generations of technological innovations: The IBM mainframe case. </w:t>
      </w:r>
      <w:r w:rsidRPr="008A23A6">
        <w:rPr>
          <w:rFonts w:cs="Arial"/>
          <w:b/>
          <w:bCs/>
          <w:noProof/>
          <w:szCs w:val="24"/>
        </w:rPr>
        <w:t>Technological Forecasting and Social Change</w:t>
      </w:r>
      <w:r w:rsidRPr="008A23A6">
        <w:rPr>
          <w:rFonts w:cs="Arial"/>
          <w:noProof/>
          <w:szCs w:val="24"/>
        </w:rPr>
        <w:t xml:space="preserve">, v. 51, n. 2, p. 109–132, 1996. </w:t>
      </w:r>
    </w:p>
    <w:p w14:paraId="133CFFA2" w14:textId="77777777" w:rsidR="008A23A6" w:rsidRPr="008A23A6" w:rsidRDefault="008A23A6" w:rsidP="008A23A6">
      <w:pPr>
        <w:widowControl w:val="0"/>
        <w:rPr>
          <w:rFonts w:cs="Arial"/>
          <w:noProof/>
          <w:szCs w:val="24"/>
        </w:rPr>
      </w:pPr>
      <w:r w:rsidRPr="008A23A6">
        <w:rPr>
          <w:rFonts w:cs="Arial"/>
          <w:noProof/>
          <w:szCs w:val="24"/>
        </w:rPr>
        <w:t xml:space="preserve">MAHAJAN, V.; MULLER, E.; BASS, F. M. New Product Diffusion Models in Marketing: A Review and Directions for Research. </w:t>
      </w:r>
      <w:r w:rsidRPr="008A23A6">
        <w:rPr>
          <w:rFonts w:cs="Arial"/>
          <w:b/>
          <w:bCs/>
          <w:noProof/>
          <w:szCs w:val="24"/>
        </w:rPr>
        <w:t>Journal of Marketing</w:t>
      </w:r>
      <w:r w:rsidRPr="008A23A6">
        <w:rPr>
          <w:rFonts w:cs="Arial"/>
          <w:noProof/>
          <w:szCs w:val="24"/>
        </w:rPr>
        <w:t xml:space="preserve">, v. 54, n. 1, p. 1, jan. 1990. </w:t>
      </w:r>
    </w:p>
    <w:p w14:paraId="2627B0D0" w14:textId="77777777" w:rsidR="008A23A6" w:rsidRPr="008A23A6" w:rsidRDefault="008A23A6" w:rsidP="008A23A6">
      <w:pPr>
        <w:widowControl w:val="0"/>
        <w:rPr>
          <w:rFonts w:cs="Arial"/>
          <w:noProof/>
          <w:szCs w:val="24"/>
        </w:rPr>
      </w:pPr>
      <w:r w:rsidRPr="008A23A6">
        <w:rPr>
          <w:rFonts w:cs="Arial"/>
          <w:noProof/>
          <w:szCs w:val="24"/>
        </w:rPr>
        <w:t xml:space="preserve">MAHAJAN, V.; MULLER, E.; BASS, F. M. New Product Diffusion Models. </w:t>
      </w:r>
      <w:r w:rsidRPr="008A23A6">
        <w:rPr>
          <w:rFonts w:cs="Arial"/>
          <w:b/>
          <w:bCs/>
          <w:noProof/>
          <w:szCs w:val="24"/>
        </w:rPr>
        <w:t>Handbooks in Operations Research and Management Science</w:t>
      </w:r>
      <w:r w:rsidRPr="008A23A6">
        <w:rPr>
          <w:rFonts w:cs="Arial"/>
          <w:noProof/>
          <w:szCs w:val="24"/>
        </w:rPr>
        <w:t xml:space="preserve">, v. 5, n. January 1990, p. 349–408, 1993. </w:t>
      </w:r>
    </w:p>
    <w:p w14:paraId="5BB6CF90" w14:textId="77777777" w:rsidR="008A23A6" w:rsidRPr="008A23A6" w:rsidRDefault="008A23A6" w:rsidP="008A23A6">
      <w:pPr>
        <w:widowControl w:val="0"/>
        <w:rPr>
          <w:rFonts w:cs="Arial"/>
          <w:noProof/>
          <w:szCs w:val="24"/>
        </w:rPr>
      </w:pPr>
      <w:r w:rsidRPr="008A23A6">
        <w:rPr>
          <w:rFonts w:cs="Arial"/>
          <w:noProof/>
          <w:szCs w:val="24"/>
        </w:rPr>
        <w:t xml:space="preserve">MAHNOVSKI, S. </w:t>
      </w:r>
      <w:r w:rsidRPr="008A23A6">
        <w:rPr>
          <w:rFonts w:cs="Arial"/>
          <w:b/>
          <w:bCs/>
          <w:noProof/>
          <w:szCs w:val="24"/>
        </w:rPr>
        <w:t>Robust Decisions and Deep Uncetainty - An Application of Real Options to Public and Private Investment in Hydrogen and Fuel Cell Technologies</w:t>
      </w:r>
      <w:r w:rsidRPr="008A23A6">
        <w:rPr>
          <w:rFonts w:cs="Arial"/>
          <w:noProof/>
          <w:szCs w:val="24"/>
        </w:rPr>
        <w:t>. [s.l: s.n.].</w:t>
      </w:r>
    </w:p>
    <w:p w14:paraId="0F45A367" w14:textId="77777777" w:rsidR="008A23A6" w:rsidRPr="008A23A6" w:rsidRDefault="008A23A6" w:rsidP="008A23A6">
      <w:pPr>
        <w:widowControl w:val="0"/>
        <w:rPr>
          <w:rFonts w:cs="Arial"/>
          <w:noProof/>
          <w:szCs w:val="24"/>
        </w:rPr>
      </w:pPr>
      <w:r w:rsidRPr="008A23A6">
        <w:rPr>
          <w:rFonts w:cs="Arial"/>
          <w:noProof/>
          <w:szCs w:val="24"/>
        </w:rPr>
        <w:t xml:space="preserve">MAIER, F. H. New product diffusion models in innovation management—a system dynamics perspective. </w:t>
      </w:r>
      <w:r w:rsidRPr="008A23A6">
        <w:rPr>
          <w:rFonts w:cs="Arial"/>
          <w:b/>
          <w:bCs/>
          <w:noProof/>
          <w:szCs w:val="24"/>
        </w:rPr>
        <w:t>System Dynamics Review (Wiley)</w:t>
      </w:r>
      <w:r w:rsidRPr="008A23A6">
        <w:rPr>
          <w:rFonts w:cs="Arial"/>
          <w:noProof/>
          <w:szCs w:val="24"/>
        </w:rPr>
        <w:t xml:space="preserve">, v. 14, n. 4, p. 285–308, 1998. </w:t>
      </w:r>
    </w:p>
    <w:p w14:paraId="7D9A62F5" w14:textId="77777777" w:rsidR="008A23A6" w:rsidRPr="008A23A6" w:rsidRDefault="008A23A6" w:rsidP="008A23A6">
      <w:pPr>
        <w:widowControl w:val="0"/>
        <w:rPr>
          <w:rFonts w:cs="Arial"/>
          <w:noProof/>
          <w:szCs w:val="24"/>
        </w:rPr>
      </w:pPr>
      <w:r w:rsidRPr="008A23A6">
        <w:rPr>
          <w:rFonts w:cs="Arial"/>
          <w:noProof/>
          <w:szCs w:val="24"/>
        </w:rPr>
        <w:t xml:space="preserve">MAKRIDAKIS, S.; HOGARTH, R. M.; GABA, A. Forecasting and uncertainty in the economic and business world. </w:t>
      </w:r>
      <w:r w:rsidRPr="008A23A6">
        <w:rPr>
          <w:rFonts w:cs="Arial"/>
          <w:b/>
          <w:bCs/>
          <w:noProof/>
          <w:szCs w:val="24"/>
        </w:rPr>
        <w:t>International Journal of Forecasting</w:t>
      </w:r>
      <w:r w:rsidRPr="008A23A6">
        <w:rPr>
          <w:rFonts w:cs="Arial"/>
          <w:noProof/>
          <w:szCs w:val="24"/>
        </w:rPr>
        <w:t xml:space="preserve">, v. 25, n. 4, p. 794–812, 2009. </w:t>
      </w:r>
    </w:p>
    <w:p w14:paraId="26D34837" w14:textId="77777777" w:rsidR="008A23A6" w:rsidRPr="008A23A6" w:rsidRDefault="008A23A6" w:rsidP="008A23A6">
      <w:pPr>
        <w:widowControl w:val="0"/>
        <w:rPr>
          <w:rFonts w:cs="Arial"/>
          <w:noProof/>
          <w:szCs w:val="24"/>
        </w:rPr>
      </w:pPr>
      <w:r w:rsidRPr="008A23A6">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8A23A6">
        <w:rPr>
          <w:rFonts w:cs="Arial"/>
          <w:b/>
          <w:bCs/>
          <w:noProof/>
          <w:szCs w:val="24"/>
        </w:rPr>
        <w:t>Technometrics</w:t>
      </w:r>
      <w:r w:rsidRPr="008A23A6">
        <w:rPr>
          <w:rFonts w:cs="Arial"/>
          <w:noProof/>
          <w:szCs w:val="24"/>
        </w:rPr>
        <w:t xml:space="preserve">, v. 41, n. 1, p. 55–61, 1979. </w:t>
      </w:r>
    </w:p>
    <w:p w14:paraId="12863F86" w14:textId="77777777" w:rsidR="008A23A6" w:rsidRPr="008A23A6" w:rsidRDefault="008A23A6" w:rsidP="008A23A6">
      <w:pPr>
        <w:widowControl w:val="0"/>
        <w:rPr>
          <w:rFonts w:cs="Arial"/>
          <w:noProof/>
          <w:szCs w:val="24"/>
        </w:rPr>
      </w:pPr>
      <w:r w:rsidRPr="008A23A6">
        <w:rPr>
          <w:rFonts w:cs="Arial"/>
          <w:noProof/>
          <w:szCs w:val="24"/>
        </w:rPr>
        <w:t xml:space="preserve">MCKINSEY GLOBAL INSTITUTE. Disruptive technologies: Advances that will transform life, business, and the global economy. </w:t>
      </w:r>
      <w:r w:rsidRPr="008A23A6">
        <w:rPr>
          <w:rFonts w:cs="Arial"/>
          <w:b/>
          <w:bCs/>
          <w:noProof/>
          <w:szCs w:val="24"/>
        </w:rPr>
        <w:t>McKinsey Global Insitute</w:t>
      </w:r>
      <w:r w:rsidRPr="008A23A6">
        <w:rPr>
          <w:rFonts w:cs="Arial"/>
          <w:noProof/>
          <w:szCs w:val="24"/>
        </w:rPr>
        <w:t xml:space="preserve">, n. May, p. 163, 2013. </w:t>
      </w:r>
    </w:p>
    <w:p w14:paraId="433FAD7A" w14:textId="77777777" w:rsidR="008A23A6" w:rsidRPr="008A23A6" w:rsidRDefault="008A23A6" w:rsidP="008A23A6">
      <w:pPr>
        <w:widowControl w:val="0"/>
        <w:rPr>
          <w:rFonts w:cs="Arial"/>
          <w:noProof/>
          <w:szCs w:val="24"/>
        </w:rPr>
      </w:pPr>
      <w:r w:rsidRPr="008A23A6">
        <w:rPr>
          <w:rFonts w:cs="Arial"/>
          <w:noProof/>
          <w:szCs w:val="24"/>
        </w:rPr>
        <w:t xml:space="preserve">MELLOR, S.; HAO, L.; ZHANG, D. Additive manufacturing: A framework for implementation. </w:t>
      </w:r>
      <w:r w:rsidRPr="008A23A6">
        <w:rPr>
          <w:rFonts w:cs="Arial"/>
          <w:b/>
          <w:bCs/>
          <w:noProof/>
          <w:szCs w:val="24"/>
        </w:rPr>
        <w:t>International Journal of Production Economics</w:t>
      </w:r>
      <w:r w:rsidRPr="008A23A6">
        <w:rPr>
          <w:rFonts w:cs="Arial"/>
          <w:noProof/>
          <w:szCs w:val="24"/>
        </w:rPr>
        <w:t xml:space="preserve">, v. 149, p. 194–201, mar. 2014. </w:t>
      </w:r>
    </w:p>
    <w:p w14:paraId="7CEF0B31" w14:textId="77777777" w:rsidR="008A23A6" w:rsidRPr="008A23A6" w:rsidRDefault="008A23A6" w:rsidP="008A23A6">
      <w:pPr>
        <w:widowControl w:val="0"/>
        <w:rPr>
          <w:rFonts w:cs="Arial"/>
          <w:noProof/>
          <w:szCs w:val="24"/>
        </w:rPr>
      </w:pPr>
      <w:r w:rsidRPr="008A23A6">
        <w:rPr>
          <w:rFonts w:cs="Arial"/>
          <w:noProof/>
          <w:szCs w:val="24"/>
        </w:rPr>
        <w:t xml:space="preserve">MILLING, P. M. Modeling innovation processes for decision support and management simulation. </w:t>
      </w:r>
      <w:r w:rsidRPr="008A23A6">
        <w:rPr>
          <w:rFonts w:cs="Arial"/>
          <w:b/>
          <w:bCs/>
          <w:noProof/>
          <w:szCs w:val="24"/>
        </w:rPr>
        <w:t>System Dynamics Review (Wiley)</w:t>
      </w:r>
      <w:r w:rsidRPr="008A23A6">
        <w:rPr>
          <w:rFonts w:cs="Arial"/>
          <w:noProof/>
          <w:szCs w:val="24"/>
        </w:rPr>
        <w:t xml:space="preserve">, v. 12, n. 3, p. 211–234, 1996. </w:t>
      </w:r>
    </w:p>
    <w:p w14:paraId="798D49E3" w14:textId="77777777" w:rsidR="008A23A6" w:rsidRPr="008A23A6" w:rsidRDefault="008A23A6" w:rsidP="008A23A6">
      <w:pPr>
        <w:widowControl w:val="0"/>
        <w:rPr>
          <w:rFonts w:cs="Arial"/>
          <w:noProof/>
          <w:szCs w:val="24"/>
        </w:rPr>
      </w:pPr>
      <w:r w:rsidRPr="008A23A6">
        <w:rPr>
          <w:rFonts w:cs="Arial"/>
          <w:noProof/>
          <w:szCs w:val="24"/>
        </w:rPr>
        <w:t xml:space="preserve">MILLING, P. M. Understanding and managing innovation processes. </w:t>
      </w:r>
      <w:r w:rsidRPr="008A23A6">
        <w:rPr>
          <w:rFonts w:cs="Arial"/>
          <w:b/>
          <w:bCs/>
          <w:noProof/>
          <w:szCs w:val="24"/>
        </w:rPr>
        <w:t>System Dynamics Review</w:t>
      </w:r>
      <w:r w:rsidRPr="008A23A6">
        <w:rPr>
          <w:rFonts w:cs="Arial"/>
          <w:noProof/>
          <w:szCs w:val="24"/>
        </w:rPr>
        <w:t xml:space="preserve">, v. 18, n. 1, p. 73–86, 2002. </w:t>
      </w:r>
    </w:p>
    <w:p w14:paraId="3C5889AB" w14:textId="77777777" w:rsidR="008A23A6" w:rsidRPr="008A23A6" w:rsidRDefault="008A23A6" w:rsidP="008A23A6">
      <w:pPr>
        <w:widowControl w:val="0"/>
        <w:rPr>
          <w:rFonts w:cs="Arial"/>
          <w:noProof/>
          <w:szCs w:val="24"/>
        </w:rPr>
      </w:pPr>
      <w:r w:rsidRPr="008A23A6">
        <w:rPr>
          <w:rFonts w:cs="Arial"/>
          <w:noProof/>
          <w:szCs w:val="24"/>
        </w:rPr>
        <w:t xml:space="preserve">MINGERS, J.; BROCKLESBY, J. Multimethodology: Towards a Framework for Mixing Methodologies. </w:t>
      </w:r>
      <w:r w:rsidRPr="008A23A6">
        <w:rPr>
          <w:rFonts w:cs="Arial"/>
          <w:b/>
          <w:bCs/>
          <w:noProof/>
          <w:szCs w:val="24"/>
        </w:rPr>
        <w:t>International Journal of Management Science</w:t>
      </w:r>
      <w:r w:rsidRPr="008A23A6">
        <w:rPr>
          <w:rFonts w:cs="Arial"/>
          <w:noProof/>
          <w:szCs w:val="24"/>
        </w:rPr>
        <w:t xml:space="preserve">, v. 25, n. 5, p. 489–509, 1997. </w:t>
      </w:r>
    </w:p>
    <w:p w14:paraId="2BA636DF" w14:textId="77777777" w:rsidR="008A23A6" w:rsidRPr="008A23A6" w:rsidRDefault="008A23A6" w:rsidP="008A23A6">
      <w:pPr>
        <w:widowControl w:val="0"/>
        <w:rPr>
          <w:rFonts w:cs="Arial"/>
          <w:noProof/>
          <w:szCs w:val="24"/>
        </w:rPr>
      </w:pPr>
      <w:r w:rsidRPr="008A23A6">
        <w:rPr>
          <w:rFonts w:cs="Arial"/>
          <w:noProof/>
          <w:szCs w:val="24"/>
        </w:rPr>
        <w:t xml:space="preserve">MINTZBERG, H. The Fall and Rise of Strategic Planning. </w:t>
      </w:r>
      <w:r w:rsidRPr="008A23A6">
        <w:rPr>
          <w:rFonts w:cs="Arial"/>
          <w:b/>
          <w:bCs/>
          <w:noProof/>
          <w:szCs w:val="24"/>
        </w:rPr>
        <w:t>Strategic Planning</w:t>
      </w:r>
      <w:r w:rsidRPr="008A23A6">
        <w:rPr>
          <w:rFonts w:cs="Arial"/>
          <w:noProof/>
          <w:szCs w:val="24"/>
        </w:rPr>
        <w:t xml:space="preserve">, p. 107–114, 1994. </w:t>
      </w:r>
    </w:p>
    <w:p w14:paraId="2293C302" w14:textId="77777777" w:rsidR="008A23A6" w:rsidRPr="008A23A6" w:rsidRDefault="008A23A6" w:rsidP="008A23A6">
      <w:pPr>
        <w:widowControl w:val="0"/>
        <w:rPr>
          <w:rFonts w:cs="Arial"/>
          <w:noProof/>
          <w:szCs w:val="24"/>
        </w:rPr>
      </w:pPr>
      <w:r w:rsidRPr="008A23A6">
        <w:rPr>
          <w:rFonts w:cs="Arial"/>
          <w:noProof/>
          <w:szCs w:val="24"/>
        </w:rPr>
        <w:t xml:space="preserve">MINTZBERG, H.; AHLSTRAND, B.; LAMPEL, J. </w:t>
      </w:r>
      <w:r w:rsidRPr="008A23A6">
        <w:rPr>
          <w:rFonts w:cs="Arial"/>
          <w:b/>
          <w:bCs/>
          <w:noProof/>
          <w:szCs w:val="24"/>
        </w:rPr>
        <w:t>Strategy Safari: A Guided Tour Through The Wilds of Strategic Mangament</w:t>
      </w:r>
      <w:r w:rsidRPr="008A23A6">
        <w:rPr>
          <w:rFonts w:cs="Arial"/>
          <w:noProof/>
          <w:szCs w:val="24"/>
        </w:rPr>
        <w:t xml:space="preserve">. [s.l.] Simon and Schuster, 2005. </w:t>
      </w:r>
    </w:p>
    <w:p w14:paraId="19ACEDD5" w14:textId="77777777" w:rsidR="008A23A6" w:rsidRPr="008A23A6" w:rsidRDefault="008A23A6" w:rsidP="008A23A6">
      <w:pPr>
        <w:widowControl w:val="0"/>
        <w:rPr>
          <w:rFonts w:cs="Arial"/>
          <w:noProof/>
          <w:szCs w:val="24"/>
        </w:rPr>
      </w:pPr>
      <w:r w:rsidRPr="008A23A6">
        <w:rPr>
          <w:rFonts w:cs="Arial"/>
          <w:noProof/>
          <w:szCs w:val="24"/>
        </w:rPr>
        <w:t xml:space="preserve">MINTZBERG, H.; RAISINGHANI, D.; THEORET, A. The Structure of “Unstructured” Decision Processes. </w:t>
      </w:r>
      <w:r w:rsidRPr="008A23A6">
        <w:rPr>
          <w:rFonts w:cs="Arial"/>
          <w:b/>
          <w:bCs/>
          <w:noProof/>
          <w:szCs w:val="24"/>
        </w:rPr>
        <w:t>Administrative Science Quarterly</w:t>
      </w:r>
      <w:r w:rsidRPr="008A23A6">
        <w:rPr>
          <w:rFonts w:cs="Arial"/>
          <w:noProof/>
          <w:szCs w:val="24"/>
        </w:rPr>
        <w:t xml:space="preserve">, v. 21, n. 2, p. 246, jun. 1976. </w:t>
      </w:r>
    </w:p>
    <w:p w14:paraId="1A2CD082" w14:textId="77777777" w:rsidR="008A23A6" w:rsidRPr="008A23A6" w:rsidRDefault="008A23A6" w:rsidP="008A23A6">
      <w:pPr>
        <w:widowControl w:val="0"/>
        <w:rPr>
          <w:rFonts w:cs="Arial"/>
          <w:noProof/>
          <w:szCs w:val="24"/>
        </w:rPr>
      </w:pPr>
      <w:r w:rsidRPr="008A23A6">
        <w:rPr>
          <w:rFonts w:cs="Arial"/>
          <w:noProof/>
          <w:szCs w:val="24"/>
        </w:rPr>
        <w:t xml:space="preserve">MOLINA-PEREZ, E. Directed International Technological Change and Climate Policy New Methods for Identifying Robust Policies Under Conditions of Deep Uncertainty. n. February, p. 1–193, 2016. </w:t>
      </w:r>
    </w:p>
    <w:p w14:paraId="4447D3AF" w14:textId="77777777" w:rsidR="008A23A6" w:rsidRPr="008A23A6" w:rsidRDefault="008A23A6" w:rsidP="008A23A6">
      <w:pPr>
        <w:widowControl w:val="0"/>
        <w:rPr>
          <w:rFonts w:cs="Arial"/>
          <w:noProof/>
          <w:szCs w:val="24"/>
        </w:rPr>
      </w:pPr>
      <w:r w:rsidRPr="008A23A6">
        <w:rPr>
          <w:rFonts w:cs="Arial"/>
          <w:noProof/>
          <w:szCs w:val="24"/>
        </w:rPr>
        <w:t xml:space="preserve">MORABITO, R.; PUREZA, V. Modelagem e Simulação. In: MIGUEL, P. C. (Ed.). . </w:t>
      </w:r>
      <w:r w:rsidRPr="008A23A6">
        <w:rPr>
          <w:rFonts w:cs="Arial"/>
          <w:b/>
          <w:bCs/>
          <w:noProof/>
          <w:szCs w:val="24"/>
        </w:rPr>
        <w:t>Metodologia de Pesquisa em Engenharia de Produção e Gestão de Operações</w:t>
      </w:r>
      <w:r w:rsidRPr="008A23A6">
        <w:rPr>
          <w:rFonts w:cs="Arial"/>
          <w:noProof/>
          <w:szCs w:val="24"/>
        </w:rPr>
        <w:t xml:space="preserve">. [s.l.] Elsevier, 2012. </w:t>
      </w:r>
    </w:p>
    <w:p w14:paraId="1290ACDB" w14:textId="77777777" w:rsidR="008A23A6" w:rsidRPr="008A23A6" w:rsidRDefault="008A23A6" w:rsidP="008A23A6">
      <w:pPr>
        <w:widowControl w:val="0"/>
        <w:rPr>
          <w:rFonts w:cs="Arial"/>
          <w:noProof/>
          <w:szCs w:val="24"/>
        </w:rPr>
      </w:pPr>
      <w:r w:rsidRPr="008A23A6">
        <w:rPr>
          <w:rFonts w:cs="Arial"/>
          <w:noProof/>
          <w:szCs w:val="24"/>
        </w:rPr>
        <w:t xml:space="preserve">MORANDI, M. I. W. M.; CAMARGO, L. F. R. Systematic Literature Review. In: DRESCH, A.; LACERDA, D. P.; ANTUNES JR, J. A. V. (Eds.). . </w:t>
      </w:r>
      <w:r w:rsidRPr="008A23A6">
        <w:rPr>
          <w:rFonts w:cs="Arial"/>
          <w:b/>
          <w:bCs/>
          <w:noProof/>
          <w:szCs w:val="24"/>
        </w:rPr>
        <w:t>Design Science Research A Method for Science and Tecnhology Advancement</w:t>
      </w:r>
      <w:r w:rsidRPr="008A23A6">
        <w:rPr>
          <w:rFonts w:cs="Arial"/>
          <w:noProof/>
          <w:szCs w:val="24"/>
        </w:rPr>
        <w:t xml:space="preserve">. London: Springer, 2015. p. 161. </w:t>
      </w:r>
    </w:p>
    <w:p w14:paraId="5343FD96" w14:textId="77777777" w:rsidR="008A23A6" w:rsidRPr="008A23A6" w:rsidRDefault="008A23A6" w:rsidP="008A23A6">
      <w:pPr>
        <w:widowControl w:val="0"/>
        <w:rPr>
          <w:rFonts w:cs="Arial"/>
          <w:noProof/>
          <w:szCs w:val="24"/>
        </w:rPr>
      </w:pPr>
      <w:r w:rsidRPr="008A23A6">
        <w:rPr>
          <w:rFonts w:cs="Arial"/>
          <w:noProof/>
          <w:szCs w:val="24"/>
        </w:rPr>
        <w:t xml:space="preserve">MORECROFT, J. D. W. Strategy support models. </w:t>
      </w:r>
      <w:r w:rsidRPr="008A23A6">
        <w:rPr>
          <w:rFonts w:cs="Arial"/>
          <w:b/>
          <w:bCs/>
          <w:noProof/>
          <w:szCs w:val="24"/>
        </w:rPr>
        <w:t>Strategic Management Journal</w:t>
      </w:r>
      <w:r w:rsidRPr="008A23A6">
        <w:rPr>
          <w:rFonts w:cs="Arial"/>
          <w:noProof/>
          <w:szCs w:val="24"/>
        </w:rPr>
        <w:t xml:space="preserve">, v. 5, n. 3, p. 215–229, jul. 1984. </w:t>
      </w:r>
    </w:p>
    <w:p w14:paraId="72644DE3" w14:textId="77777777" w:rsidR="008A23A6" w:rsidRPr="008A23A6" w:rsidRDefault="008A23A6" w:rsidP="008A23A6">
      <w:pPr>
        <w:widowControl w:val="0"/>
        <w:rPr>
          <w:rFonts w:cs="Arial"/>
          <w:noProof/>
          <w:szCs w:val="24"/>
        </w:rPr>
      </w:pPr>
      <w:r w:rsidRPr="008A23A6">
        <w:rPr>
          <w:rFonts w:cs="Arial"/>
          <w:noProof/>
          <w:szCs w:val="24"/>
        </w:rPr>
        <w:t xml:space="preserve">MUI, C. </w:t>
      </w:r>
      <w:r w:rsidRPr="008A23A6">
        <w:rPr>
          <w:rFonts w:cs="Arial"/>
          <w:b/>
          <w:bCs/>
          <w:noProof/>
          <w:szCs w:val="24"/>
        </w:rPr>
        <w:t>How Kodak Failed</w:t>
      </w:r>
      <w:r w:rsidRPr="008A23A6">
        <w:rPr>
          <w:rFonts w:cs="Arial"/>
          <w:noProof/>
          <w:szCs w:val="24"/>
        </w:rPr>
        <w:t xml:space="preserve">. Disponível em: &lt;http://www.forbes.com/sites/chunkamui/2012/01/18/how-kodak-failed/&gt;. Acesso em: 17 mar. 2017. </w:t>
      </w:r>
    </w:p>
    <w:p w14:paraId="0D0CFAF9" w14:textId="77777777" w:rsidR="008A23A6" w:rsidRPr="008A23A6" w:rsidRDefault="008A23A6" w:rsidP="008A23A6">
      <w:pPr>
        <w:widowControl w:val="0"/>
        <w:rPr>
          <w:rFonts w:cs="Arial"/>
          <w:noProof/>
          <w:szCs w:val="24"/>
        </w:rPr>
      </w:pPr>
      <w:r w:rsidRPr="008A23A6">
        <w:rPr>
          <w:rFonts w:cs="Arial"/>
          <w:noProof/>
          <w:szCs w:val="24"/>
        </w:rPr>
        <w:t xml:space="preserve">MUSK, E. </w:t>
      </w:r>
      <w:r w:rsidRPr="008A23A6">
        <w:rPr>
          <w:rFonts w:cs="Arial"/>
          <w:b/>
          <w:bCs/>
          <w:noProof/>
          <w:szCs w:val="24"/>
        </w:rPr>
        <w:t>All Our Patent Are Belong To You</w:t>
      </w:r>
      <w:r w:rsidRPr="008A23A6">
        <w:rPr>
          <w:rFonts w:cs="Arial"/>
          <w:noProof/>
          <w:szCs w:val="24"/>
        </w:rPr>
        <w:t xml:space="preserve">. Disponível em: &lt;https://www.tesla.com/blog/all-our-patent-are-belong-you&gt;. Acesso em: 10 dez. 2017. </w:t>
      </w:r>
    </w:p>
    <w:p w14:paraId="4604DF86" w14:textId="77777777" w:rsidR="008A23A6" w:rsidRPr="008A23A6" w:rsidRDefault="008A23A6" w:rsidP="008A23A6">
      <w:pPr>
        <w:widowControl w:val="0"/>
        <w:rPr>
          <w:rFonts w:cs="Arial"/>
          <w:noProof/>
          <w:szCs w:val="24"/>
        </w:rPr>
      </w:pPr>
      <w:r w:rsidRPr="008A23A6">
        <w:rPr>
          <w:rFonts w:cs="Arial"/>
          <w:noProof/>
          <w:szCs w:val="24"/>
        </w:rPr>
        <w:t xml:space="preserve">NSF. </w:t>
      </w:r>
      <w:r w:rsidRPr="008A23A6">
        <w:rPr>
          <w:rFonts w:cs="Arial"/>
          <w:b/>
          <w:bCs/>
          <w:noProof/>
          <w:szCs w:val="24"/>
        </w:rPr>
        <w:t>Climate Change a Focus of New NSF-Supported Research on How Decisions are Made in a World of Uncertainty</w:t>
      </w:r>
      <w:r w:rsidRPr="008A23A6">
        <w:rPr>
          <w:rFonts w:cs="Arial"/>
          <w:noProof/>
          <w:szCs w:val="24"/>
        </w:rPr>
        <w:t xml:space="preserve">. Disponível em: &lt;https://www.nsf.gov/news/news_summ.jsp?cntn_id=100447&amp;org=SBE&gt;. Acesso em: 17 fev. 2017. </w:t>
      </w:r>
    </w:p>
    <w:p w14:paraId="43FFF2F1" w14:textId="77777777" w:rsidR="008A23A6" w:rsidRPr="008A23A6" w:rsidRDefault="008A23A6" w:rsidP="008A23A6">
      <w:pPr>
        <w:widowControl w:val="0"/>
        <w:rPr>
          <w:rFonts w:cs="Arial"/>
          <w:noProof/>
          <w:szCs w:val="24"/>
        </w:rPr>
      </w:pPr>
      <w:r w:rsidRPr="008A23A6">
        <w:rPr>
          <w:rFonts w:cs="Arial"/>
          <w:noProof/>
          <w:szCs w:val="24"/>
        </w:rPr>
        <w:t xml:space="preserve">O’BRIEN, F. Supporting the strategy process: a survey of UK OR/MS practitioners. </w:t>
      </w:r>
      <w:r w:rsidRPr="008A23A6">
        <w:rPr>
          <w:rFonts w:cs="Arial"/>
          <w:b/>
          <w:bCs/>
          <w:noProof/>
          <w:szCs w:val="24"/>
        </w:rPr>
        <w:t>Journal of the Operational Research Society</w:t>
      </w:r>
      <w:r w:rsidRPr="008A23A6">
        <w:rPr>
          <w:rFonts w:cs="Arial"/>
          <w:noProof/>
          <w:szCs w:val="24"/>
        </w:rPr>
        <w:t xml:space="preserve">, v. 62, n. 5, p. 900–920, 2011. </w:t>
      </w:r>
    </w:p>
    <w:p w14:paraId="4D17EA88" w14:textId="77777777" w:rsidR="008A23A6" w:rsidRPr="008A23A6" w:rsidRDefault="008A23A6" w:rsidP="008A23A6">
      <w:pPr>
        <w:widowControl w:val="0"/>
        <w:rPr>
          <w:rFonts w:cs="Arial"/>
          <w:noProof/>
          <w:szCs w:val="24"/>
        </w:rPr>
      </w:pPr>
      <w:r w:rsidRPr="008A23A6">
        <w:rPr>
          <w:rFonts w:cs="Arial"/>
          <w:noProof/>
          <w:szCs w:val="24"/>
        </w:rPr>
        <w:t xml:space="preserve">O’BRIEN, F. A.; MEADOWS, M. Scenario orientation and use to support strategy development. </w:t>
      </w:r>
      <w:r w:rsidRPr="008A23A6">
        <w:rPr>
          <w:rFonts w:cs="Arial"/>
          <w:b/>
          <w:bCs/>
          <w:noProof/>
          <w:szCs w:val="24"/>
        </w:rPr>
        <w:t>Technological Forecasting and Social Change</w:t>
      </w:r>
      <w:r w:rsidRPr="008A23A6">
        <w:rPr>
          <w:rFonts w:cs="Arial"/>
          <w:noProof/>
          <w:szCs w:val="24"/>
        </w:rPr>
        <w:t xml:space="preserve">, v. 80, n. 4, p. 643–656, 2013. </w:t>
      </w:r>
    </w:p>
    <w:p w14:paraId="298D3B39" w14:textId="77777777" w:rsidR="008A23A6" w:rsidRPr="008A23A6" w:rsidRDefault="008A23A6" w:rsidP="008A23A6">
      <w:pPr>
        <w:widowControl w:val="0"/>
        <w:rPr>
          <w:rFonts w:cs="Arial"/>
          <w:noProof/>
          <w:szCs w:val="24"/>
        </w:rPr>
      </w:pPr>
      <w:r w:rsidRPr="008A23A6">
        <w:rPr>
          <w:rFonts w:cs="Arial"/>
          <w:noProof/>
          <w:szCs w:val="24"/>
        </w:rPr>
        <w:t xml:space="preserve">OLIVA, R. Model calibration as a testing strategy for system dynamics models. </w:t>
      </w:r>
      <w:r w:rsidRPr="008A23A6">
        <w:rPr>
          <w:rFonts w:cs="Arial"/>
          <w:b/>
          <w:bCs/>
          <w:noProof/>
          <w:szCs w:val="24"/>
        </w:rPr>
        <w:t>European Journal of Operational Research</w:t>
      </w:r>
      <w:r w:rsidRPr="008A23A6">
        <w:rPr>
          <w:rFonts w:cs="Arial"/>
          <w:noProof/>
          <w:szCs w:val="24"/>
        </w:rPr>
        <w:t xml:space="preserve">, v. 151, n. 3, p. 552–568, 2003. </w:t>
      </w:r>
    </w:p>
    <w:p w14:paraId="2A25CF0D" w14:textId="77777777" w:rsidR="008A23A6" w:rsidRPr="008A23A6" w:rsidRDefault="008A23A6" w:rsidP="008A23A6">
      <w:pPr>
        <w:widowControl w:val="0"/>
        <w:rPr>
          <w:rFonts w:cs="Arial"/>
          <w:noProof/>
          <w:szCs w:val="24"/>
        </w:rPr>
      </w:pPr>
      <w:r w:rsidRPr="008A23A6">
        <w:rPr>
          <w:rFonts w:cs="Arial"/>
          <w:noProof/>
          <w:szCs w:val="24"/>
        </w:rPr>
        <w:t xml:space="preserve">PARKER, A. M. et al. Evaluating simulation-derived scenarios for effective decision support. </w:t>
      </w:r>
      <w:r w:rsidRPr="008A23A6">
        <w:rPr>
          <w:rFonts w:cs="Arial"/>
          <w:b/>
          <w:bCs/>
          <w:noProof/>
          <w:szCs w:val="24"/>
        </w:rPr>
        <w:t>Technological Forecasting and Social Change</w:t>
      </w:r>
      <w:r w:rsidRPr="008A23A6">
        <w:rPr>
          <w:rFonts w:cs="Arial"/>
          <w:noProof/>
          <w:szCs w:val="24"/>
        </w:rPr>
        <w:t xml:space="preserve">, v. 91, p. 64–77, 2015. </w:t>
      </w:r>
    </w:p>
    <w:p w14:paraId="0784FB4B" w14:textId="77777777" w:rsidR="008A23A6" w:rsidRPr="008A23A6" w:rsidRDefault="008A23A6" w:rsidP="008A23A6">
      <w:pPr>
        <w:widowControl w:val="0"/>
        <w:rPr>
          <w:rFonts w:cs="Arial"/>
          <w:noProof/>
          <w:szCs w:val="24"/>
        </w:rPr>
      </w:pPr>
      <w:r w:rsidRPr="008A23A6">
        <w:rPr>
          <w:rFonts w:cs="Arial"/>
          <w:noProof/>
          <w:szCs w:val="24"/>
        </w:rPr>
        <w:t xml:space="preserve">PEYRONNIN, N. et al. Louisiana’s 2012 Coastal Master Plan: Overview of a Science-Based and Publicly Informed Decision-Making Process. </w:t>
      </w:r>
      <w:r w:rsidRPr="008A23A6">
        <w:rPr>
          <w:rFonts w:cs="Arial"/>
          <w:b/>
          <w:bCs/>
          <w:noProof/>
          <w:szCs w:val="24"/>
        </w:rPr>
        <w:t>Journal of Coastal Research</w:t>
      </w:r>
      <w:r w:rsidRPr="008A23A6">
        <w:rPr>
          <w:rFonts w:cs="Arial"/>
          <w:noProof/>
          <w:szCs w:val="24"/>
        </w:rPr>
        <w:t xml:space="preserve">, v. Sp.Issue 6, n. 10062, p. 29–50, 2013. </w:t>
      </w:r>
    </w:p>
    <w:p w14:paraId="13A9305C" w14:textId="77777777" w:rsidR="008A23A6" w:rsidRPr="008A23A6" w:rsidRDefault="008A23A6" w:rsidP="008A23A6">
      <w:pPr>
        <w:widowControl w:val="0"/>
        <w:rPr>
          <w:rFonts w:cs="Arial"/>
          <w:noProof/>
          <w:szCs w:val="24"/>
        </w:rPr>
      </w:pPr>
      <w:r w:rsidRPr="008A23A6">
        <w:rPr>
          <w:rFonts w:cs="Arial"/>
          <w:noProof/>
          <w:szCs w:val="24"/>
        </w:rPr>
        <w:t xml:space="preserve">PHADNIS, S. et al. Effect of scenario planning on field experts’ judgment of long-range investment decisions. </w:t>
      </w:r>
      <w:r w:rsidRPr="008A23A6">
        <w:rPr>
          <w:rFonts w:cs="Arial"/>
          <w:b/>
          <w:bCs/>
          <w:noProof/>
          <w:szCs w:val="24"/>
        </w:rPr>
        <w:t>Strategic Management Journal</w:t>
      </w:r>
      <w:r w:rsidRPr="008A23A6">
        <w:rPr>
          <w:rFonts w:cs="Arial"/>
          <w:noProof/>
          <w:szCs w:val="24"/>
        </w:rPr>
        <w:t xml:space="preserve">, v. 36, n. 9, p. 1401–1411, set. 2015. </w:t>
      </w:r>
    </w:p>
    <w:p w14:paraId="5CB0F12B" w14:textId="77777777" w:rsidR="008A23A6" w:rsidRPr="008A23A6" w:rsidRDefault="008A23A6" w:rsidP="008A23A6">
      <w:pPr>
        <w:widowControl w:val="0"/>
        <w:rPr>
          <w:rFonts w:cs="Arial"/>
          <w:noProof/>
          <w:szCs w:val="24"/>
        </w:rPr>
      </w:pPr>
      <w:r w:rsidRPr="008A23A6">
        <w:rPr>
          <w:rFonts w:cs="Arial"/>
          <w:noProof/>
          <w:szCs w:val="24"/>
        </w:rPr>
        <w:t xml:space="preserve">POPPER, S. W. et al. </w:t>
      </w:r>
      <w:r w:rsidRPr="008A23A6">
        <w:rPr>
          <w:rFonts w:cs="Arial"/>
          <w:b/>
          <w:bCs/>
          <w:noProof/>
          <w:szCs w:val="24"/>
        </w:rPr>
        <w:t>Natural Gas and Israel’s Energy Future: Near Term Decisions from a Strategic Perspective</w:t>
      </w:r>
      <w:r w:rsidRPr="008A23A6">
        <w:rPr>
          <w:rFonts w:cs="Arial"/>
          <w:noProof/>
          <w:szCs w:val="24"/>
        </w:rPr>
        <w:t xml:space="preserve">. [s.l: s.n.]. </w:t>
      </w:r>
    </w:p>
    <w:p w14:paraId="0B20DDDC" w14:textId="77777777" w:rsidR="008A23A6" w:rsidRPr="008A23A6" w:rsidRDefault="008A23A6" w:rsidP="008A23A6">
      <w:pPr>
        <w:widowControl w:val="0"/>
        <w:rPr>
          <w:rFonts w:cs="Arial"/>
          <w:noProof/>
          <w:szCs w:val="24"/>
        </w:rPr>
      </w:pPr>
      <w:r w:rsidRPr="008A23A6">
        <w:rPr>
          <w:rFonts w:cs="Arial"/>
          <w:noProof/>
          <w:szCs w:val="24"/>
        </w:rPr>
        <w:t xml:space="preserve">POPPER, S. W.; LEMPERT, R. J.; BANKES, S. C. Shaping the future. </w:t>
      </w:r>
      <w:r w:rsidRPr="008A23A6">
        <w:rPr>
          <w:rFonts w:cs="Arial"/>
          <w:b/>
          <w:bCs/>
          <w:noProof/>
          <w:szCs w:val="24"/>
        </w:rPr>
        <w:t>Scientific American</w:t>
      </w:r>
      <w:r w:rsidRPr="008A23A6">
        <w:rPr>
          <w:rFonts w:cs="Arial"/>
          <w:noProof/>
          <w:szCs w:val="24"/>
        </w:rPr>
        <w:t xml:space="preserve">, v. 292, n. 4, p. 1–8, 2005. </w:t>
      </w:r>
    </w:p>
    <w:p w14:paraId="06EBEF3B" w14:textId="77777777" w:rsidR="008A23A6" w:rsidRPr="008A23A6" w:rsidRDefault="008A23A6" w:rsidP="008A23A6">
      <w:pPr>
        <w:widowControl w:val="0"/>
        <w:rPr>
          <w:rFonts w:cs="Arial"/>
          <w:noProof/>
          <w:szCs w:val="24"/>
        </w:rPr>
      </w:pPr>
      <w:r w:rsidRPr="008A23A6">
        <w:rPr>
          <w:rFonts w:cs="Arial"/>
          <w:noProof/>
          <w:szCs w:val="24"/>
        </w:rPr>
        <w:t xml:space="preserve">PRIEM, R. L. Rationality in Strategic Decision Processes, Environmental Dynamism and Firm Performance. </w:t>
      </w:r>
      <w:r w:rsidRPr="008A23A6">
        <w:rPr>
          <w:rFonts w:cs="Arial"/>
          <w:b/>
          <w:bCs/>
          <w:noProof/>
          <w:szCs w:val="24"/>
        </w:rPr>
        <w:t>Journal of Management</w:t>
      </w:r>
      <w:r w:rsidRPr="008A23A6">
        <w:rPr>
          <w:rFonts w:cs="Arial"/>
          <w:noProof/>
          <w:szCs w:val="24"/>
        </w:rPr>
        <w:t xml:space="preserve">, v. 21, n. 5, p. 913–929, 1995. </w:t>
      </w:r>
    </w:p>
    <w:p w14:paraId="244567A7" w14:textId="77777777" w:rsidR="008A23A6" w:rsidRPr="008A23A6" w:rsidRDefault="008A23A6" w:rsidP="008A23A6">
      <w:pPr>
        <w:widowControl w:val="0"/>
        <w:rPr>
          <w:rFonts w:cs="Arial"/>
          <w:noProof/>
          <w:szCs w:val="24"/>
        </w:rPr>
      </w:pPr>
      <w:r w:rsidRPr="008A23A6">
        <w:rPr>
          <w:rFonts w:cs="Arial"/>
          <w:noProof/>
          <w:szCs w:val="24"/>
        </w:rPr>
        <w:t xml:space="preserve">QUANDL. </w:t>
      </w:r>
      <w:r w:rsidRPr="008A23A6">
        <w:rPr>
          <w:rFonts w:cs="Arial"/>
          <w:b/>
          <w:bCs/>
          <w:noProof/>
          <w:szCs w:val="24"/>
        </w:rPr>
        <w:t>Free US Fundamentals Data</w:t>
      </w:r>
      <w:r w:rsidRPr="008A23A6">
        <w:rPr>
          <w:rFonts w:cs="Arial"/>
          <w:noProof/>
          <w:szCs w:val="24"/>
        </w:rPr>
        <w:t xml:space="preserve">. Disponível em: &lt;https://www.quandl.com/data/SF0-Free-US-Fundamentals-Data&gt;. Acesso em: 15 nov. 2017. </w:t>
      </w:r>
    </w:p>
    <w:p w14:paraId="15A63482" w14:textId="77777777" w:rsidR="008A23A6" w:rsidRPr="008A23A6" w:rsidRDefault="008A23A6" w:rsidP="008A23A6">
      <w:pPr>
        <w:widowControl w:val="0"/>
        <w:rPr>
          <w:rFonts w:cs="Arial"/>
          <w:noProof/>
          <w:szCs w:val="24"/>
        </w:rPr>
      </w:pPr>
      <w:r w:rsidRPr="008A23A6">
        <w:rPr>
          <w:rFonts w:cs="Arial"/>
          <w:noProof/>
          <w:szCs w:val="24"/>
        </w:rPr>
        <w:t xml:space="preserve">QUANDL. </w:t>
      </w:r>
      <w:r w:rsidRPr="008A23A6">
        <w:rPr>
          <w:rFonts w:cs="Arial"/>
          <w:b/>
          <w:bCs/>
          <w:noProof/>
          <w:szCs w:val="24"/>
        </w:rPr>
        <w:t>Quandl - WIKI EOD Stock Prices</w:t>
      </w:r>
      <w:r w:rsidRPr="008A23A6">
        <w:rPr>
          <w:rFonts w:cs="Arial"/>
          <w:noProof/>
          <w:szCs w:val="24"/>
        </w:rPr>
        <w:t xml:space="preserve">. Disponível em: &lt;https://www.quandl.com/databases/WIKIP&gt;. Acesso em: 3 jan. 2018. </w:t>
      </w:r>
    </w:p>
    <w:p w14:paraId="2439139A" w14:textId="77777777" w:rsidR="008A23A6" w:rsidRPr="008A23A6" w:rsidRDefault="008A23A6" w:rsidP="008A23A6">
      <w:pPr>
        <w:widowControl w:val="0"/>
        <w:rPr>
          <w:rFonts w:cs="Arial"/>
          <w:noProof/>
          <w:szCs w:val="24"/>
        </w:rPr>
      </w:pPr>
      <w:r w:rsidRPr="008A23A6">
        <w:rPr>
          <w:rFonts w:cs="Arial"/>
          <w:noProof/>
          <w:szCs w:val="24"/>
        </w:rPr>
        <w:t xml:space="preserve">RAHMANDAD, H.; STERMAN, J. Heterogeneity and Network Structure in the Dynamics of Diffusion: Comparing Agent-Based and Differential Equation Models. </w:t>
      </w:r>
      <w:r w:rsidRPr="008A23A6">
        <w:rPr>
          <w:rFonts w:cs="Arial"/>
          <w:b/>
          <w:bCs/>
          <w:noProof/>
          <w:szCs w:val="24"/>
        </w:rPr>
        <w:t>Management Science</w:t>
      </w:r>
      <w:r w:rsidRPr="008A23A6">
        <w:rPr>
          <w:rFonts w:cs="Arial"/>
          <w:noProof/>
          <w:szCs w:val="24"/>
        </w:rPr>
        <w:t xml:space="preserve">, v. 54, n. 5, p. 998–1014, maio 2008. </w:t>
      </w:r>
    </w:p>
    <w:p w14:paraId="3CB1D383" w14:textId="77777777" w:rsidR="008A23A6" w:rsidRPr="008A23A6" w:rsidRDefault="008A23A6" w:rsidP="008A23A6">
      <w:pPr>
        <w:widowControl w:val="0"/>
        <w:rPr>
          <w:rFonts w:cs="Arial"/>
          <w:noProof/>
          <w:szCs w:val="24"/>
        </w:rPr>
      </w:pPr>
      <w:r w:rsidRPr="008A23A6">
        <w:rPr>
          <w:rFonts w:cs="Arial"/>
          <w:noProof/>
          <w:szCs w:val="24"/>
        </w:rPr>
        <w:t xml:space="preserve">RAND. </w:t>
      </w:r>
      <w:r w:rsidRPr="008A23A6">
        <w:rPr>
          <w:rFonts w:cs="Arial"/>
          <w:b/>
          <w:bCs/>
          <w:noProof/>
          <w:szCs w:val="24"/>
        </w:rPr>
        <w:t>Discussions on Robust Decision Making</w:t>
      </w:r>
      <w:r w:rsidRPr="008A23A6">
        <w:rPr>
          <w:rFonts w:cs="Arial"/>
          <w:noProof/>
          <w:szCs w:val="24"/>
        </w:rPr>
        <w:t xml:space="preserve">. Disponível em: &lt;http://www.rand.org/pardee/methods/robust-decisions-2010.html&gt;. Acesso em: 23 fev. 2017. </w:t>
      </w:r>
    </w:p>
    <w:p w14:paraId="0D0C16E5" w14:textId="77777777" w:rsidR="008A23A6" w:rsidRPr="008A23A6" w:rsidRDefault="008A23A6" w:rsidP="008A23A6">
      <w:pPr>
        <w:widowControl w:val="0"/>
        <w:rPr>
          <w:rFonts w:cs="Arial"/>
          <w:noProof/>
          <w:szCs w:val="24"/>
        </w:rPr>
      </w:pPr>
      <w:r w:rsidRPr="008A23A6">
        <w:rPr>
          <w:rFonts w:cs="Arial"/>
          <w:noProof/>
          <w:szCs w:val="24"/>
        </w:rPr>
        <w:t xml:space="preserve">RAND. </w:t>
      </w:r>
      <w:r w:rsidRPr="008A23A6">
        <w:rPr>
          <w:rFonts w:cs="Arial"/>
          <w:b/>
          <w:bCs/>
          <w:noProof/>
          <w:szCs w:val="24"/>
        </w:rPr>
        <w:t>About Improving Decisions in a Complex and Changing World</w:t>
      </w:r>
      <w:r w:rsidRPr="008A23A6">
        <w:rPr>
          <w:rFonts w:cs="Arial"/>
          <w:noProof/>
          <w:szCs w:val="24"/>
        </w:rPr>
        <w:t xml:space="preserve">. Disponível em: &lt;http://www.rand.org/jie/projects/improvingdecisions/about.html&gt;. Acesso em: 17 fev. 2017. </w:t>
      </w:r>
    </w:p>
    <w:p w14:paraId="23D6FB8D" w14:textId="77777777" w:rsidR="008A23A6" w:rsidRPr="008A23A6" w:rsidRDefault="008A23A6" w:rsidP="008A23A6">
      <w:pPr>
        <w:widowControl w:val="0"/>
        <w:rPr>
          <w:rFonts w:cs="Arial"/>
          <w:noProof/>
          <w:szCs w:val="24"/>
        </w:rPr>
      </w:pPr>
      <w:r w:rsidRPr="008A23A6">
        <w:rPr>
          <w:rFonts w:cs="Arial"/>
          <w:noProof/>
          <w:szCs w:val="24"/>
        </w:rPr>
        <w:t xml:space="preserve">RAND. Making Good Decisions Without Predictions. </w:t>
      </w:r>
      <w:r w:rsidRPr="008A23A6">
        <w:rPr>
          <w:rFonts w:cs="Arial"/>
          <w:b/>
          <w:bCs/>
          <w:noProof/>
          <w:szCs w:val="24"/>
        </w:rPr>
        <w:t>RAND Corporation Research Highlights</w:t>
      </w:r>
      <w:r w:rsidRPr="008A23A6">
        <w:rPr>
          <w:rFonts w:cs="Arial"/>
          <w:noProof/>
          <w:szCs w:val="24"/>
        </w:rPr>
        <w:t xml:space="preserve">, p. 1–7, 2013. </w:t>
      </w:r>
    </w:p>
    <w:p w14:paraId="097D1815" w14:textId="77777777" w:rsidR="008A23A6" w:rsidRPr="008A23A6" w:rsidRDefault="008A23A6" w:rsidP="008A23A6">
      <w:pPr>
        <w:widowControl w:val="0"/>
        <w:rPr>
          <w:rFonts w:cs="Arial"/>
          <w:noProof/>
          <w:szCs w:val="24"/>
        </w:rPr>
      </w:pPr>
      <w:r w:rsidRPr="008A23A6">
        <w:rPr>
          <w:rFonts w:cs="Arial"/>
          <w:noProof/>
          <w:szCs w:val="24"/>
        </w:rPr>
        <w:t xml:space="preserve">RAND. </w:t>
      </w:r>
      <w:r w:rsidRPr="008A23A6">
        <w:rPr>
          <w:rFonts w:cs="Arial"/>
          <w:b/>
          <w:bCs/>
          <w:noProof/>
          <w:szCs w:val="24"/>
        </w:rPr>
        <w:t>RDM Glossary</w:t>
      </w:r>
      <w:r w:rsidRPr="008A23A6">
        <w:rPr>
          <w:rFonts w:cs="Arial"/>
          <w:noProof/>
          <w:szCs w:val="24"/>
        </w:rPr>
        <w:t xml:space="preserve">. Disponível em: &lt;http://www.rand.org/methods/rdmlab/glossary.html&gt;. Acesso em: 16 dez. 2016. </w:t>
      </w:r>
    </w:p>
    <w:p w14:paraId="1F119886" w14:textId="77777777" w:rsidR="008A23A6" w:rsidRPr="008A23A6" w:rsidRDefault="008A23A6" w:rsidP="008A23A6">
      <w:pPr>
        <w:widowControl w:val="0"/>
        <w:rPr>
          <w:rFonts w:cs="Arial"/>
          <w:noProof/>
          <w:szCs w:val="24"/>
        </w:rPr>
      </w:pPr>
      <w:r w:rsidRPr="008A23A6">
        <w:rPr>
          <w:rFonts w:cs="Arial"/>
          <w:noProof/>
          <w:szCs w:val="24"/>
        </w:rPr>
        <w:t xml:space="preserve">RODRIGUES, D. B. B. Assessment of water security using conceptual, deterministic and stochastic frameworks. p. 108, 2014. </w:t>
      </w:r>
    </w:p>
    <w:p w14:paraId="01151DAE" w14:textId="77777777" w:rsidR="008A23A6" w:rsidRPr="008A23A6" w:rsidRDefault="008A23A6" w:rsidP="008A23A6">
      <w:pPr>
        <w:widowControl w:val="0"/>
        <w:rPr>
          <w:rFonts w:cs="Arial"/>
          <w:noProof/>
          <w:szCs w:val="24"/>
        </w:rPr>
      </w:pPr>
      <w:r w:rsidRPr="008A23A6">
        <w:rPr>
          <w:rFonts w:cs="Arial"/>
          <w:noProof/>
          <w:szCs w:val="24"/>
        </w:rPr>
        <w:t xml:space="preserve">ROSENHEAD, J.; ELTON, M.; GUPTA, S. K. Robustness and optimality as criteria for strategic decisions. </w:t>
      </w:r>
      <w:r w:rsidRPr="008A23A6">
        <w:rPr>
          <w:rFonts w:cs="Arial"/>
          <w:b/>
          <w:bCs/>
          <w:noProof/>
          <w:szCs w:val="24"/>
        </w:rPr>
        <w:t>Operational Research Quarterly</w:t>
      </w:r>
      <w:r w:rsidRPr="008A23A6">
        <w:rPr>
          <w:rFonts w:cs="Arial"/>
          <w:noProof/>
          <w:szCs w:val="24"/>
        </w:rPr>
        <w:t xml:space="preserve">, v. 23, n. 4, p. 413–431, 1973. </w:t>
      </w:r>
    </w:p>
    <w:p w14:paraId="22205D40" w14:textId="77777777" w:rsidR="008A23A6" w:rsidRPr="008A23A6" w:rsidRDefault="008A23A6" w:rsidP="008A23A6">
      <w:pPr>
        <w:widowControl w:val="0"/>
        <w:rPr>
          <w:rFonts w:cs="Arial"/>
          <w:noProof/>
          <w:szCs w:val="24"/>
        </w:rPr>
      </w:pPr>
      <w:r w:rsidRPr="008A23A6">
        <w:rPr>
          <w:rFonts w:cs="Arial"/>
          <w:noProof/>
          <w:szCs w:val="24"/>
        </w:rPr>
        <w:t xml:space="preserve">RUUTU, S.; CASEY, T.; KOTOVIRTA, V. Development and competition of digital service platforms: A system dynamics approach. </w:t>
      </w:r>
      <w:r w:rsidRPr="008A23A6">
        <w:rPr>
          <w:rFonts w:cs="Arial"/>
          <w:b/>
          <w:bCs/>
          <w:noProof/>
          <w:szCs w:val="24"/>
        </w:rPr>
        <w:t>Technological Forecasting and Social Change</w:t>
      </w:r>
      <w:r w:rsidRPr="008A23A6">
        <w:rPr>
          <w:rFonts w:cs="Arial"/>
          <w:noProof/>
          <w:szCs w:val="24"/>
        </w:rPr>
        <w:t xml:space="preserve">, v. 117, n. November 2016, p. 119–130, 2017. </w:t>
      </w:r>
    </w:p>
    <w:p w14:paraId="4EA62D34" w14:textId="77777777" w:rsidR="008A23A6" w:rsidRPr="008A23A6" w:rsidRDefault="008A23A6" w:rsidP="008A23A6">
      <w:pPr>
        <w:widowControl w:val="0"/>
        <w:rPr>
          <w:rFonts w:cs="Arial"/>
          <w:noProof/>
          <w:szCs w:val="24"/>
        </w:rPr>
      </w:pPr>
      <w:r w:rsidRPr="008A23A6">
        <w:rPr>
          <w:rFonts w:cs="Arial"/>
          <w:noProof/>
          <w:szCs w:val="24"/>
        </w:rPr>
        <w:t xml:space="preserve">SCHOEMAKER, P. J. Scenario planning: a tool for strategic thinking. </w:t>
      </w:r>
      <w:r w:rsidRPr="008A23A6">
        <w:rPr>
          <w:rFonts w:cs="Arial"/>
          <w:b/>
          <w:bCs/>
          <w:noProof/>
          <w:szCs w:val="24"/>
        </w:rPr>
        <w:t>Sloan management review</w:t>
      </w:r>
      <w:r w:rsidRPr="008A23A6">
        <w:rPr>
          <w:rFonts w:cs="Arial"/>
          <w:noProof/>
          <w:szCs w:val="24"/>
        </w:rPr>
        <w:t xml:space="preserve">, v. 36, n. 2, p. 25, 1995. </w:t>
      </w:r>
    </w:p>
    <w:p w14:paraId="5820F7C6" w14:textId="77777777" w:rsidR="008A23A6" w:rsidRPr="008A23A6" w:rsidRDefault="008A23A6" w:rsidP="008A23A6">
      <w:pPr>
        <w:widowControl w:val="0"/>
        <w:rPr>
          <w:rFonts w:cs="Arial"/>
          <w:noProof/>
          <w:szCs w:val="24"/>
        </w:rPr>
      </w:pPr>
      <w:r w:rsidRPr="008A23A6">
        <w:rPr>
          <w:rFonts w:cs="Arial"/>
          <w:noProof/>
          <w:szCs w:val="24"/>
        </w:rPr>
        <w:t xml:space="preserve">SCHOEMAKER, P. J. H. Multiple scenario development: Its conceptual and behavioral foundation. </w:t>
      </w:r>
      <w:r w:rsidRPr="008A23A6">
        <w:rPr>
          <w:rFonts w:cs="Arial"/>
          <w:b/>
          <w:bCs/>
          <w:noProof/>
          <w:szCs w:val="24"/>
        </w:rPr>
        <w:t>Strategic Management Journal</w:t>
      </w:r>
      <w:r w:rsidRPr="008A23A6">
        <w:rPr>
          <w:rFonts w:cs="Arial"/>
          <w:noProof/>
          <w:szCs w:val="24"/>
        </w:rPr>
        <w:t xml:space="preserve">, v. 14, n. 3, p. 193–213, mar. 1993. </w:t>
      </w:r>
    </w:p>
    <w:p w14:paraId="03CE3ADA" w14:textId="77777777" w:rsidR="008A23A6" w:rsidRPr="008A23A6" w:rsidRDefault="008A23A6" w:rsidP="008A23A6">
      <w:pPr>
        <w:widowControl w:val="0"/>
        <w:rPr>
          <w:rFonts w:cs="Arial"/>
          <w:noProof/>
          <w:szCs w:val="24"/>
        </w:rPr>
      </w:pPr>
      <w:r w:rsidRPr="008A23A6">
        <w:rPr>
          <w:rFonts w:cs="Arial"/>
          <w:noProof/>
          <w:szCs w:val="24"/>
        </w:rPr>
        <w:t xml:space="preserve">SENGE, P. M. et al. </w:t>
      </w:r>
      <w:r w:rsidRPr="008A23A6">
        <w:rPr>
          <w:rFonts w:cs="Arial"/>
          <w:b/>
          <w:bCs/>
          <w:noProof/>
          <w:szCs w:val="24"/>
        </w:rPr>
        <w:t>A quinta disciplina: caderno de campo: estratégias e ferramentas para construir uma organização que aprende</w:t>
      </w:r>
      <w:r w:rsidRPr="008A23A6">
        <w:rPr>
          <w:rFonts w:cs="Arial"/>
          <w:noProof/>
          <w:szCs w:val="24"/>
        </w:rPr>
        <w:t xml:space="preserve">. [s.l.] Qualitymark, 1995. </w:t>
      </w:r>
    </w:p>
    <w:p w14:paraId="19B48175" w14:textId="77777777" w:rsidR="008A23A6" w:rsidRPr="008A23A6" w:rsidRDefault="008A23A6" w:rsidP="008A23A6">
      <w:pPr>
        <w:widowControl w:val="0"/>
        <w:rPr>
          <w:rFonts w:cs="Arial"/>
          <w:noProof/>
          <w:szCs w:val="24"/>
        </w:rPr>
      </w:pPr>
      <w:r w:rsidRPr="008A23A6">
        <w:rPr>
          <w:rFonts w:cs="Arial"/>
          <w:noProof/>
          <w:szCs w:val="24"/>
        </w:rPr>
        <w:t xml:space="preserve">SHIMIZU, K.; HITT, M. A. Strategic flexibility: Organizational preparedness to reverse ineffective strategic decisions. </w:t>
      </w:r>
      <w:r w:rsidRPr="008A23A6">
        <w:rPr>
          <w:rFonts w:cs="Arial"/>
          <w:b/>
          <w:bCs/>
          <w:noProof/>
          <w:szCs w:val="24"/>
        </w:rPr>
        <w:t>Academy of Management Executive</w:t>
      </w:r>
      <w:r w:rsidRPr="008A23A6">
        <w:rPr>
          <w:rFonts w:cs="Arial"/>
          <w:noProof/>
          <w:szCs w:val="24"/>
        </w:rPr>
        <w:t xml:space="preserve">, v. 18, n. 4, p. 44–59, 2004. </w:t>
      </w:r>
    </w:p>
    <w:p w14:paraId="3CD72B30" w14:textId="77777777" w:rsidR="008A23A6" w:rsidRPr="008A23A6" w:rsidRDefault="008A23A6" w:rsidP="008A23A6">
      <w:pPr>
        <w:widowControl w:val="0"/>
        <w:rPr>
          <w:rFonts w:cs="Arial"/>
          <w:noProof/>
          <w:szCs w:val="24"/>
        </w:rPr>
      </w:pPr>
      <w:r w:rsidRPr="008A23A6">
        <w:rPr>
          <w:rFonts w:cs="Arial"/>
          <w:noProof/>
          <w:szCs w:val="24"/>
        </w:rPr>
        <w:t xml:space="preserve">SOETAERT, K.; PETZOLDT, T.; SETZER, R. W. Package deSolve : Solving Initial Value Differential Equations in R. </w:t>
      </w:r>
      <w:r w:rsidRPr="008A23A6">
        <w:rPr>
          <w:rFonts w:cs="Arial"/>
          <w:b/>
          <w:bCs/>
          <w:noProof/>
          <w:szCs w:val="24"/>
        </w:rPr>
        <w:t>Journal Of Statistical Software</w:t>
      </w:r>
      <w:r w:rsidRPr="008A23A6">
        <w:rPr>
          <w:rFonts w:cs="Arial"/>
          <w:noProof/>
          <w:szCs w:val="24"/>
        </w:rPr>
        <w:t xml:space="preserve">, v. 33, n. 9, p. 1–25, 2010. </w:t>
      </w:r>
    </w:p>
    <w:p w14:paraId="25A0A76E" w14:textId="77777777" w:rsidR="008A23A6" w:rsidRPr="008A23A6" w:rsidRDefault="008A23A6" w:rsidP="008A23A6">
      <w:pPr>
        <w:widowControl w:val="0"/>
        <w:rPr>
          <w:rFonts w:cs="Arial"/>
          <w:noProof/>
          <w:szCs w:val="24"/>
        </w:rPr>
      </w:pPr>
      <w:r w:rsidRPr="008A23A6">
        <w:rPr>
          <w:rFonts w:cs="Arial"/>
          <w:noProof/>
          <w:szCs w:val="24"/>
        </w:rPr>
        <w:t xml:space="preserve">STERMAN, J. </w:t>
      </w:r>
      <w:r w:rsidRPr="008A23A6">
        <w:rPr>
          <w:rFonts w:cs="Arial"/>
          <w:b/>
          <w:bCs/>
          <w:noProof/>
          <w:szCs w:val="24"/>
        </w:rPr>
        <w:t>Business Dynamics: Systems Thinking and Modeling for a Complex World</w:t>
      </w:r>
      <w:r w:rsidRPr="008A23A6">
        <w:rPr>
          <w:rFonts w:cs="Arial"/>
          <w:noProof/>
          <w:szCs w:val="24"/>
        </w:rPr>
        <w:t xml:space="preserve">. [s.l.] Irwin/McGraw-Hill, 2000. </w:t>
      </w:r>
    </w:p>
    <w:p w14:paraId="1F43FC62" w14:textId="77777777" w:rsidR="008A23A6" w:rsidRPr="008A23A6" w:rsidRDefault="008A23A6" w:rsidP="008A23A6">
      <w:pPr>
        <w:widowControl w:val="0"/>
        <w:rPr>
          <w:rFonts w:cs="Arial"/>
          <w:noProof/>
          <w:szCs w:val="24"/>
        </w:rPr>
      </w:pPr>
      <w:r w:rsidRPr="008A23A6">
        <w:rPr>
          <w:rFonts w:cs="Arial"/>
          <w:noProof/>
          <w:szCs w:val="24"/>
        </w:rPr>
        <w:t xml:space="preserve">STERMAN, J. D. All models are wrong: Reflections on becoming a systems scientist. </w:t>
      </w:r>
      <w:r w:rsidRPr="008A23A6">
        <w:rPr>
          <w:rFonts w:cs="Arial"/>
          <w:b/>
          <w:bCs/>
          <w:noProof/>
          <w:szCs w:val="24"/>
        </w:rPr>
        <w:t>System Dynamics Review</w:t>
      </w:r>
      <w:r w:rsidRPr="008A23A6">
        <w:rPr>
          <w:rFonts w:cs="Arial"/>
          <w:noProof/>
          <w:szCs w:val="24"/>
        </w:rPr>
        <w:t xml:space="preserve">, v. 18, n. 4, p. 501–531, 2002. </w:t>
      </w:r>
    </w:p>
    <w:p w14:paraId="0E35F1C7" w14:textId="77777777" w:rsidR="008A23A6" w:rsidRPr="008A23A6" w:rsidRDefault="008A23A6" w:rsidP="008A23A6">
      <w:pPr>
        <w:widowControl w:val="0"/>
        <w:rPr>
          <w:rFonts w:cs="Arial"/>
          <w:noProof/>
          <w:szCs w:val="24"/>
        </w:rPr>
      </w:pPr>
      <w:r w:rsidRPr="008A23A6">
        <w:rPr>
          <w:rFonts w:cs="Arial"/>
          <w:noProof/>
          <w:szCs w:val="24"/>
        </w:rPr>
        <w:t xml:space="preserve">STERMAN, J. D. et al. Getting Big Too Fast: Strategic Dynamics with Increasing Returns and Bounded Rationality. </w:t>
      </w:r>
      <w:r w:rsidRPr="008A23A6">
        <w:rPr>
          <w:rFonts w:cs="Arial"/>
          <w:b/>
          <w:bCs/>
          <w:noProof/>
          <w:szCs w:val="24"/>
        </w:rPr>
        <w:t>Management Science</w:t>
      </w:r>
      <w:r w:rsidRPr="008A23A6">
        <w:rPr>
          <w:rFonts w:cs="Arial"/>
          <w:noProof/>
          <w:szCs w:val="24"/>
        </w:rPr>
        <w:t xml:space="preserve">, v. 53, n. 4, p. 683–696, 2007. </w:t>
      </w:r>
    </w:p>
    <w:p w14:paraId="46891F48" w14:textId="77777777" w:rsidR="008A23A6" w:rsidRPr="008A23A6" w:rsidRDefault="008A23A6" w:rsidP="008A23A6">
      <w:pPr>
        <w:widowControl w:val="0"/>
        <w:rPr>
          <w:rFonts w:cs="Arial"/>
          <w:noProof/>
          <w:szCs w:val="24"/>
        </w:rPr>
      </w:pPr>
      <w:r w:rsidRPr="008A23A6">
        <w:rPr>
          <w:rFonts w:cs="Arial"/>
          <w:noProof/>
          <w:szCs w:val="24"/>
        </w:rPr>
        <w:t xml:space="preserve">STRATASYS LTD. 3D Printing’s Imminent Impact on Manufacturing. 2015. </w:t>
      </w:r>
    </w:p>
    <w:p w14:paraId="1581EBA5" w14:textId="77777777" w:rsidR="008A23A6" w:rsidRPr="008A23A6" w:rsidRDefault="008A23A6" w:rsidP="008A23A6">
      <w:pPr>
        <w:widowControl w:val="0"/>
        <w:rPr>
          <w:rFonts w:cs="Arial"/>
          <w:noProof/>
          <w:szCs w:val="24"/>
        </w:rPr>
      </w:pPr>
      <w:r w:rsidRPr="008A23A6">
        <w:rPr>
          <w:rFonts w:cs="Arial"/>
          <w:noProof/>
          <w:szCs w:val="24"/>
        </w:rPr>
        <w:t xml:space="preserve">TORRES, J. P.; KUNC, M.; O’BRIEN, F. Supporting strategy using system dynamics. </w:t>
      </w:r>
      <w:r w:rsidRPr="008A23A6">
        <w:rPr>
          <w:rFonts w:cs="Arial"/>
          <w:b/>
          <w:bCs/>
          <w:noProof/>
          <w:szCs w:val="24"/>
        </w:rPr>
        <w:t>European Journal of Operational Research</w:t>
      </w:r>
      <w:r w:rsidRPr="008A23A6">
        <w:rPr>
          <w:rFonts w:cs="Arial"/>
          <w:noProof/>
          <w:szCs w:val="24"/>
        </w:rPr>
        <w:t xml:space="preserve">, v. 260, n. 3, p. 1081–1094, ago. 2017. </w:t>
      </w:r>
    </w:p>
    <w:p w14:paraId="3439CE4B" w14:textId="77777777" w:rsidR="008A23A6" w:rsidRPr="008A23A6" w:rsidRDefault="008A23A6" w:rsidP="008A23A6">
      <w:pPr>
        <w:widowControl w:val="0"/>
        <w:rPr>
          <w:rFonts w:cs="Arial"/>
          <w:noProof/>
          <w:szCs w:val="24"/>
        </w:rPr>
      </w:pPr>
      <w:r w:rsidRPr="008A23A6">
        <w:rPr>
          <w:rFonts w:cs="Arial"/>
          <w:noProof/>
          <w:szCs w:val="24"/>
        </w:rPr>
        <w:t xml:space="preserve">TRIGEORGIS, L.; REUER, J. J. Real options theory in strategic management. </w:t>
      </w:r>
      <w:r w:rsidRPr="008A23A6">
        <w:rPr>
          <w:rFonts w:cs="Arial"/>
          <w:b/>
          <w:bCs/>
          <w:noProof/>
          <w:szCs w:val="24"/>
        </w:rPr>
        <w:t>Strategic Management Journal</w:t>
      </w:r>
      <w:r w:rsidRPr="008A23A6">
        <w:rPr>
          <w:rFonts w:cs="Arial"/>
          <w:noProof/>
          <w:szCs w:val="24"/>
        </w:rPr>
        <w:t xml:space="preserve">, v. 38, n. 1, p. 42–63, jan. 2017. </w:t>
      </w:r>
    </w:p>
    <w:p w14:paraId="28ABD350" w14:textId="77777777" w:rsidR="008A23A6" w:rsidRPr="008A23A6" w:rsidRDefault="008A23A6" w:rsidP="008A23A6">
      <w:pPr>
        <w:widowControl w:val="0"/>
        <w:rPr>
          <w:rFonts w:cs="Arial"/>
          <w:noProof/>
          <w:szCs w:val="24"/>
        </w:rPr>
      </w:pPr>
      <w:r w:rsidRPr="008A23A6">
        <w:rPr>
          <w:rFonts w:cs="Arial"/>
          <w:noProof/>
          <w:szCs w:val="24"/>
        </w:rPr>
        <w:t xml:space="preserve">TRUTNEVYTE, E. et al. Reinvigorating the scenario technique to expand uncertainty consideration. </w:t>
      </w:r>
      <w:r w:rsidRPr="008A23A6">
        <w:rPr>
          <w:rFonts w:cs="Arial"/>
          <w:b/>
          <w:bCs/>
          <w:noProof/>
          <w:szCs w:val="24"/>
        </w:rPr>
        <w:t>Climatic Change</w:t>
      </w:r>
      <w:r w:rsidRPr="008A23A6">
        <w:rPr>
          <w:rFonts w:cs="Arial"/>
          <w:noProof/>
          <w:szCs w:val="24"/>
        </w:rPr>
        <w:t xml:space="preserve">, v. 135, n. 3–4, p. 373–379, 2016. </w:t>
      </w:r>
    </w:p>
    <w:p w14:paraId="62D66326" w14:textId="77777777" w:rsidR="008A23A6" w:rsidRPr="008A23A6" w:rsidRDefault="008A23A6" w:rsidP="008A23A6">
      <w:pPr>
        <w:widowControl w:val="0"/>
        <w:rPr>
          <w:rFonts w:cs="Arial"/>
          <w:noProof/>
          <w:szCs w:val="24"/>
        </w:rPr>
      </w:pPr>
      <w:r w:rsidRPr="008A23A6">
        <w:rPr>
          <w:rFonts w:cs="Arial"/>
          <w:noProof/>
          <w:szCs w:val="24"/>
        </w:rPr>
        <w:t xml:space="preserve">UK INTELLECTUAL PROPERTY OFFICE. </w:t>
      </w:r>
      <w:r w:rsidRPr="008A23A6">
        <w:rPr>
          <w:rFonts w:cs="Arial"/>
          <w:b/>
          <w:bCs/>
          <w:noProof/>
          <w:szCs w:val="24"/>
        </w:rPr>
        <w:t>3D Printing - A Patent Overview</w:t>
      </w:r>
      <w:r w:rsidRPr="008A23A6">
        <w:rPr>
          <w:rFonts w:cs="Arial"/>
          <w:noProof/>
          <w:szCs w:val="24"/>
        </w:rPr>
        <w:t>. [s.l: s.n.]. Disponível em: &lt;https://www.gov.uk/government/publications/3d-printing-a-patent-overview&gt;.</w:t>
      </w:r>
    </w:p>
    <w:p w14:paraId="55A6A6C2" w14:textId="77777777" w:rsidR="008A23A6" w:rsidRPr="008A23A6" w:rsidRDefault="008A23A6" w:rsidP="008A23A6">
      <w:pPr>
        <w:widowControl w:val="0"/>
        <w:rPr>
          <w:rFonts w:cs="Arial"/>
          <w:noProof/>
          <w:szCs w:val="24"/>
        </w:rPr>
      </w:pPr>
      <w:r w:rsidRPr="008A23A6">
        <w:rPr>
          <w:rFonts w:cs="Arial"/>
          <w:noProof/>
          <w:szCs w:val="24"/>
        </w:rPr>
        <w:t xml:space="preserve">US FUNDAMENTALS. </w:t>
      </w:r>
      <w:r w:rsidRPr="008A23A6">
        <w:rPr>
          <w:rFonts w:cs="Arial"/>
          <w:b/>
          <w:bCs/>
          <w:noProof/>
          <w:szCs w:val="24"/>
        </w:rPr>
        <w:t>US Stocks Fundamentals API</w:t>
      </w:r>
      <w:r w:rsidRPr="008A23A6">
        <w:rPr>
          <w:rFonts w:cs="Arial"/>
          <w:noProof/>
          <w:szCs w:val="24"/>
        </w:rPr>
        <w:t xml:space="preserve">. Disponível em: &lt;http://www.usfundamentals.com/&gt;. Acesso em: 10 nov. 2017. </w:t>
      </w:r>
    </w:p>
    <w:p w14:paraId="75584746" w14:textId="77777777" w:rsidR="008A23A6" w:rsidRPr="008A23A6" w:rsidRDefault="008A23A6" w:rsidP="008A23A6">
      <w:pPr>
        <w:widowControl w:val="0"/>
        <w:rPr>
          <w:rFonts w:cs="Arial"/>
          <w:noProof/>
          <w:szCs w:val="24"/>
        </w:rPr>
      </w:pPr>
      <w:r w:rsidRPr="008A23A6">
        <w:rPr>
          <w:rFonts w:cs="Arial"/>
          <w:noProof/>
          <w:szCs w:val="24"/>
        </w:rPr>
        <w:t xml:space="preserve">VAN ECK, N. J.; WALTMAN, L. Software survey : VOSviewer , a computer program for bibliometric mapping. </w:t>
      </w:r>
      <w:r w:rsidRPr="008A23A6">
        <w:rPr>
          <w:rFonts w:cs="Arial"/>
          <w:b/>
          <w:bCs/>
          <w:noProof/>
          <w:szCs w:val="24"/>
        </w:rPr>
        <w:t>Scientometrics</w:t>
      </w:r>
      <w:r w:rsidRPr="008A23A6">
        <w:rPr>
          <w:rFonts w:cs="Arial"/>
          <w:noProof/>
          <w:szCs w:val="24"/>
        </w:rPr>
        <w:t xml:space="preserve">, p. 523–538, 2010. </w:t>
      </w:r>
    </w:p>
    <w:p w14:paraId="56B350B9" w14:textId="77777777" w:rsidR="008A23A6" w:rsidRPr="008A23A6" w:rsidRDefault="008A23A6" w:rsidP="008A23A6">
      <w:pPr>
        <w:widowControl w:val="0"/>
        <w:rPr>
          <w:rFonts w:cs="Arial"/>
          <w:noProof/>
          <w:szCs w:val="24"/>
        </w:rPr>
      </w:pPr>
      <w:r w:rsidRPr="008A23A6">
        <w:rPr>
          <w:rFonts w:cs="Arial"/>
          <w:noProof/>
          <w:szCs w:val="24"/>
        </w:rPr>
        <w:t xml:space="preserve">WACK, P. Scenarios: Uncharted Waters Ahead. </w:t>
      </w:r>
      <w:r w:rsidRPr="008A23A6">
        <w:rPr>
          <w:rFonts w:cs="Arial"/>
          <w:b/>
          <w:bCs/>
          <w:noProof/>
          <w:szCs w:val="24"/>
        </w:rPr>
        <w:t>Harvard Business Review</w:t>
      </w:r>
      <w:r w:rsidRPr="008A23A6">
        <w:rPr>
          <w:rFonts w:cs="Arial"/>
          <w:noProof/>
          <w:szCs w:val="24"/>
        </w:rPr>
        <w:t xml:space="preserve">, n. 85516, 1985. </w:t>
      </w:r>
    </w:p>
    <w:p w14:paraId="382CB2A2" w14:textId="77777777" w:rsidR="008A23A6" w:rsidRPr="008A23A6" w:rsidRDefault="008A23A6" w:rsidP="008A23A6">
      <w:pPr>
        <w:widowControl w:val="0"/>
        <w:rPr>
          <w:rFonts w:cs="Arial"/>
          <w:noProof/>
          <w:szCs w:val="24"/>
        </w:rPr>
      </w:pPr>
      <w:r w:rsidRPr="008A23A6">
        <w:rPr>
          <w:rFonts w:cs="Arial"/>
          <w:noProof/>
          <w:szCs w:val="24"/>
        </w:rPr>
        <w:t xml:space="preserve">WALKER, W. E.; HAASNOOT, M.; KWAKKEL, J. H. Adapt or perish: A review of planning approaches for adaptation under deep uncertainty. </w:t>
      </w:r>
      <w:r w:rsidRPr="008A23A6">
        <w:rPr>
          <w:rFonts w:cs="Arial"/>
          <w:b/>
          <w:bCs/>
          <w:noProof/>
          <w:szCs w:val="24"/>
        </w:rPr>
        <w:t>Sustainability (Switzerland)</w:t>
      </w:r>
      <w:r w:rsidRPr="008A23A6">
        <w:rPr>
          <w:rFonts w:cs="Arial"/>
          <w:noProof/>
          <w:szCs w:val="24"/>
        </w:rPr>
        <w:t xml:space="preserve">, v. 5, n. 3, p. 955–979, 2013. </w:t>
      </w:r>
    </w:p>
    <w:p w14:paraId="25CDBA22" w14:textId="77777777" w:rsidR="008A23A6" w:rsidRPr="008A23A6" w:rsidRDefault="008A23A6" w:rsidP="008A23A6">
      <w:pPr>
        <w:widowControl w:val="0"/>
        <w:rPr>
          <w:rFonts w:cs="Arial"/>
          <w:noProof/>
          <w:szCs w:val="24"/>
        </w:rPr>
      </w:pPr>
      <w:r w:rsidRPr="008A23A6">
        <w:rPr>
          <w:rFonts w:cs="Arial"/>
          <w:noProof/>
          <w:szCs w:val="24"/>
        </w:rPr>
        <w:t xml:space="preserve">WALKER, W. E.; LEMPERT, R. J.; KWAKKEL, J. H. Deep Uncertainty. In: GASS, S. I.; FU, M. C. (Eds.). . </w:t>
      </w:r>
      <w:r w:rsidRPr="008A23A6">
        <w:rPr>
          <w:rFonts w:cs="Arial"/>
          <w:b/>
          <w:bCs/>
          <w:noProof/>
          <w:szCs w:val="24"/>
        </w:rPr>
        <w:t>Encyclopedia of Operations Research and Management Science</w:t>
      </w:r>
      <w:r w:rsidRPr="008A23A6">
        <w:rPr>
          <w:rFonts w:cs="Arial"/>
          <w:noProof/>
          <w:szCs w:val="24"/>
        </w:rPr>
        <w:t xml:space="preserve">. Boston, MA: Springer US, 2013. p. 395–402. </w:t>
      </w:r>
    </w:p>
    <w:p w14:paraId="606A768D" w14:textId="77777777" w:rsidR="008A23A6" w:rsidRPr="008A23A6" w:rsidRDefault="008A23A6" w:rsidP="008A23A6">
      <w:pPr>
        <w:widowControl w:val="0"/>
        <w:rPr>
          <w:rFonts w:cs="Arial"/>
          <w:noProof/>
          <w:szCs w:val="24"/>
        </w:rPr>
      </w:pPr>
      <w:r w:rsidRPr="008A23A6">
        <w:rPr>
          <w:rFonts w:cs="Arial"/>
          <w:noProof/>
          <w:szCs w:val="24"/>
        </w:rPr>
        <w:t xml:space="preserve">WALKER, W. E.; RAHMAN, S. A.; CAVE, J. Adaptive policies, policy analysis, and policy-making. </w:t>
      </w:r>
      <w:r w:rsidRPr="008A23A6">
        <w:rPr>
          <w:rFonts w:cs="Arial"/>
          <w:b/>
          <w:bCs/>
          <w:noProof/>
          <w:szCs w:val="24"/>
        </w:rPr>
        <w:t>European Journal of Operational Research</w:t>
      </w:r>
      <w:r w:rsidRPr="008A23A6">
        <w:rPr>
          <w:rFonts w:cs="Arial"/>
          <w:noProof/>
          <w:szCs w:val="24"/>
        </w:rPr>
        <w:t xml:space="preserve">, v. 128, n. 2, p. 282–289, 2001. </w:t>
      </w:r>
    </w:p>
    <w:p w14:paraId="6F52F502" w14:textId="77777777" w:rsidR="008A23A6" w:rsidRPr="008A23A6" w:rsidRDefault="008A23A6" w:rsidP="008A23A6">
      <w:pPr>
        <w:widowControl w:val="0"/>
        <w:rPr>
          <w:rFonts w:cs="Arial"/>
          <w:noProof/>
          <w:szCs w:val="24"/>
        </w:rPr>
      </w:pPr>
      <w:r w:rsidRPr="008A23A6">
        <w:rPr>
          <w:rFonts w:cs="Arial"/>
          <w:noProof/>
          <w:szCs w:val="24"/>
        </w:rPr>
        <w:t xml:space="preserve">WERNERFELT, B. The Resource-Based view of the firm. </w:t>
      </w:r>
      <w:r w:rsidRPr="008A23A6">
        <w:rPr>
          <w:rFonts w:cs="Arial"/>
          <w:b/>
          <w:bCs/>
          <w:noProof/>
          <w:szCs w:val="24"/>
        </w:rPr>
        <w:t>Strategic Management Journal</w:t>
      </w:r>
      <w:r w:rsidRPr="008A23A6">
        <w:rPr>
          <w:rFonts w:cs="Arial"/>
          <w:noProof/>
          <w:szCs w:val="24"/>
        </w:rPr>
        <w:t xml:space="preserve">, v. 5, n. April 1983, p. 171–180, 1984. </w:t>
      </w:r>
    </w:p>
    <w:p w14:paraId="5C8E3C3F" w14:textId="77777777" w:rsidR="008A23A6" w:rsidRPr="008A23A6" w:rsidRDefault="008A23A6" w:rsidP="008A23A6">
      <w:pPr>
        <w:widowControl w:val="0"/>
        <w:rPr>
          <w:rFonts w:cs="Arial"/>
          <w:noProof/>
          <w:szCs w:val="24"/>
        </w:rPr>
      </w:pPr>
      <w:r w:rsidRPr="008A23A6">
        <w:rPr>
          <w:rFonts w:cs="Arial"/>
          <w:noProof/>
          <w:szCs w:val="24"/>
        </w:rPr>
        <w:t xml:space="preserve">WHOLERS, T. </w:t>
      </w:r>
      <w:r w:rsidRPr="008A23A6">
        <w:rPr>
          <w:rFonts w:cs="Arial"/>
          <w:b/>
          <w:bCs/>
          <w:noProof/>
          <w:szCs w:val="24"/>
        </w:rPr>
        <w:t>Popularity of FDM</w:t>
      </w:r>
      <w:r w:rsidRPr="008A23A6">
        <w:rPr>
          <w:rFonts w:cs="Arial"/>
          <w:noProof/>
          <w:szCs w:val="24"/>
        </w:rPr>
        <w:t xml:space="preserve">. Disponível em: &lt;https://wohlersassociates.com/blog/2016/01/popularity-of-fdm/&gt;. Acesso em: 10 dez. 2017. </w:t>
      </w:r>
    </w:p>
    <w:p w14:paraId="57AA13BA" w14:textId="77777777" w:rsidR="008A23A6" w:rsidRPr="008A23A6" w:rsidRDefault="008A23A6" w:rsidP="008A23A6">
      <w:pPr>
        <w:widowControl w:val="0"/>
        <w:rPr>
          <w:rFonts w:cs="Arial"/>
          <w:noProof/>
          <w:szCs w:val="24"/>
        </w:rPr>
      </w:pPr>
      <w:r w:rsidRPr="008A23A6">
        <w:rPr>
          <w:rFonts w:cs="Arial"/>
          <w:noProof/>
          <w:szCs w:val="24"/>
        </w:rPr>
        <w:t xml:space="preserve">WILSON, D. Strategic Decision Making. In: </w:t>
      </w:r>
      <w:r w:rsidRPr="008A23A6">
        <w:rPr>
          <w:rFonts w:cs="Arial"/>
          <w:b/>
          <w:bCs/>
          <w:noProof/>
          <w:szCs w:val="24"/>
        </w:rPr>
        <w:t>Wiley Encyclopedia of Management</w:t>
      </w:r>
      <w:r w:rsidRPr="008A23A6">
        <w:rPr>
          <w:rFonts w:cs="Arial"/>
          <w:noProof/>
          <w:szCs w:val="24"/>
        </w:rPr>
        <w:t xml:space="preserve">. [s.l: s.n.]. p. 12:1-4. </w:t>
      </w:r>
    </w:p>
    <w:p w14:paraId="32C3B46B" w14:textId="77777777" w:rsidR="008A23A6" w:rsidRPr="008A23A6" w:rsidRDefault="008A23A6" w:rsidP="008A23A6">
      <w:pPr>
        <w:widowControl w:val="0"/>
        <w:rPr>
          <w:rFonts w:cs="Arial"/>
          <w:noProof/>
          <w:szCs w:val="24"/>
        </w:rPr>
      </w:pPr>
      <w:r w:rsidRPr="008A23A6">
        <w:rPr>
          <w:rFonts w:cs="Arial"/>
          <w:noProof/>
          <w:szCs w:val="24"/>
        </w:rPr>
        <w:t xml:space="preserve">WILTBANK, R. et al. What to do next? The case for non-predictive strategy. </w:t>
      </w:r>
      <w:r w:rsidRPr="008A23A6">
        <w:rPr>
          <w:rFonts w:cs="Arial"/>
          <w:b/>
          <w:bCs/>
          <w:noProof/>
          <w:szCs w:val="24"/>
        </w:rPr>
        <w:t>Strategic Management Journal</w:t>
      </w:r>
      <w:r w:rsidRPr="008A23A6">
        <w:rPr>
          <w:rFonts w:cs="Arial"/>
          <w:noProof/>
          <w:szCs w:val="24"/>
        </w:rPr>
        <w:t xml:space="preserve">, v. 27, n. 10, p. 981–998, out. 2006. </w:t>
      </w:r>
    </w:p>
    <w:p w14:paraId="18ED2B4A" w14:textId="77777777" w:rsidR="008A23A6" w:rsidRPr="008A23A6" w:rsidRDefault="008A23A6" w:rsidP="008A23A6">
      <w:pPr>
        <w:widowControl w:val="0"/>
        <w:rPr>
          <w:rFonts w:cs="Arial"/>
          <w:noProof/>
          <w:szCs w:val="24"/>
        </w:rPr>
      </w:pPr>
      <w:r w:rsidRPr="008A23A6">
        <w:rPr>
          <w:rFonts w:cs="Arial"/>
          <w:noProof/>
          <w:szCs w:val="24"/>
        </w:rPr>
        <w:t xml:space="preserve">WOHLERS ASSOCIATES. </w:t>
      </w:r>
      <w:r w:rsidRPr="008A23A6">
        <w:rPr>
          <w:rFonts w:cs="Arial"/>
          <w:b/>
          <w:bCs/>
          <w:noProof/>
          <w:szCs w:val="24"/>
        </w:rPr>
        <w:t>Executive Summary - Wohlers Report 2013</w:t>
      </w:r>
      <w:r w:rsidRPr="008A23A6">
        <w:rPr>
          <w:rFonts w:cs="Arial"/>
          <w:noProof/>
          <w:szCs w:val="24"/>
        </w:rPr>
        <w:t>. [s.l: s.n.]. Disponível em: &lt;https://wohlersassociates.com/2013-ExSum.pdf&gt;.</w:t>
      </w:r>
    </w:p>
    <w:p w14:paraId="5DA2751F" w14:textId="77777777" w:rsidR="008A23A6" w:rsidRPr="008A23A6" w:rsidRDefault="008A23A6" w:rsidP="008A23A6">
      <w:pPr>
        <w:widowControl w:val="0"/>
        <w:rPr>
          <w:rFonts w:cs="Arial"/>
          <w:noProof/>
          <w:szCs w:val="24"/>
        </w:rPr>
      </w:pPr>
      <w:r w:rsidRPr="008A23A6">
        <w:rPr>
          <w:rFonts w:cs="Arial"/>
          <w:noProof/>
          <w:szCs w:val="24"/>
        </w:rPr>
        <w:t xml:space="preserve">WOHLERS ASSOCIATES. </w:t>
      </w:r>
      <w:r w:rsidRPr="008A23A6">
        <w:rPr>
          <w:rFonts w:cs="Arial"/>
          <w:b/>
          <w:bCs/>
          <w:noProof/>
          <w:szCs w:val="24"/>
        </w:rPr>
        <w:t>Executive summary of the Wohlers Report 2014</w:t>
      </w:r>
      <w:r w:rsidRPr="008A23A6">
        <w:rPr>
          <w:rFonts w:cs="Arial"/>
          <w:noProof/>
          <w:szCs w:val="24"/>
        </w:rPr>
        <w:t>. [s.l: s.n.]. Disponível em: &lt;https://wohlersassociates.com/2014-ExSum.pdf&gt;.</w:t>
      </w:r>
    </w:p>
    <w:p w14:paraId="3C740BCA" w14:textId="77777777" w:rsidR="008A23A6" w:rsidRPr="008A23A6" w:rsidRDefault="008A23A6" w:rsidP="008A23A6">
      <w:pPr>
        <w:widowControl w:val="0"/>
        <w:rPr>
          <w:rFonts w:cs="Arial"/>
          <w:noProof/>
          <w:szCs w:val="24"/>
        </w:rPr>
      </w:pPr>
      <w:r w:rsidRPr="008A23A6">
        <w:rPr>
          <w:rFonts w:cs="Arial"/>
          <w:noProof/>
          <w:szCs w:val="24"/>
        </w:rPr>
        <w:t xml:space="preserve">WOHLERS ASSOCIATES. </w:t>
      </w:r>
      <w:r w:rsidRPr="008A23A6">
        <w:rPr>
          <w:rFonts w:cs="Arial"/>
          <w:b/>
          <w:bCs/>
          <w:noProof/>
          <w:szCs w:val="24"/>
        </w:rPr>
        <w:t>Executive Summary - Wohlers Report 2015</w:t>
      </w:r>
      <w:r w:rsidRPr="008A23A6">
        <w:rPr>
          <w:rFonts w:cs="Arial"/>
          <w:noProof/>
          <w:szCs w:val="24"/>
        </w:rPr>
        <w:t>. [s.l: s.n.]. Disponível em: &lt;https://wohlersassociates.com/2015-ExSum.pdf&gt;.</w:t>
      </w:r>
    </w:p>
    <w:p w14:paraId="4AF522F1" w14:textId="77777777" w:rsidR="008A23A6" w:rsidRPr="008A23A6" w:rsidRDefault="008A23A6" w:rsidP="008A23A6">
      <w:pPr>
        <w:widowControl w:val="0"/>
        <w:rPr>
          <w:rFonts w:cs="Arial"/>
          <w:noProof/>
          <w:szCs w:val="24"/>
        </w:rPr>
      </w:pPr>
      <w:r w:rsidRPr="008A23A6">
        <w:rPr>
          <w:rFonts w:cs="Arial"/>
          <w:noProof/>
          <w:szCs w:val="24"/>
        </w:rPr>
        <w:t xml:space="preserve">WOHLERS ASSOCIATES. </w:t>
      </w:r>
      <w:r w:rsidRPr="008A23A6">
        <w:rPr>
          <w:rFonts w:cs="Arial"/>
          <w:b/>
          <w:bCs/>
          <w:noProof/>
          <w:szCs w:val="24"/>
        </w:rPr>
        <w:t>Wohlers Report 2016 Published: Additive Manufacturing Industry Surpassed 5.1 Billion</w:t>
      </w:r>
      <w:r w:rsidRPr="008A23A6">
        <w:rPr>
          <w:rFonts w:cs="Arial"/>
          <w:noProof/>
          <w:szCs w:val="24"/>
        </w:rPr>
        <w:t xml:space="preserve">. Disponível em: &lt;http://wohlersassociates.com/press71.html&gt;. Acesso em: 12 dez. 2017. </w:t>
      </w:r>
    </w:p>
    <w:p w14:paraId="394A5A3B" w14:textId="77777777" w:rsidR="008A23A6" w:rsidRPr="008A23A6" w:rsidRDefault="008A23A6" w:rsidP="008A23A6">
      <w:pPr>
        <w:widowControl w:val="0"/>
        <w:rPr>
          <w:rFonts w:cs="Arial"/>
          <w:noProof/>
          <w:szCs w:val="24"/>
        </w:rPr>
      </w:pPr>
      <w:r w:rsidRPr="008A23A6">
        <w:rPr>
          <w:rFonts w:cs="Arial"/>
          <w:noProof/>
          <w:szCs w:val="24"/>
        </w:rPr>
        <w:t xml:space="preserve">WOHLERS, T. </w:t>
      </w:r>
      <w:r w:rsidRPr="008A23A6">
        <w:rPr>
          <w:rFonts w:cs="Arial"/>
          <w:b/>
          <w:bCs/>
          <w:noProof/>
          <w:szCs w:val="24"/>
        </w:rPr>
        <w:t>The future of 3D Printing (by Terry Wohlers)</w:t>
      </w:r>
      <w:r w:rsidRPr="008A23A6">
        <w:rPr>
          <w:rFonts w:cs="Arial"/>
          <w:noProof/>
          <w:szCs w:val="24"/>
        </w:rPr>
        <w:t xml:space="preserve">. Disponível em: &lt;https://www.youtube.com/watch?v=xXisjneilNU&gt;. Acesso em: 20 dez. 2017. </w:t>
      </w:r>
    </w:p>
    <w:p w14:paraId="74746BBD" w14:textId="77777777" w:rsidR="008A23A6" w:rsidRPr="008A23A6" w:rsidRDefault="008A23A6" w:rsidP="008A23A6">
      <w:pPr>
        <w:widowControl w:val="0"/>
        <w:rPr>
          <w:rFonts w:cs="Arial"/>
          <w:noProof/>
          <w:szCs w:val="24"/>
        </w:rPr>
      </w:pPr>
      <w:r w:rsidRPr="008A23A6">
        <w:rPr>
          <w:rFonts w:cs="Arial"/>
          <w:noProof/>
          <w:szCs w:val="24"/>
        </w:rPr>
        <w:t xml:space="preserve">WOHLERS, T.; GORNET, T. History of additive manufacturing. In: </w:t>
      </w:r>
      <w:r w:rsidRPr="008A23A6">
        <w:rPr>
          <w:rFonts w:cs="Arial"/>
          <w:b/>
          <w:bCs/>
          <w:noProof/>
          <w:szCs w:val="24"/>
        </w:rPr>
        <w:t>Wohlers Report 2016</w:t>
      </w:r>
      <w:r w:rsidRPr="008A23A6">
        <w:rPr>
          <w:rFonts w:cs="Arial"/>
          <w:noProof/>
          <w:szCs w:val="24"/>
        </w:rPr>
        <w:t xml:space="preserve">. [s.l: s.n.]. p. 1–23. </w:t>
      </w:r>
    </w:p>
    <w:p w14:paraId="3156177D" w14:textId="77777777" w:rsidR="008A23A6" w:rsidRPr="008A23A6" w:rsidRDefault="008A23A6" w:rsidP="008A23A6">
      <w:pPr>
        <w:widowControl w:val="0"/>
        <w:rPr>
          <w:rFonts w:cs="Arial"/>
          <w:noProof/>
          <w:szCs w:val="24"/>
        </w:rPr>
      </w:pPr>
      <w:r w:rsidRPr="008A23A6">
        <w:rPr>
          <w:rFonts w:cs="Arial"/>
          <w:noProof/>
          <w:szCs w:val="24"/>
        </w:rPr>
        <w:t xml:space="preserve">ZINKEVIČIŪTĖ, V. Evaluation of business strategic decisions under changing environment conditions. </w:t>
      </w:r>
      <w:r w:rsidRPr="008A23A6">
        <w:rPr>
          <w:rFonts w:cs="Arial"/>
          <w:b/>
          <w:bCs/>
          <w:noProof/>
          <w:szCs w:val="24"/>
        </w:rPr>
        <w:t>Journal of Business Economics and Management</w:t>
      </w:r>
      <w:r w:rsidRPr="008A23A6">
        <w:rPr>
          <w:rFonts w:cs="Arial"/>
          <w:noProof/>
          <w:szCs w:val="24"/>
        </w:rPr>
        <w:t xml:space="preserve">, v. 12, n. 2, p. 332–352, 2011. </w:t>
      </w:r>
    </w:p>
    <w:p w14:paraId="4ECFEA8E" w14:textId="77777777" w:rsidR="008A23A6" w:rsidRPr="008A23A6" w:rsidRDefault="008A23A6" w:rsidP="008A23A6">
      <w:pPr>
        <w:widowControl w:val="0"/>
        <w:rPr>
          <w:rFonts w:cs="Arial"/>
          <w:noProof/>
        </w:rPr>
      </w:pPr>
      <w:r w:rsidRPr="008A23A6">
        <w:rPr>
          <w:rFonts w:cs="Arial"/>
          <w:noProof/>
          <w:szCs w:val="24"/>
        </w:rPr>
        <w:t xml:space="preserve">ZUPIC, I.; CATER, T. Bibliometric Methods in Management and Organization. </w:t>
      </w:r>
      <w:r w:rsidRPr="008A23A6">
        <w:rPr>
          <w:rFonts w:cs="Arial"/>
          <w:b/>
          <w:bCs/>
          <w:noProof/>
          <w:szCs w:val="24"/>
        </w:rPr>
        <w:t>Organizational Research Methods</w:t>
      </w:r>
      <w:r w:rsidRPr="008A23A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5" w:name="_Toc422058289"/>
      <w:bookmarkStart w:id="256" w:name="_Toc435446419"/>
      <w:bookmarkStart w:id="257" w:name="_Toc505523785"/>
      <w:r w:rsidRPr="00B31CAE">
        <w:t>A</w:t>
      </w:r>
      <w:r w:rsidRPr="00B31CAE">
        <w:rPr>
          <w:rStyle w:val="TtuloApendAnexoChar"/>
          <w:rFonts w:cs="Arial"/>
          <w:kern w:val="32"/>
          <w:szCs w:val="32"/>
        </w:rPr>
        <w:t>PÊNDIC</w:t>
      </w:r>
      <w:r w:rsidRPr="00B31CAE">
        <w:t xml:space="preserve">E A </w:t>
      </w:r>
      <w:r>
        <w:t>–</w:t>
      </w:r>
      <w:r w:rsidRPr="00B31CAE">
        <w:t xml:space="preserve"> </w:t>
      </w:r>
      <w:r>
        <w:t>Protocolo</w:t>
      </w:r>
      <w:bookmarkEnd w:id="255"/>
      <w:bookmarkEnd w:id="256"/>
      <w:r w:rsidR="00BB306F">
        <w:t xml:space="preserve"> da Revisão Sistemática da Literatura</w:t>
      </w:r>
      <w:bookmarkEnd w:id="257"/>
    </w:p>
    <w:p w14:paraId="7880AA22" w14:textId="2B1EBDD7" w:rsidR="00EF3166" w:rsidRDefault="00EF3166" w:rsidP="00B66EFC">
      <w:pPr>
        <w:pStyle w:val="Legenda"/>
      </w:pPr>
      <w:bookmarkStart w:id="258" w:name="_Toc435446365"/>
      <w:bookmarkStart w:id="259" w:name="_Toc505523656"/>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5</w:t>
      </w:r>
      <w:r w:rsidR="00462A29">
        <w:rPr>
          <w:noProof/>
        </w:rPr>
        <w:fldChar w:fldCharType="end"/>
      </w:r>
      <w:r>
        <w:t xml:space="preserve"> </w:t>
      </w:r>
      <w:r w:rsidR="00025F71">
        <w:t>–</w:t>
      </w:r>
      <w:r>
        <w:t xml:space="preserve"> </w:t>
      </w:r>
      <w:bookmarkEnd w:id="258"/>
      <w:r w:rsidR="005B18F7">
        <w:t>Protocolo da Revisão Sistemática da Literatura</w:t>
      </w:r>
      <w:bookmarkEnd w:id="25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2F84C688"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6DCF664E" w:rsidR="006917D3" w:rsidRPr="00834CBA" w:rsidRDefault="006917D3" w:rsidP="001F56FA">
            <w:pPr>
              <w:ind w:firstLine="0"/>
              <w:jc w:val="left"/>
              <w:rPr>
                <w:sz w:val="22"/>
                <w:szCs w:val="22"/>
              </w:rPr>
            </w:pPr>
            <w:r>
              <w:rPr>
                <w:sz w:val="22"/>
                <w:szCs w:val="22"/>
              </w:rPr>
              <w:t>1993 – Presente</w:t>
            </w:r>
            <w:r w:rsidR="00DA3541">
              <w:rPr>
                <w:sz w:val="22"/>
                <w:szCs w:val="22"/>
              </w:rPr>
              <w:t xml:space="preserve"> (Análise Exploratória e RDM)</w:t>
            </w:r>
          </w:p>
        </w:tc>
        <w:tc>
          <w:tcPr>
            <w:tcW w:w="7087" w:type="dxa"/>
            <w:vAlign w:val="center"/>
          </w:tcPr>
          <w:p w14:paraId="09625D67" w14:textId="7C32A409"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A23A6">
              <w:rPr>
                <w:sz w:val="22"/>
                <w:szCs w:val="22"/>
              </w:rPr>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xml:space="preserve">. Por este motivo, </w:t>
            </w:r>
            <w:r w:rsidR="00DA3541">
              <w:rPr>
                <w:sz w:val="22"/>
                <w:szCs w:val="22"/>
              </w:rPr>
              <w:t xml:space="preserve">no contexto da modelagem exploratória e RDM </w:t>
            </w:r>
            <w:r w:rsidR="00B775FC">
              <w:rPr>
                <w:sz w:val="22"/>
                <w:szCs w:val="22"/>
              </w:rPr>
              <w:t>serão consideradas publicações a partir desta data.</w:t>
            </w:r>
            <w:r>
              <w:rPr>
                <w:sz w:val="22"/>
                <w:szCs w:val="22"/>
              </w:rPr>
              <w:t xml:space="preserve"> </w:t>
            </w:r>
            <w:r w:rsidR="00DA3541">
              <w:rPr>
                <w:sz w:val="22"/>
                <w:szCs w:val="22"/>
              </w:rPr>
              <w:t>Nos outros contextos não será imposta uma limitação.</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5E4CC4B8"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A23A6">
              <w:rPr>
                <w:rFonts w:cs="Arial"/>
              </w:rPr>
              <w:instrText>ADDIN CSL_CITATION {"citationItems":[{"id":"ITEM-1","itemData":{"DOI":"10.3390/su5030955","ISBN":"2071-1050","ISSN":"20711050","abstract":"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author":[{"dropping-particle":"","family":"Walker","given":"Warren E.","non-dropping-particle":"","parse-names":false,"suffix":""},{"dropping-particle":"","family":"Haasnoot","given":"Marjolijn","non-dropping-particle":"","parse-names":false,"suffix":""},{"dropping-particle":"","family":"Kwakkel","given":"Jan H.","non-dropping-particle":"","parse-names":false,"suffix":""}],"container-title":"Sustainability (Switzerland)","id":"ITEM-1","issue":"3","issued":{"date-parts":[["2013"]]},"page":"955-979","title":"Adapt or perish: A review of planning approaches for adaptation under deep uncertainty","type":"article-journal","volume":"5"},"uris":["http://www.mendeley.com/documents/?uuid=b355c62c-3ec9-41ba-a59f-47bf12377027"]},{"id":"ITEM-2","itemData":{"DOI":"10.1016/j.ecolecon.2015.12.006","ISBN":"0956-2478","ISSN":"09218009","abstract":"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author":[{"dropping-particle":"","family":"Dittrich","given":"Ruth","non-dropping-particle":"","parse-names":false,"suffix":""},{"dropping-particle":"","family":"Wreford","given":"Anita","non-dropping-particle":"","parse-names":false,"suffix":""},{"dropping-particle":"","family":"Moran","given":"Dominic","non-dropping-particle":"","parse-names":false,"suffix":""}],"container-title":"Ecological Economics","id":"ITEM-2","issued":{"date-parts":[["2016"]]},"page":"79-89","publisher":"Elsevier B.V.","title":"A survey of decision-making approaches for climate change adaptation: Are robust methods the way forward?","type":"article-journal","volume":"122"},"uris":["http://www.mendeley.com/documents/?uuid=4d5b95a7-57ff-47ec-97bb-5bbfd5b4b4fa"]}],"mendeley":{"formattedCitation":"(DITTRICH; WREFORD; MORAN, 2016; WALKER; HAASNOOT; KWAKKEL, 2013)","plainTextFormattedCitation":"(DITTRICH; WREFORD; MORAN, 2016; WALKER; HAASNOOT; KWAKKEL, 2013)","previouslyFormattedCitation":"(DITTRICH; WREFORD; MORAN, 2016; WALKER; HAASNOOT; KWAKKEL, 2013)"},"properties":{"noteIndex":0},"schema":"https://github.com/citation-style-language/schema/raw/master/csl-citation.json"}</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56116755"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A23A6">
              <w:rPr>
                <w:sz w:val="22"/>
                <w:szCs w:val="22"/>
              </w:rPr>
              <w:instrText>ADDIN CSL_CITATION {"citationItems":[{"id":"ITEM-1","itemData":{"DOI":"10.1007/978-1-4419-1153-7_1140","ISBN":"978-1-4419-1153-7","author":[{"dropping-particle":"","family":"Walker","given":"Warren E","non-dropping-particle":"","parse-names":false,"suffix":""},{"dropping-particle":"","family":"Lempert","given":"Robert J.","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395-402","publisher":"Springer US","publisher-place":"Boston, MA","title":"Deep Uncertainty","type":"chapter"},"uris":["http://www.mendeley.com/documents/?uuid=3d1e1042-6d3c-47b1-8b19-fad4b3a09774"]}],"mendeley":{"formattedCitation":"(WALKER; LEMPERT; KWAKKEL, 2013)","plainTextFormattedCitation":"(WALKER; LEMPERT; KWAKKEL, 2013)","previouslyFormattedCitation":"(WALKER; LEMPERT; KWAKKEL, 2013)"},"properties":{"noteIndex":0},"schema":"https://github.com/citation-style-language/schema/raw/master/csl-citation.json"}</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0" w:name="_Toc505523786"/>
      <w:r w:rsidRPr="00B31CAE">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0"/>
    </w:p>
    <w:p w14:paraId="51BB67CD" w14:textId="1A50DE09" w:rsidR="003B3ACB" w:rsidRDefault="003B3ACB" w:rsidP="00EC6D2B">
      <w:pPr>
        <w:pStyle w:val="Legenda"/>
      </w:pPr>
      <w:bookmarkStart w:id="261" w:name="_Toc505523657"/>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6</w:t>
      </w:r>
      <w:r w:rsidR="00462A29">
        <w:rPr>
          <w:noProof/>
        </w:rPr>
        <w:fldChar w:fldCharType="end"/>
      </w:r>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1C6AB22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02/smj.4250050303","ISSN":"01432095","author":[{"dropping-particle":"","family":"Morecroft","given":"John D. W.","non-dropping-particle":"","parse-names":false,"suffix":""}],"container-title":"Strategic Management Journal","id":"ITEM-1","issue":"3","issued":{"date-parts":[["1984","7"]]},"page":"215-229","title":"Strategy support models","type":"article-journal","volume":"5"},"uris":["http://www.mendeley.com/documents/?uuid=a7c007c4-e134-4ac5-949e-b0ff2d0f23a7"]}],"mendeley":{"formattedCitation":"(MORECROFT, 1984)","plainTextFormattedCitation":"(MORECROFT, 1984)","previouslyFormattedCitation":"(MORECROFT, 1984)"},"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F57A2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02/smj.4250140304","ISSN":"01432095","author":[{"dropping-particle":"","family":"Schoemaker","given":"Paul J H","non-dropping-particle":"","parse-names":false,"suffix":""}],"container-title":"Strategic Management Journal","id":"ITEM-1","issue":"3","issued":{"date-parts":[["1993","3"]]},"page":"193-213","title":"Multiple scenario development: Its conceptual and behavioral foundation","type":"article-journal","volume":"14"},"uris":["http://www.mendeley.com/documents/?uuid=8881c68f-42b4-447e-bc5e-72a3cdf1f026"]}],"mendeley":{"formattedCitation":"(SCHOEMAKER, 1993)","plainTextFormattedCitation":"(SCHOEMAKER, 1993)","previouslyFormattedCitation":"(SCHOEMAKER, 1993)"},"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53FEA8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uris":["http://www.mendeley.com/documents/?uuid=46af7d69-c758-4107-ae0d-2242fa22a40c"]}],"mendeley":{"formattedCitation":"(COURTNEY; KIRKLAND; VIGUERIE, 1997)","plainTextFormattedCitation":"(COURTNEY; KIRKLAND; VIGUERIE, 1997)","previouslyFormattedCitation":"(COURTNEY; KIRKLAND; VIGUERIE, 1997)"},"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6AF4C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author":[{"dropping-particle":"","family":"Courtney","given":"Hugh","non-dropping-particle":"","parse-names":false,"suffix":""}],"id":"ITEM-1","issued":{"date-parts":[["2001"]]},"title":"20/20 Foresight Crafting Strategy in an Uncertain World","type":"article"},"uris":["http://www.mendeley.com/documents/?uuid=9506b7fc-60c1-4413-911e-83e545e548d3"]}],"mendeley":{"formattedCitation":"(COURTNEY, 2001)","plainTextFormattedCitation":"(COURTNEY, 2001)","previouslyFormattedCitation":"(COURTNEY, 2001)"},"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438DB1CC"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108/10878570310455015","ISBN":"1087857031","ISSN":"1087-8572","abstract":"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author":[{"dropping-particle":"","family":"Courtney","given":"Hugh","non-dropping-particle":"","parse-names":false,"suffix":""}],"container-title":"Strategy &amp; Leadership","id":"ITEM-1","issue":"1","issued":{"date-parts":[["2003"]]},"page":"14-22","title":"Decision-driven scenarios for assessing four levels of uncertainty","type":"article-journal","volume":"31"},"uris":["http://www.mendeley.com/documents/?uuid=6643eacb-1ecd-4a77-96a2-662582719104"]}],"mendeley":{"formattedCitation":"(COURTNEY, 2003)","plainTextFormattedCitation":"(COURTNEY, 2003)","previouslyFormattedCitation":"(COURTNEY, 2003)"},"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4CE0E60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16/j.futures.2005.01.003","ISBN":"0016-3287","ISSN":"00163287","abstract":"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author":[{"dropping-particle":"","family":"Bradfield","given":"Ron","non-dropping-particle":"","parse-names":false,"suffix":""},{"dropping-particle":"","family":"Wright","given":"George","non-dropping-particle":"","parse-names":false,"suffix":""},{"dropping-particle":"","family":"Burt","given":"George","non-dropping-particle":"","parse-names":false,"suffix":""},{"dropping-particle":"","family":"Cairns","given":"George","non-dropping-particle":"","parse-names":false,"suffix":""},{"dropping-particle":"","family":"Heijden","given":"Kees","non-dropping-particle":"Van Der","parse-names":false,"suffix":""}],"container-title":"Futures","id":"ITEM-1","issue":"8","issued":{"date-parts":[["2005"]]},"page":"795-812","title":"The origins and evolution of scenario techniques in long range business planning","type":"article-journal","volume":"37"},"uris":["http://www.mendeley.com/documents/?uuid=a8ed13e8-77ea-4452-83e8-0bd160e680b1"]}],"mendeley":{"formattedCitation":"(BRADFIELD et al., 2005)","plainTextFormattedCitation":"(BRADFIELD et al., 2005)","previouslyFormattedCitation":"(BRADFIELD et al., 2005)"},"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398318E9"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02/smj.555","ISBN":"1097-0266","ISSN":"0143-2095","PMID":"31767271","abstract":"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s continual efforts to innovate","author":[{"dropping-particle":"","family":"Wiltbank","given":"Robert","non-dropping-particle":"","parse-names":false,"suffix":""},{"dropping-particle":"","family":"Dew","given":"Nicholas","non-dropping-particle":"","parse-names":false,"suffix":""},{"dropping-particle":"","family":"Read","given":"Stuart","non-dropping-particle":"","parse-names":false,"suffix":""},{"dropping-particle":"","family":"Sarasvathy","given":"Saras D.","non-dropping-particle":"","parse-names":false,"suffix":""}],"container-title":"Strategic Management Journal","id":"ITEM-1","issue":"10","issued":{"date-parts":[["2006","10"]]},"page":"981-998","title":"What to do next? The case for non-predictive strategy","type":"article-journal","volume":"27"},"uris":["http://www.mendeley.com/documents/?uuid=c44fa77a-c7df-492b-ba37-d36be8061650"]}],"mendeley":{"formattedCitation":"(WILTBANK et al., 2006)","plainTextFormattedCitation":"(WILTBANK et al., 2006)","previouslyFormattedCitation":"(WILTBANK et al., 2006)"},"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2955B5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author":[{"dropping-particle":"","family":"Dyson","given":"Robert G.","non-dropping-particle":"","parse-names":false,"suffix":""},{"dropping-particle":"","family":"Bryant","given":"Jim","non-dropping-particle":"","parse-names":false,"suffix":""},{"dropping-particle":"","family":"Morecroft","given":"John","non-dropping-particle":"","parse-names":false,"suffix":""},{"dropping-particle":"","family":"O’Brien","given":"Frances","non-dropping-particle":"","parse-names":false,"suffix":""}],"container-title":"Supporting strategy: Frameworks, methods and models","id":"ITEM-1","issue":"January 2015","issued":{"date-parts":[["2007"]]},"page":"3–24","title":"The strategic development process","type":"chapter"},"uris":["http://www.mendeley.com/documents/?uuid=e662ee86-59b0-4974-be2e-3cd1ae4beb20"]}],"mendeley":{"formattedCitation":"(DYSON et al., 2007)","plainTextFormattedCitation":"(DYSON et al., 2007)","previouslyFormattedCitation":"(DYSON et al., 2007)"},"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2EFED191"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108/14636680710727516","ISBN":"1463-6689","ISSN":"1463-6689","PMID":"24918825","abstract":"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author":[{"dropping-particle":"","family":"Bishop","given":"Peter","non-dropping-particle":"","parse-names":false,"suffix":""},{"dropping-particle":"","family":"Hines","given":"Andy","non-dropping-particle":"","parse-names":false,"suffix":""},{"dropping-particle":"","family":"Collins","given":"Terry","non-dropping-particle":"","parse-names":false,"suffix":""}],"container-title":"Foresight : the Journal of Futures Studies, Strategic Thinking and Policy","id":"ITEM-1","issue":"1","issued":{"date-parts":[["2007"]]},"page":"5-25","title":"The current state of scenario development: an overview of techniques","type":"article-journal","volume":"9"},"uris":["http://www.mendeley.com/documents/?uuid=f1b2c475-5e89-40b8-8e0a-e5db9179541d"]}],"mendeley":{"formattedCitation":"(BISHOP; HINES; COLLINS, 2007)","plainTextFormattedCitation":"(BISHOP; HINES; COLLINS, 2007)","previouslyFormattedCitation":"(BISHOP; HINES; COLLINS, 2007)"},"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59C1CC8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02/sdr.402","ISBN":"0883-7066","ISSN":"08837066","abstract":"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 2009 John Wiley &amp; Sons, Ltd.","author":[{"dropping-particle":"","family":"Gary","given":"Michael Shayne","non-dropping-particle":"","parse-names":false,"suffix":""},{"dropping-particle":"","family":"Kunc","given":"Martin","non-dropping-particle":"","parse-names":false,"suffix":""},{"dropping-particle":"","family":"Morecroft","given":"John D W","non-dropping-particle":"","parse-names":false,"suffix":""},{"dropping-particle":"","family":"Rockart","given":"Scott F.","non-dropping-particle":"","parse-names":false,"suffix":""}],"container-title":"System Dynamics Review","id":"ITEM-1","issue":"4","issued":{"date-parts":[["2008"]]},"page":"407-429","title":"System dynamics and strategy","type":"article-journal","volume":"24"},"uris":["http://www.mendeley.com/documents/?uuid=7349528c-f045-431d-8742-2510414118f7"]}],"mendeley":{"formattedCitation":"(GARY et al., 2008)","plainTextFormattedCitation":"(GARY et al., 2008)","previouslyFormattedCitation":"(GARY et al., 2008)"},"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605EB61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ISBN":"00475394","ISSN":"00475394","abstract":"Courtney, H., 2008. A fresh look at strategy under uncertainty : An interview. McKinsey Quarterly, December 2(December), pp.1–8.","author":[{"dropping-particle":"","family":"Courtney","given":"Hugh","non-dropping-particle":"","parse-names":false,"suffix":""}],"container-title":"McKinsey Quarterly","id":"ITEM-1","issue":"December","issued":{"date-parts":[["2008"]]},"page":"1-8","title":"A fresh look at strategy under uncertainty : An interview","type":"article-journal","volume":"December 2"},"uris":["http://www.mendeley.com/documents/?uuid=13b0fe61-1d26-4cc2-ad9c-625fd155e81f"]}],"mendeley":{"formattedCitation":"(COURTNEY, 2008)","plainTextFormattedCitation":"(COURTNEY, 2008)","previouslyFormattedCitation":"(COURTNEY, 2008)"},"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BF88D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author":[{"dropping-particle":"","family":"Hillier","given":"Frederick S.","non-dropping-particle":"","parse-names":false,"suffix":""},{"dropping-particle":"","family":"Lieberman","given":"Gerald J.","non-dropping-particle":"","parse-names":false,"suffix":""}],"container-title":"Introduction to Operations Research","edition":"9","id":"ITEM-1","issued":{"date-parts":[["2010"]]},"page":"1047","publisher":"McGraw-Hill Higher Education","publisher-place":"New York","title":"Decision Analysis","type":"chapter"},"uris":["http://www.mendeley.com/documents/?uuid=9568ced7-483a-4383-bc74-3fff6333ebdd"]}],"mendeley":{"formattedCitation":"(HILLIER; LIEBERMAN, 2010)","plainTextFormattedCitation":"(HILLIER; LIEBERMAN, 2010)","previouslyFormattedCitation":"(HILLIER; LIEBERMAN, 2010)"},"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473F6C1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57/jors.2011.2","ISBN":"0160-5682\\r1476-9360","ISSN":"0160-5682","abstract":"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soft’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author":[{"dropping-particle":"","family":"O'Brien","given":"F.","non-dropping-particle":"","parse-names":false,"suffix":""}],"container-title":"Journal of the Operational Research Society","id":"ITEM-1","issue":"5","issued":{"date-parts":[["2011"]]},"page":"900-920","title":"Supporting the strategy process: a survey of UK OR/MS practitioners","type":"article-journal","volume":"62"},"uris":["http://www.mendeley.com/documents/?uuid=9ceb8116-91e1-46dc-9f0b-29e7784e86bc"]}],"mendeley":{"formattedCitation":"(O’BRIEN, 2011)","plainTextFormattedCitation":"(O’BRIEN, 2011)","previouslyFormattedCitation":"(O’BRIEN, 2011)"},"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8FD8C9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80/16111699.2007.9636179","author":[{"dropping-particle":"","family":"Zinkevičiūtė","given":"Virgilija","non-dropping-particle":"","parse-names":false,"suffix":""}],"container-title":"Journal of Business Economics and Management","id":"ITEM-1","issue":"2","issued":{"date-parts":[["2011"]]},"page":"332-352","title":"Evaluation of business strategic decisions under changing environment conditions","type":"article-journal","volume":"12"},"uris":["http://www.mendeley.com/documents/?uuid=0dd9e96f-b5b0-4ee3-a1d0-562335c96b03"]}],"mendeley":{"formattedCitation":"(ZINKEVIČIŪTĖ, 2011)","plainTextFormattedCitation":"(ZINKEVIČIŪTĖ, 2011)","previouslyFormattedCitation":"(ZINKEVIČIŪTĖ, 2011)"},"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182C3CC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16/j.techfore.2012.06.006","ISBN":"0040-1625","ISSN":"00401625","abstract":"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 2012 Elsevier Inc.","author":[{"dropping-particle":"","family":"O'Brien","given":"Frances A.","non-dropping-particle":"","parse-names":false,"suffix":""},{"dropping-particle":"","family":"Meadows","given":"Maureen","non-dropping-particle":"","parse-names":false,"suffix":""}],"container-title":"Technological Forecasting and Social Change","id":"ITEM-1","issue":"4","issued":{"date-parts":[["2013"]]},"page":"643-656","publisher":"Elsevier Inc.","title":"Scenario orientation and use to support strategy development","type":"article-journal","volume":"80"},"uris":["http://www.mendeley.com/documents/?uuid=923fe850-7d3f-4507-82d7-37b4839fda06"]}],"mendeley":{"formattedCitation":"(O’BRIEN; MEADOWS, 2013)","plainTextFormattedCitation":"(O’BRIEN; MEADOWS, 2013)","previouslyFormattedCitation":"(O’BRIEN; MEADOWS, 2013)"},"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37994C29"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1","issue":"November","issued":{"date-parts":[["2013"]]},"page":"1-10","title":"Deciding How To Decide","type":"article-journal"},"uris":["http://www.mendeley.com/documents/?uuid=1f5de6ec-e5e0-4fa0-af78-fcd71754d5ed"]}],"mendeley":{"formattedCitation":"(COURTNEY; LOVALLO; CLARKE, 2013)","plainTextFormattedCitation":"(COURTNEY; LOVALLO; CLARKE, 2013)","previouslyFormattedCitation":"(COURTNEY; LOVALLO; CLARKE, 2013)"},"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1418925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02/sres.2386","ISSN":"10991743","abstract":"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 2016 John Wiley &amp; Sons, Ltd.","author":[{"dropping-particle":"","family":"Cosenz","given":"Federico","non-dropping-particle":"","parse-names":false,"suffix":""},{"dropping-particle":"","family":"Noto","given":"Guido","non-dropping-particle":"","parse-names":false,"suffix":""}],"container-title":"Systems Research and Behavioral Science","id":"ITEM-1","issue":"6","issued":{"date-parts":[["2016"]]},"page":"703-741","title":"Applying System Dynamics Modelling to Strategic Management: A Literature Review","type":"article-journal","volume":"33"},"uris":["http://www.mendeley.com/documents/?uuid=8184c326-bdbe-4fda-b8ae-8e6ec117641f"]}],"mendeley":{"formattedCitation":"(COSENZ; NOTO, 2016)","plainTextFormattedCitation":"(COSENZ; NOTO, 2016)","previouslyFormattedCitation":"(COSENZ; NOTO, 2016)"},"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1C832989"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A23A6">
              <w:rPr>
                <w:rFonts w:cs="Arial"/>
                <w:color w:val="000000"/>
                <w:sz w:val="22"/>
                <w:szCs w:val="22"/>
              </w:rPr>
              <w:instrText>ADDIN CSL_CITATION {"citationItems":[{"id":"ITEM-1","itemData":{"DOI":"10.1016/j.ejor.2017.01.018","ISSN":"03772217","author":[{"dropping-particle":"","family":"Torres","given":"Juan Pablo","non-dropping-particle":"","parse-names":false,"suffix":""},{"dropping-particle":"","family":"Kunc","given":"Martin","non-dropping-particle":"","parse-names":false,"suffix":""},{"dropping-particle":"","family":"O'Brien","given":"Frances","non-dropping-particle":"","parse-names":false,"suffix":""}],"container-title":"European Journal of Operational Research","id":"ITEM-1","issue":"3","issued":{"date-parts":[["2017","8"]]},"page":"1081-1094","publisher":"Elsevier B.V.","title":"Supporting strategy using system dynamics","type":"article-journal","volume":"260"},"uris":["http://www.mendeley.com/documents/?uuid=3c5aa33c-d8c1-4271-96b7-7d760e406d50"]}],"mendeley":{"formattedCitation":"(TORRES; KUNC; O’BRIEN, 2017)","plainTextFormattedCitation":"(TORRES; KUNC; O’BRIEN, 2017)","previouslyFormattedCitation":"(TORRES; KUNC; O’BRIEN, 2017)"},"properties":{"noteIndex":0},"schema":"https://github.com/citation-style-language/schema/raw/master/csl-citation.json"}</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0542AC35"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sidR="008A23A6">
              <w:rPr>
                <w:rFonts w:cs="Arial"/>
                <w:color w:val="000000"/>
                <w:sz w:val="22"/>
                <w:szCs w:val="22"/>
              </w:rPr>
              <w:instrText>ADDIN CSL_CITATION {"citationItems":[{"id":"ITEM-1","itemData":{"DOI":"10.1016/S0927-0507(05)80031-3","ISBN":"9780444889577","ISSN":"09270507","abstract":"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author":[{"dropping-particle":"","family":"Mahajan","given":"Vijay","non-dropping-particle":"","parse-names":false,"suffix":""},{"dropping-particle":"","family":"Muller","given":"Eitan","non-dropping-particle":"","parse-names":false,"suffix":""},{"dropping-particle":"","family":"Bass","given":"Frank M.","non-dropping-particle":"","parse-names":false,"suffix":""}],"container-title":"Handbooks in Operations Research and Management Science","id":"ITEM-1","issue":"January 1990","issued":{"date-parts":[["1993"]]},"page":"349-408","title":"New Product Diffusion Models","type":"article-journal","volume":"5"},"uris":["http://www.mendeley.com/documents/?uuid=d26ba7d3-8b40-4a20-9279-5344150fc2d8"]}],"mendeley":{"formattedCitation":"(MAHAJAN; MULLER; BASS, 1993)","plainTextFormattedCitation":"(MAHAJAN; MULLER; BASS, 1993)","previouslyFormattedCitation":"(MAHAJAN; MULLER; BASS, 1993)"},"properties":{"noteIndex":0},"schema":"https://github.com/citation-style-language/schema/raw/master/csl-citation.json"}</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201FFCAF"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sidR="008A23A6">
              <w:rPr>
                <w:rFonts w:cs="Arial"/>
                <w:color w:val="000000"/>
                <w:sz w:val="22"/>
                <w:szCs w:val="22"/>
              </w:rPr>
              <w:instrText>ADDIN CSL_CITATION {"citationItems":[{"id":"ITEM-1","itemData":{"DOI":"10.1016/0040-1625(95)00225-1","ISBN":"0040-1625","ISSN":"00401625","abstract":"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author":[{"dropping-particle":"","family":"Mahajan","given":"Vijay","non-dropping-particle":"","parse-names":false,"suffix":""},{"dropping-particle":"","family":"Muller","given":"Eitan","non-dropping-particle":"","parse-names":false,"suffix":""}],"container-title":"Technological Forecasting and Social Change","id":"ITEM-1","issue":"2","issued":{"date-parts":[["1996"]]},"page":"109-132","title":"Timing, diffusion, and substitution of successive generations of technological innovations: The IBM mainframe case","type":"article-journal","volume":"51"},"uris":["http://www.mendeley.com/documents/?uuid=342e3978-eca0-413e-a4b1-3e00ea5fb05d"]}],"mendeley":{"formattedCitation":"(MAHAJAN; MULLER, 1996)","plainTextFormattedCitation":"(MAHAJAN; MULLER, 1996)","previouslyFormattedCitation":"(MAHAJAN; MULLER, 1996)"},"properties":{"noteIndex":0},"schema":"https://github.com/citation-style-language/schema/raw/master/csl-citation.json"}</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6A2BD8D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sidR="008A23A6">
              <w:rPr>
                <w:rFonts w:cs="Arial"/>
                <w:color w:val="000000"/>
                <w:sz w:val="22"/>
                <w:szCs w:val="22"/>
              </w:rPr>
              <w:instrText>ADDIN CSL_CITATION {"citationItems":[{"id":"ITEM-1","itemData":{"DOI":"10.1007/s10100-011-0210-y","ISBN":"1435246X","ISSN":"1435-246X","PMID":"74035040","abstract":"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author":[{"dropping-particle":"","family":"Kiesling","given":"Elmar","non-dropping-particle":"","parse-names":false,"suffix":""},{"dropping-particle":"","family":"Günther","given":"Markus","non-dropping-particle":"","parse-names":false,"suffix":""},{"dropping-particle":"","family":"Stummer","given":"Christian","non-dropping-particle":"","parse-names":false,"suffix":""},{"dropping-particle":"","family":"Wakolbinger","given":"Lea M","non-dropping-particle":"","parse-names":false,"suffix":""}],"container-title":"Central European Journal of Operations Research","id":"ITEM-1","issue":"2","issued":{"date-parts":[["2012"]]},"page":"183-230","title":"Agent-based simulation of innovation diffusion: a review: CEJOR CEJOR","type":"article-journal","volume":"20"},"uris":["http://www.mendeley.com/documents/?uuid=3083a4d4-3cfd-4fb3-b401-2faf7aba4cb5"]}],"mendeley":{"formattedCitation":"(KIESLING et al., 2012)","plainTextFormattedCitation":"(KIESLING et al., 2012)","previouslyFormattedCitation":"(KIESLING et al., 2012)"},"properties":{"noteIndex":0},"schema":"https://github.com/citation-style-language/schema/raw/master/csl-citation.json"}</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326F663E"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287/mnsc.1070.0787","ISSN":"0025-1909","author":[{"dropping-particle":"","family":"Rahmandad","given":"Hazhir","non-dropping-particle":"","parse-names":false,"suffix":""},{"dropping-particle":"","family":"Sterman","given":"John","non-dropping-particle":"","parse-names":false,"suffix":""}],"container-title":"Management Science","id":"ITEM-1","issue":"5","issued":{"date-parts":[["2008","5"]]},"page":"998-1014","title":"Heterogeneity and Network Structure in the Dynamics of Diffusion: Comparing Agent-Based and Differential Equation Models","type":"article-journal","volume":"54"},"uris":["http://www.mendeley.com/documents/?uuid=73e08223-da8e-4767-88bf-c0b0b7ec1ece"]}],"mendeley":{"formattedCitation":"(RAHMANDAD; STERMAN, 2008)","plainTextFormattedCitation":"(RAHMANDAD; STERMAN, 2008)","previouslyFormattedCitation":"(RAHMANDAD; STERMAN, 2008)"},"properties":{"noteIndex":0},"schema":"https://github.com/citation-style-language/schema/raw/master/csl-citation.json"}</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2CD8DBE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2307/1252170","ISSN":"00222429","author":[{"dropping-particle":"","family":"Mahajan","given":"Vijay","non-dropping-particle":"","parse-names":false,"suffix":""},{"dropping-particle":"","family":"Muller","given":"Eitan","non-dropping-particle":"","parse-names":false,"suffix":""},{"dropping-particle":"","family":"Bass","given":"Frank M.","non-dropping-particle":"","parse-names":false,"suffix":""}],"container-title":"Journal of Marketing","id":"ITEM-1","issue":"1","issued":{"date-parts":[["1990","1"]]},"page":"1","title":"New Product Diffusion Models in Marketing: A Review and Directions for Research","type":"article-journal","volume":"54"},"uris":["http://www.mendeley.com/documents/?uuid=e2f52e35-6d4b-4cf0-b5f5-5c9959c5879c"]}],"mendeley":{"formattedCitation":"(MAHAJAN; MULLER; BASS, 1990)","plainTextFormattedCitation":"(MAHAJAN; MULLER; BASS, 1990)","previouslyFormattedCitation":"(MAHAJAN; MULLER; BASS, 1990)"},"properties":{"noteIndex":0},"schema":"https://github.com/citation-style-language/schema/raw/master/csl-citation.json"}</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2D04915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ISBN":"08837066","ISSN":"08837066","PMID":"17073696","abstract":"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ier","given":"Frank H","non-dropping-particle":"","parse-names":false,"suffix":""}],"container-title":"System Dynamics Review (Wiley)","id":"ITEM-1","issue":"4","issued":{"date-parts":[["1998"]]},"page":"285-308","title":"New product diffusion models in innovation management—a system dynamics perspective","type":"article-journal","volume":"14"},"uris":["http://www.mendeley.com/documents/?uuid=1902dd1e-ff9f-45a3-b6af-ad9ff1de88a4"]}],"mendeley":{"formattedCitation":"(MAIER, 1998)","plainTextFormattedCitation":"(MAIER, 1998)","previouslyFormattedCitation":"(MAIER, 1998)"},"properties":{"noteIndex":0},"schema":"https://github.com/citation-style-language/schema/raw/master/csl-citation.json"}</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B934A6"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016/j.hitech.2015.04.009","ISSN":"10478310","abstract":"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author":[{"dropping-particle":"","family":"Chanda","given":"Udayan","non-dropping-particle":"","parse-names":false,"suffix":""},{"dropping-particle":"","family":"Das","given":"Soumitra","non-dropping-particle":"","parse-names":false,"suffix":""}],"container-title":"The Journal of High Technology Management Research","id":"ITEM-1","issue":"1","issued":{"date-parts":[["2015"]]},"page":"88-104","publisher":"Elsevier Inc.","title":"Multi-stage diffusion dynamics in multiple generation high technology products","type":"article-journal","volume":"26"},"uris":["http://www.mendeley.com/documents/?uuid=f458c2e3-836a-4f3a-a1ce-bd83c0d247f1"]}],"mendeley":{"formattedCitation":"(CHANDA; DAS, 2015)","plainTextFormattedCitation":"(CHANDA; DAS, 2015)","previouslyFormattedCitation":"(CHANDA; DAS, 2015)"},"properties":{"noteIndex":0},"schema":"https://github.com/citation-style-language/schema/raw/master/csl-citation.json"}</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053646A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016/j.techfore.2007.03.003","ISBN":"0040-1625","ISSN":"00401625","PMID":"61666706","abstract":"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 2007 Elsevier Inc. All rights reserved.","author":[{"dropping-particle":"","family":"Dattée","given":"Brice","non-dropping-particle":"","parse-names":false,"suffix":""},{"dropping-particle":"","family":"Birdseye Weil","given":"Henry","non-dropping-particle":"","parse-names":false,"suffix":""}],"container-title":"Technological Forecasting and Social Change","id":"ITEM-1","issue":"5","issued":{"date-parts":[["2007"]]},"page":"579-607","title":"Dynamics of social factors in technological substitutions","type":"article-journal","volume":"74"},"uris":["http://www.mendeley.com/documents/?uuid=cc3f4275-8d3f-4b5e-ac1f-19b4aa3c1a17"]}],"mendeley":{"formattedCitation":"(DATTÉE; BIRDSEYE WEIL, 2007)","plainTextFormattedCitation":"(DATTÉE; BIRDSEYE WEIL, 2007)","previouslyFormattedCitation":"(DATTÉE; BIRDSEYE WEIL, 2007)"},"properties":{"noteIndex":0},"schema":"https://github.com/citation-style-language/schema/raw/master/csl-citation.json"}</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709018C7"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sidR="008A23A6">
              <w:rPr>
                <w:rFonts w:cs="Arial"/>
                <w:color w:val="000000"/>
                <w:sz w:val="22"/>
                <w:szCs w:val="22"/>
              </w:rPr>
              <w:instrText>ADDIN CSL_CITATION {"citationItems":[{"id":"ITEM-1","itemData":{"DOI":"10.1287/mksc.13.3.203","ISBN":"07322399","ISSN":"0732-2399","PMID":"7160964","abstract":"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author":[{"dropping-particle":"","family":"Bass","given":"Frank M.","non-dropping-particle":"","parse-names":false,"suffix":""},{"dropping-particle":"V","family":"Krishnan","given":"Trichy","non-dropping-particle":"","parse-names":false,"suffix":""},{"dropping-particle":"","family":"Jain","given":"Dipak C","non-dropping-particle":"","parse-names":false,"suffix":""}],"container-title":"Marketing Science","id":"ITEM-1","issue":"3","issued":{"date-parts":[["1994"]]},"page":"203-223","title":"Why the Bass Model Fits without Decision Variables","type":"article-journal","volume":"33"},"uris":["http://www.mendeley.com/documents/?uuid=8c248d25-ff2d-4473-9da5-deec53aaa25b"]}],"mendeley":{"formattedCitation":"(BASS; KRISHNAN; JAIN, 1994)","plainTextFormattedCitation":"(BASS; KRISHNAN; JAIN, 1994)","previouslyFormattedCitation":"(BASS; KRISHNAN; JAIN, 1994)"},"properties":{"noteIndex":0},"schema":"https://github.com/citation-style-language/schema/raw/master/csl-citation.json"}</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ifusão de novos produtos sob o nome “innovation processes”. O modelo conceitual apresentado inclui variáveis de decisão 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3066EF7A"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002/sdr.231","ISBN":"1099-1727","ISSN":"08837066","abstract":"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author":[{"dropping-particle":"","family":"Milling","given":"Peter M.","non-dropping-particle":"","parse-names":false,"suffix":""}],"container-title":"System Dynamics Review","id":"ITEM-1","issue":"1","issued":{"date-parts":[["2002"]]},"page":"73-86","title":"Understanding and managing innovation processes","type":"article-journal","volume":"18"},"uris":["http://www.mendeley.com/documents/?uuid=8937e45a-32fa-4ec6-b82c-9e04cb113375"]}],"mendeley":{"formattedCitation":"(MILLING, 2002)","plainTextFormattedCitation":"(MILLING, 2002)","previouslyFormattedCitation":"(MILLING, 2002)"},"properties":{"noteIndex":0},"schema":"https://github.com/citation-style-language/schema/raw/master/csl-citation.json"}</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49A07B5C"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sidR="008A23A6">
              <w:rPr>
                <w:rFonts w:cs="Arial"/>
                <w:color w:val="000000"/>
                <w:sz w:val="22"/>
                <w:szCs w:val="22"/>
              </w:rPr>
              <w:instrText>ADDIN CSL_CITATION {"citationItems":[{"id":"ITEM-1","itemData":{"DOI":"10.1287/mnsc.1060.0673","ISBN":"0025-1909","ISSN":"0025-1909","PMID":"24697503","abstract":"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author":[{"dropping-particle":"","family":"Sterman","given":"John D.","non-dropping-particle":"","parse-names":false,"suffix":""},{"dropping-particle":"","family":"Henderson","given":"Rebecca","non-dropping-particle":"","parse-names":false,"suffix":""},{"dropping-particle":"","family":"Beinhocker","given":"Eric D.","non-dropping-particle":"","parse-names":false,"suffix":""},{"dropping-particle":"","family":"Newman","given":"Lee I.","non-dropping-particle":"","parse-names":false,"suffix":""}],"container-title":"Management Science","id":"ITEM-1","issue":"4","issued":{"date-parts":[["2007"]]},"page":"683-696","title":"Getting Big Too Fast: Strategic Dynamics with Increasing Returns and Bounded Rationality","type":"article-journal","volume":"53"},"uris":["http://www.mendeley.com/documents/?uuid=6caefebb-0cb1-43d0-9c7d-ca534a15d09b"]}],"mendeley":{"formattedCitation":"(STERMAN et al., 2007)","plainTextFormattedCitation":"(STERMAN et al., 2007)","previouslyFormattedCitation":"(STERMAN et al., 2007)"},"properties":{"noteIndex":0},"schema":"https://github.com/citation-style-language/schema/raw/master/csl-citation.json"}</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2" w:name="_Toc505523787"/>
      <w:r w:rsidRPr="00B31CAE">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2"/>
    </w:p>
    <w:p w14:paraId="66A8EB63" w14:textId="7F034805" w:rsidR="00CF5E28" w:rsidRDefault="00CF5E28" w:rsidP="00CF5E28">
      <w:pPr>
        <w:pStyle w:val="Legenda"/>
      </w:pPr>
      <w:bookmarkStart w:id="263" w:name="_Toc505523658"/>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7</w:t>
      </w:r>
      <w:r w:rsidR="00462A29">
        <w:rPr>
          <w:noProof/>
        </w:rPr>
        <w:fldChar w:fldCharType="end"/>
      </w:r>
      <w:r>
        <w:t xml:space="preserve"> – Shortlist de Trabalhos em RDM</w:t>
      </w:r>
      <w:bookmarkEnd w:id="26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061CCA8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287/opre.41.3.435","ISBN":"0030-364X","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page":"435-449","title":"Exploratory Modeling for Policy Analysis","type":"article-journal","volume":"41"},"uris":["http://www.mendeley.com/documents/?uuid=6593c117-cf89-4728-846e-fc17d7f3b737"]}],"mendeley":{"formattedCitation":"(BANKES, 1993)","plainTextFormattedCitation":"(BANKES, 1993)","previouslyFormattedCitation":"(BANKES, 1993)"},"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C47E53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073/pnas.082081699","ISBN":"0027-8424 (Print)\\r0027-8424 (Linking)","ISSN":"00278424","PMID":"12011411","abstract":"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author":[{"dropping-particle":"","family":"Lempert","given":"Robert J.","non-dropping-particle":"","parse-names":false,"suffix":""}],"container-title":"Proceedings of the National Academy of Sciences of the United States of America","id":"ITEM-1","issued":{"date-parts":[["2002"]]},"page":"7309-7313","title":"A new decision sciences for complex systems.","type":"article-journal","volume":"99 Suppl 3"},"uris":["http://www.mendeley.com/documents/?uuid=3e36c74f-bc65-452c-9b61-7d45cb31eca4"]}],"mendeley":{"formattedCitation":"(LEMPERT, 2002)","plainTextFormattedCitation":"(LEMPERT, 2002)","previouslyFormattedCitation":"(LEMPERT, 2002)"},"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6C813C58"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177/089443902237320","ISBN":"0894439022","ISSN":"0894-4393","PMID":"26307","abstract":"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 ability to construct strategies that will mitigate or minimize the effects of surprise.","author":[{"dropping-particle":"","family":"Lempert","given":"Robert J.","non-dropping-particle":"","parse-names":false,"suffix":""},{"dropping-particle":"","family":"Popper","given":"Steven W.","non-dropping-particle":"","parse-names":false,"suffix":""},{"dropping-particle":"","family":"Bankes","given":"Steven C.","non-dropping-particle":"","parse-names":false,"suffix":""}],"container-title":"Social Science Computer Review","id":"ITEM-1","issue":"4","issued":{"date-parts":[["2002"]]},"page":"420-440","title":"Confronting Surprise","type":"article-journal","volume":"20"},"uris":["http://www.mendeley.com/documents/?uuid=5d6af775-ada9-42bc-9d81-1d677ea49abb"]}],"mendeley":{"formattedCitation":"(LEMPERT; POPPER; BANKES, 2002)","plainTextFormattedCitation":"(LEMPERT; POPPER; BANKES, 2002)","previouslyFormattedCitation":"(LEMPERT; POPPER; BANKES, 2002)"},"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419C37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38DD082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618750D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2B6305D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016/j.gloenvcha.2006.11.006","ISBN":"0377-2217","ISSN":"09593780","PMID":"23947421","abstract":"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author":[{"dropping-particle":"","family":"Groves","given":"David G.","non-dropping-particle":"","parse-names":false,"suffix":""},{"dropping-particle":"","family":"Lempert","given":"Robert J.","non-dropping-particle":"","parse-names":false,"suffix":""}],"container-title":"Global Environmental Change","id":"ITEM-1","issue":"1","issued":{"date-parts":[["2007"]]},"page":"73-85","title":"A new analytic method for finding policy-relevant scenarios","type":"article-journal","volume":"17"},"uris":["http://www.mendeley.com/documents/?uuid=37690120-ada9-4435-85f5-a814ba10acb3"]}],"mendeley":{"formattedCitation":"(GROVES; LEMPERT, 2007)","plainTextFormattedCitation":"(GROVES; LEMPERT, 2007)","previouslyFormattedCitation":"(GROVES; LEMPERT, 2007)"},"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687CA0A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abstract":"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author":[{"dropping-particle":"","family":"Lempert","given":"Robert J.","non-dropping-particle":"","parse-names":false,"suffix":""},{"dropping-particle":"","family":"Bryant","given":"Benjamin P","non-dropping-particle":"","parse-names":false,"suffix":""},{"dropping-particle":"","family":"Bankes","given":"Steven C","non-dropping-particle":"","parse-names":false,"suffix":""}],"container-title":"Working Paper","id":"ITEM-1","issued":{"date-parts":[["2008"]]},"page":"1-35","title":"Comparing Algorithms for Scenario Discovery","type":"article-journal"},"uris":["http://www.mendeley.com/documents/?uuid=edc2e9a6-544c-42c3-acf0-dcd5a3eb2587"]}],"mendeley":{"formattedCitation":"(LEMPERT; BRYANT; BANKES, 2008)","plainTextFormattedCitation":"(LEMPERT; BRYANT; BANKES, 2008)","previouslyFormattedCitation":"(LEMPERT; BRYANT; BANKES, 2008)"},"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09C4F29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4515578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doi:10.1596/1813-9450-6193","ISBN":"&lt;null&gt;","PMID":"4","abstract":"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best”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s lifetime, cost, and vulnerability.","author":[{"dropping-particle":"","family":"Hallegatte","given":"Stéphane","non-dropping-particle":"","parse-names":false,"suffix":""},{"dropping-particle":"","family":"Shah","given":"A","non-dropping-particle":"","parse-names":false,"suffix":""},{"dropping-particle":"","family":"Brown","given":"Casey","non-dropping-particle":"","parse-names":false,"suffix":""},{"dropping-particle":"","family":"Lempert","given":"Robert J.","non-dropping-particle":"","parse-names":false,"suffix":""},{"dropping-particle":"","family":"Gill","given":"S","non-dropping-particle":"","parse-names":false,"suffix":""}],"container-title":"Policy Research Working Paper","id":"ITEM-1","issue":"6193","issued":{"date-parts":[["2012"]]},"page":"1-41","title":"Investment Decision Making Under Deep Uncertainty: Application to Climate Change","type":"article-journal"},"uris":["http://www.mendeley.com/documents/?uuid=fb95274c-4103-45cb-a8b5-8c65b85d7a35"]}],"mendeley":{"formattedCitation":"(HALLEGATTE et al., 2012)","plainTextFormattedCitation":"(HALLEGATTE et al., 2012)","previouslyFormattedCitation":"(HALLEGATTE et al., 2012)"},"properties":{"noteIndex":0},"schema":"https://github.com/citation-style-language/schema/raw/master/csl-citation.json"}</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2662F7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016/j.techfore.2012.10.005","ISBN":"00401625 (ISSN)","ISSN":"00401625","abstract":"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author":[{"dropping-particle":"","family":"Kwakkel","given":"Jan H.","non-dropping-particle":"","parse-names":false,"suffix":""},{"dropping-particle":"","family":"Pruyt","given":"Erik","non-dropping-particle":"","parse-names":false,"suffix":""}],"container-title":"Technological Forecasting and Social Change","id":"ITEM-1","issue":"3","issued":{"date-parts":[["2013"]]},"page":"419-431","publisher":"Elsevier Inc.","title":"Exploratory Modeling and Analysis, an approach for model-based foresight under deep uncertainty","type":"article-journal","volume":"80"},"uris":["http://www.mendeley.com/documents/?uuid=8cd7ea62-47b8-4591-9472-3c13b5448bf4"]}],"mendeley":{"formattedCitation":"(KWAKKEL; PRUYT, 2013)","plainTextFormattedCitation":"(KWAKKEL; PRUYT, 2013)","previouslyFormattedCitation":"(KWAKKEL; PRUYT, 2013)"},"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0D4F7C7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author":[{"dropping-particle":"","family":"Rodrigues","given":"D.B.B.","non-dropping-particle":"","parse-names":false,"suffix":""}],"id":"ITEM-1","issued":{"date-parts":[["2014"]]},"page":"108","title":"Assessment of water security using conceptual, deterministic and stochastic frameworks","type":"article-journal"},"uris":["http://www.mendeley.com/documents/?uuid=e9acc3c4-339c-41d8-b09a-23acceb027fa"]}],"mendeley":{"formattedCitation":"(RODRIGUES, 2014)","plainTextFormattedCitation":"(RODRIGUES, 2014)","previouslyFormattedCitation":"(RODRIGUES, 2014)"},"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40264DF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ISBN":"9780833090669","abstract":"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 one on the Patuxent River in Maryland and one on the North Farm Creek tributary of the Illinois River —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author":[{"dropping-particle":"","family":"Fischbach","given":"Jordan R.","non-dropping-particle":"","parse-names":false,"suffix":""},{"dropping-particle":"","family":"Lempert","given":"Robert J.","non-dropping-particle":"","parse-names":false,"suffix":""},{"dropping-particle":"","family":"Molina-Perez","given":"Edmundo","non-dropping-particle":"","parse-names":false,"suffix":""},{"dropping-particle":"","family":"Tariq","given":"Abdul Ahad","non-dropping-particle":"","parse-names":false,"suffix":""},{"dropping-particle":"","family":"Finucane","given":"Melissa L.","non-dropping-particle":"","parse-names":false,"suffix":""},{"dropping-particle":"","family":"Hoss","given":"Frauke","non-dropping-particle":"","parse-names":false,"suffix":""}],"id":"ITEM-1","issued":{"date-parts":[["2015"]]},"number-of-pages":"1-135","title":"Managing Water Quality in the Face of Uncertainty: A Robust Decision Making Demonstration for EPA's National Water Program","type":"book"},"uris":["http://www.mendeley.com/documents/?uuid=776d2e52-6a1c-4589-b48b-ecc0585161b8"]}],"mendeley":{"formattedCitation":"(FISCHBACH et al., 2015)","plainTextFormattedCitation":"(FISCHBACH et al., 2015)","previouslyFormattedCitation":"(FISCHBACH et al., 2015)"},"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11F3B12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abstract":"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author":[{"dropping-particle":"","family":"Kalra","given":"Nidhi","non-dropping-particle":"","parse-names":false,"suffix":""},{"dropping-particle":"","family":"Groves","given":"David G","non-dropping-particle":"","parse-names":false,"suffix":""},{"dropping-particle":"","family":"Bonzanigo","given":"Laura","non-dropping-particle":"","parse-names":false,"suffix":""},{"dropping-particle":"","family":"Molina-perez","given":"Edmundo","non-dropping-particle":"","parse-names":false,"suffix":""},{"dropping-particle":"","family":"Ramos","given":"Cayo","non-dropping-particle":"","parse-names":false,"suffix":""},{"dropping-particle":"","family":"Brandon","given":"Carter","non-dropping-particle":"","parse-names":false,"suffix":""},{"dropping-particle":"","family":"Cabanillas","given":"Iván Rodriguez","non-dropping-particle":"","parse-names":false,"suffix":""}],"id":"ITEM-1","issue":"October","issued":{"date-parts":[["2015"]]},"page":"1-47","title":"Robust Decision-Making in the Water Sector A Strategy for Implementing Lima ’ s Long-Term Water Resources Master Plan","type":"article-journal"},"uris":["http://www.mendeley.com/documents/?uuid=896daa05-f3a8-4eb5-b401-f1219511ae85"]}],"mendeley":{"formattedCitation":"(KALRA et al., 2015)","plainTextFormattedCitation":"(KALRA et al., 2015)","previouslyFormattedCitation":"(KALRA et al., 2015)"},"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59D4E9D8"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ISBN":"9780833091673","abstract":"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author":[{"dropping-particle":"","family":"Lempert","given":"Robert J.","non-dropping-particle":"","parse-names":false,"suffix":""},{"dropping-particle":"","family":"Warren","given":"Drake","non-dropping-particle":"","parse-names":false,"suffix":""},{"dropping-particle":"","family":"Henry","given":"Ryan","non-dropping-particle":"","parse-names":false,"suffix":""},{"dropping-particle":"","family":"Button","given":"Robert W.","non-dropping-particle":"","parse-names":false,"suffix":""},{"dropping-particle":"","family":"Klenk","given":"Jonathan","non-dropping-particle":"","parse-names":false,"suffix":""},{"dropping-particle":"","family":"Giglio","given":"Kate","non-dropping-particle":"","parse-names":false,"suffix":""}],"id":"ITEM-1","issued":{"date-parts":[["2016"]]},"number-of-pages":"1-109","title":"Defense Resource Planning Under Uncertainty: An Application of Robust Decision Making to Munitions Mix Planning","type":"book"},"uris":["http://www.mendeley.com/documents/?uuid=7f0a1902-e4fd-43f3-8c4a-4e305a66225c"]}],"mendeley":{"formattedCitation":"(LEMPERT et al., 2016)","plainTextFormattedCitation":"(LEMPERT et al., 2016)","previouslyFormattedCitation":"(LEMPERT et al., 2016)"},"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3CD8F5E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abstract":"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author":[{"dropping-particle":"","family":"Molina-perez","given":"Edmundo","non-dropping-particle":"","parse-names":false,"suffix":""}],"id":"ITEM-1","issue":"February","issued":{"date-parts":[["2016"]]},"page":"1-193","title":"Directed International Technological Change and Climate Policy New Methods for Identifying Robust Policies Under Conditions of Deep Uncertainty","type":"article-journal"},"uris":["http://www.mendeley.com/documents/?uuid=eb7d32e6-f950-4d02-aab1-c0ed37be8ae5"]}],"mendeley":{"formattedCitation":"(MOLINA-PEREZ, 2016)","plainTextFormattedCitation":"(MOLINA-PEREZ, 2016)","previouslyFormattedCitation":"(MOLINA-PEREZ, 2016)"},"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058A07B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mendeley":{"formattedCitation":"(BANKES; WALKER; KWAKKEL, 2013)","plainTextFormattedCitation":"(BANKES; WALKER; KWAKKEL, 2013)","previouslyFormattedCitation":"(BANKES; WALKER; KWAKKEL, 2013)"},"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66AFE2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DOI":"10.1007/s10584-015-1585-x","ISBN":"0165-0009\\r1573-1480","ISSN":"15731480","abstract":"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author":[{"dropping-particle":"","family":"Trutnevyte","given":"Evelina","non-dropping-particle":"","parse-names":false,"suffix":""},{"dropping-particle":"","family":"Guivarch","given":"Céline","non-dropping-particle":"","parse-names":false,"suffix":""},{"dropping-particle":"","family":"Lempert","given":"Robert J.","non-dropping-particle":"","parse-names":false,"suffix":""},{"dropping-particle":"","family":"Strachan","given":"Neil","non-dropping-particle":"","parse-names":false,"suffix":""}],"container-title":"Climatic Change","id":"ITEM-1","issue":"3-4","issued":{"date-parts":[["2016"]]},"page":"373-379","title":"Reinvigorating the scenario technique to expand uncertainty consideration","type":"article-journal","volume":"135"},"uris":["http://www.mendeley.com/documents/?uuid=93c88d34-5289-44c2-91c7-8878c99b1655"]}],"mendeley":{"formattedCitation":"(TRUTNEVYTE et al., 2016)","plainTextFormattedCitation":"(TRUTNEVYTE et al., 2016)","previouslyFormattedCitation":"(TRUTNEVYTE et al., 2016)"},"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96FB87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A23A6">
              <w:rPr>
                <w:rFonts w:cs="Arial"/>
                <w:color w:val="000000"/>
                <w:sz w:val="22"/>
                <w:szCs w:val="22"/>
              </w:rPr>
              <w:instrText>ADDIN CSL_CITATION {"citationItems":[{"id":"ITEM-1","itemData":{"author":[{"dropping-particle":"","family":"Groves","given":"David G.","non-dropping-particle":"","parse-names":false,"suffix":""},{"dropping-particle":"","family":"Lempert","given":"Robert J.","non-dropping-particle":"","parse-names":false,"suffix":""},{"dropping-particle":"","family":"May","given":"Deborah W.","non-dropping-particle":"","parse-names":false,"suffix":""},{"dropping-particle":"","family":"Leek","given":"James R.","non-dropping-particle":"","parse-names":false,"suffix":""},{"dropping-particle":"","family":"Syme","given":"James","non-dropping-particle":"","parse-names":false,"suffix":""}],"id":"ITEM-1","issued":{"date-parts":[["2016"]]},"number-of-pages":"1-12","title":"Using High-Performance Computing to Support Water Resource Planning: A Workshop Demonstration of Real-Time Analytic Facilitation for the Colorado River Basin","type":"report"},"uris":["http://www.mendeley.com/documents/?uuid=06d261c7-73c7-4bfa-b986-4f3947363248"]}],"mendeley":{"formattedCitation":"(GROVES et al., 2016)","plainTextFormattedCitation":"(GROVES et al., 2016)","previouslyFormattedCitation":"(GROVES et al., 2016)"},"properties":{"noteIndex":0},"schema":"https://github.com/citation-style-language/schema/raw/master/csl-citation.json"}</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4" w:name="_Toc505523788"/>
      <w:r w:rsidRPr="00B31CAE">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4"/>
    </w:p>
    <w:p w14:paraId="109553BD" w14:textId="01B7128A" w:rsidR="003B3ACB" w:rsidRDefault="003B3ACB" w:rsidP="003B3ACB">
      <w:pPr>
        <w:pStyle w:val="Legenda"/>
      </w:pPr>
      <w:bookmarkStart w:id="265" w:name="_Toc505523659"/>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28</w:t>
      </w:r>
      <w:r w:rsidR="00462A29">
        <w:rPr>
          <w:noProof/>
        </w:rPr>
        <w:fldChar w:fldCharType="end"/>
      </w:r>
      <w:r>
        <w:t xml:space="preserve"> – Lista de Aplicações do RDM</w:t>
      </w:r>
      <w:bookmarkEnd w:id="26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00C7E3F0"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A23A6">
              <w:rPr>
                <w:rFonts w:cs="Arial"/>
                <w:color w:val="000000"/>
                <w:sz w:val="22"/>
                <w:szCs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35319C9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108/02637470410558152","ISBN":"00368733","ISSN":"0263-7472","PMID":"3196234","abstract":"Scientific uncertainty often becomes an excuse to ignore long-term problems, such as climate change. It doesn’t have to be so.","author":[{"dropping-particle":"","family":"Popper","given":"S.W.","non-dropping-particle":"","parse-names":false,"suffix":""},{"dropping-particle":"","family":"Lempert","given":"Robert J.","non-dropping-particle":"","parse-names":false,"suffix":""},{"dropping-particle":"","family":"Bankes","given":"S.C.","non-dropping-particle":"","parse-names":false,"suffix":""}],"container-title":"Scientific American","id":"ITEM-1","issue":"4","issued":{"date-parts":[["2005"]]},"page":"1-8","title":"Shaping the future","type":"article-journal","volume":"292"},"uris":["http://www.mendeley.com/documents/?uuid=b8455849-52df-4c18-881f-4273e32778f2"]}],"mendeley":{"formattedCitation":"(POPPER; LEMPERT; BANKES, 2005)","plainTextFormattedCitation":"(POPPER; LEMPERT; BANKES, 2005)","previouslyFormattedCitation":"(POPPER; LEMPERT; BANKES, 2005)"},"properties":{"noteIndex":0},"schema":"https://github.com/citation-style-language/schema/raw/master/csl-citation.json"}</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61EC151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1AC4110F"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A23A6">
              <w:rPr>
                <w:rFonts w:cs="Arial"/>
                <w:color w:val="000000"/>
                <w:sz w:val="22"/>
                <w:szCs w:val="22"/>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56775F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111/j.1539-6924.2007.00940.x","ISBN":"02724332","ISSN":"02724332","PMID":"17958508","abstract":"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author":[{"dropping-particle":"","family":"Lempert","given":"Robert J.","non-dropping-particle":"","parse-names":false,"suffix":""},{"dropping-particle":"","family":"Collins","given":"Myles T.","non-dropping-particle":"","parse-names":false,"suffix":""}],"container-title":"Risk Analysis","id":"ITEM-1","issue":"4","issued":{"date-parts":[["2007"]]},"page":"1009-1026","title":"Managing the risk of uncertain threshold responses: Comparison of robust, optimum, and precautionary approaches","type":"article-journal","volume":"27"},"uris":["http://www.mendeley.com/documents/?uuid=8ba7beae-d914-4d85-b1a6-9c8bb86ac4b6"]}],"mendeley":{"formattedCitation":"(LEMPERT; COLLINS, 2007)","plainTextFormattedCitation":"(LEMPERT; COLLINS, 2007)","previouslyFormattedCitation":"(LEMPERT; COLLINS, 2007)"},"properties":{"noteIndex":0},"schema":"https://github.com/citation-style-language/schema/raw/master/csl-citation.json"}</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38C5E3B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A23A6">
              <w:rPr>
                <w:rFonts w:cs="Arial"/>
                <w:color w:val="000000"/>
                <w:sz w:val="22"/>
                <w:szCs w:val="22"/>
              </w:rPr>
              <w:instrText>ADDIN CSL_CITATION {"citationItems":[{"id":"ITEM-1","itemData":{"ISBN":"9780833052612","abstract":"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author":[{"dropping-particle":"","family":"Mahnovski","given":"Sergej","non-dropping-particle":"","parse-names":false,"suffix":""}],"container-title":"Pardee Rand Graduate School","id":"ITEM-1","issued":{"date-parts":[["2007"]]},"number-of-pages":"1-130","title":"Robust Decisions and Deep Uncetainty - An Application of Real Options to Public and Private Investment in Hydrogen and Fuel Cell Technologies","type":"thesis"},"uris":["http://www.mendeley.com/documents/?uuid=12011e6d-5e01-4f73-b465-1a777f3f3d5d"]}],"mendeley":{"formattedCitation":"(MAHNOVSKI, 2007)","plainTextFormattedCitation":"(MAHNOVSKI, 2007)","previouslyFormattedCitation":"(MAHNOVSKI, 2007)"},"properties":{"noteIndex":0},"schema":"https://github.com/citation-style-language/schema/raw/master/csl-citation.json"}</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4FBD9D51"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ISBN":"9780833042354","abstract":"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author":[{"dropping-particle":"","family":"Dixon","given":"Lloyd","non-dropping-particle":"","parse-names":false,"suffix":""},{"dropping-particle":"","family":"Lempert","given":"Robert J.","non-dropping-particle":"","parse-names":false,"suffix":""},{"dropping-particle":"","family":"LaTourrette","given":"Tom","non-dropping-particle":"","parse-names":false,"suffix":""},{"dropping-particle":"","family":"Reville","given":"Robert T","non-dropping-particle":"","parse-names":false,"suffix":""}],"id":"ITEM-1","issue":"MG-679","issued":{"date-parts":[["2007"]]},"number-of-pages":"1-150","title":"The Federal Role in Terrorism Insurance: Evaluating Alternatives in an Uncertain World","type":"report"},"uris":["http://www.mendeley.com/documents/?uuid=475a45cd-1d6f-432e-86c4-11dab10088d4"]}],"mendeley":{"formattedCitation":"(DIXON et al., 2007)","plainTextFormattedCitation":"(DIXON et al., 2007)","previouslyFormattedCitation":"(DIXON et al., 2007)"},"properties":{"noteIndex":0},"schema":"https://github.com/citation-style-language/schema/raw/master/csl-citation.json"}</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A23A6" w14:paraId="7B2749CF" w14:textId="77777777" w:rsidTr="002C1103">
        <w:trPr>
          <w:trHeight w:val="300"/>
        </w:trPr>
        <w:tc>
          <w:tcPr>
            <w:tcW w:w="3122" w:type="dxa"/>
            <w:noWrap/>
            <w:hideMark/>
          </w:tcPr>
          <w:p w14:paraId="3AA9B1F1" w14:textId="48F69985" w:rsidR="003B3ACB" w:rsidRPr="009A39E2"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A23A6">
              <w:rPr>
                <w:rFonts w:cs="Arial"/>
                <w:color w:val="000000"/>
                <w:sz w:val="22"/>
                <w:szCs w:val="22"/>
              </w:rPr>
              <w:instrText>ADDIN CSL_CITATION {"citationItems":[{"id":"ITEM-1","itemData":{"ISBN":"9780833040213","abstract":"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safety valve” that allows refiners and utilities to pay a constant fee after renewable energy costs reach a predetermined threshold. I test each strategy across the set of scenarios and conclude that an “all-combined” strategy—one that allows greater corn ethanol production and energy efficiency to qualify towards the requirement and includes a safety valve—is the most robust strategy to address future uncertainties in energy markets.","author":[{"dropping-particle":"","family":"Griffin","given":"James","non-dropping-particle":"","parse-names":false,"suffix":""}],"id":"ITEM-1","issued":{"date-parts":[["2008"]]},"number-of-pages":"1-250","title":"Improving Cost-Effectiveness and Mitigating Risks of Renewable Energy Requirements","type":"thesis"},"uris":["http://www.mendeley.com/documents/?uuid=ffedc01c-99b6-401b-be20-fd5e21137ba7"]}],"mendeley":{"formattedCitation":"(GRIFFIN, 2008)","plainTextFormattedCitation":"(GRIFFIN, 2008)","previouslyFormattedCitation":"(GRIFFIN, 2008)"},"properties":{"noteIndex":0},"schema":"https://github.com/citation-style-language/schema/raw/master/csl-citation.json"}</w:instrText>
            </w:r>
            <w:r>
              <w:rPr>
                <w:rFonts w:cs="Arial"/>
                <w:color w:val="000000"/>
                <w:sz w:val="22"/>
                <w:szCs w:val="22"/>
              </w:rPr>
              <w:fldChar w:fldCharType="separate"/>
            </w:r>
            <w:r w:rsidRPr="009A39E2">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9A39E2" w:rsidRDefault="003B3ACB" w:rsidP="002C1103">
            <w:pPr>
              <w:autoSpaceDE/>
              <w:autoSpaceDN/>
              <w:adjustRightInd/>
              <w:spacing w:line="240" w:lineRule="auto"/>
              <w:ind w:firstLine="0"/>
              <w:jc w:val="left"/>
              <w:rPr>
                <w:rFonts w:cs="Arial"/>
                <w:color w:val="000000"/>
                <w:sz w:val="22"/>
                <w:szCs w:val="22"/>
                <w:lang w:val="en-US"/>
              </w:rPr>
            </w:pPr>
            <w:r w:rsidRPr="009A39E2">
              <w:rPr>
                <w:rFonts w:cs="Arial"/>
                <w:color w:val="000000"/>
                <w:sz w:val="22"/>
                <w:szCs w:val="22"/>
                <w:lang w:val="en-US"/>
              </w:rPr>
              <w:t>Energia</w:t>
            </w:r>
          </w:p>
        </w:tc>
        <w:tc>
          <w:tcPr>
            <w:tcW w:w="7459" w:type="dxa"/>
            <w:noWrap/>
            <w:hideMark/>
          </w:tcPr>
          <w:p w14:paraId="24451B5A" w14:textId="77777777" w:rsidR="003B3ACB" w:rsidRPr="009A39E2" w:rsidRDefault="003B3ACB" w:rsidP="002C1103">
            <w:pPr>
              <w:autoSpaceDE/>
              <w:autoSpaceDN/>
              <w:adjustRightInd/>
              <w:spacing w:line="240" w:lineRule="auto"/>
              <w:ind w:firstLine="0"/>
              <w:jc w:val="left"/>
              <w:rPr>
                <w:rFonts w:cs="Arial"/>
                <w:color w:val="000000"/>
                <w:sz w:val="22"/>
                <w:szCs w:val="22"/>
                <w:lang w:val="en-US"/>
              </w:rPr>
            </w:pPr>
            <w:r w:rsidRPr="009A39E2">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9A39E2" w:rsidRDefault="003B3ACB" w:rsidP="002C1103">
            <w:pPr>
              <w:autoSpaceDE/>
              <w:autoSpaceDN/>
              <w:adjustRightInd/>
              <w:spacing w:line="240" w:lineRule="auto"/>
              <w:ind w:firstLine="0"/>
              <w:jc w:val="right"/>
              <w:rPr>
                <w:rFonts w:cs="Arial"/>
                <w:color w:val="000000"/>
                <w:sz w:val="22"/>
                <w:szCs w:val="22"/>
                <w:lang w:val="en-US"/>
              </w:rPr>
            </w:pPr>
            <w:r w:rsidRPr="009A39E2">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F7632F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abstract":"Water managers grapple with how to address climate change in their near-term and long-term plans. With growing recognition of climate change, water managers in Southern California are beginning to seek methods for incorporating such changes in their planning processes.","author":[{"dropping-particle":"","family":"Groves","given":"DG","non-dropping-particle":"","parse-names":false,"suffix":""},{"dropping-particle":"","family":"Davis","given":"Martha","non-dropping-particle":"","parse-names":false,"suffix":""}],"container-title":"Water Resources Impact","id":"ITEM-1","issue":"4","issued":{"date-parts":[["2008"]]},"page":"14-17","title":"Planning for Climate Change in the Inland Empire: Southern California","type":"article-journal","volume":"10"},"uris":["http://www.mendeley.com/documents/?uuid=99cf8096-2a86-4479-939b-66e87913d90d"]}],"mendeley":{"formattedCitation":"(GROVES; DAVIS, 2008)","plainTextFormattedCitation":"(GROVES; DAVIS, 2008)","previouslyFormattedCitation":"(GROVES; DAVIS, 2008)"},"properties":{"noteIndex":0},"schema":"https://github.com/citation-style-language/schema/raw/master/csl-citation.json"}</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0EA45EE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ISBN":"978-0-8330-4405-1","abstract":"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author":[{"dropping-particle":"","family":"Groves","given":"David G","non-dropping-particle":"","parse-names":false,"suffix":""},{"dropping-particle":"","family":"Lempert","given":"Robert J.","non-dropping-particle":"","parse-names":false,"suffix":""},{"dropping-particle":"","family":"Knopman","given":"Debra","non-dropping-particle":"","parse-names":false,"suffix":""},{"dropping-particle":"","family":"Berry","given":"Sandra H","non-dropping-particle":"","parse-names":false,"suffix":""}],"id":"ITEM-1","issued":{"date-parts":[["2008"]]},"number-of-pages":"1-100","title":"Preparing for an Uncertain Future Climate in the Inland Empire: Identifying Robust Water Management Strategies","type":"report"},"uris":["http://www.mendeley.com/documents/?uuid=62406639-10b7-40fe-8cd2-9fa1b2f95a77"]}],"mendeley":{"formattedCitation":"(GROVES et al., 2008)","plainTextFormattedCitation":"(GROVES et al., 2008)","previouslyFormattedCitation":"(GROVES et al., 2008)"},"properties":{"noteIndex":0},"schema":"https://github.com/citation-style-language/schema/raw/master/csl-citation.json"}</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8A23A6" w14:paraId="47D8B7F7" w14:textId="77777777" w:rsidTr="002C1103">
        <w:trPr>
          <w:trHeight w:val="300"/>
        </w:trPr>
        <w:tc>
          <w:tcPr>
            <w:tcW w:w="3122" w:type="dxa"/>
            <w:noWrap/>
            <w:hideMark/>
          </w:tcPr>
          <w:p w14:paraId="62DBDF61" w14:textId="07D067F4"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ISBN":"9780833048868","abstract":"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most likely” scenarios, RDM helps planners discover strategies that are robust — i.e., strategies that perform well across a large range of plausible futures. Given that we cannot predict the future, we use RDM to examine the available alternatives and ask which would be best to choose.","author":[{"dropping-particle":"","family":"Popper","given":"Steven W.","non-dropping-particle":"","parse-names":false,"suffix":""},{"dropping-particle":"","family":"Berrebi","given":"Claude","non-dropping-particle":"","parse-names":false,"suffix":""},{"dropping-particle":"","family":"Griffin","given":"James","non-dropping-particle":"","parse-names":false,"suffix":""},{"dropping-particle":"","family":"Light","given":"Thomas","non-dropping-particle":"","parse-names":false,"suffix":""},{"dropping-particle":"","family":"Min","given":"Endy Y.","non-dropping-particle":"","parse-names":false,"suffix":""},{"dropping-particle":"","family":"Crane","given":"Keith","non-dropping-particle":"","parse-names":false,"suffix":""}],"id":"ITEM-1","issued":{"date-parts":[["2009"]]},"number-of-pages":"1-96","title":"Natural Gas and Israel's Energy Future: Near Term Decisions from a Strategic Perspective","type":"book"},"uris":["http://www.mendeley.com/documents/?uuid=bdfedd61-57b4-4734-a2d1-1009a95751c7"]}],"mendeley":{"formattedCitation":"(POPPER et al., 2009)","plainTextFormattedCitation":"(POPPER et al., 2009)","previouslyFormattedCitation":"(POPPER et al., 2009)"},"properties":{"noteIndex":0},"schema":"https://github.com/citation-style-language/schema/raw/master/csl-citation.json"}</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8A23A6" w14:paraId="26F3DD07" w14:textId="77777777" w:rsidTr="002C1103">
        <w:trPr>
          <w:trHeight w:val="300"/>
        </w:trPr>
        <w:tc>
          <w:tcPr>
            <w:tcW w:w="3122" w:type="dxa"/>
            <w:noWrap/>
            <w:hideMark/>
          </w:tcPr>
          <w:p w14:paraId="60164756" w14:textId="1E17A05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016/j.techfore.2010.04.007","ISBN":"0040-1625","ISSN":"00401625","abstract":"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author":[{"dropping-particle":"","family":"Lempert","given":"Robert J.","non-dropping-particle":"","parse-names":false,"suffix":""},{"dropping-particle":"","family":"Groves","given":"David G.","non-dropping-particle":"","parse-names":false,"suffix":""}],"container-title":"Technological Forecasting and Social Change","id":"ITEM-1","issue":"6","issued":{"date-parts":[["2010"]]},"page":"960-974","publisher":"Elsevier Inc.","title":"Identifying and evaluating robust adaptive policy responses to climate change for water management agencies in the American west","type":"article-journal","volume":"77"},"uris":["http://www.mendeley.com/documents/?uuid=260b0c04-03ec-49ea-83f3-cfb09dd94329"]}],"mendeley":{"formattedCitation":"(LEMPERT; GROVES, 2010)","plainTextFormattedCitation":"(LEMPERT; GROVES, 2010)","previouslyFormattedCitation":"(LEMPERT; GROVES, 2010)"},"properties":{"noteIndex":0},"schema":"https://github.com/citation-style-language/schema/raw/master/csl-citation.json"}</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8A23A6" w14:paraId="5233D862" w14:textId="77777777" w:rsidTr="002C1103">
        <w:trPr>
          <w:trHeight w:val="300"/>
        </w:trPr>
        <w:tc>
          <w:tcPr>
            <w:tcW w:w="3122" w:type="dxa"/>
            <w:noWrap/>
            <w:hideMark/>
          </w:tcPr>
          <w:p w14:paraId="74730FAF" w14:textId="203B5A7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ISSN":"04194209","abstract":"Over four years after Hurricane Katrina devastated the Gulf Coast, the long-term future of the City of New Orleans remains uncertain. This dissertation addresses one of New Orleans’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author":[{"dropping-particle":"","family":"Fischbach","given":"Jordan R.","non-dropping-particle":"","parse-names":false,"suffix":""}],"id":"ITEM-1","issued":{"date-parts":[["2010"]]},"number-of-pages":"1-283","title":"Managing New Orleans Flood Risk in an Uncertain Future Using Non-Structural Risk Mitigation","type":"thesis"},"uris":["http://www.mendeley.com/documents/?uuid=ec5749c7-81b4-402a-a846-c1fa6d468c7b"]}],"mendeley":{"formattedCitation":"(FISCHBACH, 2010)","plainTextFormattedCitation":"(FISCHBACH, 2010)","previouslyFormattedCitation":"(FISCHBACH, 2010)"},"properties":{"noteIndex":0},"schema":"https://github.com/citation-style-language/schema/raw/master/csl-citation.json"}</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6BBFD9E9"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ISBN":"9780833051783","abstract":"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author":[{"dropping-particle":"","family":"Lempert","given":"Robert J.","non-dropping-particle":"","parse-names":false,"suffix":""},{"dropping-particle":"","family":"Prosnitz","given":"Don","non-dropping-particle":"","parse-names":false,"suffix":""}],"id":"ITEM-1","issued":{"date-parts":[["2011"]]},"number-of-pages":"1-95","title":"Governing Geoengineering Research: A Political and Technical Vulnerability Analysis of Potential Near-Term Options","type":"report"},"uris":["http://www.mendeley.com/documents/?uuid=789d9673-cf61-404b-bd35-aebdb874cfc6"]}],"mendeley":{"formattedCitation":"(LEMPERT; PROSNITZ, 2011)","plainTextFormattedCitation":"(LEMPERT; PROSNITZ, 2011)","previouslyFormattedCitation":"(LEMPERT; PROSNITZ, 2011)"},"properties":{"noteIndex":0},"schema":"https://github.com/citation-style-language/schema/raw/master/csl-citation.json"}</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6BF0A7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abstract":"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author":[{"dropping-particle":"","family":"Keefe","given":"Ryan","non-dropping-particle":"","parse-names":false,"suffix":""}],"id":"ITEM-1","issued":{"date-parts":[["2011"]]},"number-of-pages":"1-322","title":"Reconsidering California Transport Policies: Reducing Greenhouse Gas Emissions in an Uncertain Future","type":"thesis"},"uris":["http://www.mendeley.com/documents/?uuid=61e4a576-7c6a-4beb-9443-63ad06aee755"]}],"mendeley":{"formattedCitation":"(KEEFE, 2011)","plainTextFormattedCitation":"(KEEFE, 2011)","previouslyFormattedCitation":"(KEEFE, 2011)"},"properties":{"noteIndex":0},"schema":"https://github.com/citation-style-language/schema/raw/master/csl-citation.json"}</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8A23A6" w14:paraId="4C226642" w14:textId="77777777" w:rsidTr="002C1103">
        <w:trPr>
          <w:trHeight w:val="300"/>
        </w:trPr>
        <w:tc>
          <w:tcPr>
            <w:tcW w:w="3122" w:type="dxa"/>
            <w:noWrap/>
            <w:hideMark/>
          </w:tcPr>
          <w:p w14:paraId="4284FDC8" w14:textId="7D11533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abstract":"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for instance, increased storm frequency and/or a rapid increase in the rate of sea level rise—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author":[{"dropping-particle":"","family":"Lempert","given":"Robert J.","non-dropping-particle":"","parse-names":false,"suffix":""},{"dropping-particle":"","family":"Sriver","given":"Ryan","non-dropping-particle":"","parse-names":false,"suffix":""},{"dropping-particle":"","family":"Keller","given":"Klaus","non-dropping-particle":"","parse-names":false,"suffix":""}],"container-title":"California Climate Change Center","id":"ITEM-1","issued":{"date-parts":[["2012"]]},"page":"1-44","title":"Characterizing Uncertain Sea Level Rise Projections To Support Investment Decisions","type":"article-journal"},"uris":["http://www.mendeley.com/documents/?uuid=ed41a93f-0228-4f43-879f-525e3ea42e09"]}],"mendeley":{"formattedCitation":"(LEMPERT; SRIVER; KELLER, 2012)","plainTextFormattedCitation":"(LEMPERT; SRIVER; KELLER, 2012)","previouslyFormattedCitation":"(LEMPERT; SRIVER; KELLER, 2012)"},"properties":{"noteIndex":0},"schema":"https://github.com/citation-style-language/schema/raw/master/csl-citation.json"}</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8A23A6" w14:paraId="15823557" w14:textId="77777777" w:rsidTr="002C1103">
        <w:trPr>
          <w:trHeight w:val="300"/>
        </w:trPr>
        <w:tc>
          <w:tcPr>
            <w:tcW w:w="3122" w:type="dxa"/>
            <w:noWrap/>
            <w:hideMark/>
          </w:tcPr>
          <w:p w14:paraId="5EB9D149" w14:textId="33DD3AD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111/j.1539-6924.2012.01802.x","ISBN":"1539-6924 (Electronic)\\r0272-4332 (Linking)","ISSN":"02724332","PMID":"22519664","abstract":"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author":[{"dropping-particle":"","family":"Hall","given":"Jim W.","non-dropping-particle":"","parse-names":false,"suffix":""},{"dropping-particle":"","family":"Lempert","given":"Robert J.","non-dropping-particle":"","parse-names":false,"suffix":""},{"dropping-particle":"","family":"Keller","given":"Klaus","non-dropping-particle":"","parse-names":false,"suffix":""},{"dropping-particle":"","family":"Hackbarth","given":"Andrew","non-dropping-particle":"","parse-names":false,"suffix":""},{"dropping-particle":"","family":"Mijere","given":"Christophe","non-dropping-particle":"","parse-names":false,"suffix":""},{"dropping-particle":"","family":"Mcinerney","given":"David J.","non-dropping-particle":"","parse-names":false,"suffix":""}],"container-title":"Risk Analysis","id":"ITEM-1","issue":"10","issued":{"date-parts":[["2012"]]},"page":"1657-1672","title":"Robust Climate Policies Under Uncertainty: A Comparison of Robust Decision Making and Info-Gap Methods","type":"article-journal","volume":"32"},"uris":["http://www.mendeley.com/documents/?uuid=26d3abd2-e487-4410-ba78-e5d64543f85f"]}],"mendeley":{"formattedCitation":"(HALL et al., 2012)","plainTextFormattedCitation":"(HALL et al., 2012)","previouslyFormattedCitation":"(HALL et al., 2012)"},"properties":{"noteIndex":0},"schema":"https://github.com/citation-style-language/schema/raw/master/csl-citation.json"}</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8A23A6" w14:paraId="69A98356" w14:textId="77777777" w:rsidTr="002C1103">
        <w:trPr>
          <w:trHeight w:val="300"/>
        </w:trPr>
        <w:tc>
          <w:tcPr>
            <w:tcW w:w="3122" w:type="dxa"/>
            <w:noWrap/>
            <w:hideMark/>
          </w:tcPr>
          <w:p w14:paraId="3F451589" w14:textId="309D32F5"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214/07-EJS057","ISBN":"978-0-8330-8179-7","abstract":"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author":[{"dropping-particle":"","family":"Groves","given":"David G.","non-dropping-particle":"","parse-names":false,"suffix":""},{"dropping-particle":"","family":"Fischbach","given":"Jordan R.","non-dropping-particle":"","parse-names":false,"suffix":""},{"dropping-particle":"","family":"Bloom","given":"Evan","non-dropping-particle":"","parse-names":false,"suffix":""},{"dropping-particle":"","family":"Knopman","given":"Debra","non-dropping-particle":"","parse-names":false,"suffix":""},{"dropping-particle":"","family":"Keefe","given":"Ryan","non-dropping-particle":"","parse-names":false,"suffix":""}],"id":"ITEM-1","issued":{"date-parts":[["2013"]]},"number-of-pages":"1-102","title":"Adapting to a Changing Colorado River Making Future Water Deliveries More Reliable Throught Robust Management Strategies","type":"report"},"uris":["http://www.mendeley.com/documents/?uuid=249d8cd4-2c17-40b0-b81a-a43c8c7bdfac"]}],"mendeley":{"formattedCitation":"(GROVES et al., 2013a)","plainTextFormattedCitation":"(GROVES et al., 2013a)","previouslyFormattedCitation":"(GROVES et al., 2013a)"},"properties":{"noteIndex":0},"schema":"https://github.com/citation-style-language/schema/raw/master/csl-citation.json"}</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8A23A6" w14:paraId="090EDDBD" w14:textId="77777777" w:rsidTr="002C1103">
        <w:trPr>
          <w:trHeight w:val="300"/>
        </w:trPr>
        <w:tc>
          <w:tcPr>
            <w:tcW w:w="3122" w:type="dxa"/>
            <w:noWrap/>
            <w:hideMark/>
          </w:tcPr>
          <w:p w14:paraId="2720682A" w14:textId="56097D9B"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abstract":"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author":[{"dropping-particle":"","family":"Groves","given":"David G.","non-dropping-particle":"","parse-names":false,"suffix":""},{"dropping-particle":"","family":"Bloom","given":"Evan","non-dropping-particle":"","parse-names":false,"suffix":""},{"dropping-particle":"","family":"Johnson","given":"David R.","non-dropping-particle":"","parse-names":false,"suffix":""},{"dropping-particle":"","family":"Yates","given":"David","non-dropping-particle":"","parse-names":false,"suffix":""},{"dropping-particle":"","family":"Mehta","given":"Vishal K.","non-dropping-particle":"","parse-names":false,"suffix":""}],"id":"ITEM-1","issued":{"date-parts":[["2013"]]},"page":"1-78","title":"Addressing Climate Change in Local Water Agency Plans: Demonstrating a Simplified Robust Decision Making Approach in the California Sierra Foothills. Santa Monica, CA","type":"article-journal"},"uris":["http://www.mendeley.com/documents/?uuid=af9b616b-d559-49f0-96eb-e08aa679d367"]}],"mendeley":{"formattedCitation":"(GROVES et al., 2013b)","plainTextFormattedCitation":"(GROVES et al., 2013b)","previouslyFormattedCitation":"(GROVES et al., 2013b)"},"properties":{"noteIndex":0},"schema":"https://github.com/citation-style-language/schema/raw/master/csl-citation.json"}</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8A23A6" w14:paraId="5177309F" w14:textId="77777777" w:rsidTr="002C1103">
        <w:trPr>
          <w:trHeight w:val="300"/>
        </w:trPr>
        <w:tc>
          <w:tcPr>
            <w:tcW w:w="3122" w:type="dxa"/>
            <w:noWrap/>
            <w:hideMark/>
          </w:tcPr>
          <w:p w14:paraId="1A5D5A61" w14:textId="4DFB95FB"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A23A6">
              <w:rPr>
                <w:rFonts w:cs="Arial"/>
                <w:color w:val="000000"/>
                <w:sz w:val="22"/>
                <w:szCs w:val="22"/>
                <w:lang w:val="en-US"/>
              </w:rPr>
              <w:instrText>ADDIN CSL_CITATION {"citationItems":[{"id":"ITEM-1","itemData":{"DOI":"10.1596/1813-9450-6465","abstract":"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 objectives in many plausible futures, rather than being optimal in any single estimate of the future. Tis project used robust decision making to analyze flood risk management in Ho Chi Minh City’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author":[{"dropping-particle":"","family":"Lempert","given":"Robert J.","non-dropping-particle":"","parse-names":false,"suffix":""},{"dropping-particle":"","family":"Kalra","given":"Nidhi","non-dropping-particle":"","parse-names":false,"suffix":""},{"dropping-particle":"","family":"Peyraud","given":"Suzanne","non-dropping-particle":"","parse-names":false,"suffix":""},{"dropping-particle":"","family":"Mao","given":"Zhimin","non-dropping-particle":"","parse-names":false,"suffix":""},{"dropping-particle":"","family":"Tan","given":"Sinh Bach","non-dropping-particle":"","parse-names":false,"suffix":""},{"dropping-particle":"","family":"Cira","given":"Dean","non-dropping-particle":"","parse-names":false,"suffix":""},{"dropping-particle":"","family":"Lotsch","given":"Alexander","non-dropping-particle":"","parse-names":false,"suffix":""}],"container-title":"World Bank","id":"ITEM-1","issue":"May","issued":{"date-parts":[["2013"]]},"page":"1-63","title":"Ensuring Robust Flood Risk Management in Ho Chi Minh City","type":"article-journal"},"uris":["http://www.mendeley.com/documents/?uuid=492418df-3024-4b23-858a-36eb76a91bd5"]}],"mendeley":{"formattedCitation":"(LEMPERT et al., 2013)","plainTextFormattedCitation":"(LEMPERT et al., 2013)","previouslyFormattedCitation":"(LEMPERT et al., 2013)"},"properties":{"noteIndex":0},"schema":"https://github.com/citation-style-language/schema/raw/master/csl-citation.json"}</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8A23A6" w14:paraId="03359028" w14:textId="77777777" w:rsidTr="002C1103">
        <w:trPr>
          <w:trHeight w:val="300"/>
        </w:trPr>
        <w:tc>
          <w:tcPr>
            <w:tcW w:w="3122" w:type="dxa"/>
            <w:noWrap/>
            <w:hideMark/>
          </w:tcPr>
          <w:p w14:paraId="6491205F" w14:textId="17C5CFE2"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2112/SI","ISBN":"0749-0208","ISSN":"0749-0208","PMID":"865336694","abstract":"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author":[{"dropping-particle":"","family":"Johnson","given":"David R.","non-dropping-particle":"","parse-names":false,"suffix":""},{"dropping-particle":"","family":"Fischbach","given":"Jordan R.","non-dropping-particle":"","parse-names":false,"suffix":""},{"dropping-particle":"","family":"Ortiz","given":"David S.","non-dropping-particle":"","parse-names":false,"suffix":""}],"container-title":"Journal of Coastal Research","id":"ITEM-1","issue":"10062","issued":{"date-parts":[["2013"]]},"page":"29-50","title":"Estimating Surge-Based Flood Risk with the Coastal Louisiana Risk Assessment Model","type":"article-journal","volume":"Sp.Issue 6"},"uris":["http://www.mendeley.com/documents/?uuid=3c7d5462-b6ad-4633-ad26-f5a7d5be0e80"]}],"mendeley":{"formattedCitation":"(JOHNSON; FISCHBACH; ORTIZ, 2013)","plainTextFormattedCitation":"(JOHNSON; FISCHBACH; ORTIZ, 2013)","previouslyFormattedCitation":"(JOHNSON; FISCHBACH; ORTIZ, 2013)"},"properties":{"noteIndex":0},"schema":"https://github.com/citation-style-language/schema/raw/master/csl-citation.json"}</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42A5FA49"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abstract":"Addressing climate change requires both quantitative analysis and ethical reasoning. But the character of many climate-related decisions – in particular deep uncertainty, competing values, and complex relationships among actions and consequences –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author":[{"dropping-particle":"","family":"Lempert","given":"Robert J.","non-dropping-particle":"","parse-names":false,"suffix":""},{"dropping-particle":"","family":"Groves","given":"David G.","non-dropping-particle":"","parse-names":false,"suffix":""},{"dropping-particle":"","family":"Fischbach","given":"Jordan R.","non-dropping-particle":"","parse-names":false,"suffix":""}],"id":"ITEM-1","issued":{"date-parts":[["2013"]]},"page":"1-26","title":"Is it ethical to use a single probability density function ?","type":"article-journal"},"uris":["http://www.mendeley.com/documents/?uuid=84f02bec-e874-4172-b465-06739dab5f62"]}],"mendeley":{"formattedCitation":"(LEMPERT; GROVES; FISCHBACH, 2013)","plainTextFormattedCitation":"(LEMPERT; GROVES; FISCHBACH, 2013)","previouslyFormattedCitation":"(LEMPERT; GROVES; FISCHBACH, 2013)"},"properties":{"noteIndex":0},"schema":"https://github.com/citation-style-language/schema/raw/master/csl-citation.json"}</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8A23A6" w14:paraId="0464EE9E" w14:textId="77777777" w:rsidTr="002C1103">
        <w:trPr>
          <w:trHeight w:val="300"/>
        </w:trPr>
        <w:tc>
          <w:tcPr>
            <w:tcW w:w="3122" w:type="dxa"/>
            <w:noWrap/>
            <w:hideMark/>
          </w:tcPr>
          <w:p w14:paraId="1EB668A2" w14:textId="1249DBE4"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2112/SI","ISBN":"0749-0208","ISSN":"0749-0208","PMID":"865336694","abstract":"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author":[{"dropping-particle":"","family":"Peyronnin","given":"Natalie","non-dropping-particle":"","parse-names":false,"suffix":""},{"dropping-particle":"","family":"Green","given":"Mandy","non-dropping-particle":"","parse-names":false,"suffix":""},{"dropping-particle":"","family":"Richards","given":"Carol Parsons","non-dropping-particle":"","parse-names":false,"suffix":""},{"dropping-particle":"","family":"Owens","given":"Alaina","non-dropping-particle":"","parse-names":false,"suffix":""},{"dropping-particle":"","family":"Reed","given":"Denise","non-dropping-particle":"","parse-names":false,"suffix":""},{"dropping-particle":"","family":"Chamberlain","given":"Joanne","non-dropping-particle":"","parse-names":false,"suffix":""},{"dropping-particle":"","family":"Groves","given":"David G.","non-dropping-particle":"","parse-names":false,"suffix":""},{"dropping-particle":"","family":"Rhinehart","given":"William K.","non-dropping-particle":"","parse-names":false,"suffix":""},{"dropping-particle":"","family":"Belhadjali","given":"Karim","non-dropping-particle":"","parse-names":false,"suffix":""}],"container-title":"Journal of Coastal Research","id":"ITEM-1","issue":"10062","issued":{"date-parts":[["2013"]]},"page":"29-50","title":"Louisiana’s 2012 Coastal Master Plan: Overview of a Science-Based and Publicly Informed Decision-Making Process","type":"article-journal","volume":"Sp.Issue 6"},"uris":["http://www.mendeley.com/documents/?uuid=ef9dc5ac-23c8-4b66-b28c-bbb406b61198"]}],"mendeley":{"formattedCitation":"(PEYRONNIN et al., 2013)","plainTextFormattedCitation":"(PEYRONNIN et al., 2013)","previouslyFormattedCitation":"(PEYRONNIN et al., 2013)"},"properties":{"noteIndex":0},"schema":"https://github.com/citation-style-language/schema/raw/master/csl-citation.json"}</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8A23A6" w14:paraId="2B43D417" w14:textId="77777777" w:rsidTr="002C1103">
        <w:trPr>
          <w:trHeight w:val="300"/>
        </w:trPr>
        <w:tc>
          <w:tcPr>
            <w:tcW w:w="3122" w:type="dxa"/>
            <w:noWrap/>
            <w:hideMark/>
          </w:tcPr>
          <w:p w14:paraId="2F22E32A" w14:textId="04DE671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10.1016/j.envsoft.2012.12.007","ISBN":"1364-8152","ISSN":"13648152","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 2012 Elsevier Ltd.","author":[{"dropping-particle":"","family":"Kasprzyk","given":"Joseph R.","non-dropping-particle":"","parse-names":false,"suffix":""},{"dropping-particle":"","family":"Nataraj","given":"Shanthi","non-dropping-particle":"","parse-names":false,"suffix":""},{"dropping-particle":"","family":"Reed","given":"Patrick M.","non-dropping-particle":"","parse-names":false,"suffix":""},{"dropping-particle":"","family":"Lempert","given":"Robert J.","non-dropping-particle":"","parse-names":false,"suffix":""}],"container-title":"Environmental Modelling and Software","id":"ITEM-1","issued":{"date-parts":[["2013"]]},"page":"55-71","publisher":"Elsevier Ltd","title":"Many objective robust decision making for complex environmental systems undergoing change","type":"article-journal","volume":"42"},"uris":["http://www.mendeley.com/documents/?uuid=64470563-1ae5-4516-8ad0-fa261f413373"]}],"mendeley":{"formattedCitation":"(KASPRZYK et al., 2013)","plainTextFormattedCitation":"(KASPRZYK et al., 2013)","previouslyFormattedCitation":"(KASPRZYK et al., 2013)"},"properties":{"noteIndex":0},"schema":"https://github.com/citation-style-language/schema/raw/master/csl-citation.json"}</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6FB69E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DOI":"http://dx.doi.org/10.2112/SI_67_10","ISBN":"0749-0208","ISSN":"0749-0208","PMID":"865336694","abstract":"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author":[{"dropping-particle":"","family":"Groves","given":"David G.","non-dropping-particle":"","parse-names":false,"suffix":""},{"dropping-particle":"","family":"Sharon","given":"Christopher","non-dropping-particle":"","parse-names":false,"suffix":""}],"container-title":"Journal of Coastal Research","id":"ITEM-1","issue":"10062","issued":{"date-parts":[["2013"]]},"page":"29-50","title":"Planning Tool to Support Planning the Future of Coastal Louisiana","type":"article-journal","volume":"Sp.Issue 6"},"uris":["http://www.mendeley.com/documents/?uuid=1477c212-a3c8-476e-8ad4-de9b4e594fc8"]}],"mendeley":{"formattedCitation":"(GROVES; SHARON, 2013)","plainTextFormattedCitation":"(GROVES; SHARON, 2013)","previouslyFormattedCitation":"(GROVES; SHARON, 2013)"},"properties":{"noteIndex":0},"schema":"https://github.com/citation-style-language/schema/raw/master/csl-citation.json"}</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5A5F2A4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A23A6">
              <w:rPr>
                <w:rFonts w:cs="Arial"/>
                <w:color w:val="000000"/>
                <w:sz w:val="22"/>
                <w:szCs w:val="22"/>
              </w:rPr>
              <w:instrText>ADDIN CSL_CITATION {"citationItems":[{"id":"ITEM-1","itemData":{"abstract":"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author":[{"dropping-particle":"","family":"Groves","given":"David G.","non-dropping-particle":"","parse-names":false,"suffix":""},{"dropping-particle":"","family":"Bloom","given":"Evan","non-dropping-particle":"","parse-names":false,"suffix":""}],"id":"ITEM-1","issued":{"date-parts":[["2013"]]},"page":"1-72","title":"Robust Water-Management Strategies for the California Water Plan Update 2013 Proof-of-Concept Analysis","type":"article-journal"},"uris":["http://www.mendeley.com/documents/?uuid=fa25fbe2-3244-47e5-a6a3-b8f4d1e72115"]}],"mendeley":{"formattedCitation":"(GROVES; BLOOM, 2013)","plainTextFormattedCitation":"(GROVES; BLOOM, 2013)","previouslyFormattedCitation":"(GROVES; BLOOM, 2013)"},"properties":{"noteIndex":0},"schema":"https://github.com/citation-style-language/schema/raw/master/csl-citation.json"}</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8A23A6" w14:paraId="3744D0A7" w14:textId="77777777" w:rsidTr="002C1103">
        <w:trPr>
          <w:trHeight w:val="300"/>
        </w:trPr>
        <w:tc>
          <w:tcPr>
            <w:tcW w:w="3122" w:type="dxa"/>
            <w:noWrap/>
            <w:hideMark/>
          </w:tcPr>
          <w:p w14:paraId="4DB10703" w14:textId="127C23A0"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A23A6">
              <w:rPr>
                <w:rFonts w:cs="Arial"/>
                <w:color w:val="000000"/>
                <w:sz w:val="22"/>
                <w:szCs w:val="22"/>
              </w:rPr>
              <w:instrText>ADDIN CSL_CITATION {"citationItems":[{"id":"ITEM-1","itemData":{"ISBN":"9780833081483","abstract":"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author":[{"dropping-particle":"","family":"Bloom","given":"Evan W.","non-dropping-particle":"","parse-names":false,"suffix":""}],"id":"ITEM-1","issued":{"date-parts":[["2014"]]},"page":"1-273","title":"Changing Midstream -Providing Decision Support for Adaptive Strategies using Robust Decision Making: Applications in the Colorado River Basin","type":"article-journal"},"uris":["http://www.mendeley.com/documents/?uuid=444fcd4d-e2db-49cf-9240-e69cf58a242f"]}],"mendeley":{"formattedCitation":"(BLOOM, 2014)","plainTextFormattedCitation":"(BLOOM, 2014)","previouslyFormattedCitation":"(BLOOM, 2014)"},"properties":{"noteIndex":0},"schema":"https://github.com/citation-style-language/schema/raw/master/csl-citation.json"}</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79AE6FE3"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ISBN":"9781605732107","abstract":"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author":[{"dropping-particle":"","family":"Groves","given":"David G.","non-dropping-particle":"","parse-names":false,"suffix":""},{"dropping-particle":"","family":"Fischbach","given":"J.","non-dropping-particle":"","parse-names":false,"suffix":""},{"dropping-particle":"","family":"Kalra","given":"N.","non-dropping-particle":"","parse-names":false,"suffix":""},{"dropping-particle":"","family":"Yates","given":"D.","non-dropping-particle":"","parse-names":false,"suffix":""},{"dropping-particle":"","family":"Wright","given":"B.","non-dropping-particle":"","parse-names":false,"suffix":""},{"dropping-particle":"","family":"Pyke","given":"G.","non-dropping-particle":"","parse-names":false,"suffix":""}],"id":"ITEM-1","issued":{"date-parts":[["2014"]]},"number-of-pages":"1-142","title":"Developing Robust Strategies for Climate Change and Other Risks: A Water Utility Framework About the Water Research Foundation","type":"book"},"uris":["http://www.mendeley.com/documents/?uuid=7666bead-e88a-4f76-9be7-1078c101cf9d"]}],"mendeley":{"formattedCitation":"(GROVES et al., 2014)","plainTextFormattedCitation":"(GROVES et al., 2014)","previouslyFormattedCitation":"(GROVES et al., 2014)"},"properties":{"noteIndex":0},"schema":"https://github.com/citation-style-language/schema/raw/master/csl-citation.json"}</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2F8FBD6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A23A6">
              <w:rPr>
                <w:rFonts w:cs="Arial"/>
                <w:color w:val="000000"/>
                <w:sz w:val="22"/>
                <w:szCs w:val="22"/>
                <w:lang w:val="en-US"/>
              </w:rPr>
              <w:instrText>ADDIN CSL_CITATION {"citationItems":[{"id":"ITEM-1","itemData":{"ISBN":"9780833081483","abstract":"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s liquidity buffer. This proof-of-principle analysis illustrates possible improvements to debt management practices, both in government and in the private sector.","author":[{"dropping-particle":"","family":"Abramzon","given":"Shmauel","non-dropping-particle":"","parse-names":false,"suffix":""}],"id":"ITEM-1","issued":{"date-parts":[["2014"]]},"page":"1-83","title":"Strategies for Managing Sovereign Debt, A Robust Decision Making Approach","type":"article-journal"},"uris":["http://www.mendeley.com/documents/?uuid=22624b39-eea4-4af8-a5a6-bf6fa6ec6b8d"]}],"mendeley":{"formattedCitation":"(ABRAMZON, 2014)","plainTextFormattedCitation":"(ABRAMZON, 2014)","previouslyFormattedCitation":"(ABRAMZON, 2014)"},"properties":{"noteIndex":0},"schema":"https://github.com/citation-style-language/schema/raw/master/csl-citation.json"}</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8A23A6" w14:paraId="79D39844" w14:textId="77777777" w:rsidTr="002C1103">
        <w:trPr>
          <w:trHeight w:val="300"/>
        </w:trPr>
        <w:tc>
          <w:tcPr>
            <w:tcW w:w="3122" w:type="dxa"/>
            <w:noWrap/>
            <w:hideMark/>
          </w:tcPr>
          <w:p w14:paraId="7A4FBCD7" w14:textId="17CCD8A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A23A6">
              <w:rPr>
                <w:rFonts w:cs="Arial"/>
                <w:color w:val="000000"/>
                <w:sz w:val="22"/>
                <w:szCs w:val="22"/>
                <w:lang w:val="en-US"/>
              </w:rPr>
              <w:instrText>ADDIN CSL_CITATION {"citationItems":[{"id":"ITEM-1","itemData":{"ISBN":"9780833084552","abstract":"Like many coastal regions, Louisiana faces significant risks from storms and resulting storm surge and flooding, as well as coastal land loss. Furthermore, these risks are likely to be exac- erbated by continued development and climate change. Louisiana’s Coastal Protection and Restoration Authority (CPRA) took a major step forward to confront these risks in its ground- breaking 2012 report, Louisiana’s Comprehensive Master Plan for a Sustainable Coast, a 50-year, $50 billion coast-wide strategy for reducing flood risk and coastal land loss. RAND researchers supported CPRA’s efforts by developing (1) a structured and analytical approach to support CPRA’s decisionmaking, called the Planning Tool, and (2) a computer simulation model of coastal conditions to estimate property and other damages associated with storm surge and flooding, called the Coastal Louisiana Risk Assessment (CLARA) model. This report highlights RAND’s contributions to CPRA’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s donors and by fees earned on client-funded research. The original research behind this work was sponsored by CPRA and documented in Planning Tool to Support Louisiana’s Decisionmaking on Coasta…","author":[{"dropping-particle":"","family":"Groves","given":"DG","non-dropping-particle":"","parse-names":false,"suffix":""},{"dropping-particle":"","family":"Fischbach","given":"JR","non-dropping-particle":"","parse-names":false,"suffix":""},{"dropping-particle":"","family":"Knopman","given":"D","non-dropping-particle":"","parse-names":false,"suffix":""}],"id":"ITEM-1","issued":{"date-parts":[["2014"]]},"number-of-pages":"1-68","title":"Strengthening Coastal Planning How Coastal Regions Could Benefit from Louisiana’s Planning and Analysis Framework","type":"book"},"uris":["http://www.mendeley.com/documents/?uuid=acc32f62-d9dc-4678-b007-2ad7efc4b81b"]}],"mendeley":{"formattedCitation":"(GROVES; FISCHBACH; KNOPMAN, 2014)","plainTextFormattedCitation":"(GROVES; FISCHBACH; KNOPMAN, 2014)","previouslyFormattedCitation":"(GROVES; FISCHBACH; KNOPMAN, 2014)"},"properties":{"noteIndex":0},"schema":"https://github.com/citation-style-language/schema/raw/master/csl-citation.json"}</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8A23A6" w14:paraId="312CD1B8" w14:textId="77777777" w:rsidTr="002C1103">
        <w:trPr>
          <w:trHeight w:val="300"/>
        </w:trPr>
        <w:tc>
          <w:tcPr>
            <w:tcW w:w="3122" w:type="dxa"/>
            <w:noWrap/>
            <w:hideMark/>
          </w:tcPr>
          <w:p w14:paraId="45855FB0" w14:textId="7C298A13"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A23A6">
              <w:rPr>
                <w:rFonts w:cs="Arial"/>
                <w:color w:val="000000"/>
                <w:sz w:val="22"/>
                <w:szCs w:val="22"/>
                <w:lang w:val="en-US"/>
              </w:rPr>
              <w:instrText>ADDIN CSL_CITATION {"citationItems":[{"id":"ITEM-1","itemData":{"ISBN":"9780833090669","abstract":"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 one on the Patuxent River in Maryland and one on the North Farm Creek tributary of the Illinois River —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author":[{"dropping-particle":"","family":"Fischbach","given":"Jordan R.","non-dropping-particle":"","parse-names":false,"suffix":""},{"dropping-particle":"","family":"Lempert","given":"Robert J.","non-dropping-particle":"","parse-names":false,"suffix":""},{"dropping-particle":"","family":"Molina-Perez","given":"Edmundo","non-dropping-particle":"","parse-names":false,"suffix":""},{"dropping-particle":"","family":"Tariq","given":"Abdul Ahad","non-dropping-particle":"","parse-names":false,"suffix":""},{"dropping-particle":"","family":"Finucane","given":"Melissa L.","non-dropping-particle":"","parse-names":false,"suffix":""},{"dropping-particle":"","family":"Hoss","given":"Frauke","non-dropping-particle":"","parse-names":false,"suffix":""}],"id":"ITEM-1","issued":{"date-parts":[["2015"]]},"number-of-pages":"1-135","title":"Managing Water Quality in the Face of Uncertainty: A Robust Decision Making Demonstration for EPA's National Water Program","type":"book"},"uris":["http://www.mendeley.com/documents/?uuid=776d2e52-6a1c-4589-b48b-ecc0585161b8"]}],"mendeley":{"formattedCitation":"(FISCHBACH et al., 2015)","plainTextFormattedCitation":"(FISCHBACH et al., 2015)","previouslyFormattedCitation":"(FISCHBACH et al., 2015)"},"properties":{"noteIndex":0},"schema":"https://github.com/citation-style-language/schema/raw/master/csl-citation.json"}</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15706987"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A23A6">
              <w:rPr>
                <w:rFonts w:cs="Arial"/>
                <w:color w:val="000000"/>
                <w:sz w:val="22"/>
                <w:szCs w:val="22"/>
                <w:lang w:val="en-US"/>
              </w:rPr>
              <w:instrText>ADDIN CSL_CITATION {"citationItems":[{"id":"ITEM-1","itemData":{"abstract":"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author":[{"dropping-particle":"","family":"Molina-perez","given":"Edmundo","non-dropping-particle":"","parse-names":false,"suffix":""}],"id":"ITEM-1","issue":"February","issued":{"date-parts":[["2016"]]},"page":"1-193","title":"Directed International Technological Change and Climate Policy New Methods for Identifying Robust Policies Under Conditions of Deep Uncertainty","type":"article-journal"},"uris":["http://www.mendeley.com/documents/?uuid=eb7d32e6-f950-4d02-aab1-c0ed37be8ae5"]}],"mendeley":{"formattedCitation":"(MOLINA-PEREZ, 2016)","plainTextFormattedCitation":"(MOLINA-PEREZ, 2016)","previouslyFormattedCitation":"(MOLINA-PEREZ, 2016)"},"properties":{"noteIndex":0},"schema":"https://github.com/citation-style-language/schema/raw/master/csl-citation.json"}</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8050CF" w:rsidRDefault="003B3ACB" w:rsidP="002C1103">
            <w:pPr>
              <w:autoSpaceDE/>
              <w:autoSpaceDN/>
              <w:adjustRightInd/>
              <w:spacing w:line="240" w:lineRule="auto"/>
              <w:ind w:firstLine="0"/>
              <w:jc w:val="left"/>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66" w:name="_Toc505523789"/>
      <w:r w:rsidRPr="009D667B">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66"/>
    </w:p>
    <w:p w14:paraId="56C8BB19" w14:textId="4BA719B9" w:rsidR="0004189D" w:rsidRPr="009D667B" w:rsidRDefault="0004189D" w:rsidP="0004189D">
      <w:pPr>
        <w:pStyle w:val="Legenda"/>
      </w:pPr>
      <w:bookmarkStart w:id="267" w:name="_Toc505523660"/>
      <w:r w:rsidRPr="009D667B">
        <w:t xml:space="preserve">Quadro </w:t>
      </w:r>
      <w:r w:rsidR="0089075A">
        <w:fldChar w:fldCharType="begin"/>
      </w:r>
      <w:r w:rsidR="0089075A" w:rsidRPr="009D667B">
        <w:instrText xml:space="preserve"> SEQ Quadro \* ARABIC </w:instrText>
      </w:r>
      <w:r w:rsidR="0089075A">
        <w:fldChar w:fldCharType="separate"/>
      </w:r>
      <w:r w:rsidR="0060326C">
        <w:rPr>
          <w:noProof/>
        </w:rPr>
        <w:t>29</w:t>
      </w:r>
      <w:r w:rsidR="0089075A">
        <w:rPr>
          <w:noProof/>
        </w:rPr>
        <w:fldChar w:fldCharType="end"/>
      </w:r>
      <w:r w:rsidRPr="009D667B">
        <w:t xml:space="preserve"> – Equações para Aplicação do RDM e Fontes</w:t>
      </w:r>
      <w:bookmarkEnd w:id="267"/>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55EA2EF5" w:rsidR="00770CFD" w:rsidRPr="002F15FD" w:rsidRDefault="008B4330" w:rsidP="00603326">
            <w:pPr>
              <w:spacing w:line="240" w:lineRule="auto"/>
              <w:ind w:firstLine="0"/>
              <w:jc w:val="left"/>
              <w:rPr>
                <w:sz w:val="22"/>
              </w:rPr>
            </w:pPr>
            <w:r w:rsidRPr="002F15FD">
              <w:rPr>
                <w:sz w:val="22"/>
              </w:rPr>
              <w:fldChar w:fldCharType="begin" w:fldLock="1"/>
            </w:r>
            <w:r w:rsidR="008A23A6">
              <w:rPr>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17","uris":["http://www.mendeley.com/documents/?uuid=4a76305e-bf08-4fcd-b85b-18bd106f7fb5"]}],"mendeley":{"formattedCitation":"(LEMPERT et al., 2006, p. 517)","plainTextFormattedCitation":"(LEMPERT et al., 2006, p. 517)","previouslyFormattedCitation":"(LEMPERT et al., 2006, p. 517)"},"properties":{"noteIndex":0},"schema":"https://github.com/citation-style-language/schema/raw/master/csl-citation.json"}</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462A2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2A7111CD" w:rsidR="00770CFD" w:rsidRPr="00F54A86"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DOI":"10.1111/j.1539-6924.2012.01802.x","ISBN":"1539-6924 (Electronic)\\r0272-4332 (Linking)","ISSN":"02724332","PMID":"22519664","abstract":"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author":[{"dropping-particle":"","family":"Hall","given":"Jim W.","non-dropping-particle":"","parse-names":false,"suffix":""},{"dropping-particle":"","family":"Lempert","given":"Robert J.","non-dropping-particle":"","parse-names":false,"suffix":""},{"dropping-particle":"","family":"Keller","given":"Klaus","non-dropping-particle":"","parse-names":false,"suffix":""},{"dropping-particle":"","family":"Hackbarth","given":"Andrew","non-dropping-particle":"","parse-names":false,"suffix":""},{"dropping-particle":"","family":"Mijere","given":"Christophe","non-dropping-particle":"","parse-names":false,"suffix":""},{"dropping-particle":"","family":"Mcinerney","given":"David J.","non-dropping-particle":"","parse-names":false,"suffix":""}],"container-title":"Risk Analysis","id":"ITEM-1","issue":"10","issued":{"date-parts":[["2012"]]},"page":"1657-1672","title":"Robust Climate Policies Under Uncertainty: A Comparison of Robust Decision Making and Info-Gap Methods","type":"article-journal","volume":"32"},"locator":"9","uris":["http://www.mendeley.com/documents/?uuid=26d3abd2-e487-4410-ba78-e5d64543f85f"]}],"mendeley":{"formattedCitation":"(HALL et al., 2012, p. 9)","plainTextFormattedCitation":"(HALL et al., 2012, p. 9)","previouslyFormattedCitation":"(HALL et al., 2012, p. 9)"},"properties":{"noteIndex":0},"schema":"https://github.com/citation-style-language/schema/raw/master/csl-citation.json"}</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76A7F32" w:rsidR="00770CFD" w:rsidRPr="00076E38"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DOI":"10.1111/j.1539-6924.2012.01802.x","ISBN":"1539-6924 (Electronic)\\r0272-4332 (Linking)","ISSN":"02724332","PMID":"22519664","abstract":"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author":[{"dropping-particle":"","family":"Hall","given":"Jim W.","non-dropping-particle":"","parse-names":false,"suffix":""},{"dropping-particle":"","family":"Lempert","given":"Robert J.","non-dropping-particle":"","parse-names":false,"suffix":""},{"dropping-particle":"","family":"Keller","given":"Klaus","non-dropping-particle":"","parse-names":false,"suffix":""},{"dropping-particle":"","family":"Hackbarth","given":"Andrew","non-dropping-particle":"","parse-names":false,"suffix":""},{"dropping-particle":"","family":"Mijere","given":"Christophe","non-dropping-particle":"","parse-names":false,"suffix":""},{"dropping-particle":"","family":"Mcinerney","given":"David J.","non-dropping-particle":"","parse-names":false,"suffix":""}],"container-title":"Risk Analysis","id":"ITEM-1","issue":"10","issued":{"date-parts":[["2012"]]},"page":"1657-1672","title":"Robust Climate Policies Under Uncertainty: A Comparison of Robust Decision Making and Info-Gap Methods","type":"article-journal","volume":"32"},"locator":"9","uris":["http://www.mendeley.com/documents/?uuid=26d3abd2-e487-4410-ba78-e5d64543f85f"]}],"mendeley":{"formattedCitation":"(HALL et al., 2012, p. 9)","plainTextFormattedCitation":"(HALL et al., 2012, p. 9)","previouslyFormattedCitation":"(HALL et al., 2012, p. 9)"},"properties":{"noteIndex":0},"schema":"https://github.com/citation-style-language/schema/raw/master/csl-citation.json"}</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6127B664" w:rsidR="00770CFD" w:rsidRPr="002F15FD" w:rsidRDefault="00770CFD" w:rsidP="00603326">
            <w:pPr>
              <w:spacing w:line="240" w:lineRule="auto"/>
              <w:ind w:firstLine="0"/>
              <w:jc w:val="left"/>
              <w:rPr>
                <w:sz w:val="22"/>
              </w:rPr>
            </w:pPr>
            <w:r w:rsidRPr="002F15FD">
              <w:rPr>
                <w:sz w:val="22"/>
              </w:rPr>
              <w:fldChar w:fldCharType="begin" w:fldLock="1"/>
            </w:r>
            <w:r w:rsidR="008A23A6">
              <w:rPr>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17","uris":["http://www.mendeley.com/documents/?uuid=4a76305e-bf08-4fcd-b85b-18bd106f7fb5"]}],"mendeley":{"formattedCitation":"(LEMPERT et al., 2006, p. 517)","plainTextFormattedCitation":"(LEMPERT et al., 2006, p. 517)","previouslyFormattedCitation":"(LEMPERT et al., 2006, p. 517)"},"properties":{"noteIndex":0},"schema":"https://github.com/citation-style-language/schema/raw/master/csl-citation.json"}</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462A29"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4CC12F12" w:rsidR="00770CFD" w:rsidRPr="002F15FD" w:rsidRDefault="00770CFD" w:rsidP="00603326">
            <w:pPr>
              <w:spacing w:line="240" w:lineRule="auto"/>
              <w:ind w:firstLine="0"/>
              <w:jc w:val="left"/>
              <w:rPr>
                <w:sz w:val="22"/>
              </w:rPr>
            </w:pPr>
            <w:r w:rsidRPr="002F15FD">
              <w:rPr>
                <w:sz w:val="22"/>
              </w:rPr>
              <w:fldChar w:fldCharType="begin" w:fldLock="1"/>
            </w:r>
            <w:r w:rsidR="008A23A6">
              <w:rPr>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17","uris":["http://www.mendeley.com/documents/?uuid=4a76305e-bf08-4fcd-b85b-18bd106f7fb5"]}],"mendeley":{"formattedCitation":"(LEMPERT et al., 2006, p. 517)","plainTextFormattedCitation":"(LEMPERT et al., 2006, p. 517)","previouslyFormattedCitation":"(LEMPERT et al., 2006, p. 517)"},"properties":{"noteIndex":0},"schema":"https://github.com/citation-style-language/schema/raw/master/csl-citation.json"}</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462A29"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56E56714" w:rsidR="00770CFD" w:rsidRPr="002F15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55","uris":["http://www.mendeley.com/documents/?uuid=fc7eef92-8664-499e-ab2a-e8053d5b7ae4"]}],"mendeley":{"formattedCitation":"(LEMPERT; POPPER; BANKES, 2003, p. 55)","plainTextFormattedCitation":"(LEMPERT; POPPER; BANKES, 2003, p. 55)","previouslyFormattedCitation":"(LEMPERT; POPPER; BANKES, 2003, p. 55)"},"properties":{"noteIndex":0},"schema":"https://github.com/citation-style-language/schema/raw/master/csl-citation.json"}</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462A29"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690ACD50"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DOI":"10.1111/j.1539-6924.2007.00940.x","ISBN":"02724332","ISSN":"02724332","PMID":"17958508","abstract":"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author":[{"dropping-particle":"","family":"Lempert","given":"Robert J.","non-dropping-particle":"","parse-names":false,"suffix":""},{"dropping-particle":"","family":"Collins","given":"Myles T.","non-dropping-particle":"","parse-names":false,"suffix":""}],"container-title":"Risk Analysis","id":"ITEM-1","issue":"4","issued":{"date-parts":[["2007"]]},"page":"1009-1026","title":"Managing the risk of uncertain threshold responses: Comparison of robust, optimum, and precautionary approaches","type":"article-journal","volume":"27"},"locator":"1018","uris":["http://www.mendeley.com/documents/?uuid=8ba7beae-d914-4d85-b1a6-9c8bb86ac4b6"]}],"mendeley":{"formattedCitation":"(LEMPERT; COLLINS, 2007, p. 1018)","plainTextFormattedCitation":"(LEMPERT; COLLINS, 2007, p. 1018)","previouslyFormattedCitation":"(LEMPERT; COLLINS, 2007, p. 1018)"},"properties":{"noteIndex":0},"schema":"https://github.com/citation-style-language/schema/raw/master/csl-citation.json"}</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462A29"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5B0EEEF"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55","uris":["http://www.mendeley.com/documents/?uuid=fc7eef92-8664-499e-ab2a-e8053d5b7ae4"]}],"mendeley":{"formattedCitation":"(LEMPERT; POPPER; BANKES, 2003, p. 55)","plainTextFormattedCitation":"(LEMPERT; POPPER; BANKES, 2003, p. 55)","previouslyFormattedCitation":"(LEMPERT; POPPER; BANKES, 2003, p. 55)"},"properties":{"noteIndex":0},"schema":"https://github.com/citation-style-language/schema/raw/master/csl-citation.json"}</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462A29"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0D51BCAF"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56","uris":["http://www.mendeley.com/documents/?uuid=fc7eef92-8664-499e-ab2a-e8053d5b7ae4"]}],"mendeley":{"formattedCitation":"(LEMPERT; POPPER; BANKES, 2003, p. 56)","plainTextFormattedCitation":"(LEMPERT; POPPER; BANKES, 2003, p. 56)","previouslyFormattedCitation":"(LEMPERT; POPPER; BANKES, 2003, p. 56)"},"properties":{"noteIndex":0},"schema":"https://github.com/citation-style-language/schema/raw/master/csl-citation.json"}</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462A2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037F883C"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DOI":"10.1111/j.1539-6924.2007.00940.x","ISBN":"02724332","ISSN":"02724332","PMID":"17958508","abstract":"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author":[{"dropping-particle":"","family":"Lempert","given":"Robert J.","non-dropping-particle":"","parse-names":false,"suffix":""},{"dropping-particle":"","family":"Collins","given":"Myles T.","non-dropping-particle":"","parse-names":false,"suffix":""}],"container-title":"Risk Analysis","id":"ITEM-1","issue":"4","issued":{"date-parts":[["2007"]]},"page":"1009-1026","title":"Managing the risk of uncertain threshold responses: Comparison of robust, optimum, and precautionary approaches","type":"article-journal","volume":"27"},"locator":"1018","uris":["http://www.mendeley.com/documents/?uuid=8ba7beae-d914-4d85-b1a6-9c8bb86ac4b6"]}],"mendeley":{"formattedCitation":"(LEMPERT; COLLINS, 2007, p. 1018)","plainTextFormattedCitation":"(LEMPERT; COLLINS, 2007, p. 1018)","previouslyFormattedCitation":"(LEMPERT; COLLINS, 2007, p. 1018)"},"properties":{"noteIndex":0},"schema":"https://github.com/citation-style-language/schema/raw/master/csl-citation.json"}</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462A2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267CC972"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119","uris":["http://www.mendeley.com/documents/?uuid=fc7eef92-8664-499e-ab2a-e8053d5b7ae4"]}],"mendeley":{"formattedCitation":"(LEMPERT; POPPER; BANKES, 2003, p. 119)","plainTextFormattedCitation":"(LEMPERT; POPPER; BANKES, 2003, p. 119)","previouslyFormattedCitation":"(LEMPERT; POPPER; BANKES, 2003, p. 119)"},"properties":{"noteIndex":0},"schema":"https://github.com/citation-style-language/schema/raw/master/csl-citation.json"}</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462A29"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17F03C4B"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abstract":"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author":[{"dropping-particle":"","family":"Lempert","given":"Robert J.","non-dropping-particle":"","parse-names":false,"suffix":""},{"dropping-particle":"","family":"Bryant","given":"Benjamin P","non-dropping-particle":"","parse-names":false,"suffix":""},{"dropping-particle":"","family":"Bankes","given":"Steven C","non-dropping-particle":"","parse-names":false,"suffix":""}],"container-title":"Working Paper","id":"ITEM-1","issued":{"date-parts":[["2008"]]},"page":"1-35","title":"Comparing Algorithms for Scenario Discovery","type":"article-journal"},"locator":"6","uris":["http://www.mendeley.com/documents/?uuid=edc2e9a6-544c-42c3-acf0-dcd5a3eb2587"]}],"mendeley":{"formattedCitation":"(LEMPERT; BRYANT; BANKES, 2008, p. 6)","plainTextFormattedCitation":"(LEMPERT; BRYANT; BANKES, 2008, p. 6)","previouslyFormattedCitation":"(LEMPERT; BRYANT; BANKES, 2008, p. 6)"},"properties":{"noteIndex":0},"schema":"https://github.com/citation-style-language/schema/raw/master/csl-citation.json"}</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42A92BB4"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abstract":"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author":[{"dropping-particle":"","family":"Lempert","given":"Robert J.","non-dropping-particle":"","parse-names":false,"suffix":""},{"dropping-particle":"","family":"Bryant","given":"Benjamin P","non-dropping-particle":"","parse-names":false,"suffix":""},{"dropping-particle":"","family":"Bankes","given":"Steven C","non-dropping-particle":"","parse-names":false,"suffix":""}],"container-title":"Working Paper","id":"ITEM-1","issued":{"date-parts":[["2008"]]},"page":"1-35","title":"Comparing Algorithms for Scenario Discovery","type":"article-journal"},"locator":"7","uris":["http://www.mendeley.com/documents/?uuid=edc2e9a6-544c-42c3-acf0-dcd5a3eb2587"]}],"mendeley":{"formattedCitation":"(LEMPERT; BRYANT; BANKES, 2008, p. 7)","plainTextFormattedCitation":"(LEMPERT; BRYANT; BANKES, 2008, p. 7)","previouslyFormattedCitation":"(LEMPERT; BRYANT; BANKES, 2008, p. 7)"},"properties":{"noteIndex":0},"schema":"https://github.com/citation-style-language/schema/raw/master/csl-citation.json"}</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4D59B13D"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abstract":"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author":[{"dropping-particle":"","family":"Lempert","given":"Robert J.","non-dropping-particle":"","parse-names":false,"suffix":""},{"dropping-particle":"","family":"Bryant","given":"Benjamin P","non-dropping-particle":"","parse-names":false,"suffix":""},{"dropping-particle":"","family":"Bankes","given":"Steven C","non-dropping-particle":"","parse-names":false,"suffix":""}],"container-title":"Working Paper","id":"ITEM-1","issued":{"date-parts":[["2008"]]},"page":"1-35","title":"Comparing Algorithms for Scenario Discovery","type":"article-journal"},"locator":"7","uris":["http://www.mendeley.com/documents/?uuid=edc2e9a6-544c-42c3-acf0-dcd5a3eb2587"]}],"mendeley":{"formattedCitation":"(LEMPERT; BRYANT; BANKES, 2008, p. 7)","plainTextFormattedCitation":"(LEMPERT; BRYANT; BANKES, 2008, p. 7)","previouslyFormattedCitation":"(LEMPERT; BRYANT; BANKES, 2008, p. 7)"},"properties":{"noteIndex":0},"schema":"https://github.com/citation-style-language/schema/raw/master/csl-citation.json"}</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462A2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454E0EDE"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locator":"135","uris":["http://www.mendeley.com/documents/?uuid=5b37398b-23b0-4af8-8cfa-bf26dd1a1732"]}],"mendeley":{"formattedCitation":"(GROVES, 2006, p. 135)","plainTextFormattedCitation":"(GROVES, 2006, p. 135)","previouslyFormattedCitation":"(GROVES, 2006, p. 135)"},"properties":{"noteIndex":0},"schema":"https://github.com/citation-style-language/schema/raw/master/csl-citation.json"}</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462A2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2B68CE0C" w:rsidR="00770CFD" w:rsidRDefault="00770CFD" w:rsidP="00603326">
            <w:pPr>
              <w:spacing w:line="240" w:lineRule="auto"/>
              <w:ind w:firstLine="0"/>
              <w:jc w:val="left"/>
              <w:rPr>
                <w:sz w:val="22"/>
              </w:rPr>
            </w:pPr>
            <w:r>
              <w:rPr>
                <w:sz w:val="22"/>
              </w:rPr>
              <w:fldChar w:fldCharType="begin" w:fldLock="1"/>
            </w:r>
            <w:r w:rsidR="008A23A6">
              <w:rPr>
                <w:sz w:val="22"/>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locator":"136","uris":["http://www.mendeley.com/documents/?uuid=5b37398b-23b0-4af8-8cfa-bf26dd1a1732"]}],"mendeley":{"formattedCitation":"(GROVES, 2006, p. 136)","plainTextFormattedCitation":"(GROVES, 2006, p. 136)","previouslyFormattedCitation":"(GROVES, 2006, p. 136)"},"properties":{"noteIndex":0},"schema":"https://github.com/citation-style-language/schema/raw/master/csl-citation.json"}</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8" w:name="_Toc505523790"/>
      <w:r w:rsidRPr="00B31CAE">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8"/>
    </w:p>
    <w:p w14:paraId="72C10CAC" w14:textId="76246BF1" w:rsidR="00350A80" w:rsidRDefault="00350A80" w:rsidP="00BF1013">
      <w:pPr>
        <w:pStyle w:val="Legenda"/>
      </w:pPr>
      <w:bookmarkStart w:id="269" w:name="_Toc505523661"/>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30</w:t>
      </w:r>
      <w:r w:rsidR="00462A29">
        <w:rPr>
          <w:noProof/>
        </w:rPr>
        <w:fldChar w:fldCharType="end"/>
      </w:r>
      <w:r>
        <w:t xml:space="preserve"> – </w:t>
      </w:r>
      <w:r w:rsidR="00E9709B">
        <w:t>Quadro completo de Métodos Relacionados ao RDM</w:t>
      </w:r>
      <w:bookmarkEnd w:id="26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224A2D49"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A23A6">
              <w:rPr>
                <w:rFonts w:cs="Arial"/>
                <w:b/>
                <w:bCs/>
                <w:color w:val="000000"/>
                <w:sz w:val="18"/>
                <w:szCs w:val="20"/>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54CBC8D1"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A23A6">
              <w:rPr>
                <w:rFonts w:cs="Arial"/>
                <w:b/>
                <w:bCs/>
                <w:color w:val="000000"/>
                <w:sz w:val="18"/>
                <w:szCs w:val="20"/>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4BDE72DC"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A23A6">
              <w:rPr>
                <w:rFonts w:cs="Arial"/>
                <w:b/>
                <w:bCs/>
                <w:color w:val="000000"/>
                <w:sz w:val="18"/>
                <w:szCs w:val="20"/>
              </w:rPr>
              <w:instrText>ADDIN CSL_CITATION {"citationItems":[{"id":"ITEM-1","itemData":{"DOI":"10.1111/j.1539-6924.2012.01802.x","ISBN":"1539-6924 (Electronic)\\r0272-4332 (Linking)","ISSN":"02724332","PMID":"22519664","abstract":"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author":[{"dropping-particle":"","family":"Hall","given":"Jim W.","non-dropping-particle":"","parse-names":false,"suffix":""},{"dropping-particle":"","family":"Lempert","given":"Robert J.","non-dropping-particle":"","parse-names":false,"suffix":""},{"dropping-particle":"","family":"Keller","given":"Klaus","non-dropping-particle":"","parse-names":false,"suffix":""},{"dropping-particle":"","family":"Hackbarth","given":"Andrew","non-dropping-particle":"","parse-names":false,"suffix":""},{"dropping-particle":"","family":"Mijere","given":"Christophe","non-dropping-particle":"","parse-names":false,"suffix":""},{"dropping-particle":"","family":"Mcinerney","given":"David J.","non-dropping-particle":"","parse-names":false,"suffix":""}],"container-title":"Risk Analysis","id":"ITEM-1","issue":"10","issued":{"date-parts":[["2012"]]},"page":"1657-1672","title":"Robust Climate Policies Under Uncertainty: A Comparison of Robust Decision Making and Info-Gap Methods","type":"article-journal","volume":"32"},"uris":["http://www.mendeley.com/documents/?uuid=26d3abd2-e487-4410-ba78-e5d64543f85f"]}],"mendeley":{"formattedCitation":"(HALL et al., 2012)","plainTextFormattedCitation":"(HALL et al., 2012)","previouslyFormattedCitation":"(HALL et al., 2012)"},"properties":{"noteIndex":0},"schema":"https://github.com/citation-style-language/schema/raw/master/csl-citation.json"}</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088C4344"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A23A6">
              <w:rPr>
                <w:rFonts w:cs="Arial"/>
                <w:b/>
                <w:bCs/>
                <w:color w:val="000000"/>
                <w:sz w:val="18"/>
                <w:szCs w:val="20"/>
                <w:lang w:val="en-US"/>
              </w:rPr>
              <w:instrText>ADDIN CSL_CITATION {"citationItems":[{"id":"ITEM-1","itemData":{"DOI":"doi:10.1596/1813-9450-6193","ISBN":"&lt;null&gt;","PMID":"4","abstract":"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best”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s lifetime, cost, and vulnerability.","author":[{"dropping-particle":"","family":"Hallegatte","given":"Stéphane","non-dropping-particle":"","parse-names":false,"suffix":""},{"dropping-particle":"","family":"Shah","given":"A","non-dropping-particle":"","parse-names":false,"suffix":""},{"dropping-particle":"","family":"Brown","given":"Casey","non-dropping-particle":"","parse-names":false,"suffix":""},{"dropping-particle":"","family":"Lempert","given":"Robert J.","non-dropping-particle":"","parse-names":false,"suffix":""},{"dropping-particle":"","family":"Gill","given":"S","non-dropping-particle":"","parse-names":false,"suffix":""}],"container-title":"Policy Research Working Paper","id":"ITEM-1","issue":"6193","issued":{"date-parts":[["2012"]]},"page":"1-41","title":"Investment Decision Making Under Deep Uncertainty: Application to Climate Change","type":"article-journal"},"uris":["http://www.mendeley.com/documents/?uuid=fb95274c-4103-45cb-a8b5-8c65b85d7a35"]}],"mendeley":{"formattedCitation":"(HALLEGATTE et al., 2012)","plainTextFormattedCitation":"(HALLEGATTE et al., 2012)","previouslyFormattedCitation":"(HALLEGATTE et al., 2012)"},"properties":{"noteIndex":0},"schema":"https://github.com/citation-style-language/schema/raw/master/csl-citation.json"}</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58E008B1"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A23A6">
              <w:rPr>
                <w:rFonts w:cs="Arial"/>
                <w:b/>
                <w:bCs/>
                <w:color w:val="000000"/>
                <w:sz w:val="18"/>
                <w:szCs w:val="20"/>
                <w:lang w:val="en-US"/>
              </w:rPr>
              <w:instrText>ADDIN CSL_CITATION {"citationItems":[{"id":"ITEM-1","itemData":{"DOI":"10.1007/s10584-012-0574-6","ISBN":"0165-0009","ISSN":"01650009","abstract":"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author":[{"dropping-particle":"","family":"Lempert","given":"Robert J.","non-dropping-particle":"","parse-names":false,"suffix":""}],"container-title":"Climatic Change","id":"ITEM-1","issue":"4","issued":{"date-parts":[["2013"]]},"page":"627-646","title":"Scenarios that illuminate vulnerabilities and robust responses","type":"article-journal","volume":"117"},"uris":["http://www.mendeley.com/documents/?uuid=d920d252-3562-4c27-a892-9a8c0f36f6ef"]}],"mendeley":{"formattedCitation":"(LEMPERT, 2013)","plainTextFormattedCitation":"(LEMPERT, 2013)","previouslyFormattedCitation":"(LEMPERT, 2013)"},"properties":{"noteIndex":0},"schema":"https://github.com/citation-style-language/schema/raw/master/csl-citation.json"}</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31A5CC63"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A23A6">
              <w:rPr>
                <w:rFonts w:cs="Arial"/>
                <w:b/>
                <w:bCs/>
                <w:color w:val="000000"/>
                <w:sz w:val="18"/>
                <w:szCs w:val="20"/>
                <w:lang w:val="en-US"/>
              </w:rPr>
              <w:instrText>ADDIN CSL_CITATION {"citationItems":[{"id":"ITEM-1","itemData":{"DOI":"doi:10.1596/1813-9450-6906","abstract":"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Agree-on-Decision”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author":[{"dropping-particle":"","family":"Kalra","given":"Nidhi","non-dropping-particle":"","parse-names":false,"suffix":""},{"dropping-particle":"","family":"Hallegatte","given":"Stéphane","non-dropping-particle":"","parse-names":false,"suffix":""},{"dropping-particle":"","family":"Lempert","given":"Robert J.","non-dropping-particle":"","parse-names":false,"suffix":""},{"dropping-particle":"","family":"Brown","given":"Casey","non-dropping-particle":"","parse-names":false,"suffix":""},{"dropping-particle":"","family":"Fozzard","given":"Adrian","non-dropping-particle":"","parse-names":false,"suffix":""},{"dropping-particle":"","family":"Gill","given":"Stuart","non-dropping-particle":"","parse-names":false,"suffix":""},{"dropping-particle":"","family":"Shah","given":"Ankur","non-dropping-particle":"","parse-names":false,"suffix":""}],"container-title":"World Bank Policy Research Working Paper","id":"ITEM-1","issue":"June","issued":{"date-parts":[["2014"]]},"title":"Agreeing on Robust Decisions New Processes for Decision Making Under Deep Uncertainty","type":"article-journal","volume":"No. 6906"},"uris":["http://www.mendeley.com/documents/?uuid=210db002-188d-43d6-a19e-ff726a9f8ca3"]}],"mendeley":{"formattedCitation":"(KALRA et al., 2014)","plainTextFormattedCitation":"(KALRA et al., 2014)","previouslyFormattedCitation":"(KALRA et al., 2014)"},"properties":{"noteIndex":0},"schema":"https://github.com/citation-style-language/schema/raw/master/csl-citation.json"}</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4C0F9DC"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A23A6">
              <w:rPr>
                <w:rFonts w:cs="Arial"/>
                <w:b/>
                <w:bCs/>
                <w:color w:val="000000"/>
                <w:sz w:val="18"/>
                <w:szCs w:val="20"/>
                <w:lang w:val="en-US"/>
              </w:rPr>
              <w:instrText>ADDIN CSL_CITATION {"citationItems":[{"id":"ITEM-1","itemData":{"DOI":"10.1061/(ASCE)WR.1943-5452.0000509","ISBN":"0733-9496","ISSN":"0733-9496","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author":[{"dropping-particle":"","family":"Herman","given":"J","non-dropping-particle":"","parse-names":false,"suffix":""},{"dropping-particle":"","family":"Reed","given":"P","non-dropping-particle":"","parse-names":false,"suffix":""},{"dropping-particle":"","family":"Zeff","given":"H","non-dropping-particle":"","parse-names":false,"suffix":""},{"dropping-particle":"","family":"Characklis","given":"G","non-dropping-particle":"","parse-names":false,"suffix":""}],"container-title":"Journal of Water Resources Planning and Management","id":"ITEM-1","issue":"10","issued":{"date-parts":[["2015"]]},"page":"4015012","title":"How Should Robustness Be Defined for Water Systems Planning under Change?","type":"article-journal","volume":"141"},"uris":["http://www.mendeley.com/documents/?uuid=46bd7297-ecc2-47b4-8956-17b428deb2c2"]}],"mendeley":{"formattedCitation":"(HERMAN et al., 2015)","plainTextFormattedCitation":"(HERMAN et al., 2015)","previouslyFormattedCitation":"(HERMAN et al., 2015)"},"properties":{"noteIndex":0},"schema":"https://github.com/citation-style-language/schema/raw/master/csl-citation.json"}</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4EB70CF5"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A23A6">
              <w:rPr>
                <w:rFonts w:cs="Arial"/>
                <w:b/>
                <w:bCs/>
                <w:color w:val="000000"/>
                <w:sz w:val="18"/>
                <w:szCs w:val="20"/>
                <w:lang w:val="en-US"/>
              </w:rPr>
              <w:instrText>ADDIN CSL_CITATION {"citationItems":[{"id":"ITEM-1","itemData":{"DOI":"10.1016/j.envsoft.2012.12.007","ISBN":"1364-8152","ISSN":"13648152","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 2012 Elsevier Ltd.","author":[{"dropping-particle":"","family":"Kasprzyk","given":"Joseph R.","non-dropping-particle":"","parse-names":false,"suffix":""},{"dropping-particle":"","family":"Nataraj","given":"Shanthi","non-dropping-particle":"","parse-names":false,"suffix":""},{"dropping-particle":"","family":"Reed","given":"Patrick M.","non-dropping-particle":"","parse-names":false,"suffix":""},{"dropping-particle":"","family":"Lempert","given":"Robert J.","non-dropping-particle":"","parse-names":false,"suffix":""}],"container-title":"Environmental Modelling and Software","id":"ITEM-1","issued":{"date-parts":[["2013"]]},"page":"55-71","publisher":"Elsevier Ltd","title":"Many objective robust decision making for complex environmental systems undergoing change","type":"article-journal","volume":"42"},"uris":["http://www.mendeley.com/documents/?uuid=64470563-1ae5-4516-8ad0-fa261f413373"]}],"mendeley":{"formattedCitation":"(KASPRZYK et al., 2013)","plainTextFormattedCitation":"(KASPRZYK et al., 2013)","previouslyFormattedCitation":"(KASPRZYK et al., 2013)"},"properties":{"noteIndex":0},"schema":"https://github.com/citation-style-language/schema/raw/master/csl-citation.json"}</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535D46F1"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A23A6">
              <w:rPr>
                <w:rFonts w:cs="Arial"/>
                <w:b/>
                <w:bCs/>
                <w:color w:val="000000"/>
                <w:sz w:val="18"/>
                <w:szCs w:val="20"/>
                <w:lang w:val="en-US"/>
              </w:rPr>
              <w:instrText>ADDIN CSL_CITATION {"citationItems":[{"id":"ITEM-1","itemData":{"author":[{"dropping-particle":"","family":"Courtney","given":"Hugh","non-dropping-particle":"","parse-names":false,"suffix":""},{"dropping-particle":"","family":"Kirkland","given":"Jane","non-dropping-particle":"","parse-names":false,"suffix":""},{"dropping-particle":"","family":"Viguerie","given":"Patrick","non-dropping-particle":"","parse-names":false,"suffix":""}],"container-title":"Harvard Business Review","id":"ITEM-1","issue":"November-December","issued":{"date-parts":[["1997"]]},"page":"1-51","title":"Strategy Under Uncertainty","type":"article-journal"},"uris":["http://www.mendeley.com/documents/?uuid=46af7d69-c758-4107-ae0d-2242fa22a40c"]}],"mendeley":{"formattedCitation":"(COURTNEY; KIRKLAND; VIGUERIE, 1997)","plainTextFormattedCitation":"(COURTNEY; KIRKLAND; VIGUERIE, 1997)","previouslyFormattedCitation":"(COURTNEY; KIRKLAND; VIGUERIE, 1997)"},"properties":{"noteIndex":0},"schema":"https://github.com/citation-style-language/schema/raw/master/csl-citation.json"}</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5555E7A4"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A23A6">
              <w:rPr>
                <w:rFonts w:cs="Arial"/>
                <w:b/>
                <w:bCs/>
                <w:color w:val="000000"/>
                <w:sz w:val="18"/>
                <w:szCs w:val="20"/>
                <w:lang w:val="en-US"/>
              </w:rPr>
              <w:instrText>ADDIN CSL_CITATION {"citationItems":[{"id":"ITEM-1","itemData":{"ISSN":"0017-8012","abstract":"Most businesses rely on traditional capital-budgeting tools when making strategic decisions such as investing in an innovative technology or entering a new market. These tools assume that decisio...","author":[{"dropping-particle":"","family":"Courtney","given":"H.","non-dropping-particle":"","parse-names":false,"suffix":""},{"dropping-particle":"","family":"Lovallo","given":"D.","non-dropping-particle":"","parse-names":false,"suffix":""},{"dropping-particle":"","family":"Clarke","given":"C","non-dropping-particle":"","parse-names":false,"suffix":""}],"container-title":"Harvard Business Review","id":"ITEM-1","issue":"November","issued":{"date-parts":[["2013"]]},"page":"1-10","title":"Deciding How To Decide","type":"article-journal"},"uris":["http://www.mendeley.com/documents/?uuid=1f5de6ec-e5e0-4fa0-af78-fcd71754d5ed"]}],"mendeley":{"formattedCitation":"(COURTNEY; LOVALLO; CLARKE, 2013)","plainTextFormattedCitation":"(COURTNEY; LOVALLO; CLARKE, 2013)","previouslyFormattedCitation":"(COURTNEY; LOVALLO; CLARKE, 2013)"},"properties":{"noteIndex":0},"schema":"https://github.com/citation-style-language/schema/raw/master/csl-citation.json"}</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4BFF3344"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A23A6">
              <w:rPr>
                <w:rFonts w:cs="Arial"/>
                <w:b/>
                <w:bCs/>
                <w:color w:val="000000"/>
                <w:sz w:val="18"/>
                <w:szCs w:val="20"/>
                <w:lang w:val="en-US"/>
              </w:rPr>
              <w:instrText>ADDIN CSL_CITATION {"citationItems":[{"id":"ITEM-1","itemData":{"DOI":"10.1057/jors.2011.2","ISBN":"0160-5682\\r1476-9360","ISSN":"0160-5682","abstract":"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soft’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author":[{"dropping-particle":"","family":"O'Brien","given":"F.","non-dropping-particle":"","parse-names":false,"suffix":""}],"container-title":"Journal of the Operational Research Society","id":"ITEM-1","issue":"5","issued":{"date-parts":[["2011"]]},"page":"900-920","title":"Supporting the strategy process: a survey of UK OR/MS practitioners","type":"article-journal","volume":"62"},"uris":["http://www.mendeley.com/documents/?uuid=9ceb8116-91e1-46dc-9f0b-29e7784e86bc"]}],"mendeley":{"formattedCitation":"(O’BRIEN, 2011)","plainTextFormattedCitation":"(O’BRIEN, 2011)","previouslyFormattedCitation":"(O’BRIEN, 2011)"},"properties":{"noteIndex":0},"schema":"https://github.com/citation-style-language/schema/raw/master/csl-citation.json"}</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0" w:name="_Toc505523791"/>
      <w:r w:rsidRPr="00B31CAE">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0"/>
    </w:p>
    <w:p w14:paraId="1A6CD575" w14:textId="768FF913" w:rsidR="00055B8C" w:rsidRDefault="00055B8C" w:rsidP="00055B8C">
      <w:pPr>
        <w:pStyle w:val="Legenda"/>
      </w:pPr>
      <w:bookmarkStart w:id="271" w:name="_Toc505523662"/>
      <w:r>
        <w:t xml:space="preserve">Quadro </w:t>
      </w:r>
      <w:r w:rsidR="00462A29">
        <w:rPr>
          <w:noProof/>
        </w:rPr>
        <w:fldChar w:fldCharType="begin"/>
      </w:r>
      <w:r w:rsidR="00462A29">
        <w:rPr>
          <w:noProof/>
        </w:rPr>
        <w:instrText xml:space="preserve"> SEQ Quadro \* ARABIC </w:instrText>
      </w:r>
      <w:r w:rsidR="00462A29">
        <w:rPr>
          <w:noProof/>
        </w:rPr>
        <w:fldChar w:fldCharType="separate"/>
      </w:r>
      <w:r w:rsidR="0060326C">
        <w:rPr>
          <w:noProof/>
        </w:rPr>
        <w:t>31</w:t>
      </w:r>
      <w:r w:rsidR="00462A29">
        <w:rPr>
          <w:noProof/>
        </w:rPr>
        <w:fldChar w:fldCharType="end"/>
      </w:r>
      <w:r>
        <w:t xml:space="preserve"> – Parâmetros Utilizados para a Simulação e Fontes Utilizadas</w:t>
      </w:r>
      <w:bookmarkEnd w:id="271"/>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1B9F4AC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Mantém-se a decisão de permitir que a capacidade limite a produção dos </w:t>
            </w:r>
            <w:r w:rsidR="001A6B0B" w:rsidRPr="001A6B0B">
              <w:rPr>
                <w:rFonts w:cs="Arial"/>
                <w:i/>
                <w:color w:val="000000"/>
                <w:sz w:val="18"/>
                <w:szCs w:val="18"/>
              </w:rPr>
              <w:t>players</w:t>
            </w:r>
            <w:r w:rsidRPr="00055B8C">
              <w:rPr>
                <w:rFonts w:cs="Arial"/>
                <w:color w:val="000000"/>
                <w:sz w:val="18"/>
                <w:szCs w:val="18"/>
              </w:rPr>
              <w:t>.</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0571F31C"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2B194E5E"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Para simplificação, considerou-se que todos os </w:t>
            </w:r>
            <w:r w:rsidR="001A6B0B" w:rsidRPr="001A6B0B">
              <w:rPr>
                <w:rFonts w:cs="Arial"/>
                <w:i/>
                <w:color w:val="000000"/>
                <w:sz w:val="18"/>
                <w:szCs w:val="18"/>
              </w:rPr>
              <w:t>players</w:t>
            </w:r>
            <w:r w:rsidRPr="00055B8C">
              <w:rPr>
                <w:rFonts w:cs="Arial"/>
                <w:color w:val="000000"/>
                <w:sz w:val="18"/>
                <w:szCs w:val="18"/>
              </w:rPr>
              <w:t xml:space="preserve">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5099577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dota-se o pressuposto que as empresas possuem um share inicial de patentes proporcional ao seu share inicial de mercado. Considera-se este pressuposto coerente, visto que as empresas 3D Systems e Stratasys, que possuem o maior </w:t>
            </w:r>
            <w:r w:rsidR="001A6B0B" w:rsidRPr="001A6B0B">
              <w:rPr>
                <w:rFonts w:cs="Arial"/>
                <w:i/>
                <w:color w:val="000000"/>
                <w:sz w:val="18"/>
                <w:szCs w:val="18"/>
              </w:rPr>
              <w:t>market share</w:t>
            </w:r>
            <w:r w:rsidRPr="00055B8C">
              <w:rPr>
                <w:rFonts w:cs="Arial"/>
                <w:color w:val="000000"/>
                <w:sz w:val="18"/>
                <w:szCs w:val="18"/>
              </w:rPr>
              <w:t xml:space="preserv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29C779A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63A79D0F"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530026A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06A3222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Foi considerado que o player tem a mesma liberdade de decisão que o player analisado, variando seu </w:t>
            </w:r>
            <w:r w:rsidR="001A6B0B" w:rsidRPr="001A6B0B">
              <w:rPr>
                <w:rFonts w:cs="Arial"/>
                <w:i/>
                <w:color w:val="000000"/>
                <w:sz w:val="18"/>
                <w:szCs w:val="18"/>
              </w:rPr>
              <w:t>market share</w:t>
            </w:r>
            <w:r w:rsidRPr="00055B8C">
              <w:rPr>
                <w:rFonts w:cs="Arial"/>
                <w:color w:val="000000"/>
                <w:sz w:val="18"/>
                <w:szCs w:val="18"/>
              </w:rPr>
              <w:t xml:space="preserve"> desejado em 1/3 a mais ou a menos do que seu </w:t>
            </w:r>
            <w:r w:rsidR="001A6B0B" w:rsidRPr="001A6B0B">
              <w:rPr>
                <w:rFonts w:cs="Arial"/>
                <w:i/>
                <w:color w:val="000000"/>
                <w:sz w:val="18"/>
                <w:szCs w:val="18"/>
              </w:rPr>
              <w:t>market share</w:t>
            </w:r>
            <w:r w:rsidRPr="00055B8C">
              <w:rPr>
                <w:rFonts w:cs="Arial"/>
                <w:color w:val="000000"/>
                <w:sz w:val="18"/>
                <w:szCs w:val="18"/>
              </w:rPr>
              <w:t xml:space="preserv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4500D7B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2" w:name="_Toc505523792"/>
      <w:bookmarkStart w:id="273" w:name="_Ref504510347"/>
      <w:r w:rsidRPr="00B31CAE">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2"/>
    </w:p>
    <w:p w14:paraId="6B1D60BA" w14:textId="155D62BB" w:rsidR="002B7A30" w:rsidRDefault="002B7A30" w:rsidP="002B7A30">
      <w:pPr>
        <w:pStyle w:val="Legenda"/>
      </w:pPr>
      <w:bookmarkStart w:id="274" w:name="_Toc505523713"/>
      <w:r>
        <w:t xml:space="preserve">Figura </w:t>
      </w:r>
      <w:r w:rsidR="00462A29">
        <w:rPr>
          <w:noProof/>
        </w:rPr>
        <w:fldChar w:fldCharType="begin"/>
      </w:r>
      <w:r w:rsidR="00462A29">
        <w:rPr>
          <w:noProof/>
        </w:rPr>
        <w:instrText xml:space="preserve"> SEQ Figura \* ARABIC </w:instrText>
      </w:r>
      <w:r w:rsidR="00462A29">
        <w:rPr>
          <w:noProof/>
        </w:rPr>
        <w:fldChar w:fldCharType="separate"/>
      </w:r>
      <w:r w:rsidR="0060326C">
        <w:rPr>
          <w:noProof/>
        </w:rPr>
        <w:t>51</w:t>
      </w:r>
      <w:r w:rsidR="00462A29">
        <w:rPr>
          <w:noProof/>
        </w:rPr>
        <w:fldChar w:fldCharType="end"/>
      </w:r>
      <w:bookmarkEnd w:id="273"/>
      <w:r>
        <w:t xml:space="preserve"> – Regiões de Vulnerabilidade geradas pelo Algoritmo PRIM</w:t>
      </w:r>
      <w:bookmarkEnd w:id="274"/>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1FB29637" w:rsidR="002B7A30" w:rsidRDefault="002B7A30" w:rsidP="003B6B49">
      <w:pPr>
        <w:jc w:val="center"/>
      </w:pPr>
      <w:r w:rsidRPr="004A18E7">
        <w:t>Fonte: E</w:t>
      </w:r>
      <w:r>
        <w:t>laborada pelo Auto</w:t>
      </w:r>
      <w:r w:rsidR="000A20BE">
        <w:t>r.</w:t>
      </w:r>
    </w:p>
    <w:p w14:paraId="3ACD16B6" w14:textId="77777777" w:rsidR="000A20BE" w:rsidRDefault="000A20BE" w:rsidP="003B6B49">
      <w:pPr>
        <w:jc w:val="center"/>
        <w:sectPr w:rsidR="000A20BE" w:rsidSect="00F36B0E">
          <w:footnotePr>
            <w:numRestart w:val="eachSect"/>
          </w:footnotePr>
          <w:pgSz w:w="16838" w:h="11906" w:orient="landscape" w:code="9"/>
          <w:pgMar w:top="1701" w:right="1701" w:bottom="1134" w:left="1134" w:header="1134" w:footer="709" w:gutter="0"/>
          <w:cols w:space="708"/>
          <w:docGrid w:linePitch="360"/>
        </w:sectPr>
      </w:pPr>
    </w:p>
    <w:p w14:paraId="21398F4E" w14:textId="71F4F7FB" w:rsidR="000A20BE" w:rsidRDefault="000A20BE" w:rsidP="000A20BE">
      <w:pPr>
        <w:pStyle w:val="Ttulo1"/>
        <w:numPr>
          <w:ilvl w:val="0"/>
          <w:numId w:val="0"/>
        </w:numPr>
        <w:ind w:left="737" w:hanging="737"/>
        <w:jc w:val="center"/>
      </w:pPr>
      <w:bookmarkStart w:id="275" w:name="_Toc505523793"/>
      <w:r w:rsidRPr="00B31CAE">
        <w:t>A</w:t>
      </w:r>
      <w:r w:rsidR="00467BC5">
        <w:rPr>
          <w:rStyle w:val="TtuloApendAnexoChar"/>
          <w:rFonts w:cs="Arial"/>
          <w:kern w:val="32"/>
          <w:szCs w:val="32"/>
        </w:rPr>
        <w:t>PÊNDICE</w:t>
      </w:r>
      <w:r>
        <w:t xml:space="preserve"> I</w:t>
      </w:r>
      <w:r w:rsidRPr="00B31CAE">
        <w:t xml:space="preserve"> </w:t>
      </w:r>
      <w:r>
        <w:t>–</w:t>
      </w:r>
      <w:r w:rsidRPr="00B31CAE">
        <w:t xml:space="preserve"> </w:t>
      </w:r>
      <w:r>
        <w:t>Artigo Submetido à Revista Gestão e Produção</w:t>
      </w:r>
      <w:bookmarkEnd w:id="275"/>
    </w:p>
    <w:p w14:paraId="602FAF7F" w14:textId="43192826" w:rsidR="000A20BE" w:rsidRPr="000A20BE" w:rsidRDefault="000A20BE" w:rsidP="000A20BE">
      <w:pPr>
        <w:ind w:firstLine="0"/>
      </w:pPr>
      <w:r w:rsidRPr="000A20BE">
        <w:rPr>
          <w:noProof/>
        </w:rPr>
        <w:drawing>
          <wp:inline distT="0" distB="0" distL="0" distR="0" wp14:anchorId="1DD9C3A7" wp14:editId="6C908A56">
            <wp:extent cx="5760085" cy="8202930"/>
            <wp:effectExtent l="0" t="0" r="0" b="762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8202930"/>
                    </a:xfrm>
                    <a:prstGeom prst="rect">
                      <a:avLst/>
                    </a:prstGeom>
                  </pic:spPr>
                </pic:pic>
              </a:graphicData>
            </a:graphic>
          </wp:inline>
        </w:drawing>
      </w:r>
    </w:p>
    <w:sectPr w:rsidR="000A20BE" w:rsidRPr="000A20BE" w:rsidSect="000A20BE">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54D98" w14:textId="77777777" w:rsidR="00462A29" w:rsidRDefault="00462A29">
      <w:pPr>
        <w:spacing w:line="240" w:lineRule="auto"/>
      </w:pPr>
      <w:r>
        <w:separator/>
      </w:r>
    </w:p>
  </w:endnote>
  <w:endnote w:type="continuationSeparator" w:id="0">
    <w:p w14:paraId="08C2F0B1" w14:textId="77777777" w:rsidR="00462A29" w:rsidRDefault="00462A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70FEA" w14:textId="77777777" w:rsidR="009A39E2" w:rsidRPr="00EF5707" w:rsidRDefault="009A39E2" w:rsidP="001F56FA">
    <w:pP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831BD" w14:textId="77777777" w:rsidR="009A39E2" w:rsidRPr="00D47852" w:rsidRDefault="009A39E2" w:rsidP="00A430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8713D8" w14:textId="77777777" w:rsidR="00462A29" w:rsidRDefault="00462A29">
      <w:pPr>
        <w:spacing w:line="240" w:lineRule="auto"/>
      </w:pPr>
      <w:r>
        <w:separator/>
      </w:r>
    </w:p>
  </w:footnote>
  <w:footnote w:type="continuationSeparator" w:id="0">
    <w:p w14:paraId="0A75EA3A" w14:textId="77777777" w:rsidR="00462A29" w:rsidRDefault="00462A29">
      <w:pPr>
        <w:spacing w:line="240" w:lineRule="auto"/>
      </w:pPr>
      <w:r>
        <w:continuationSeparator/>
      </w:r>
    </w:p>
  </w:footnote>
  <w:footnote w:id="1">
    <w:p w14:paraId="0942426E" w14:textId="77777777" w:rsidR="009A39E2" w:rsidRDefault="009A39E2"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40732421" w:rsidR="009A39E2" w:rsidRDefault="009A39E2">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76D37" w14:textId="77777777" w:rsidR="009A39E2" w:rsidRDefault="009A39E2"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A596AB" w14:textId="77777777" w:rsidR="009A39E2" w:rsidRPr="002F7EB0" w:rsidRDefault="009A39E2"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88C71" w14:textId="77777777" w:rsidR="009A39E2" w:rsidRPr="002621FB" w:rsidRDefault="009A39E2"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C3F26" w14:textId="546AD408" w:rsidR="009A39E2" w:rsidRPr="001D3DB6" w:rsidRDefault="009A39E2" w:rsidP="00A43023">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5</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269EE73" w:rsidR="009A39E2" w:rsidRPr="001D3DB6" w:rsidRDefault="009A39E2">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9</w:t>
    </w:r>
    <w:r w:rsidRPr="001D3DB6">
      <w:rPr>
        <w:sz w:val="22"/>
        <w:szCs w:val="22"/>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423ABEC" w:rsidR="009A39E2" w:rsidRPr="001D3DB6" w:rsidRDefault="009A39E2"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13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DE4"/>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6B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0CC"/>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4AA"/>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5D34"/>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141"/>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1A3"/>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5C6E"/>
    <w:rsid w:val="001F6DC7"/>
    <w:rsid w:val="001F78F8"/>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0F12"/>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1EA3"/>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2E97"/>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9C0"/>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0A0"/>
    <w:rsid w:val="002F21A6"/>
    <w:rsid w:val="002F2EA9"/>
    <w:rsid w:val="002F3AD2"/>
    <w:rsid w:val="002F4399"/>
    <w:rsid w:val="002F44BD"/>
    <w:rsid w:val="002F46F4"/>
    <w:rsid w:val="002F489D"/>
    <w:rsid w:val="002F4AE5"/>
    <w:rsid w:val="002F4DD5"/>
    <w:rsid w:val="002F663A"/>
    <w:rsid w:val="002F67F5"/>
    <w:rsid w:val="002F6BBE"/>
    <w:rsid w:val="002F6C9C"/>
    <w:rsid w:val="00300167"/>
    <w:rsid w:val="00301167"/>
    <w:rsid w:val="00301993"/>
    <w:rsid w:val="003019EC"/>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440"/>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83"/>
    <w:rsid w:val="003451CC"/>
    <w:rsid w:val="0034553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DA"/>
    <w:rsid w:val="003736D1"/>
    <w:rsid w:val="00373A6B"/>
    <w:rsid w:val="00374353"/>
    <w:rsid w:val="00375EF9"/>
    <w:rsid w:val="00375F47"/>
    <w:rsid w:val="00375FF0"/>
    <w:rsid w:val="00376454"/>
    <w:rsid w:val="0037688C"/>
    <w:rsid w:val="00376CEB"/>
    <w:rsid w:val="0037717B"/>
    <w:rsid w:val="003772AF"/>
    <w:rsid w:val="003772D3"/>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3BC"/>
    <w:rsid w:val="003E6A08"/>
    <w:rsid w:val="003E7F67"/>
    <w:rsid w:val="003F0C5B"/>
    <w:rsid w:val="003F0D3E"/>
    <w:rsid w:val="003F1334"/>
    <w:rsid w:val="003F1DB2"/>
    <w:rsid w:val="003F22D5"/>
    <w:rsid w:val="003F27E9"/>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1E45"/>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06B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2A29"/>
    <w:rsid w:val="004649A2"/>
    <w:rsid w:val="0046553F"/>
    <w:rsid w:val="00465C3A"/>
    <w:rsid w:val="004664CC"/>
    <w:rsid w:val="00466828"/>
    <w:rsid w:val="0046695B"/>
    <w:rsid w:val="00466CA4"/>
    <w:rsid w:val="0046723C"/>
    <w:rsid w:val="004675D8"/>
    <w:rsid w:val="00467BC5"/>
    <w:rsid w:val="00467EA2"/>
    <w:rsid w:val="00467FA5"/>
    <w:rsid w:val="0047003C"/>
    <w:rsid w:val="004700BD"/>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55"/>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212"/>
    <w:rsid w:val="0054041D"/>
    <w:rsid w:val="00540652"/>
    <w:rsid w:val="00540C60"/>
    <w:rsid w:val="005420AF"/>
    <w:rsid w:val="005429FD"/>
    <w:rsid w:val="00542CA2"/>
    <w:rsid w:val="00543284"/>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1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77B88"/>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4A40"/>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2845"/>
    <w:rsid w:val="0060326C"/>
    <w:rsid w:val="00603286"/>
    <w:rsid w:val="00603326"/>
    <w:rsid w:val="006037D8"/>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4FF3"/>
    <w:rsid w:val="006151A5"/>
    <w:rsid w:val="00615A2C"/>
    <w:rsid w:val="00615F8F"/>
    <w:rsid w:val="00615FE4"/>
    <w:rsid w:val="006166F9"/>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CD6"/>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50"/>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3D0"/>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2C5"/>
    <w:rsid w:val="006E1761"/>
    <w:rsid w:val="006E1AFA"/>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12"/>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231"/>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8A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335A"/>
    <w:rsid w:val="008040E2"/>
    <w:rsid w:val="00804852"/>
    <w:rsid w:val="008050CF"/>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20F"/>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6D81"/>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23A6"/>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B71"/>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17CD"/>
    <w:rsid w:val="008E246E"/>
    <w:rsid w:val="008E29C7"/>
    <w:rsid w:val="008E3766"/>
    <w:rsid w:val="008E3CC2"/>
    <w:rsid w:val="008E53B6"/>
    <w:rsid w:val="008E56F8"/>
    <w:rsid w:val="008E5888"/>
    <w:rsid w:val="008E59A4"/>
    <w:rsid w:val="008E5BEF"/>
    <w:rsid w:val="008E5D17"/>
    <w:rsid w:val="008E5FC4"/>
    <w:rsid w:val="008E64D6"/>
    <w:rsid w:val="008E655D"/>
    <w:rsid w:val="008E6AA7"/>
    <w:rsid w:val="008E6E4B"/>
    <w:rsid w:val="008E6F45"/>
    <w:rsid w:val="008E6FD7"/>
    <w:rsid w:val="008E772E"/>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3A6D"/>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477B1"/>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3258"/>
    <w:rsid w:val="009A39E2"/>
    <w:rsid w:val="009A4257"/>
    <w:rsid w:val="009A56AC"/>
    <w:rsid w:val="009A5872"/>
    <w:rsid w:val="009A6A50"/>
    <w:rsid w:val="009A6FCD"/>
    <w:rsid w:val="009A71F4"/>
    <w:rsid w:val="009A768C"/>
    <w:rsid w:val="009A76D7"/>
    <w:rsid w:val="009A7906"/>
    <w:rsid w:val="009A7A2D"/>
    <w:rsid w:val="009A7D41"/>
    <w:rsid w:val="009B00A0"/>
    <w:rsid w:val="009B0BB9"/>
    <w:rsid w:val="009B0DD1"/>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07A"/>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70F"/>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023"/>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87437"/>
    <w:rsid w:val="00A9054B"/>
    <w:rsid w:val="00A90DAA"/>
    <w:rsid w:val="00A914B6"/>
    <w:rsid w:val="00A91A62"/>
    <w:rsid w:val="00A92421"/>
    <w:rsid w:val="00A925CD"/>
    <w:rsid w:val="00A93178"/>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6DA"/>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4F5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AF2"/>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8CA"/>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696"/>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50C1"/>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179E"/>
    <w:rsid w:val="00B821C4"/>
    <w:rsid w:val="00B83324"/>
    <w:rsid w:val="00B83378"/>
    <w:rsid w:val="00B8339A"/>
    <w:rsid w:val="00B83495"/>
    <w:rsid w:val="00B83A2D"/>
    <w:rsid w:val="00B83AAF"/>
    <w:rsid w:val="00B849C9"/>
    <w:rsid w:val="00B84DA8"/>
    <w:rsid w:val="00B851A4"/>
    <w:rsid w:val="00B8561E"/>
    <w:rsid w:val="00B856BB"/>
    <w:rsid w:val="00B869E5"/>
    <w:rsid w:val="00B86C47"/>
    <w:rsid w:val="00B87AFB"/>
    <w:rsid w:val="00B909F9"/>
    <w:rsid w:val="00B911F2"/>
    <w:rsid w:val="00B914DD"/>
    <w:rsid w:val="00B916DB"/>
    <w:rsid w:val="00B92D95"/>
    <w:rsid w:val="00B93091"/>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93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618"/>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496"/>
    <w:rsid w:val="00C82E66"/>
    <w:rsid w:val="00C83057"/>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B7A"/>
    <w:rsid w:val="00C97E21"/>
    <w:rsid w:val="00CA0619"/>
    <w:rsid w:val="00CA0AB3"/>
    <w:rsid w:val="00CA0CF2"/>
    <w:rsid w:val="00CA0E07"/>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1C"/>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4FD4"/>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287"/>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55E2"/>
    <w:rsid w:val="00D0647E"/>
    <w:rsid w:val="00D06D2E"/>
    <w:rsid w:val="00D0736E"/>
    <w:rsid w:val="00D07E53"/>
    <w:rsid w:val="00D07F86"/>
    <w:rsid w:val="00D07FA2"/>
    <w:rsid w:val="00D10561"/>
    <w:rsid w:val="00D10579"/>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12F"/>
    <w:rsid w:val="00D45207"/>
    <w:rsid w:val="00D454F3"/>
    <w:rsid w:val="00D46601"/>
    <w:rsid w:val="00D46E84"/>
    <w:rsid w:val="00D46ECB"/>
    <w:rsid w:val="00D473B7"/>
    <w:rsid w:val="00D475E0"/>
    <w:rsid w:val="00D50075"/>
    <w:rsid w:val="00D50239"/>
    <w:rsid w:val="00D50913"/>
    <w:rsid w:val="00D50926"/>
    <w:rsid w:val="00D5129F"/>
    <w:rsid w:val="00D51A86"/>
    <w:rsid w:val="00D52111"/>
    <w:rsid w:val="00D527C5"/>
    <w:rsid w:val="00D52F3D"/>
    <w:rsid w:val="00D53862"/>
    <w:rsid w:val="00D538A5"/>
    <w:rsid w:val="00D547CB"/>
    <w:rsid w:val="00D54DB7"/>
    <w:rsid w:val="00D56836"/>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24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326"/>
    <w:rsid w:val="00D8379F"/>
    <w:rsid w:val="00D83C02"/>
    <w:rsid w:val="00D83D4B"/>
    <w:rsid w:val="00D83E59"/>
    <w:rsid w:val="00D840B9"/>
    <w:rsid w:val="00D85108"/>
    <w:rsid w:val="00D856A1"/>
    <w:rsid w:val="00D869F2"/>
    <w:rsid w:val="00D86A2C"/>
    <w:rsid w:val="00D86B8C"/>
    <w:rsid w:val="00D86CAB"/>
    <w:rsid w:val="00D86FD3"/>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541"/>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87B"/>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58D"/>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5701B"/>
    <w:rsid w:val="00E6025E"/>
    <w:rsid w:val="00E6047F"/>
    <w:rsid w:val="00E60B3B"/>
    <w:rsid w:val="00E62A29"/>
    <w:rsid w:val="00E62CDD"/>
    <w:rsid w:val="00E62E31"/>
    <w:rsid w:val="00E63C1A"/>
    <w:rsid w:val="00E64559"/>
    <w:rsid w:val="00E65261"/>
    <w:rsid w:val="00E6581F"/>
    <w:rsid w:val="00E65A4B"/>
    <w:rsid w:val="00E669AA"/>
    <w:rsid w:val="00E669D3"/>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4F71"/>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A7FF3"/>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0F98"/>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49"/>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4A5A"/>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 w:type="paragraph" w:customStyle="1" w:styleId="Pargrafo">
    <w:name w:val="Parágrafo"/>
    <w:basedOn w:val="Normal"/>
    <w:link w:val="PargrafoChar"/>
    <w:qFormat/>
    <w:rsid w:val="00A43023"/>
    <w:pPr>
      <w:contextualSpacing/>
    </w:pPr>
  </w:style>
  <w:style w:type="character" w:customStyle="1" w:styleId="PargrafoChar">
    <w:name w:val="Parágrafo Char"/>
    <w:link w:val="Pargrafo"/>
    <w:rsid w:val="00A43023"/>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chart" Target="charts/chart2.xm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4.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55.png"/></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0435553663901"/>
          <c:y val="8.2422322361576872E-2"/>
          <c:w val="0.88619564446336097"/>
          <c:h val="0.7885140373713448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An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Patentes Solicitad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C09148-AE8D-4343-9915-7159BEA4F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18</TotalTime>
  <Pages>1</Pages>
  <Words>254306</Words>
  <Characters>1373253</Characters>
  <Application>Microsoft Office Word</Application>
  <DocSecurity>0</DocSecurity>
  <Lines>11443</Lines>
  <Paragraphs>32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714</cp:revision>
  <cp:lastPrinted>2018-01-31T13:43:00Z</cp:lastPrinted>
  <dcterms:created xsi:type="dcterms:W3CDTF">2016-11-28T16:25:00Z</dcterms:created>
  <dcterms:modified xsi:type="dcterms:W3CDTF">2018-11-26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universidade-federal-de-juiz-de-fora</vt:lpwstr>
  </property>
  <property fmtid="{D5CDD505-2E9C-101B-9397-08002B2CF9AE}" pid="22" name="Mendeley Recent Style Name 8_1">
    <vt:lpwstr>Universidade Federal de Juiz de Fora (Portuguese - Brazil)</vt:lpwstr>
  </property>
  <property fmtid="{D5CDD505-2E9C-101B-9397-08002B2CF9AE}" pid="23" name="Mendeley Recent Style Id 9_1">
    <vt:lpwstr>http://www.zotero.org/styles/associacao-brasileira-de-normas-tecnicas-ufpr</vt:lpwstr>
  </property>
  <property fmtid="{D5CDD505-2E9C-101B-9397-08002B2CF9AE}" pid="24" name="Mendeley Recent Style Name 9_1">
    <vt:lpwstr>Universidade Federal do Paraná - ABNT (Portuguese - Brazil)</vt:lpwstr>
  </property>
</Properties>
</file>